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Vincent </w:t>
      </w:r>
      <w:proofErr w:type="spellStart"/>
      <w:r w:rsidRPr="0051759F">
        <w:rPr>
          <w:rFonts w:ascii="Times New Roman" w:hAnsi="Times New Roman"/>
          <w:sz w:val="24"/>
          <w:szCs w:val="24"/>
        </w:rPr>
        <w:t>Linderhof</w:t>
      </w:r>
      <w:r w:rsidRPr="0051759F">
        <w:rPr>
          <w:rFonts w:ascii="Times New Roman" w:hAnsi="Times New Roman"/>
          <w:sz w:val="24"/>
          <w:szCs w:val="24"/>
          <w:vertAlign w:val="superscript"/>
        </w:rPr>
        <w:t>a</w:t>
      </w:r>
      <w:proofErr w:type="spellEnd"/>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Jeffrey </w:t>
      </w:r>
      <w:proofErr w:type="spellStart"/>
      <w:r w:rsidRPr="0051759F">
        <w:rPr>
          <w:rFonts w:ascii="Times New Roman" w:hAnsi="Times New Roman"/>
          <w:sz w:val="24"/>
          <w:szCs w:val="24"/>
        </w:rPr>
        <w:t>Powell</w:t>
      </w:r>
      <w:r w:rsidRPr="0051759F">
        <w:rPr>
          <w:rFonts w:ascii="Times New Roman" w:hAnsi="Times New Roman"/>
          <w:sz w:val="24"/>
          <w:szCs w:val="24"/>
          <w:vertAlign w:val="superscript"/>
        </w:rPr>
        <w:t>a,b</w:t>
      </w:r>
      <w:proofErr w:type="spellEnd"/>
    </w:p>
    <w:p w14:paraId="6CFA1A5D" w14:textId="3377BACD" w:rsidR="00307ED1" w:rsidRPr="0051759F" w:rsidRDefault="00F37DA8" w:rsidP="00F77985">
      <w:pPr>
        <w:rPr>
          <w:rFonts w:ascii="Times New Roman" w:hAnsi="Times New Roman"/>
          <w:sz w:val="24"/>
          <w:szCs w:val="24"/>
        </w:rPr>
      </w:pPr>
      <w:proofErr w:type="spellStart"/>
      <w:r w:rsidRPr="0051759F">
        <w:rPr>
          <w:rFonts w:ascii="Times New Roman" w:hAnsi="Times New Roman"/>
          <w:sz w:val="24"/>
          <w:szCs w:val="24"/>
        </w:rPr>
        <w:t>Romain</w:t>
      </w:r>
      <w:proofErr w:type="spellEnd"/>
      <w:r w:rsidRPr="0051759F">
        <w:rPr>
          <w:rFonts w:ascii="Times New Roman" w:hAnsi="Times New Roman"/>
          <w:sz w:val="24"/>
          <w:szCs w:val="24"/>
        </w:rPr>
        <w:t xml:space="preserve"> </w:t>
      </w:r>
      <w:proofErr w:type="spellStart"/>
      <w:r w:rsidRPr="0051759F">
        <w:rPr>
          <w:rFonts w:ascii="Times New Roman" w:hAnsi="Times New Roman"/>
          <w:sz w:val="24"/>
          <w:szCs w:val="24"/>
        </w:rPr>
        <w:t>Vignes</w:t>
      </w:r>
      <w:r w:rsidR="00C13C50" w:rsidRPr="0051759F">
        <w:rPr>
          <w:rFonts w:ascii="Times New Roman" w:hAnsi="Times New Roman"/>
          <w:sz w:val="24"/>
          <w:szCs w:val="24"/>
          <w:vertAlign w:val="superscript"/>
        </w:rPr>
        <w:t>c</w:t>
      </w:r>
      <w:proofErr w:type="spellEnd"/>
    </w:p>
    <w:p w14:paraId="4AA9DAAD" w14:textId="13460EBC" w:rsidR="00FE356F" w:rsidRPr="0051759F" w:rsidRDefault="00FE356F" w:rsidP="00F77985">
      <w:pPr>
        <w:rPr>
          <w:rFonts w:ascii="Times New Roman" w:hAnsi="Times New Roman"/>
          <w:sz w:val="24"/>
          <w:szCs w:val="24"/>
        </w:rPr>
      </w:pPr>
      <w:r w:rsidRPr="0051759F">
        <w:rPr>
          <w:rFonts w:ascii="Times New Roman" w:hAnsi="Times New Roman"/>
          <w:sz w:val="24"/>
          <w:szCs w:val="24"/>
        </w:rPr>
        <w:t xml:space="preserve">Ruerd </w:t>
      </w:r>
      <w:proofErr w:type="spellStart"/>
      <w:r w:rsidRPr="0051759F">
        <w:rPr>
          <w:rFonts w:ascii="Times New Roman" w:hAnsi="Times New Roman"/>
          <w:sz w:val="24"/>
          <w:szCs w:val="24"/>
        </w:rPr>
        <w:t>Ruben</w:t>
      </w:r>
      <w:r w:rsidR="00C13C50" w:rsidRPr="0051759F">
        <w:rPr>
          <w:rFonts w:ascii="Times New Roman" w:hAnsi="Times New Roman"/>
          <w:sz w:val="24"/>
          <w:szCs w:val="24"/>
          <w:vertAlign w:val="superscript"/>
        </w:rPr>
        <w:t>a,d</w:t>
      </w:r>
      <w:proofErr w:type="spellEnd"/>
    </w:p>
    <w:p w14:paraId="0EE65A02" w14:textId="3C62C0B1" w:rsidR="00F37DA8" w:rsidRPr="0051759F" w:rsidRDefault="00F37DA8" w:rsidP="00F77985">
      <w:pPr>
        <w:rPr>
          <w:rFonts w:ascii="Times New Roman" w:hAnsi="Times New Roman"/>
          <w:sz w:val="24"/>
          <w:szCs w:val="24"/>
        </w:rPr>
      </w:pPr>
      <w:r w:rsidRPr="0051759F">
        <w:rPr>
          <w:rFonts w:ascii="Times New Roman" w:hAnsi="Times New Roman"/>
          <w:sz w:val="24"/>
          <w:szCs w:val="24"/>
        </w:rPr>
        <w:t xml:space="preserve">LEI </w:t>
      </w:r>
      <w:proofErr w:type="spellStart"/>
      <w:r w:rsidRPr="0051759F">
        <w:rPr>
          <w:rFonts w:ascii="Times New Roman" w:hAnsi="Times New Roman"/>
          <w:sz w:val="24"/>
          <w:szCs w:val="24"/>
        </w:rPr>
        <w:t>Wageningen</w:t>
      </w:r>
      <w:proofErr w:type="spellEnd"/>
      <w:r w:rsidRPr="0051759F">
        <w:rPr>
          <w:rFonts w:ascii="Times New Roman" w:hAnsi="Times New Roman"/>
          <w:sz w:val="24"/>
          <w:szCs w:val="24"/>
        </w:rPr>
        <w:t xml:space="preserve"> University Research Centre, the Netherlands</w:t>
      </w:r>
    </w:p>
    <w:p w14:paraId="628C6355" w14:textId="77777777" w:rsidR="00C13C50" w:rsidRPr="0051759F" w:rsidRDefault="00C13C50" w:rsidP="00F77985">
      <w:pPr>
        <w:rPr>
          <w:rFonts w:ascii="Times New Roman" w:hAnsi="Times New Roman"/>
          <w:sz w:val="24"/>
          <w:szCs w:val="24"/>
        </w:rPr>
      </w:pPr>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68A4AFFB" w:rsidR="00BA6F7E" w:rsidRPr="0051759F" w:rsidRDefault="00BA6F7E" w:rsidP="00F77985">
      <w:pPr>
        <w:rPr>
          <w:rFonts w:ascii="Times New Roman" w:hAnsi="Times New Roman"/>
          <w:sz w:val="24"/>
          <w:szCs w:val="24"/>
        </w:rPr>
      </w:pPr>
      <w:r w:rsidRPr="0051759F">
        <w:rPr>
          <w:rFonts w:ascii="Times New Roman" w:hAnsi="Times New Roman"/>
          <w:sz w:val="24"/>
          <w:szCs w:val="24"/>
        </w:rPr>
        <w:t>This version: January 14, 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15FADB52"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 </w:t>
      </w:r>
      <w:r w:rsidR="00D43BAA" w:rsidRPr="0051759F">
        <w:rPr>
          <w:rFonts w:ascii="Times New Roman" w:hAnsi="Times New Roman"/>
          <w:sz w:val="24"/>
          <w:szCs w:val="24"/>
        </w:rPr>
        <w:t xml:space="preserve"> </w:t>
      </w:r>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8B7180" w:rsidRPr="0051759F">
        <w:rPr>
          <w:rFonts w:ascii="Times New Roman" w:hAnsi="Times New Roman"/>
          <w:sz w:val="24"/>
          <w:szCs w:val="24"/>
        </w:rPr>
        <w:t xml:space="preserve">Both fixed effects and limited dependent variable panel models, including time, were estimated. </w:t>
      </w:r>
      <w:r w:rsidR="00665996" w:rsidRPr="0051759F">
        <w:rPr>
          <w:rFonts w:ascii="Times New Roman" w:hAnsi="Times New Roman"/>
          <w:sz w:val="24"/>
          <w:szCs w:val="24"/>
        </w:rPr>
        <w:t xml:space="preserve"> </w:t>
      </w:r>
      <w:r w:rsidR="008B7180" w:rsidRPr="0051759F">
        <w:rPr>
          <w:rFonts w:ascii="Times New Roman" w:hAnsi="Times New Roman"/>
          <w:sz w:val="24"/>
          <w:szCs w:val="24"/>
        </w:rPr>
        <w:t xml:space="preserve">R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r w:rsidR="00665996" w:rsidRPr="0051759F">
        <w:rPr>
          <w:rFonts w:ascii="Times New Roman" w:hAnsi="Times New Roman"/>
          <w:sz w:val="24"/>
          <w:szCs w:val="24"/>
        </w:rPr>
        <w:t xml:space="preserve">consumption diversity and caloric intake.  </w:t>
      </w:r>
      <w:r w:rsidR="00105CF8" w:rsidRPr="0051759F">
        <w:rPr>
          <w:rFonts w:ascii="Times New Roman" w:hAnsi="Times New Roman"/>
          <w:sz w:val="24"/>
          <w:szCs w:val="24"/>
        </w:rPr>
        <w:t xml:space="preserve">Policy implications are that strategies aimed at increasing household production diversity may have positive effects on household nutritional levels and caloric intake.   </w:t>
      </w:r>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00E7E323"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2C7C32">
        <w:rPr>
          <w:rFonts w:ascii="Times New Roman" w:hAnsi="Times New Roman"/>
          <w:sz w:val="24"/>
          <w:szCs w:val="24"/>
          <w:rPrChange w:id="0" w:author="Linderhof, Vincent" w:date="2016-03-05T22:05:00Z">
            <w:rPr>
              <w:rFonts w:ascii="Times New Roman" w:hAnsi="Times New Roman"/>
              <w:sz w:val="24"/>
              <w:szCs w:val="24"/>
              <w:highlight w:val="yellow"/>
            </w:rPr>
          </w:rPrChange>
        </w:rPr>
        <w:t>(</w:t>
      </w:r>
      <w:r w:rsidR="0051759F" w:rsidRPr="002C7C32">
        <w:rPr>
          <w:rFonts w:ascii="Times New Roman" w:hAnsi="Times New Roman"/>
          <w:sz w:val="24"/>
          <w:szCs w:val="24"/>
          <w:rPrChange w:id="1" w:author="Linderhof, Vincent" w:date="2016-03-05T22:05:00Z">
            <w:rPr>
              <w:rFonts w:ascii="Times New Roman" w:hAnsi="Times New Roman"/>
              <w:sz w:val="24"/>
              <w:szCs w:val="24"/>
              <w:highlight w:val="yellow"/>
            </w:rPr>
          </w:rPrChange>
        </w:rPr>
        <w:t xml:space="preserve">World Food Summit in </w:t>
      </w:r>
      <w:r w:rsidRPr="002C7C32">
        <w:rPr>
          <w:rFonts w:ascii="Times New Roman" w:hAnsi="Times New Roman"/>
          <w:sz w:val="24"/>
          <w:szCs w:val="24"/>
          <w:rPrChange w:id="2" w:author="Linderhof, Vincent" w:date="2016-03-05T22:05:00Z">
            <w:rPr>
              <w:rFonts w:ascii="Times New Roman" w:hAnsi="Times New Roman"/>
              <w:sz w:val="24"/>
              <w:szCs w:val="24"/>
              <w:highlight w:val="yellow"/>
            </w:rPr>
          </w:rPrChange>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w:t>
      </w:r>
      <w:r w:rsidRPr="0051759F">
        <w:rPr>
          <w:rFonts w:ascii="Times New Roman" w:hAnsi="Times New Roman"/>
          <w:sz w:val="24"/>
          <w:szCs w:val="24"/>
        </w:rPr>
        <w:t xml:space="preserve">a </w:t>
      </w:r>
      <w:r w:rsidR="009C54AD" w:rsidRPr="0051759F">
        <w:rPr>
          <w:rFonts w:ascii="Times New Roman" w:hAnsi="Times New Roman"/>
          <w:sz w:val="24"/>
          <w:szCs w:val="24"/>
        </w:rPr>
        <w:t xml:space="preserve">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into four categories: caloric deprivation indicators; monetary poverty indicators; dietary diversity indicators, and</w:t>
      </w:r>
      <w:del w:id="3" w:author="Linderhof, Vincent" w:date="2016-03-05T21:15:00Z">
        <w:r w:rsidR="009C54AD" w:rsidRPr="0051759F" w:rsidDel="00E05337">
          <w:rPr>
            <w:rFonts w:ascii="Times New Roman" w:hAnsi="Times New Roman"/>
            <w:sz w:val="24"/>
            <w:szCs w:val="24"/>
          </w:rPr>
          <w:delText>;</w:delText>
        </w:r>
      </w:del>
      <w:r w:rsidR="009C54AD" w:rsidRPr="0051759F">
        <w:rPr>
          <w:rFonts w:ascii="Times New Roman" w:hAnsi="Times New Roman"/>
          <w:sz w:val="24"/>
          <w:szCs w:val="24"/>
        </w:rPr>
        <w:t xml:space="preserve">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proofErr w:type="spellStart"/>
      <w:r w:rsidR="00FB4442" w:rsidRPr="0051759F">
        <w:rPr>
          <w:rFonts w:ascii="Times New Roman" w:hAnsi="Times New Roman"/>
          <w:sz w:val="24"/>
          <w:szCs w:val="24"/>
        </w:rPr>
        <w:t>Carletto</w:t>
      </w:r>
      <w:proofErr w:type="spellEnd"/>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del w:id="4" w:author="Linderhof, Vincent" w:date="2016-03-05T21:16:00Z">
        <w:r w:rsidR="00FB4442" w:rsidRPr="0051759F" w:rsidDel="00E05337">
          <w:rPr>
            <w:rFonts w:ascii="Times New Roman" w:hAnsi="Times New Roman"/>
            <w:sz w:val="24"/>
            <w:szCs w:val="24"/>
          </w:rPr>
          <w:delText>a</w:delText>
        </w:r>
      </w:del>
      <w:r w:rsidR="00FB4442" w:rsidRPr="0051759F">
        <w:rPr>
          <w:rFonts w:ascii="Times New Roman" w:hAnsi="Times New Roman"/>
          <w:sz w:val="24"/>
          <w:szCs w:val="24"/>
        </w:rPr>
        <w:t>)</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28444B75" w:rsidR="00667B1C" w:rsidRDefault="009C54AD" w:rsidP="00F05077">
      <w:pPr>
        <w:rPr>
          <w:ins w:id="5" w:author="Linderhof, Vincent" w:date="2016-03-05T21:51:00Z"/>
          <w:rFonts w:ascii="Times New Roman" w:hAnsi="Times New Roman"/>
          <w:sz w:val="24"/>
          <w:szCs w:val="24"/>
        </w:rPr>
        <w:pPrChange w:id="6" w:author="Linderhof, Vincent" w:date="2016-03-05T21:27:00Z">
          <w:pPr>
            <w:suppressAutoHyphens w:val="0"/>
            <w:autoSpaceDE w:val="0"/>
            <w:autoSpaceDN w:val="0"/>
            <w:adjustRightInd w:val="0"/>
            <w:spacing w:after="0" w:line="240" w:lineRule="auto"/>
          </w:pPr>
        </w:pPrChange>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del w:id="7" w:author="Linderhof, Vincent" w:date="2016-03-05T21:26:00Z">
        <w:r w:rsidR="0051759F" w:rsidDel="00F05077">
          <w:rPr>
            <w:rFonts w:ascii="Times New Roman" w:hAnsi="Times New Roman"/>
            <w:sz w:val="24"/>
            <w:szCs w:val="24"/>
          </w:rPr>
          <w:delText>O</w:delText>
        </w:r>
        <w:r w:rsidRPr="0051759F" w:rsidDel="00F05077">
          <w:rPr>
            <w:rFonts w:ascii="Times New Roman" w:hAnsi="Times New Roman"/>
            <w:sz w:val="24"/>
            <w:szCs w:val="24"/>
          </w:rPr>
          <w:delText xml:space="preserve">ur emphasis </w:delText>
        </w:r>
        <w:r w:rsidR="0051759F" w:rsidRPr="0051759F" w:rsidDel="00F05077">
          <w:rPr>
            <w:rFonts w:ascii="Times New Roman" w:hAnsi="Times New Roman"/>
            <w:sz w:val="24"/>
            <w:szCs w:val="24"/>
          </w:rPr>
          <w:delText>i</w:delText>
        </w:r>
        <w:r w:rsidR="0051759F" w:rsidDel="00F05077">
          <w:rPr>
            <w:rFonts w:ascii="Times New Roman" w:hAnsi="Times New Roman"/>
            <w:sz w:val="24"/>
            <w:szCs w:val="24"/>
          </w:rPr>
          <w:delText>s</w:delText>
        </w:r>
        <w:r w:rsidR="0051759F" w:rsidRPr="0051759F" w:rsidDel="00F05077">
          <w:rPr>
            <w:rFonts w:ascii="Times New Roman" w:hAnsi="Times New Roman"/>
            <w:sz w:val="24"/>
            <w:szCs w:val="24"/>
          </w:rPr>
          <w:delText xml:space="preserve"> </w:delText>
        </w:r>
        <w:r w:rsidRPr="0051759F" w:rsidDel="00F05077">
          <w:rPr>
            <w:rFonts w:ascii="Times New Roman" w:hAnsi="Times New Roman"/>
            <w:sz w:val="24"/>
            <w:szCs w:val="24"/>
          </w:rPr>
          <w:delText xml:space="preserve">on whether a household consumes the types of food items that will ensure an adequate intake of nutrients. </w:delText>
        </w:r>
        <w:r w:rsidR="009E4D98" w:rsidRPr="0051759F" w:rsidDel="00F05077">
          <w:rPr>
            <w:rFonts w:ascii="Times New Roman" w:hAnsi="Times New Roman"/>
            <w:sz w:val="24"/>
            <w:szCs w:val="24"/>
            <w:highlight w:val="yellow"/>
          </w:rPr>
          <w:delText>ADD WHETHER OR NOT THESE TWO LINK</w:delText>
        </w:r>
        <w:r w:rsidR="00CE7F32" w:rsidRPr="0051759F" w:rsidDel="00F05077">
          <w:rPr>
            <w:rFonts w:ascii="Times New Roman" w:hAnsi="Times New Roman"/>
            <w:sz w:val="24"/>
            <w:szCs w:val="24"/>
            <w:highlight w:val="yellow"/>
          </w:rPr>
          <w:delText>; BETTER RELATE PRODUCTION AND FOODCONSUMPTION/NUTRITION VALUE AND DISCUSS THIS LINK IN THE LITERATURE REVIEW</w:delText>
        </w:r>
        <w:r w:rsidR="009E4D98" w:rsidRPr="0051759F" w:rsidDel="00F05077">
          <w:rPr>
            <w:rFonts w:ascii="Times New Roman" w:hAnsi="Times New Roman"/>
            <w:sz w:val="24"/>
            <w:szCs w:val="24"/>
            <w:highlight w:val="yellow"/>
          </w:rPr>
          <w:delText>; ANY REFERENCES; WHY UGANDA</w:delText>
        </w:r>
        <w:r w:rsidR="00CE7F32" w:rsidRPr="0051759F" w:rsidDel="00F05077">
          <w:rPr>
            <w:rFonts w:ascii="Times New Roman" w:hAnsi="Times New Roman"/>
            <w:sz w:val="24"/>
            <w:szCs w:val="24"/>
          </w:rPr>
          <w:delText xml:space="preserve"> </w:delText>
        </w:r>
        <w:r w:rsidR="00CE7F32" w:rsidRPr="0051759F" w:rsidDel="00F05077">
          <w:rPr>
            <w:rFonts w:ascii="Times New Roman" w:hAnsi="Times New Roman"/>
            <w:sz w:val="24"/>
            <w:szCs w:val="24"/>
            <w:highlight w:val="yellow"/>
          </w:rPr>
          <w:delText xml:space="preserve">THE MOTIVATION AND RESEARCH QUESTION SHOULD FOLLOW FROM THIS </w:delText>
        </w:r>
        <w:r w:rsidR="00CE7F32" w:rsidRPr="00B634F7" w:rsidDel="00F05077">
          <w:rPr>
            <w:rFonts w:ascii="Times New Roman" w:hAnsi="Times New Roman"/>
            <w:sz w:val="24"/>
            <w:szCs w:val="24"/>
            <w:rPrChange w:id="8" w:author="Linderhof, Vincent" w:date="2016-03-05T21:20:00Z">
              <w:rPr>
                <w:rFonts w:ascii="Times New Roman" w:hAnsi="Times New Roman"/>
                <w:sz w:val="24"/>
                <w:szCs w:val="24"/>
                <w:highlight w:val="yellow"/>
              </w:rPr>
            </w:rPrChange>
          </w:rPr>
          <w:delText>DISCUSSION</w:delText>
        </w:r>
      </w:del>
      <w:ins w:id="9" w:author="Linderhof, Vincent" w:date="2016-03-05T21:22:00Z">
        <w:r w:rsidR="00B634F7" w:rsidRPr="00B634F7">
          <w:rPr>
            <w:rFonts w:ascii="Times New Roman" w:hAnsi="Times New Roman"/>
            <w:sz w:val="24"/>
            <w:szCs w:val="24"/>
          </w:rPr>
          <w:t>Agriculture produces much of the world’s food</w:t>
        </w:r>
      </w:ins>
      <w:ins w:id="10" w:author="Linderhof, Vincent" w:date="2016-03-05T21:23:00Z">
        <w:r w:rsidR="00B634F7">
          <w:rPr>
            <w:rFonts w:ascii="Times New Roman" w:hAnsi="Times New Roman"/>
            <w:sz w:val="24"/>
            <w:szCs w:val="24"/>
          </w:rPr>
          <w:t xml:space="preserve"> </w:t>
        </w:r>
      </w:ins>
      <w:ins w:id="11" w:author="Linderhof, Vincent" w:date="2016-03-05T21:25:00Z">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ins>
      <w:r w:rsidR="00B634F7">
        <w:rPr>
          <w:rFonts w:ascii="Times New Roman" w:hAnsi="Times New Roman"/>
          <w:sz w:val="24"/>
          <w:szCs w:val="24"/>
        </w:rPr>
        <w:fldChar w:fldCharType="separate"/>
      </w:r>
      <w:ins w:id="12" w:author="Linderhof, Vincent" w:date="2016-03-05T21:25:00Z">
        <w:r w:rsidR="00B634F7" w:rsidRPr="00B634F7">
          <w:rPr>
            <w:rFonts w:ascii="Times New Roman" w:hAnsi="Times New Roman"/>
            <w:sz w:val="24"/>
            <w:rPrChange w:id="13" w:author="Linderhof, Vincent" w:date="2016-03-05T21:25:00Z">
              <w:rPr/>
            </w:rPrChange>
          </w:rPr>
          <w:t xml:space="preserve">(Hawkes and </w:t>
        </w:r>
        <w:proofErr w:type="spellStart"/>
        <w:r w:rsidR="00B634F7" w:rsidRPr="00B634F7">
          <w:rPr>
            <w:rFonts w:ascii="Times New Roman" w:hAnsi="Times New Roman"/>
            <w:sz w:val="24"/>
            <w:rPrChange w:id="14" w:author="Linderhof, Vincent" w:date="2016-03-05T21:25:00Z">
              <w:rPr/>
            </w:rPrChange>
          </w:rPr>
          <w:t>Ruel</w:t>
        </w:r>
        <w:proofErr w:type="spellEnd"/>
        <w:r w:rsidR="00B634F7" w:rsidRPr="00B634F7">
          <w:rPr>
            <w:rFonts w:ascii="Times New Roman" w:hAnsi="Times New Roman"/>
            <w:sz w:val="24"/>
            <w:rPrChange w:id="15" w:author="Linderhof, Vincent" w:date="2016-03-05T21:25:00Z">
              <w:rPr/>
            </w:rPrChange>
          </w:rPr>
          <w:t xml:space="preserve"> 2006)</w:t>
        </w:r>
        <w:r w:rsidR="00B634F7">
          <w:rPr>
            <w:rFonts w:ascii="Times New Roman" w:hAnsi="Times New Roman"/>
            <w:sz w:val="24"/>
            <w:szCs w:val="24"/>
          </w:rPr>
          <w:fldChar w:fldCharType="end"/>
        </w:r>
      </w:ins>
      <w:ins w:id="16" w:author="Linderhof, Vincent" w:date="2016-03-05T21:23:00Z">
        <w:r w:rsidR="00B634F7">
          <w:rPr>
            <w:rFonts w:ascii="Times New Roman" w:hAnsi="Times New Roman"/>
            <w:sz w:val="24"/>
            <w:szCs w:val="24"/>
          </w:rPr>
          <w:t xml:space="preserve">, and nearly three-quarters of the poor people live in rural areas of developing countries where </w:t>
        </w:r>
      </w:ins>
      <w:ins w:id="17" w:author="Linderhof, Vincent" w:date="2016-03-05T21:22:00Z">
        <w:r w:rsidR="00B634F7" w:rsidRPr="00B634F7">
          <w:rPr>
            <w:rFonts w:ascii="Times New Roman" w:hAnsi="Times New Roman"/>
            <w:sz w:val="24"/>
            <w:szCs w:val="24"/>
          </w:rPr>
          <w:t xml:space="preserve"> agricultural</w:t>
        </w:r>
      </w:ins>
      <w:ins w:id="18" w:author="Linderhof, Vincent" w:date="2016-03-05T21:25:00Z">
        <w:r w:rsidR="00B634F7">
          <w:rPr>
            <w:rFonts w:ascii="Times New Roman" w:hAnsi="Times New Roman"/>
            <w:sz w:val="24"/>
            <w:szCs w:val="24"/>
          </w:rPr>
          <w:t xml:space="preserve"> </w:t>
        </w:r>
      </w:ins>
      <w:ins w:id="19" w:author="Linderhof, Vincent" w:date="2016-03-05T21:22:00Z">
        <w:r w:rsidR="00B634F7" w:rsidRPr="00B634F7">
          <w:rPr>
            <w:rFonts w:ascii="Times New Roman" w:hAnsi="Times New Roman"/>
            <w:sz w:val="24"/>
            <w:szCs w:val="24"/>
          </w:rPr>
          <w:t>production and livelihoods may be especially influential</w:t>
        </w:r>
      </w:ins>
      <w:ins w:id="20" w:author="Linderhof, Vincent" w:date="2016-03-05T21:25:00Z">
        <w:r w:rsidR="00B634F7">
          <w:rPr>
            <w:rFonts w:ascii="Times New Roman" w:hAnsi="Times New Roman"/>
            <w:sz w:val="24"/>
            <w:szCs w:val="24"/>
          </w:rPr>
          <w:t xml:space="preserve"> </w:t>
        </w:r>
      </w:ins>
      <w:ins w:id="21" w:author="Linderhof, Vincent" w:date="2016-03-05T21:22:00Z">
        <w:r w:rsidR="00B634F7" w:rsidRPr="00B634F7">
          <w:rPr>
            <w:rFonts w:ascii="Times New Roman" w:hAnsi="Times New Roman"/>
            <w:sz w:val="24"/>
            <w:szCs w:val="24"/>
          </w:rPr>
          <w:t xml:space="preserve">on diets </w:t>
        </w:r>
      </w:ins>
      <w:ins w:id="22" w:author="Linderhof, Vincent" w:date="2016-03-05T21:25:00Z">
        <w:r w:rsidR="00B634F7">
          <w:rPr>
            <w:rFonts w:ascii="Times New Roman" w:hAnsi="Times New Roman"/>
            <w:sz w:val="24"/>
            <w:szCs w:val="24"/>
          </w:rPr>
          <w:fldChar w:fldCharType="begin"/>
        </w:r>
      </w:ins>
      <w:ins w:id="23" w:author="Linderhof, Vincent" w:date="2016-03-05T21:26:00Z">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ins>
      <w:r w:rsidR="00B634F7">
        <w:rPr>
          <w:rFonts w:ascii="Times New Roman" w:hAnsi="Times New Roman"/>
          <w:sz w:val="24"/>
          <w:szCs w:val="24"/>
        </w:rPr>
        <w:fldChar w:fldCharType="separate"/>
      </w:r>
      <w:ins w:id="24" w:author="Linderhof, Vincent" w:date="2016-03-05T21:26:00Z">
        <w:r w:rsidR="00B634F7" w:rsidRPr="00B634F7">
          <w:rPr>
            <w:rFonts w:ascii="Times New Roman" w:hAnsi="Times New Roman"/>
            <w:sz w:val="24"/>
            <w:rPrChange w:id="25" w:author="Linderhof, Vincent" w:date="2016-03-05T21:26:00Z">
              <w:rPr/>
            </w:rPrChange>
          </w:rPr>
          <w:t xml:space="preserve">(Haddad 2000; </w:t>
        </w:r>
        <w:proofErr w:type="spellStart"/>
        <w:r w:rsidR="00B634F7" w:rsidRPr="00B634F7">
          <w:rPr>
            <w:rFonts w:ascii="Times New Roman" w:hAnsi="Times New Roman"/>
            <w:sz w:val="24"/>
            <w:rPrChange w:id="26" w:author="Linderhof, Vincent" w:date="2016-03-05T21:26:00Z">
              <w:rPr/>
            </w:rPrChange>
          </w:rPr>
          <w:t>Pinstrup</w:t>
        </w:r>
        <w:proofErr w:type="spellEnd"/>
        <w:r w:rsidR="00B634F7" w:rsidRPr="00B634F7">
          <w:rPr>
            <w:rFonts w:ascii="Times New Roman" w:hAnsi="Times New Roman"/>
            <w:sz w:val="24"/>
            <w:rPrChange w:id="27" w:author="Linderhof, Vincent" w:date="2016-03-05T21:26:00Z">
              <w:rPr/>
            </w:rPrChange>
          </w:rPr>
          <w:t>-Andersen 2007)</w:t>
        </w:r>
      </w:ins>
      <w:ins w:id="28" w:author="Linderhof, Vincent" w:date="2016-03-05T21:25:00Z">
        <w:r w:rsidR="00B634F7">
          <w:rPr>
            <w:rFonts w:ascii="Times New Roman" w:hAnsi="Times New Roman"/>
            <w:sz w:val="24"/>
            <w:szCs w:val="24"/>
          </w:rPr>
          <w:fldChar w:fldCharType="end"/>
        </w:r>
      </w:ins>
      <w:ins w:id="29" w:author="Linderhof, Vincent" w:date="2016-03-05T21:26:00Z">
        <w:r w:rsidR="00B634F7">
          <w:rPr>
            <w:rFonts w:ascii="Times New Roman" w:hAnsi="Times New Roman"/>
            <w:sz w:val="24"/>
            <w:szCs w:val="24"/>
          </w:rPr>
          <w:t>.</w:t>
        </w:r>
      </w:ins>
      <w:ins w:id="30" w:author="Linderhof, Vincent" w:date="2016-03-05T21:27:00Z">
        <w:r w:rsidR="00F05077">
          <w:rPr>
            <w:rFonts w:ascii="Times New Roman" w:hAnsi="Times New Roman"/>
            <w:sz w:val="24"/>
            <w:szCs w:val="24"/>
          </w:rPr>
          <w:t xml:space="preserve"> T</w:t>
        </w:r>
      </w:ins>
      <w:ins w:id="31" w:author="Linderhof, Vincent" w:date="2016-03-05T21:20:00Z">
        <w:r w:rsidR="00B634F7" w:rsidRPr="00B634F7">
          <w:rPr>
            <w:rFonts w:ascii="Times New Roman" w:hAnsi="Times New Roman"/>
            <w:sz w:val="24"/>
            <w:szCs w:val="24"/>
            <w:rPrChange w:id="32" w:author="Linderhof, Vincent" w:date="2016-03-05T21:20:00Z">
              <w:rPr>
                <w:rFonts w:ascii="AdvGulliv-R" w:hAnsi="AdvGulliv-R" w:cs="AdvGulliv-R"/>
                <w:color w:val="000000"/>
                <w:sz w:val="16"/>
                <w:szCs w:val="16"/>
              </w:rPr>
            </w:rPrChange>
          </w:rPr>
          <w:t>he</w:t>
        </w:r>
      </w:ins>
      <w:ins w:id="33" w:author="Linderhof, Vincent" w:date="2016-03-05T21:29:00Z">
        <w:r w:rsidR="00F05077">
          <w:rPr>
            <w:rFonts w:ascii="Times New Roman" w:hAnsi="Times New Roman"/>
            <w:sz w:val="24"/>
            <w:szCs w:val="24"/>
          </w:rPr>
          <w:t xml:space="preserve"> positive</w:t>
        </w:r>
      </w:ins>
      <w:ins w:id="34" w:author="Linderhof, Vincent" w:date="2016-03-05T21:20:00Z">
        <w:r w:rsidR="00B634F7" w:rsidRPr="00B634F7">
          <w:rPr>
            <w:rFonts w:ascii="Times New Roman" w:hAnsi="Times New Roman"/>
            <w:sz w:val="24"/>
            <w:szCs w:val="24"/>
            <w:rPrChange w:id="35" w:author="Linderhof, Vincent" w:date="2016-03-05T21:20:00Z">
              <w:rPr>
                <w:rFonts w:ascii="AdvGulliv-R" w:hAnsi="AdvGulliv-R" w:cs="AdvGulliv-R"/>
                <w:color w:val="000000"/>
                <w:sz w:val="16"/>
                <w:szCs w:val="16"/>
              </w:rPr>
            </w:rPrChange>
          </w:rPr>
          <w:t xml:space="preserve"> relationship between farm diversity</w:t>
        </w:r>
      </w:ins>
      <w:ins w:id="36" w:author="Linderhof, Vincent" w:date="2016-03-05T21:28:00Z">
        <w:r w:rsidR="00F05077">
          <w:rPr>
            <w:rFonts w:ascii="Times New Roman" w:hAnsi="Times New Roman"/>
            <w:sz w:val="24"/>
            <w:szCs w:val="24"/>
          </w:rPr>
          <w:t xml:space="preserve"> and </w:t>
        </w:r>
      </w:ins>
      <w:ins w:id="37" w:author="Linderhof, Vincent" w:date="2016-03-05T21:20:00Z">
        <w:r w:rsidR="00B634F7" w:rsidRPr="00B634F7">
          <w:rPr>
            <w:rFonts w:ascii="Times New Roman" w:hAnsi="Times New Roman"/>
            <w:sz w:val="24"/>
            <w:szCs w:val="24"/>
            <w:rPrChange w:id="38" w:author="Linderhof, Vincent" w:date="2016-03-05T21:20:00Z">
              <w:rPr>
                <w:rFonts w:ascii="AdvGulliv-R" w:hAnsi="AdvGulliv-R" w:cs="AdvGulliv-R"/>
                <w:color w:val="000000"/>
                <w:sz w:val="16"/>
                <w:szCs w:val="16"/>
              </w:rPr>
            </w:rPrChange>
          </w:rPr>
          <w:t xml:space="preserve">dietary diversity </w:t>
        </w:r>
      </w:ins>
      <w:ins w:id="39" w:author="Linderhof, Vincent" w:date="2016-03-05T21:29:00Z">
        <w:r w:rsidR="00F05077">
          <w:rPr>
            <w:rFonts w:ascii="Times New Roman" w:hAnsi="Times New Roman"/>
            <w:sz w:val="24"/>
            <w:szCs w:val="24"/>
          </w:rPr>
          <w:t xml:space="preserve">was found for </w:t>
        </w:r>
      </w:ins>
      <w:ins w:id="40" w:author="Linderhof, Vincent" w:date="2016-03-05T21:30:00Z">
        <w:r w:rsidR="00F05077">
          <w:rPr>
            <w:rFonts w:ascii="Times New Roman" w:hAnsi="Times New Roman"/>
            <w:sz w:val="24"/>
            <w:szCs w:val="24"/>
          </w:rPr>
          <w:t>households</w:t>
        </w:r>
      </w:ins>
      <w:ins w:id="41" w:author="Linderhof, Vincent" w:date="2016-03-05T21:29:00Z">
        <w:r w:rsidR="00F05077">
          <w:rPr>
            <w:rFonts w:ascii="Times New Roman" w:hAnsi="Times New Roman"/>
            <w:sz w:val="24"/>
            <w:szCs w:val="24"/>
          </w:rPr>
          <w:t xml:space="preserve"> </w:t>
        </w:r>
      </w:ins>
      <w:ins w:id="42" w:author="Linderhof, Vincent" w:date="2016-03-05T21:20:00Z">
        <w:r w:rsidR="00B634F7" w:rsidRPr="00B634F7">
          <w:rPr>
            <w:rFonts w:ascii="Times New Roman" w:hAnsi="Times New Roman"/>
            <w:sz w:val="24"/>
            <w:szCs w:val="24"/>
            <w:rPrChange w:id="43" w:author="Linderhof, Vincent" w:date="2016-03-05T21:20:00Z">
              <w:rPr>
                <w:rFonts w:ascii="AdvGulliv-R" w:hAnsi="AdvGulliv-R" w:cs="AdvGulliv-R"/>
                <w:color w:val="000000"/>
                <w:sz w:val="16"/>
                <w:szCs w:val="16"/>
              </w:rPr>
            </w:rPrChange>
          </w:rPr>
          <w:t>in central Kenya and</w:t>
        </w:r>
      </w:ins>
      <w:ins w:id="44" w:author="Linderhof, Vincent" w:date="2016-03-05T21:29:00Z">
        <w:r w:rsidR="00F05077">
          <w:rPr>
            <w:rFonts w:ascii="Times New Roman" w:hAnsi="Times New Roman"/>
            <w:sz w:val="24"/>
            <w:szCs w:val="24"/>
          </w:rPr>
          <w:t xml:space="preserve"> </w:t>
        </w:r>
      </w:ins>
      <w:ins w:id="45" w:author="Linderhof, Vincent" w:date="2016-03-05T21:20:00Z">
        <w:r w:rsidR="00B634F7" w:rsidRPr="00B634F7">
          <w:rPr>
            <w:rFonts w:ascii="Times New Roman" w:hAnsi="Times New Roman"/>
            <w:sz w:val="24"/>
            <w:szCs w:val="24"/>
            <w:rPrChange w:id="46" w:author="Linderhof, Vincent" w:date="2016-03-05T21:20:00Z">
              <w:rPr>
                <w:rFonts w:ascii="AdvGulliv-R" w:hAnsi="AdvGulliv-R" w:cs="AdvGulliv-R"/>
                <w:color w:val="000000"/>
                <w:sz w:val="16"/>
                <w:szCs w:val="16"/>
              </w:rPr>
            </w:rPrChange>
          </w:rPr>
          <w:t xml:space="preserve">northern Tanzania </w:t>
        </w:r>
      </w:ins>
      <w:ins w:id="47" w:author="Linderhof, Vincent" w:date="2016-03-05T21:59:00Z">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ins>
      <w:r w:rsidR="002C7C32">
        <w:rPr>
          <w:rFonts w:ascii="Times New Roman" w:hAnsi="Times New Roman"/>
          <w:sz w:val="24"/>
          <w:szCs w:val="24"/>
        </w:rPr>
        <w:fldChar w:fldCharType="separate"/>
      </w:r>
      <w:ins w:id="48" w:author="Linderhof, Vincent" w:date="2016-03-05T21:59:00Z">
        <w:r w:rsidR="002C7C32" w:rsidRPr="002C7C32">
          <w:rPr>
            <w:rFonts w:ascii="Times New Roman" w:hAnsi="Times New Roman"/>
            <w:sz w:val="24"/>
            <w:rPrChange w:id="49" w:author="Linderhof, Vincent" w:date="2016-03-05T21:59:00Z">
              <w:rPr/>
            </w:rPrChange>
          </w:rPr>
          <w:t>(</w:t>
        </w:r>
        <w:proofErr w:type="spellStart"/>
        <w:r w:rsidR="002C7C32" w:rsidRPr="002C7C32">
          <w:rPr>
            <w:rFonts w:ascii="Times New Roman" w:hAnsi="Times New Roman"/>
            <w:sz w:val="24"/>
            <w:rPrChange w:id="50" w:author="Linderhof, Vincent" w:date="2016-03-05T21:59:00Z">
              <w:rPr/>
            </w:rPrChange>
          </w:rPr>
          <w:t>Herforth</w:t>
        </w:r>
        <w:proofErr w:type="spellEnd"/>
        <w:r w:rsidR="002C7C32" w:rsidRPr="002C7C32">
          <w:rPr>
            <w:rFonts w:ascii="Times New Roman" w:hAnsi="Times New Roman"/>
            <w:sz w:val="24"/>
            <w:rPrChange w:id="51" w:author="Linderhof, Vincent" w:date="2016-03-05T21:59:00Z">
              <w:rPr/>
            </w:rPrChange>
          </w:rPr>
          <w:t xml:space="preserve"> 2010)</w:t>
        </w:r>
        <w:r w:rsidR="002C7C32">
          <w:rPr>
            <w:rFonts w:ascii="Times New Roman" w:hAnsi="Times New Roman"/>
            <w:sz w:val="24"/>
            <w:szCs w:val="24"/>
          </w:rPr>
          <w:fldChar w:fldCharType="end"/>
        </w:r>
      </w:ins>
      <w:ins w:id="52" w:author="Linderhof, Vincent" w:date="2016-03-05T21:20:00Z">
        <w:r w:rsidR="00B634F7" w:rsidRPr="00B634F7">
          <w:rPr>
            <w:rFonts w:ascii="Times New Roman" w:hAnsi="Times New Roman"/>
            <w:sz w:val="24"/>
            <w:szCs w:val="24"/>
            <w:rPrChange w:id="53" w:author="Linderhof, Vincent" w:date="2016-03-05T21:20:00Z">
              <w:rPr>
                <w:rFonts w:ascii="AdvGulliv-R" w:hAnsi="AdvGulliv-R" w:cs="AdvGulliv-R"/>
                <w:color w:val="000000"/>
                <w:sz w:val="16"/>
                <w:szCs w:val="16"/>
              </w:rPr>
            </w:rPrChange>
          </w:rPr>
          <w:t xml:space="preserve">. </w:t>
        </w:r>
      </w:ins>
      <w:ins w:id="54" w:author="Linderhof, Vincent" w:date="2016-03-05T21:44:00Z">
        <w:r w:rsidR="00667B1C">
          <w:rPr>
            <w:rFonts w:ascii="Times New Roman" w:hAnsi="Times New Roman"/>
            <w:sz w:val="24"/>
            <w:szCs w:val="24"/>
          </w:rPr>
          <w:t xml:space="preserve">Similar finding were found for </w:t>
        </w:r>
      </w:ins>
      <w:ins w:id="55" w:author="Linderhof, Vincent" w:date="2016-03-05T21:45:00Z">
        <w:r w:rsidR="00667B1C">
          <w:rPr>
            <w:rFonts w:ascii="Times New Roman" w:hAnsi="Times New Roman"/>
            <w:sz w:val="24"/>
            <w:szCs w:val="24"/>
          </w:rPr>
          <w:t xml:space="preserve">households in </w:t>
        </w:r>
      </w:ins>
      <w:ins w:id="56" w:author="Linderhof, Vincent" w:date="2016-03-05T21:20:00Z">
        <w:r w:rsidR="00B634F7" w:rsidRPr="00B634F7">
          <w:rPr>
            <w:rFonts w:ascii="Times New Roman" w:hAnsi="Times New Roman"/>
            <w:sz w:val="24"/>
            <w:szCs w:val="24"/>
            <w:rPrChange w:id="57" w:author="Linderhof, Vincent" w:date="2016-03-05T21:20:00Z">
              <w:rPr>
                <w:rFonts w:ascii="AdvGulliv-R" w:hAnsi="AdvGulliv-R" w:cs="AdvGulliv-R"/>
                <w:color w:val="000000"/>
                <w:sz w:val="16"/>
                <w:szCs w:val="16"/>
              </w:rPr>
            </w:rPrChange>
          </w:rPr>
          <w:t>rural highlands of Ecuador</w:t>
        </w:r>
      </w:ins>
      <w:ins w:id="58" w:author="Linderhof, Vincent" w:date="2016-03-05T21:44:00Z">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2C7C32">
          <w:rPr>
            <w:rFonts w:ascii="Times New Roman" w:hAnsi="Times New Roman"/>
            <w:sz w:val="24"/>
            <w:szCs w:val="24"/>
            <w:lang w:val="de-DE"/>
            <w:rPrChange w:id="59" w:author="Linderhof, Vincent" w:date="2016-03-05T21:59:00Z">
              <w:rPr>
                <w:rFonts w:ascii="Times New Roman" w:hAnsi="Times New Roman"/>
                <w:sz w:val="24"/>
                <w:szCs w:val="24"/>
              </w:rPr>
            </w:rPrChange>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w:instrText>
        </w:r>
        <w:r w:rsidR="00667B1C" w:rsidRPr="00667B1C">
          <w:rPr>
            <w:rFonts w:ascii="Times New Roman" w:hAnsi="Times New Roman"/>
            <w:sz w:val="24"/>
            <w:szCs w:val="24"/>
            <w:lang w:val="de-DE"/>
            <w:rPrChange w:id="60" w:author="Linderhof, Vincent" w:date="2016-03-05T21:50:00Z">
              <w:rPr>
                <w:rFonts w:ascii="Times New Roman" w:hAnsi="Times New Roman"/>
                <w:sz w:val="24"/>
                <w:szCs w:val="24"/>
              </w:rPr>
            </w:rPrChange>
          </w:rPr>
          <w:instrText xml:space="preserve">517"}}],"schema":"https://github.com/citation-style-language/schema/raw/master/csl-citation.json"} </w:instrText>
        </w:r>
      </w:ins>
      <w:r w:rsidR="00667B1C">
        <w:rPr>
          <w:rFonts w:ascii="Times New Roman" w:hAnsi="Times New Roman"/>
          <w:sz w:val="24"/>
          <w:szCs w:val="24"/>
        </w:rPr>
        <w:fldChar w:fldCharType="separate"/>
      </w:r>
      <w:ins w:id="61" w:author="Linderhof, Vincent" w:date="2016-03-05T21:44:00Z">
        <w:r w:rsidR="00667B1C" w:rsidRPr="00667B1C">
          <w:rPr>
            <w:rFonts w:ascii="Times New Roman" w:hAnsi="Times New Roman"/>
            <w:sz w:val="24"/>
            <w:lang w:val="de-DE"/>
            <w:rPrChange w:id="62" w:author="Linderhof, Vincent" w:date="2016-03-05T21:50:00Z">
              <w:rPr/>
            </w:rPrChange>
          </w:rPr>
          <w:t>(</w:t>
        </w:r>
        <w:proofErr w:type="spellStart"/>
        <w:r w:rsidR="00667B1C" w:rsidRPr="00667B1C">
          <w:rPr>
            <w:rFonts w:ascii="Times New Roman" w:hAnsi="Times New Roman"/>
            <w:sz w:val="24"/>
            <w:lang w:val="de-DE"/>
            <w:rPrChange w:id="63" w:author="Linderhof, Vincent" w:date="2016-03-05T21:50:00Z">
              <w:rPr/>
            </w:rPrChange>
          </w:rPr>
          <w:t>Oyarzun</w:t>
        </w:r>
        <w:proofErr w:type="spellEnd"/>
        <w:r w:rsidR="00667B1C" w:rsidRPr="00667B1C">
          <w:rPr>
            <w:rFonts w:ascii="Times New Roman" w:hAnsi="Times New Roman"/>
            <w:sz w:val="24"/>
            <w:lang w:val="de-DE"/>
            <w:rPrChange w:id="64" w:author="Linderhof, Vincent" w:date="2016-03-05T21:50:00Z">
              <w:rPr/>
            </w:rPrChange>
          </w:rPr>
          <w:t xml:space="preserve"> et al. 2013)</w:t>
        </w:r>
        <w:r w:rsidR="00667B1C">
          <w:rPr>
            <w:rFonts w:ascii="Times New Roman" w:hAnsi="Times New Roman"/>
            <w:sz w:val="24"/>
            <w:szCs w:val="24"/>
          </w:rPr>
          <w:fldChar w:fldCharType="end"/>
        </w:r>
      </w:ins>
      <w:ins w:id="65" w:author="Linderhof, Vincent" w:date="2016-03-05T21:45:00Z">
        <w:r w:rsidR="00667B1C" w:rsidRPr="00667B1C">
          <w:rPr>
            <w:rFonts w:ascii="Times New Roman" w:hAnsi="Times New Roman"/>
            <w:sz w:val="24"/>
            <w:szCs w:val="24"/>
            <w:lang w:val="de-DE"/>
            <w:rPrChange w:id="66" w:author="Linderhof, Vincent" w:date="2016-03-05T21:50:00Z">
              <w:rPr>
                <w:rFonts w:ascii="Times New Roman" w:hAnsi="Times New Roman"/>
                <w:sz w:val="24"/>
                <w:szCs w:val="24"/>
              </w:rPr>
            </w:rPrChange>
          </w:rPr>
          <w:t xml:space="preserve">, in western </w:t>
        </w:r>
      </w:ins>
      <w:ins w:id="67" w:author="Linderhof, Vincent" w:date="2016-03-05T21:20:00Z">
        <w:r w:rsidR="00B634F7" w:rsidRPr="00667B1C">
          <w:rPr>
            <w:rFonts w:ascii="Times New Roman" w:hAnsi="Times New Roman"/>
            <w:sz w:val="24"/>
            <w:szCs w:val="24"/>
            <w:lang w:val="de-DE"/>
            <w:rPrChange w:id="68" w:author="Linderhof, Vincent" w:date="2016-03-05T21:50:00Z">
              <w:rPr>
                <w:rFonts w:ascii="AdvGulliv-R" w:hAnsi="AdvGulliv-R" w:cs="AdvGulliv-R"/>
                <w:color w:val="000000"/>
                <w:sz w:val="16"/>
                <w:szCs w:val="16"/>
              </w:rPr>
            </w:rPrChange>
          </w:rPr>
          <w:t>Mali</w:t>
        </w:r>
      </w:ins>
      <w:ins w:id="69" w:author="Linderhof, Vincent" w:date="2016-03-05T21:46:00Z">
        <w:r w:rsidR="00667B1C" w:rsidRPr="00667B1C">
          <w:rPr>
            <w:rFonts w:ascii="Times New Roman" w:hAnsi="Times New Roman"/>
            <w:sz w:val="24"/>
            <w:szCs w:val="24"/>
            <w:lang w:val="de-DE"/>
            <w:rPrChange w:id="70" w:author="Linderhof, Vincent" w:date="2016-03-05T21:50:00Z">
              <w:rPr>
                <w:rFonts w:ascii="Times New Roman" w:hAnsi="Times New Roman"/>
                <w:sz w:val="24"/>
                <w:szCs w:val="24"/>
              </w:rPr>
            </w:rPrChange>
          </w:rPr>
          <w:t xml:space="preserve"> </w:t>
        </w:r>
      </w:ins>
      <w:ins w:id="71" w:author="Linderhof, Vincent" w:date="2016-03-05T21:49:00Z">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72" w:author="Linderhof, Vincent" w:date="2016-03-05T21:50:00Z">
              <w:rPr>
                <w:rFonts w:ascii="Times New Roman" w:hAnsi="Times New Roman"/>
                <w:sz w:val="24"/>
                <w:szCs w:val="24"/>
              </w:rPr>
            </w:rPrChang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667B1C">
        <w:rPr>
          <w:rFonts w:ascii="Times New Roman" w:hAnsi="Times New Roman"/>
          <w:sz w:val="24"/>
          <w:szCs w:val="24"/>
        </w:rPr>
        <w:fldChar w:fldCharType="separate"/>
      </w:r>
      <w:ins w:id="73" w:author="Linderhof, Vincent" w:date="2016-03-05T21:49:00Z">
        <w:r w:rsidR="00667B1C" w:rsidRPr="00667B1C">
          <w:rPr>
            <w:rFonts w:ascii="Times New Roman" w:hAnsi="Times New Roman"/>
            <w:sz w:val="24"/>
            <w:lang w:val="de-DE"/>
            <w:rPrChange w:id="74" w:author="Linderhof, Vincent" w:date="2016-03-05T21:50:00Z">
              <w:rPr/>
            </w:rPrChange>
          </w:rPr>
          <w:t>(</w:t>
        </w:r>
        <w:proofErr w:type="spellStart"/>
        <w:r w:rsidR="00667B1C" w:rsidRPr="00667B1C">
          <w:rPr>
            <w:rFonts w:ascii="Times New Roman" w:hAnsi="Times New Roman"/>
            <w:sz w:val="24"/>
            <w:lang w:val="de-DE"/>
            <w:rPrChange w:id="75" w:author="Linderhof, Vincent" w:date="2016-03-05T21:50:00Z">
              <w:rPr/>
            </w:rPrChange>
          </w:rPr>
          <w:t>Torheim</w:t>
        </w:r>
        <w:proofErr w:type="spellEnd"/>
        <w:r w:rsidR="00667B1C" w:rsidRPr="00667B1C">
          <w:rPr>
            <w:rFonts w:ascii="Times New Roman" w:hAnsi="Times New Roman"/>
            <w:sz w:val="24"/>
            <w:lang w:val="de-DE"/>
            <w:rPrChange w:id="76" w:author="Linderhof, Vincent" w:date="2016-03-05T21:50:00Z">
              <w:rPr/>
            </w:rPrChange>
          </w:rPr>
          <w:t xml:space="preserve"> et al. 2004)</w:t>
        </w:r>
        <w:r w:rsidR="00667B1C">
          <w:rPr>
            <w:rFonts w:ascii="Times New Roman" w:hAnsi="Times New Roman"/>
            <w:sz w:val="24"/>
            <w:szCs w:val="24"/>
          </w:rPr>
          <w:fldChar w:fldCharType="end"/>
        </w:r>
        <w:r w:rsidR="00667B1C" w:rsidRPr="00667B1C">
          <w:rPr>
            <w:rFonts w:ascii="Times New Roman" w:hAnsi="Times New Roman"/>
            <w:sz w:val="24"/>
            <w:szCs w:val="24"/>
            <w:lang w:val="de-DE"/>
            <w:rPrChange w:id="77" w:author="Linderhof, Vincent" w:date="2016-03-05T21:50:00Z">
              <w:rPr>
                <w:rFonts w:ascii="Times New Roman" w:hAnsi="Times New Roman"/>
                <w:sz w:val="24"/>
                <w:szCs w:val="24"/>
              </w:rPr>
            </w:rPrChange>
          </w:rPr>
          <w:t xml:space="preserve">, </w:t>
        </w:r>
      </w:ins>
      <w:ins w:id="78" w:author="Linderhof, Vincent" w:date="2016-03-05T21:51:00Z">
        <w:r w:rsidR="00667B1C">
          <w:rPr>
            <w:rFonts w:ascii="Times New Roman" w:hAnsi="Times New Roman"/>
            <w:sz w:val="24"/>
            <w:szCs w:val="24"/>
            <w:lang w:val="de-DE"/>
          </w:rPr>
          <w:t xml:space="preserve">and </w:t>
        </w:r>
      </w:ins>
      <w:ins w:id="79" w:author="Linderhof, Vincent" w:date="2016-03-05T21:49:00Z">
        <w:r w:rsidR="00667B1C" w:rsidRPr="00667B1C">
          <w:rPr>
            <w:rFonts w:ascii="Times New Roman" w:hAnsi="Times New Roman"/>
            <w:sz w:val="24"/>
            <w:szCs w:val="24"/>
            <w:lang w:val="de-DE"/>
            <w:rPrChange w:id="80" w:author="Linderhof, Vincent" w:date="2016-03-05T21:50:00Z">
              <w:rPr>
                <w:rFonts w:ascii="Times New Roman" w:hAnsi="Times New Roman"/>
                <w:sz w:val="24"/>
                <w:szCs w:val="24"/>
              </w:rPr>
            </w:rPrChange>
          </w:rPr>
          <w:t xml:space="preserve">in </w:t>
        </w:r>
      </w:ins>
      <w:ins w:id="81" w:author="Linderhof, Vincent" w:date="2016-03-05T21:50:00Z">
        <w:r w:rsidR="00667B1C" w:rsidRPr="00667B1C">
          <w:rPr>
            <w:rFonts w:ascii="Times New Roman" w:hAnsi="Times New Roman"/>
            <w:sz w:val="24"/>
            <w:szCs w:val="24"/>
            <w:lang w:val="de-DE"/>
            <w:rPrChange w:id="82" w:author="Linderhof, Vincent" w:date="2016-03-05T21:50:00Z">
              <w:rPr>
                <w:rFonts w:ascii="Times New Roman" w:hAnsi="Times New Roman"/>
                <w:sz w:val="24"/>
                <w:szCs w:val="24"/>
              </w:rPr>
            </w:rPrChange>
          </w:rPr>
          <w:t xml:space="preserve">Malawi </w:t>
        </w:r>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83" w:author="Linderhof, Vincent" w:date="2016-03-05T21:50:00Z">
              <w:rPr>
                <w:rFonts w:ascii="Times New Roman" w:hAnsi="Times New Roman"/>
                <w:sz w:val="24"/>
                <w:szCs w:val="24"/>
              </w:rPr>
            </w:rPrChang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667B1C">
        <w:rPr>
          <w:rFonts w:ascii="Times New Roman" w:hAnsi="Times New Roman"/>
          <w:sz w:val="24"/>
          <w:szCs w:val="24"/>
        </w:rPr>
        <w:fldChar w:fldCharType="separate"/>
      </w:r>
      <w:ins w:id="84" w:author="Linderhof, Vincent" w:date="2016-03-05T21:51:00Z">
        <w:r w:rsidR="00667B1C">
          <w:rPr>
            <w:rFonts w:ascii="Times New Roman" w:hAnsi="Times New Roman"/>
            <w:sz w:val="24"/>
          </w:rPr>
          <w:t>(</w:t>
        </w:r>
      </w:ins>
      <w:ins w:id="85" w:author="Linderhof, Vincent" w:date="2016-03-05T21:50:00Z">
        <w:r w:rsidR="00667B1C" w:rsidRPr="00667B1C">
          <w:rPr>
            <w:rFonts w:ascii="Times New Roman" w:hAnsi="Times New Roman"/>
            <w:sz w:val="24"/>
            <w:rPrChange w:id="86" w:author="Linderhof, Vincent" w:date="2016-03-05T21:50:00Z">
              <w:rPr/>
            </w:rPrChange>
          </w:rPr>
          <w:t>Jones</w:t>
        </w:r>
        <w:r w:rsidR="00667B1C">
          <w:rPr>
            <w:rFonts w:ascii="Times New Roman" w:hAnsi="Times New Roman"/>
            <w:sz w:val="24"/>
          </w:rPr>
          <w:t xml:space="preserve"> et al.</w:t>
        </w:r>
      </w:ins>
      <w:ins w:id="87" w:author="Linderhof, Vincent" w:date="2016-03-05T21:51:00Z">
        <w:r w:rsidR="00667B1C">
          <w:rPr>
            <w:rFonts w:ascii="Times New Roman" w:hAnsi="Times New Roman"/>
            <w:sz w:val="24"/>
          </w:rPr>
          <w:t xml:space="preserve"> </w:t>
        </w:r>
      </w:ins>
      <w:ins w:id="88" w:author="Linderhof, Vincent" w:date="2016-03-05T21:50:00Z">
        <w:r w:rsidR="00667B1C" w:rsidRPr="00667B1C">
          <w:rPr>
            <w:rFonts w:ascii="Times New Roman" w:hAnsi="Times New Roman"/>
            <w:sz w:val="24"/>
            <w:rPrChange w:id="89" w:author="Linderhof, Vincent" w:date="2016-03-05T21:50:00Z">
              <w:rPr/>
            </w:rPrChange>
          </w:rPr>
          <w:t>2014)</w:t>
        </w:r>
        <w:r w:rsidR="00667B1C">
          <w:rPr>
            <w:rFonts w:ascii="Times New Roman" w:hAnsi="Times New Roman"/>
            <w:sz w:val="24"/>
            <w:szCs w:val="24"/>
          </w:rPr>
          <w:fldChar w:fldCharType="end"/>
        </w:r>
      </w:ins>
      <w:ins w:id="90" w:author="Linderhof, Vincent" w:date="2016-03-05T21:51:00Z">
        <w:r w:rsidR="00667B1C">
          <w:rPr>
            <w:rFonts w:ascii="Times New Roman" w:hAnsi="Times New Roman"/>
            <w:sz w:val="24"/>
            <w:szCs w:val="24"/>
          </w:rPr>
          <w:t xml:space="preserve">. </w:t>
        </w:r>
      </w:ins>
    </w:p>
    <w:p w14:paraId="05666264" w14:textId="79549075" w:rsidR="00B634F7" w:rsidRPr="0051759F" w:rsidDel="00667B1C" w:rsidRDefault="00B634F7" w:rsidP="00F77985">
      <w:pPr>
        <w:rPr>
          <w:del w:id="91" w:author="Linderhof, Vincent" w:date="2016-03-05T21:51:00Z"/>
          <w:rFonts w:ascii="Times New Roman" w:hAnsi="Times New Roman"/>
          <w:sz w:val="24"/>
          <w:szCs w:val="24"/>
        </w:rPr>
      </w:pPr>
    </w:p>
    <w:p w14:paraId="487015E1" w14:textId="413B58C3"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ins w:id="92" w:author="Linderhof, Vincent" w:date="2016-03-05T21:10:00Z">
        <w:r w:rsidR="00E05337">
          <w:rPr>
            <w:rFonts w:ascii="Times New Roman" w:hAnsi="Times New Roman"/>
            <w:sz w:val="24"/>
            <w:szCs w:val="24"/>
          </w:rPr>
          <w:t>,</w:t>
        </w:r>
      </w:ins>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del w:id="93" w:author="Linderhof, Vincent" w:date="2016-03-05T21:10:00Z">
        <w:r w:rsidR="00D975C8" w:rsidRPr="0051759F" w:rsidDel="00E05337">
          <w:rPr>
            <w:rFonts w:ascii="Times New Roman" w:hAnsi="Times New Roman"/>
            <w:sz w:val="24"/>
            <w:szCs w:val="24"/>
          </w:rPr>
          <w:delText>(</w:delText>
        </w:r>
      </w:del>
      <w:proofErr w:type="spellStart"/>
      <w:r w:rsidR="00D975C8" w:rsidRPr="0051759F">
        <w:rPr>
          <w:rFonts w:ascii="Times New Roman" w:hAnsi="Times New Roman"/>
          <w:sz w:val="24"/>
          <w:szCs w:val="24"/>
        </w:rPr>
        <w:t>Smale</w:t>
      </w:r>
      <w:proofErr w:type="spellEnd"/>
      <w:r w:rsidR="008429BD">
        <w:rPr>
          <w:rFonts w:ascii="Times New Roman" w:hAnsi="Times New Roman"/>
          <w:sz w:val="24"/>
          <w:szCs w:val="24"/>
        </w:rPr>
        <w:t xml:space="preserve"> et al. </w:t>
      </w:r>
      <w:ins w:id="94" w:author="Linderhof, Vincent" w:date="2016-03-05T21:10:00Z">
        <w:r w:rsidR="00E05337">
          <w:rPr>
            <w:rFonts w:ascii="Times New Roman" w:hAnsi="Times New Roman"/>
            <w:sz w:val="24"/>
            <w:szCs w:val="24"/>
          </w:rPr>
          <w:t>(</w:t>
        </w:r>
      </w:ins>
      <w:del w:id="95" w:author="Linderhof, Vincent" w:date="2016-03-05T21:10:00Z">
        <w:r w:rsidR="00D975C8" w:rsidRPr="0051759F" w:rsidDel="00E05337">
          <w:rPr>
            <w:rFonts w:ascii="Times New Roman" w:hAnsi="Times New Roman"/>
            <w:sz w:val="24"/>
            <w:szCs w:val="24"/>
          </w:rPr>
          <w:delText xml:space="preserve">l </w:delText>
        </w:r>
      </w:del>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w:t>
      </w:r>
      <w:commentRangeStart w:id="96"/>
      <w:r w:rsidR="003D7347" w:rsidRPr="0051759F">
        <w:rPr>
          <w:rFonts w:ascii="Times New Roman" w:hAnsi="Times New Roman"/>
          <w:sz w:val="24"/>
          <w:szCs w:val="24"/>
        </w:rPr>
        <w:t xml:space="preserve">some evidence </w:t>
      </w:r>
      <w:commentRangeEnd w:id="96"/>
      <w:r w:rsidR="003D7347" w:rsidRPr="0051759F">
        <w:rPr>
          <w:rStyle w:val="CommentReference"/>
          <w:rFonts w:ascii="Times New Roman" w:hAnsi="Times New Roman"/>
          <w:sz w:val="24"/>
          <w:szCs w:val="24"/>
        </w:rPr>
        <w:commentReference w:id="96"/>
      </w:r>
      <w:r w:rsidR="003D7347" w:rsidRPr="0051759F">
        <w:rPr>
          <w:rFonts w:ascii="Times New Roman" w:hAnsi="Times New Roman"/>
          <w:sz w:val="24"/>
          <w:szCs w:val="24"/>
        </w:rPr>
        <w:t xml:space="preserve">that diversity of food production at the farm level positively affects diversity of the diet. </w:t>
      </w:r>
      <w:del w:id="97" w:author="Linderhof, Vincent" w:date="2016-03-05T22:00:00Z">
        <w:r w:rsidR="003D7347" w:rsidRPr="0051759F" w:rsidDel="002C7C32">
          <w:rPr>
            <w:rFonts w:ascii="Times New Roman" w:hAnsi="Times New Roman"/>
            <w:sz w:val="24"/>
            <w:szCs w:val="24"/>
          </w:rPr>
          <w:delText xml:space="preserve"> In particular, recent work by </w:delText>
        </w:r>
        <w:commentRangeStart w:id="98"/>
        <w:r w:rsidR="003D7347" w:rsidRPr="0051759F" w:rsidDel="002C7C32">
          <w:rPr>
            <w:rFonts w:ascii="Times New Roman" w:hAnsi="Times New Roman"/>
            <w:sz w:val="24"/>
            <w:szCs w:val="24"/>
          </w:rPr>
          <w:fldChar w:fldCharType="begin"/>
        </w:r>
        <w:r w:rsidR="003D7347" w:rsidRPr="0051759F" w:rsidDel="002C7C32">
          <w:rPr>
            <w:rFonts w:ascii="Times New Roman" w:hAnsi="Times New Roman"/>
            <w:sz w:val="24"/>
            <w:szCs w:val="24"/>
          </w:rPr>
          <w:del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3D7347" w:rsidRPr="0051759F" w:rsidDel="002C7C32">
          <w:rPr>
            <w:rFonts w:ascii="Times New Roman" w:hAnsi="Times New Roman"/>
            <w:sz w:val="24"/>
            <w:szCs w:val="24"/>
          </w:rPr>
          <w:fldChar w:fldCharType="separate"/>
        </w:r>
        <w:r w:rsidR="003D7347" w:rsidRPr="0051759F" w:rsidDel="002C7C32">
          <w:rPr>
            <w:rFonts w:ascii="Times New Roman" w:hAnsi="Times New Roman"/>
            <w:sz w:val="24"/>
            <w:szCs w:val="24"/>
          </w:rPr>
          <w:delText>Jones et al. (2014</w:delText>
        </w:r>
      </w:del>
      <w:del w:id="99" w:author="Linderhof, Vincent" w:date="2016-03-05T21:10:00Z">
        <w:r w:rsidR="003D7347" w:rsidRPr="0051759F" w:rsidDel="00E05337">
          <w:rPr>
            <w:rFonts w:ascii="Times New Roman" w:hAnsi="Times New Roman"/>
            <w:sz w:val="24"/>
            <w:szCs w:val="24"/>
          </w:rPr>
          <w:delText>a</w:delText>
        </w:r>
      </w:del>
      <w:del w:id="100" w:author="Linderhof, Vincent" w:date="2016-03-05T22:00:00Z">
        <w:r w:rsidR="003D7347" w:rsidRPr="0051759F" w:rsidDel="002C7C32">
          <w:rPr>
            <w:rFonts w:ascii="Times New Roman" w:hAnsi="Times New Roman"/>
            <w:sz w:val="24"/>
            <w:szCs w:val="24"/>
          </w:rPr>
          <w:delText>)</w:delText>
        </w:r>
        <w:r w:rsidR="003D7347" w:rsidRPr="0051759F" w:rsidDel="002C7C32">
          <w:rPr>
            <w:rFonts w:ascii="Times New Roman" w:hAnsi="Times New Roman"/>
            <w:sz w:val="24"/>
            <w:szCs w:val="24"/>
          </w:rPr>
          <w:fldChar w:fldCharType="end"/>
        </w:r>
        <w:r w:rsidR="003D7347" w:rsidRPr="0051759F" w:rsidDel="002C7C32">
          <w:rPr>
            <w:rFonts w:ascii="Times New Roman" w:hAnsi="Times New Roman"/>
            <w:sz w:val="24"/>
            <w:szCs w:val="24"/>
          </w:rPr>
          <w:delText xml:space="preserve"> showed that there is a positive relationship between farm production and the health of household members. </w:delText>
        </w:r>
        <w:commentRangeEnd w:id="98"/>
        <w:r w:rsidR="003D7347" w:rsidRPr="0051759F" w:rsidDel="002C7C32">
          <w:rPr>
            <w:rStyle w:val="CommentReference"/>
            <w:rFonts w:ascii="Times New Roman" w:hAnsi="Times New Roman"/>
            <w:sz w:val="24"/>
            <w:szCs w:val="24"/>
          </w:rPr>
          <w:commentReference w:id="98"/>
        </w:r>
      </w:del>
    </w:p>
    <w:p w14:paraId="3F60D546" w14:textId="5DB4F0B6" w:rsidR="009C54AD" w:rsidRPr="0051759F" w:rsidRDefault="00D975C8" w:rsidP="00F77985">
      <w:pPr>
        <w:rPr>
          <w:rFonts w:ascii="Times New Roman" w:hAnsi="Times New Roman"/>
          <w:sz w:val="24"/>
          <w:szCs w:val="24"/>
        </w:rPr>
      </w:pPr>
      <w:commentRangeStart w:id="101"/>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del w:id="102" w:author="Linderhof, Vincent" w:date="2016-03-05T22:06:00Z">
        <w:r w:rsidR="009E4D98" w:rsidRPr="0051759F" w:rsidDel="002C7C32">
          <w:rPr>
            <w:rFonts w:ascii="Times New Roman" w:hAnsi="Times New Roman"/>
            <w:sz w:val="24"/>
            <w:szCs w:val="24"/>
          </w:rPr>
          <w:delText xml:space="preserve"> </w:delText>
        </w:r>
      </w:del>
      <w:ins w:id="103" w:author="Linderhof, Vincent" w:date="2016-03-05T22:06:00Z">
        <w:r w:rsidR="002C7C32">
          <w:rPr>
            <w:rFonts w:ascii="Times New Roman" w:hAnsi="Times New Roman"/>
            <w:sz w:val="24"/>
            <w:szCs w:val="24"/>
          </w:rPr>
          <w:t xml:space="preserve">nutrition diversity </w:t>
        </w:r>
      </w:ins>
      <w:del w:id="104" w:author="Linderhof, Vincent" w:date="2016-03-05T22:06:00Z">
        <w:r w:rsidR="009E4D98" w:rsidRPr="0051759F" w:rsidDel="002C7C32">
          <w:rPr>
            <w:rFonts w:ascii="Times New Roman" w:hAnsi="Times New Roman"/>
            <w:sz w:val="24"/>
            <w:szCs w:val="24"/>
          </w:rPr>
          <w:delText xml:space="preserve">food security, particularly </w:delText>
        </w:r>
        <w:commentRangeEnd w:id="101"/>
        <w:r w:rsidR="00E34D7B" w:rsidRPr="0051759F" w:rsidDel="002C7C32">
          <w:rPr>
            <w:rStyle w:val="CommentReference"/>
            <w:rFonts w:ascii="Times New Roman" w:hAnsi="Times New Roman"/>
            <w:sz w:val="24"/>
            <w:szCs w:val="24"/>
          </w:rPr>
          <w:commentReference w:id="101"/>
        </w:r>
        <w:r w:rsidR="009E4D98" w:rsidRPr="0051759F" w:rsidDel="002C7C32">
          <w:rPr>
            <w:rFonts w:ascii="Times New Roman" w:hAnsi="Times New Roman"/>
            <w:sz w:val="24"/>
            <w:szCs w:val="24"/>
          </w:rPr>
          <w:delText xml:space="preserve">nutritional security at the level </w:delText>
        </w:r>
      </w:del>
      <w:ins w:id="105" w:author="Linderhof, Vincent" w:date="2016-03-05T22:06:00Z">
        <w:r w:rsidR="002C7C32">
          <w:rPr>
            <w:rFonts w:ascii="Times New Roman" w:hAnsi="Times New Roman"/>
            <w:sz w:val="24"/>
            <w:szCs w:val="24"/>
          </w:rPr>
          <w:t xml:space="preserve">at </w:t>
        </w:r>
      </w:ins>
      <w:del w:id="106" w:author="Linderhof, Vincent" w:date="2016-03-05T22:06:00Z">
        <w:r w:rsidR="009E4D98" w:rsidRPr="0051759F" w:rsidDel="002C7C32">
          <w:rPr>
            <w:rFonts w:ascii="Times New Roman" w:hAnsi="Times New Roman"/>
            <w:sz w:val="24"/>
            <w:szCs w:val="24"/>
          </w:rPr>
          <w:delText xml:space="preserve">of </w:delText>
        </w:r>
      </w:del>
      <w:r w:rsidR="009E4D98" w:rsidRPr="0051759F">
        <w:rPr>
          <w:rFonts w:ascii="Times New Roman" w:hAnsi="Times New Roman"/>
          <w:sz w:val="24"/>
          <w:szCs w:val="24"/>
        </w:rPr>
        <w:t>the household</w:t>
      </w:r>
      <w:ins w:id="107" w:author="Linderhof, Vincent" w:date="2016-03-05T22:06:00Z">
        <w:r w:rsidR="002C7C32">
          <w:rPr>
            <w:rFonts w:ascii="Times New Roman" w:hAnsi="Times New Roman"/>
            <w:sz w:val="24"/>
            <w:szCs w:val="24"/>
          </w:rPr>
          <w:t xml:space="preserve"> level to </w:t>
        </w:r>
      </w:ins>
      <w:del w:id="108" w:author="Linderhof, Vincent" w:date="2016-03-05T22:06:00Z">
        <w:r w:rsidR="009E4D98" w:rsidRPr="0051759F" w:rsidDel="002C7C32">
          <w:rPr>
            <w:rFonts w:ascii="Times New Roman" w:hAnsi="Times New Roman"/>
            <w:sz w:val="24"/>
            <w:szCs w:val="24"/>
          </w:rPr>
          <w:delText xml:space="preserve">, with household </w:delText>
        </w:r>
      </w:del>
      <w:r w:rsidR="009E4D98" w:rsidRPr="0051759F">
        <w:rPr>
          <w:rFonts w:ascii="Times New Roman" w:hAnsi="Times New Roman"/>
          <w:sz w:val="24"/>
          <w:szCs w:val="24"/>
        </w:rPr>
        <w:t>farm production</w:t>
      </w:r>
      <w:ins w:id="109" w:author="Linderhof, Vincent" w:date="2016-03-05T22:06:00Z">
        <w:r w:rsidR="002C7C32">
          <w:rPr>
            <w:rFonts w:ascii="Times New Roman" w:hAnsi="Times New Roman"/>
            <w:sz w:val="24"/>
            <w:szCs w:val="24"/>
          </w:rPr>
          <w:t xml:space="preserve"> diversity</w:t>
        </w:r>
      </w:ins>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Change w:id="110" w:author="Linderhof, Vincent" w:date="2016-03-05T22:05:00Z">
            <w:rPr>
              <w:rFonts w:ascii="Times New Roman" w:hAnsi="Times New Roman"/>
              <w:sz w:val="24"/>
              <w:szCs w:val="24"/>
            </w:rPr>
          </w:rPrChange>
        </w:rPr>
        <w:t>households in Uganda on their dietary diversity</w:t>
      </w:r>
      <w:ins w:id="111" w:author="Linderhof, Vincent" w:date="2016-03-05T22:07:00Z">
        <w:r w:rsidR="002C7C32">
          <w:rPr>
            <w:rFonts w:ascii="Times New Roman" w:hAnsi="Times New Roman"/>
            <w:sz w:val="24"/>
            <w:szCs w:val="24"/>
          </w:rPr>
          <w:t xml:space="preserve"> such as nutrition diversity and </w:t>
        </w:r>
      </w:ins>
      <w:del w:id="112" w:author="Linderhof, Vincent" w:date="2016-03-05T22:07:00Z">
        <w:r w:rsidR="009C54AD" w:rsidRPr="002C7C32" w:rsidDel="002C7C32">
          <w:rPr>
            <w:rFonts w:ascii="Times New Roman" w:hAnsi="Times New Roman"/>
            <w:sz w:val="24"/>
            <w:szCs w:val="24"/>
            <w:rPrChange w:id="113" w:author="Linderhof, Vincent" w:date="2016-03-05T22:05:00Z">
              <w:rPr>
                <w:rFonts w:ascii="Times New Roman" w:hAnsi="Times New Roman"/>
                <w:sz w:val="24"/>
                <w:szCs w:val="24"/>
              </w:rPr>
            </w:rPrChange>
          </w:rPr>
          <w:delText>, a measure that has previously been linked to a hou</w:delText>
        </w:r>
        <w:r w:rsidR="009C54AD" w:rsidRPr="0051759F" w:rsidDel="002C7C32">
          <w:rPr>
            <w:rFonts w:ascii="Times New Roman" w:hAnsi="Times New Roman"/>
            <w:sz w:val="24"/>
            <w:szCs w:val="24"/>
          </w:rPr>
          <w:delText xml:space="preserve">sehold’s nutrient adequacy, and </w:delText>
        </w:r>
      </w:del>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w:t>
      </w:r>
      <w:proofErr w:type="spellStart"/>
      <w:r w:rsidR="002D619E" w:rsidRPr="0051759F">
        <w:rPr>
          <w:rFonts w:ascii="Times New Roman" w:hAnsi="Times New Roman"/>
          <w:sz w:val="24"/>
          <w:szCs w:val="24"/>
        </w:rPr>
        <w:t>Hoddinott</w:t>
      </w:r>
      <w:proofErr w:type="spellEnd"/>
      <w:r w:rsidR="002D619E" w:rsidRPr="0051759F">
        <w:rPr>
          <w:rFonts w:ascii="Times New Roman" w:hAnsi="Times New Roman"/>
          <w:sz w:val="24"/>
          <w:szCs w:val="24"/>
        </w:rPr>
        <w:t xml:space="preserve">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14" w:author="Linderhof, Vincent" w:date="2016-03-05T22:08:00Z">
        <w:r w:rsidR="002C7C32">
          <w:rPr>
            <w:rFonts w:ascii="Times New Roman" w:hAnsi="Times New Roman"/>
            <w:sz w:val="24"/>
            <w:szCs w:val="24"/>
          </w:rPr>
          <w:t xml:space="preserve">Ideally, the dietary diversity indicator would have been analysed at the individual level, but </w:t>
        </w:r>
      </w:ins>
      <w:commentRangeStart w:id="115"/>
      <w:del w:id="116" w:author="Linderhof, Vincent" w:date="2016-03-05T22:09:00Z">
        <w:r w:rsidR="009C54AD" w:rsidRPr="0051759F" w:rsidDel="002C7C32">
          <w:rPr>
            <w:rFonts w:ascii="Times New Roman" w:hAnsi="Times New Roman"/>
            <w:sz w:val="24"/>
            <w:szCs w:val="24"/>
          </w:rPr>
          <w:delText xml:space="preserve">As will be argued further below, establishing a direct link between a measure of household’s nutrient level and its constituents is difficult and we are apply a second-best technique.  </w:delText>
        </w:r>
        <w:commentRangeEnd w:id="115"/>
        <w:r w:rsidR="009E4D98" w:rsidRPr="0051759F" w:rsidDel="002C7C32">
          <w:rPr>
            <w:rStyle w:val="CommentReference"/>
            <w:rFonts w:ascii="Times New Roman" w:hAnsi="Times New Roman"/>
            <w:sz w:val="24"/>
            <w:szCs w:val="24"/>
          </w:rPr>
          <w:commentReference w:id="115"/>
        </w:r>
        <w:commentRangeStart w:id="117"/>
        <w:r w:rsidR="009C54AD" w:rsidRPr="0051759F" w:rsidDel="002C7C32">
          <w:rPr>
            <w:rFonts w:ascii="Times New Roman" w:hAnsi="Times New Roman"/>
            <w:sz w:val="24"/>
            <w:szCs w:val="24"/>
          </w:rPr>
          <w:delText xml:space="preserve">Ideally we would have conducted our analysis at the level of the individuals however </w:delText>
        </w:r>
      </w:del>
      <w:r w:rsidR="009C54AD" w:rsidRPr="0051759F">
        <w:rPr>
          <w:rFonts w:ascii="Times New Roman" w:hAnsi="Times New Roman"/>
          <w:sz w:val="24"/>
          <w:szCs w:val="24"/>
        </w:rPr>
        <w:t xml:space="preserve">such </w:t>
      </w:r>
      <w:del w:id="118" w:author="Linderhof, Vincent" w:date="2016-03-05T22:09:00Z">
        <w:r w:rsidR="009C54AD" w:rsidRPr="0051759F" w:rsidDel="002C7C32">
          <w:rPr>
            <w:rFonts w:ascii="Times New Roman" w:hAnsi="Times New Roman"/>
            <w:sz w:val="24"/>
            <w:szCs w:val="24"/>
          </w:rPr>
          <w:delText xml:space="preserve">diary level </w:delText>
        </w:r>
      </w:del>
      <w:r w:rsidR="009C54AD" w:rsidRPr="0051759F">
        <w:rPr>
          <w:rFonts w:ascii="Times New Roman" w:hAnsi="Times New Roman"/>
          <w:sz w:val="24"/>
          <w:szCs w:val="24"/>
        </w:rPr>
        <w:t xml:space="preserve">data is not available in the data set </w:t>
      </w:r>
      <w:commentRangeEnd w:id="117"/>
      <w:r w:rsidR="009E4D98" w:rsidRPr="0051759F">
        <w:rPr>
          <w:rStyle w:val="CommentReference"/>
          <w:rFonts w:ascii="Times New Roman" w:hAnsi="Times New Roman"/>
          <w:sz w:val="24"/>
          <w:szCs w:val="24"/>
        </w:rPr>
        <w:commentReference w:id="117"/>
      </w:r>
      <w:ins w:id="119" w:author="Linderhof, Vincent" w:date="2016-03-05T22:09:00Z">
        <w:r w:rsidR="002C7C32">
          <w:rPr>
            <w:rFonts w:ascii="Times New Roman" w:hAnsi="Times New Roman"/>
            <w:sz w:val="24"/>
            <w:szCs w:val="24"/>
          </w:rPr>
          <w:t xml:space="preserve">used </w:t>
        </w:r>
      </w:ins>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w:t>
      </w:r>
      <w:proofErr w:type="spellStart"/>
      <w:r w:rsidR="00AA6EFA" w:rsidRPr="0051759F">
        <w:rPr>
          <w:rFonts w:ascii="Times New Roman" w:hAnsi="Times New Roman"/>
          <w:sz w:val="24"/>
          <w:szCs w:val="24"/>
        </w:rPr>
        <w:t>Arimond</w:t>
      </w:r>
      <w:proofErr w:type="spellEnd"/>
      <w:r w:rsidR="00AA6EFA" w:rsidRPr="0051759F">
        <w:rPr>
          <w:rFonts w:ascii="Times New Roman" w:hAnsi="Times New Roman"/>
          <w:sz w:val="24"/>
          <w:szCs w:val="24"/>
        </w:rPr>
        <w:t xml:space="preserve"> and </w:t>
      </w:r>
      <w:proofErr w:type="spellStart"/>
      <w:r w:rsidR="00AA6EFA" w:rsidRPr="0051759F">
        <w:rPr>
          <w:rFonts w:ascii="Times New Roman" w:hAnsi="Times New Roman"/>
          <w:sz w:val="24"/>
          <w:szCs w:val="24"/>
        </w:rPr>
        <w:t>Ruel</w:t>
      </w:r>
      <w:proofErr w:type="spellEnd"/>
      <w:r w:rsidR="00AA6EFA" w:rsidRPr="0051759F">
        <w:rPr>
          <w:rFonts w:ascii="Times New Roman" w:hAnsi="Times New Roman"/>
          <w:sz w:val="24"/>
          <w:szCs w:val="24"/>
        </w:rPr>
        <w:t xml:space="preserve">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20" w:author="Linderhof, Vincent" w:date="2016-03-05T22:09:00Z">
        <w:r w:rsidR="000E234C">
          <w:rPr>
            <w:rFonts w:ascii="Times New Roman" w:hAnsi="Times New Roman"/>
            <w:sz w:val="24"/>
            <w:szCs w:val="24"/>
          </w:rPr>
          <w:t>For children of 5 years or younger, anthropometric indicators are available</w:t>
        </w:r>
      </w:ins>
      <w:ins w:id="121" w:author="Linderhof, Vincent" w:date="2016-03-05T22:10:00Z">
        <w:r w:rsidR="000E234C">
          <w:rPr>
            <w:rFonts w:ascii="Times New Roman" w:hAnsi="Times New Roman"/>
            <w:sz w:val="24"/>
            <w:szCs w:val="24"/>
          </w:rPr>
          <w:t xml:space="preserve"> for Uganda.</w:t>
        </w:r>
      </w:ins>
      <w:del w:id="122" w:author="Linderhof, Vincent" w:date="2016-03-05T22:10:00Z">
        <w:r w:rsidR="009C54AD" w:rsidRPr="0051759F" w:rsidDel="000E234C">
          <w:rPr>
            <w:rFonts w:ascii="Times New Roman" w:hAnsi="Times New Roman"/>
            <w:sz w:val="24"/>
            <w:szCs w:val="24"/>
          </w:rPr>
          <w:delText xml:space="preserve">The principle advantages of the data we analyse over individual, </w:delText>
        </w:r>
        <w:commentRangeStart w:id="123"/>
        <w:r w:rsidR="009C54AD" w:rsidRPr="0051759F" w:rsidDel="000E234C">
          <w:rPr>
            <w:rFonts w:ascii="Times New Roman" w:hAnsi="Times New Roman"/>
            <w:sz w:val="24"/>
            <w:szCs w:val="24"/>
          </w:rPr>
          <w:delText xml:space="preserve">diary level </w:delText>
        </w:r>
        <w:commentRangeEnd w:id="123"/>
        <w:r w:rsidR="009E4D98" w:rsidRPr="0051759F" w:rsidDel="000E234C">
          <w:rPr>
            <w:rStyle w:val="CommentReference"/>
            <w:rFonts w:ascii="Times New Roman" w:hAnsi="Times New Roman"/>
            <w:sz w:val="24"/>
            <w:szCs w:val="24"/>
          </w:rPr>
          <w:commentReference w:id="123"/>
        </w:r>
        <w:r w:rsidR="009C54AD" w:rsidRPr="0051759F" w:rsidDel="000E234C">
          <w:rPr>
            <w:rFonts w:ascii="Times New Roman" w:hAnsi="Times New Roman"/>
            <w:sz w:val="24"/>
            <w:szCs w:val="24"/>
          </w:rPr>
          <w:delText>data are its breadth and length.</w:delText>
        </w:r>
      </w:del>
    </w:p>
    <w:p w14:paraId="179021F0" w14:textId="67DA5741" w:rsidR="00891AE0" w:rsidRPr="0051759F" w:rsidDel="000E234C" w:rsidRDefault="00357CE3" w:rsidP="000E234C">
      <w:pPr>
        <w:rPr>
          <w:del w:id="124" w:author="Linderhof, Vincent" w:date="2016-03-05T22:11:00Z"/>
          <w:rFonts w:ascii="Times New Roman" w:hAnsi="Times New Roman"/>
          <w:sz w:val="24"/>
          <w:szCs w:val="24"/>
        </w:rPr>
        <w:pPrChange w:id="125" w:author="Linderhof, Vincent" w:date="2016-03-05T22:11:00Z">
          <w:pPr/>
        </w:pPrChange>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data on farmers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commentRangeStart w:id="126"/>
      <w:r w:rsidR="009C54AD" w:rsidRPr="0051759F">
        <w:rPr>
          <w:rFonts w:ascii="Times New Roman" w:hAnsi="Times New Roman"/>
          <w:sz w:val="24"/>
          <w:szCs w:val="24"/>
        </w:rPr>
        <w:t xml:space="preserve">Panel data allows us to </w:t>
      </w:r>
      <w:del w:id="127" w:author="Linderhof, Vincent" w:date="2016-03-05T22:11:00Z">
        <w:r w:rsidR="009C54AD" w:rsidRPr="0051759F" w:rsidDel="000E234C">
          <w:rPr>
            <w:rFonts w:ascii="Times New Roman" w:hAnsi="Times New Roman"/>
            <w:sz w:val="24"/>
            <w:szCs w:val="24"/>
          </w:rPr>
          <w:delText xml:space="preserve">utilize econometric techniques which statistically control for potential problems related to </w:delText>
        </w:r>
        <w:r w:rsidR="002570FB" w:rsidRPr="0051759F" w:rsidDel="000E234C">
          <w:rPr>
            <w:rFonts w:ascii="Times New Roman" w:hAnsi="Times New Roman"/>
            <w:sz w:val="24"/>
            <w:szCs w:val="24"/>
          </w:rPr>
          <w:delText xml:space="preserve">unobserved heterogeneity </w:delText>
        </w:r>
        <w:r w:rsidR="009C54AD" w:rsidRPr="0051759F" w:rsidDel="000E234C">
          <w:rPr>
            <w:rFonts w:ascii="Times New Roman" w:hAnsi="Times New Roman"/>
            <w:sz w:val="24"/>
            <w:szCs w:val="24"/>
          </w:rPr>
          <w:delText xml:space="preserve">which can bias results when </w:delText>
        </w:r>
        <w:r w:rsidR="002570FB" w:rsidRPr="0051759F" w:rsidDel="000E234C">
          <w:rPr>
            <w:rFonts w:ascii="Times New Roman" w:hAnsi="Times New Roman"/>
            <w:sz w:val="24"/>
            <w:szCs w:val="24"/>
          </w:rPr>
          <w:delText>cross-sections data are</w:delText>
        </w:r>
        <w:r w:rsidR="009C54AD" w:rsidRPr="0051759F" w:rsidDel="000E234C">
          <w:rPr>
            <w:rFonts w:ascii="Times New Roman" w:hAnsi="Times New Roman"/>
            <w:sz w:val="24"/>
            <w:szCs w:val="24"/>
          </w:rPr>
          <w:delText xml:space="preserve"> used</w:delText>
        </w:r>
        <w:commentRangeEnd w:id="126"/>
        <w:r w:rsidR="0055350D" w:rsidRPr="0051759F" w:rsidDel="000E234C">
          <w:rPr>
            <w:rStyle w:val="CommentReference"/>
            <w:rFonts w:ascii="Times New Roman" w:hAnsi="Times New Roman"/>
            <w:sz w:val="24"/>
            <w:szCs w:val="24"/>
          </w:rPr>
          <w:commentReference w:id="126"/>
        </w:r>
        <w:r w:rsidR="009C54AD" w:rsidRPr="0051759F" w:rsidDel="000E234C">
          <w:rPr>
            <w:rFonts w:ascii="Times New Roman" w:hAnsi="Times New Roman"/>
            <w:sz w:val="24"/>
            <w:szCs w:val="24"/>
          </w:rPr>
          <w:delText xml:space="preserve">. In addition, we </w:delText>
        </w:r>
      </w:del>
      <w:r w:rsidR="002570FB" w:rsidRPr="0051759F">
        <w:rPr>
          <w:rFonts w:ascii="Times New Roman" w:hAnsi="Times New Roman"/>
          <w:sz w:val="24"/>
          <w:szCs w:val="24"/>
        </w:rPr>
        <w:t xml:space="preserve">control for </w:t>
      </w:r>
      <w:ins w:id="128" w:author="Linderhof, Vincent" w:date="2016-03-05T22:11:00Z">
        <w:r w:rsidR="000E234C">
          <w:rPr>
            <w:rFonts w:ascii="Times New Roman" w:hAnsi="Times New Roman"/>
            <w:sz w:val="24"/>
            <w:szCs w:val="24"/>
          </w:rPr>
          <w:t>unobserved heterogeneity</w:t>
        </w:r>
      </w:ins>
      <w:del w:id="129" w:author="Linderhof, Vincent" w:date="2016-03-05T22:11:00Z">
        <w:r w:rsidR="009C54AD" w:rsidRPr="0051759F" w:rsidDel="000E234C">
          <w:rPr>
            <w:rFonts w:ascii="Times New Roman" w:hAnsi="Times New Roman"/>
            <w:sz w:val="24"/>
            <w:szCs w:val="24"/>
          </w:rPr>
          <w:delText xml:space="preserve">a </w:delText>
        </w:r>
        <w:r w:rsidR="002570FB" w:rsidRPr="0051759F" w:rsidDel="000E234C">
          <w:rPr>
            <w:rFonts w:ascii="Times New Roman" w:hAnsi="Times New Roman"/>
            <w:sz w:val="24"/>
            <w:szCs w:val="24"/>
          </w:rPr>
          <w:delText xml:space="preserve">set </w:delText>
        </w:r>
        <w:r w:rsidR="009C54AD" w:rsidRPr="0051759F" w:rsidDel="000E234C">
          <w:rPr>
            <w:rFonts w:ascii="Times New Roman" w:hAnsi="Times New Roman"/>
            <w:sz w:val="24"/>
            <w:szCs w:val="24"/>
          </w:rPr>
          <w:delText xml:space="preserve">of household </w:delText>
        </w:r>
        <w:r w:rsidR="002570FB" w:rsidRPr="0051759F" w:rsidDel="000E234C">
          <w:rPr>
            <w:rFonts w:ascii="Times New Roman" w:hAnsi="Times New Roman"/>
            <w:sz w:val="24"/>
            <w:szCs w:val="24"/>
          </w:rPr>
          <w:delText xml:space="preserve">characteristics </w:delText>
        </w:r>
        <w:r w:rsidR="009C54AD" w:rsidRPr="0051759F" w:rsidDel="000E234C">
          <w:rPr>
            <w:rFonts w:ascii="Times New Roman" w:hAnsi="Times New Roman"/>
            <w:sz w:val="24"/>
            <w:szCs w:val="24"/>
          </w:rPr>
          <w:delText>(e.g. non-agricultural income, investments and transfers)</w:delText>
        </w:r>
      </w:del>
      <w:r w:rsidR="009C54AD" w:rsidRPr="0051759F">
        <w:rPr>
          <w:rFonts w:ascii="Times New Roman" w:hAnsi="Times New Roman"/>
          <w:sz w:val="24"/>
          <w:szCs w:val="24"/>
        </w:rPr>
        <w:t xml:space="preserve">. </w:t>
      </w:r>
    </w:p>
    <w:p w14:paraId="0D2F2FD8" w14:textId="7971657F" w:rsidR="00891AE0" w:rsidRPr="0051759F" w:rsidDel="000E234C" w:rsidRDefault="009C54AD" w:rsidP="000E234C">
      <w:pPr>
        <w:rPr>
          <w:del w:id="130" w:author="Linderhof, Vincent" w:date="2016-03-05T22:12:00Z"/>
          <w:rFonts w:ascii="Times New Roman" w:hAnsi="Times New Roman"/>
          <w:sz w:val="24"/>
          <w:szCs w:val="24"/>
        </w:rPr>
        <w:pPrChange w:id="131" w:author="Linderhof, Vincent" w:date="2016-03-05T22:12:00Z">
          <w:pPr/>
        </w:pPrChange>
      </w:pPr>
      <w:commentRangeStart w:id="132"/>
      <w:del w:id="133" w:author="Linderhof, Vincent" w:date="2016-03-05T22:11:00Z">
        <w:r w:rsidRPr="0051759F" w:rsidDel="000E234C">
          <w:rPr>
            <w:rFonts w:ascii="Times New Roman" w:hAnsi="Times New Roman"/>
            <w:sz w:val="24"/>
            <w:szCs w:val="24"/>
          </w:rPr>
          <w:delText xml:space="preserve">The last technical addition concerns the use of a count model in place of the continuous models used in Jones et al. </w:delText>
        </w:r>
        <w:commentRangeEnd w:id="132"/>
        <w:r w:rsidR="00891AE0" w:rsidRPr="0051759F" w:rsidDel="000E234C">
          <w:rPr>
            <w:rStyle w:val="CommentReference"/>
            <w:rFonts w:ascii="Times New Roman" w:hAnsi="Times New Roman"/>
            <w:sz w:val="24"/>
            <w:szCs w:val="24"/>
          </w:rPr>
          <w:commentReference w:id="132"/>
        </w:r>
      </w:del>
      <w:ins w:id="134" w:author="Linderhof, Vincent" w:date="2016-03-05T22:12:00Z">
        <w:r w:rsidR="000E234C">
          <w:rPr>
            <w:rFonts w:ascii="Times New Roman" w:hAnsi="Times New Roman"/>
            <w:sz w:val="24"/>
            <w:szCs w:val="24"/>
          </w:rPr>
          <w:t>Next to the</w:t>
        </w:r>
      </w:ins>
    </w:p>
    <w:p w14:paraId="00E2B3B4" w14:textId="31C16F61" w:rsidR="009C54AD" w:rsidRPr="0051759F" w:rsidRDefault="00891AE0" w:rsidP="000E234C">
      <w:pPr>
        <w:rPr>
          <w:rFonts w:ascii="Times New Roman" w:hAnsi="Times New Roman"/>
          <w:sz w:val="24"/>
          <w:szCs w:val="24"/>
        </w:rPr>
        <w:pPrChange w:id="135" w:author="Linderhof, Vincent" w:date="2016-03-05T22:12:00Z">
          <w:pPr/>
        </w:pPrChange>
      </w:pPr>
      <w:del w:id="136" w:author="Linderhof, Vincent" w:date="2016-03-05T22:12:00Z">
        <w:r w:rsidRPr="0051759F" w:rsidDel="000E234C">
          <w:rPr>
            <w:rFonts w:ascii="Times New Roman" w:hAnsi="Times New Roman"/>
            <w:sz w:val="24"/>
            <w:szCs w:val="24"/>
          </w:rPr>
          <w:delText xml:space="preserve">Secondly, </w:delText>
        </w:r>
        <w:r w:rsidRPr="0051759F" w:rsidDel="000E234C">
          <w:rPr>
            <w:rFonts w:ascii="Times New Roman" w:hAnsi="Times New Roman"/>
            <w:sz w:val="24"/>
            <w:szCs w:val="24"/>
          </w:rPr>
          <w:fldChar w:fldCharType="begin"/>
        </w:r>
        <w:r w:rsidR="0094686F" w:rsidRPr="0051759F" w:rsidDel="000E234C">
          <w:rPr>
            <w:rFonts w:ascii="Times New Roman" w:hAnsi="Times New Roman"/>
            <w:sz w:val="24"/>
            <w:szCs w:val="24"/>
          </w:rPr>
          <w:del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51759F" w:rsidDel="000E234C">
          <w:rPr>
            <w:rFonts w:ascii="Times New Roman" w:hAnsi="Times New Roman"/>
            <w:sz w:val="24"/>
            <w:szCs w:val="24"/>
          </w:rPr>
          <w:fldChar w:fldCharType="separate"/>
        </w:r>
        <w:r w:rsidRPr="0051759F" w:rsidDel="000E234C">
          <w:rPr>
            <w:rFonts w:ascii="Times New Roman" w:hAnsi="Times New Roman"/>
            <w:sz w:val="24"/>
            <w:szCs w:val="24"/>
          </w:rPr>
          <w:delText>Jones</w:delText>
        </w:r>
        <w:r w:rsidR="00176C3C" w:rsidDel="000E234C">
          <w:rPr>
            <w:rFonts w:ascii="Times New Roman" w:hAnsi="Times New Roman"/>
            <w:sz w:val="24"/>
            <w:szCs w:val="24"/>
          </w:rPr>
          <w:delText xml:space="preserve"> et al.</w:delText>
        </w:r>
        <w:r w:rsidRPr="0051759F" w:rsidDel="000E234C">
          <w:rPr>
            <w:rFonts w:ascii="Times New Roman" w:hAnsi="Times New Roman"/>
            <w:sz w:val="24"/>
            <w:szCs w:val="24"/>
          </w:rPr>
          <w:delText xml:space="preserve"> (2014)</w:delText>
        </w:r>
        <w:r w:rsidRPr="0051759F" w:rsidDel="000E234C">
          <w:rPr>
            <w:rFonts w:ascii="Times New Roman" w:hAnsi="Times New Roman"/>
            <w:sz w:val="24"/>
            <w:szCs w:val="24"/>
          </w:rPr>
          <w:fldChar w:fldCharType="end"/>
        </w:r>
        <w:r w:rsidRPr="0051759F" w:rsidDel="000E234C">
          <w:rPr>
            <w:rFonts w:ascii="Times New Roman" w:hAnsi="Times New Roman"/>
            <w:sz w:val="24"/>
            <w:szCs w:val="24"/>
          </w:rPr>
          <w:delText xml:space="preserve"> use </w:delText>
        </w:r>
      </w:del>
      <w:ins w:id="137" w:author="Linderhof, Vincent" w:date="2016-03-05T22:12:00Z">
        <w:r w:rsidR="000E234C">
          <w:rPr>
            <w:rFonts w:ascii="Times New Roman" w:hAnsi="Times New Roman"/>
            <w:sz w:val="24"/>
            <w:szCs w:val="24"/>
          </w:rPr>
          <w:t xml:space="preserve"> </w:t>
        </w:r>
      </w:ins>
      <w:r w:rsidRPr="0051759F">
        <w:rPr>
          <w:rFonts w:ascii="Times New Roman" w:hAnsi="Times New Roman"/>
          <w:sz w:val="24"/>
          <w:szCs w:val="24"/>
        </w:rPr>
        <w:t xml:space="preserve">two dietary diversity indicators </w:t>
      </w:r>
      <w:ins w:id="138" w:author="Linderhof, Vincent" w:date="2016-03-05T22:12:00Z">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E234C">
        <w:rPr>
          <w:rFonts w:ascii="Times New Roman" w:hAnsi="Times New Roman"/>
          <w:sz w:val="24"/>
          <w:szCs w:val="24"/>
        </w:rPr>
        <w:fldChar w:fldCharType="separate"/>
      </w:r>
      <w:ins w:id="139" w:author="Linderhof, Vincent" w:date="2016-03-05T22:12:00Z">
        <w:r w:rsidR="000E234C" w:rsidRPr="000E234C">
          <w:rPr>
            <w:rFonts w:ascii="Times New Roman" w:hAnsi="Times New Roman"/>
            <w:sz w:val="24"/>
            <w:rPrChange w:id="140" w:author="Linderhof, Vincent" w:date="2016-03-05T22:12:00Z">
              <w:rPr/>
            </w:rPrChange>
          </w:rPr>
          <w:t>Jones</w:t>
        </w:r>
      </w:ins>
      <w:ins w:id="141" w:author="Linderhof, Vincent" w:date="2016-03-05T22:13:00Z">
        <w:r w:rsidR="000E234C">
          <w:rPr>
            <w:rFonts w:ascii="Times New Roman" w:hAnsi="Times New Roman"/>
            <w:sz w:val="24"/>
          </w:rPr>
          <w:t xml:space="preserve"> et al. (</w:t>
        </w:r>
      </w:ins>
      <w:ins w:id="142" w:author="Linderhof, Vincent" w:date="2016-03-05T22:12:00Z">
        <w:r w:rsidR="000E234C" w:rsidRPr="000E234C">
          <w:rPr>
            <w:rFonts w:ascii="Times New Roman" w:hAnsi="Times New Roman"/>
            <w:sz w:val="24"/>
            <w:rPrChange w:id="143" w:author="Linderhof, Vincent" w:date="2016-03-05T22:12:00Z">
              <w:rPr/>
            </w:rPrChange>
          </w:rPr>
          <w:t>2014)</w:t>
        </w:r>
        <w:r w:rsidR="000E234C">
          <w:rPr>
            <w:rFonts w:ascii="Times New Roman" w:hAnsi="Times New Roman"/>
            <w:sz w:val="24"/>
            <w:szCs w:val="24"/>
          </w:rPr>
          <w:fldChar w:fldCharType="end"/>
        </w:r>
      </w:ins>
      <w:ins w:id="144" w:author="Linderhof, Vincent" w:date="2016-03-05T22:13:00Z">
        <w:r w:rsidR="000E234C">
          <w:rPr>
            <w:rFonts w:ascii="Times New Roman" w:hAnsi="Times New Roman"/>
            <w:sz w:val="24"/>
            <w:szCs w:val="24"/>
          </w:rPr>
          <w:t xml:space="preserve"> </w:t>
        </w:r>
      </w:ins>
      <w:del w:id="145" w:author="Linderhof, Vincent" w:date="2016-03-05T22:13:00Z">
        <w:r w:rsidRPr="0051759F" w:rsidDel="000E234C">
          <w:rPr>
            <w:rFonts w:ascii="Times New Roman" w:hAnsi="Times New Roman"/>
            <w:sz w:val="24"/>
            <w:szCs w:val="24"/>
          </w:rPr>
          <w:delText xml:space="preserve">in their analyses </w:delText>
        </w:r>
      </w:del>
      <w:r w:rsidRPr="0051759F">
        <w:rPr>
          <w:rFonts w:ascii="Times New Roman" w:hAnsi="Times New Roman"/>
          <w:sz w:val="24"/>
          <w:szCs w:val="24"/>
        </w:rPr>
        <w:t xml:space="preserve">namely </w:t>
      </w:r>
      <w:del w:id="146" w:author="Linderhof, Vincent" w:date="2016-03-05T22:12:00Z">
        <w:r w:rsidRPr="0051759F" w:rsidDel="000E234C">
          <w:rPr>
            <w:rFonts w:ascii="Times New Roman" w:hAnsi="Times New Roman"/>
            <w:sz w:val="24"/>
            <w:szCs w:val="24"/>
          </w:rPr>
          <w:delText xml:space="preserve">Household </w:delText>
        </w:r>
      </w:del>
      <w:r w:rsidRPr="0051759F">
        <w:rPr>
          <w:rFonts w:ascii="Times New Roman" w:hAnsi="Times New Roman"/>
          <w:sz w:val="24"/>
          <w:szCs w:val="24"/>
        </w:rPr>
        <w:t xml:space="preserve">Dietary </w:t>
      </w:r>
      <w:r w:rsidRPr="0051759F">
        <w:rPr>
          <w:rFonts w:ascii="Times New Roman" w:hAnsi="Times New Roman"/>
          <w:sz w:val="24"/>
          <w:szCs w:val="24"/>
        </w:rPr>
        <w:lastRenderedPageBreak/>
        <w:t>Diversity Score (</w:t>
      </w:r>
      <w:del w:id="147" w:author="Linderhof, Vincent" w:date="2016-03-05T22:12:00Z">
        <w:r w:rsidRPr="0051759F" w:rsidDel="000E234C">
          <w:rPr>
            <w:rFonts w:ascii="Times New Roman" w:hAnsi="Times New Roman"/>
            <w:sz w:val="24"/>
            <w:szCs w:val="24"/>
          </w:rPr>
          <w:delText>H</w:delText>
        </w:r>
      </w:del>
      <w:r w:rsidRPr="0051759F">
        <w:rPr>
          <w:rFonts w:ascii="Times New Roman" w:hAnsi="Times New Roman"/>
          <w:sz w:val="24"/>
          <w:szCs w:val="24"/>
        </w:rPr>
        <w:t>DDS), and the Food Consumption Score (FCS)</w:t>
      </w:r>
      <w:ins w:id="148" w:author="Linderhof, Vincent" w:date="2016-03-05T22:12:00Z">
        <w:r w:rsidR="000E234C">
          <w:rPr>
            <w:rFonts w:ascii="Times New Roman" w:hAnsi="Times New Roman"/>
            <w:sz w:val="24"/>
            <w:szCs w:val="24"/>
          </w:rPr>
          <w:t xml:space="preserve">, </w:t>
        </w:r>
      </w:ins>
      <w:del w:id="149" w:author="Linderhof, Vincent" w:date="2016-03-05T22:12:00Z">
        <w:r w:rsidRPr="0051759F" w:rsidDel="000E234C">
          <w:rPr>
            <w:rFonts w:ascii="Times New Roman" w:hAnsi="Times New Roman"/>
            <w:sz w:val="24"/>
            <w:szCs w:val="24"/>
          </w:rPr>
          <w:delText xml:space="preserve">. </w:delText>
        </w:r>
      </w:del>
      <w:ins w:id="150" w:author="Linderhof, Vincent" w:date="2016-03-05T22:12:00Z">
        <w:r w:rsidR="000E234C">
          <w:rPr>
            <w:rFonts w:ascii="Times New Roman" w:hAnsi="Times New Roman"/>
            <w:sz w:val="24"/>
            <w:szCs w:val="24"/>
          </w:rPr>
          <w:t>w</w:t>
        </w:r>
      </w:ins>
      <w:del w:id="151" w:author="Linderhof, Vincent" w:date="2016-03-05T22:12:00Z">
        <w:r w:rsidRPr="0051759F" w:rsidDel="000E234C">
          <w:rPr>
            <w:rFonts w:ascii="Times New Roman" w:hAnsi="Times New Roman"/>
            <w:sz w:val="24"/>
            <w:szCs w:val="24"/>
          </w:rPr>
          <w:delText>W</w:delText>
        </w:r>
      </w:del>
      <w:r w:rsidRPr="0051759F">
        <w:rPr>
          <w:rFonts w:ascii="Times New Roman" w:hAnsi="Times New Roman"/>
          <w:sz w:val="24"/>
          <w:szCs w:val="24"/>
        </w:rPr>
        <w:t xml:space="preserve">e add </w:t>
      </w:r>
      <w:del w:id="152" w:author="Linderhof, Vincent" w:date="2016-03-05T22:13:00Z">
        <w:r w:rsidRPr="0051759F" w:rsidDel="000E234C">
          <w:rPr>
            <w:rFonts w:ascii="Times New Roman" w:hAnsi="Times New Roman"/>
            <w:sz w:val="24"/>
            <w:szCs w:val="24"/>
          </w:rPr>
          <w:delText xml:space="preserve">another </w:delText>
        </w:r>
      </w:del>
      <w:ins w:id="153" w:author="Linderhof, Vincent" w:date="2016-03-05T22:13:00Z">
        <w:r w:rsidR="000E234C">
          <w:rPr>
            <w:rFonts w:ascii="Times New Roman" w:hAnsi="Times New Roman"/>
            <w:sz w:val="24"/>
            <w:szCs w:val="24"/>
          </w:rPr>
          <w:t xml:space="preserve">a </w:t>
        </w:r>
      </w:ins>
      <w:r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w:t>
      </w:r>
      <w:commentRangeStart w:id="154"/>
      <w:r w:rsidR="009C54AD" w:rsidRPr="0051759F">
        <w:rPr>
          <w:rFonts w:ascii="Times New Roman" w:hAnsi="Times New Roman"/>
          <w:sz w:val="24"/>
          <w:szCs w:val="24"/>
        </w:rPr>
        <w:t xml:space="preserve">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 xml:space="preserve">index alone. </w:t>
      </w:r>
      <w:commentRangeEnd w:id="154"/>
      <w:r w:rsidR="0055350D" w:rsidRPr="0051759F">
        <w:rPr>
          <w:rStyle w:val="CommentReference"/>
          <w:rFonts w:ascii="Times New Roman" w:hAnsi="Times New Roman"/>
          <w:sz w:val="24"/>
          <w:szCs w:val="24"/>
        </w:rPr>
        <w:commentReference w:id="154"/>
      </w:r>
      <w:r w:rsidR="009C54AD" w:rsidRPr="0051759F">
        <w:rPr>
          <w:rFonts w:ascii="Times New Roman" w:hAnsi="Times New Roman"/>
          <w:sz w:val="24"/>
          <w:szCs w:val="24"/>
        </w:rPr>
        <w:t>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3CD1A4EA" w14:textId="43AE2165" w:rsidR="00067D61" w:rsidRPr="0051759F" w:rsidDel="00E749ED" w:rsidRDefault="00067D61" w:rsidP="008429BD">
      <w:pPr>
        <w:rPr>
          <w:moveFrom w:id="155" w:author="Linderhof, Vincent" w:date="2016-03-05T22:24:00Z"/>
          <w:rFonts w:ascii="Times New Roman" w:hAnsi="Times New Roman"/>
          <w:sz w:val="24"/>
          <w:szCs w:val="24"/>
        </w:rPr>
      </w:pPr>
      <w:moveFromRangeStart w:id="156" w:author="Linderhof, Vincent" w:date="2016-03-05T22:24:00Z" w:name="move444980009"/>
      <w:moveFrom w:id="157" w:author="Linderhof, Vincent" w:date="2016-03-05T22:24:00Z">
        <w:r w:rsidRPr="0051759F" w:rsidDel="00E749ED">
          <w:rPr>
            <w:rFonts w:ascii="Times New Roman" w:hAnsi="Times New Roman"/>
            <w:sz w:val="24"/>
            <w:szCs w:val="24"/>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sidDel="00E749ED">
          <w:rPr>
            <w:rFonts w:ascii="Times New Roman" w:hAnsi="Times New Roman"/>
            <w:sz w:val="24"/>
            <w:szCs w:val="24"/>
          </w:rPr>
          <w:fldChar w:fldCharType="begin"/>
        </w:r>
        <w:r w:rsidR="0094686F" w:rsidRPr="00176C3C" w:rsidDel="00E749ED">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sidDel="00E749ED">
          <w:rPr>
            <w:rFonts w:ascii="Times New Roman" w:hAnsi="Times New Roman"/>
            <w:sz w:val="24"/>
            <w:szCs w:val="24"/>
          </w:rPr>
          <w:fldChar w:fldCharType="separate"/>
        </w:r>
        <w:r w:rsidR="0094686F" w:rsidRPr="00176C3C" w:rsidDel="00E749ED">
          <w:rPr>
            <w:rFonts w:ascii="Times New Roman" w:hAnsi="Times New Roman"/>
            <w:sz w:val="24"/>
            <w:szCs w:val="24"/>
          </w:rPr>
          <w:t>(Singh et al. 1986; Sadoulet and De Janvry 1995)</w:t>
        </w:r>
        <w:r w:rsidRPr="00176C3C" w:rsidDel="00E749ED">
          <w:rPr>
            <w:rFonts w:ascii="Times New Roman" w:hAnsi="Times New Roman"/>
            <w:sz w:val="24"/>
            <w:szCs w:val="24"/>
          </w:rPr>
          <w:fldChar w:fldCharType="end"/>
        </w:r>
        <w:r w:rsidRPr="0051759F" w:rsidDel="00E749ED">
          <w:rPr>
            <w:rFonts w:ascii="Times New Roman" w:hAnsi="Times New Roman"/>
            <w:sz w:val="24"/>
            <w:szCs w:val="24"/>
          </w:rPr>
          <w:t>. In this theory, household members organize their labo</w:t>
        </w:r>
        <w:r w:rsidR="00671714" w:rsidRPr="0051759F" w:rsidDel="00E749ED">
          <w:rPr>
            <w:rFonts w:ascii="Times New Roman" w:hAnsi="Times New Roman"/>
            <w:sz w:val="24"/>
            <w:szCs w:val="24"/>
          </w:rPr>
          <w:t>u</w:t>
        </w:r>
        <w:r w:rsidRPr="0051759F" w:rsidDel="00E749ED">
          <w:rPr>
            <w:rFonts w:ascii="Times New Roman" w:hAnsi="Times New Roman"/>
            <w:sz w:val="24"/>
            <w:szCs w:val="24"/>
          </w:rPr>
          <w:t xml:space="preserve">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w:t>
        </w:r>
        <w:r w:rsidR="0094686F" w:rsidRPr="0051759F" w:rsidDel="00E749ED">
          <w:rPr>
            <w:rFonts w:ascii="Times New Roman" w:hAnsi="Times New Roman"/>
            <w:sz w:val="24"/>
            <w:szCs w:val="24"/>
          </w:rPr>
          <w:t>is</w:t>
        </w:r>
        <w:r w:rsidRPr="0051759F" w:rsidDel="00E749ED">
          <w:rPr>
            <w:rFonts w:ascii="Times New Roman" w:hAnsi="Times New Roman"/>
            <w:sz w:val="24"/>
            <w:szCs w:val="24"/>
          </w:rPr>
          <w:t xml:space="preserve"> still limited</w:t>
        </w:r>
        <w:r w:rsidR="0094686F" w:rsidRPr="0051759F" w:rsidDel="00E749ED">
          <w:rPr>
            <w:rFonts w:ascii="Times New Roman" w:hAnsi="Times New Roman"/>
            <w:sz w:val="24"/>
            <w:szCs w:val="24"/>
          </w:rPr>
          <w:t xml:space="preserve"> for them, and to overcome cash constraints primarily through farm sales family members take on off-farm jobs. In the case of cash constraints for (food) consumption, farmers also sell livestock or farm equipment. </w:t>
        </w:r>
      </w:moveFrom>
    </w:p>
    <w:moveFromRangeEnd w:id="156"/>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17D58106" w14:textId="7AAD0988" w:rsidR="003829FF" w:rsidRPr="008429BD" w:rsidDel="00E749ED" w:rsidRDefault="00065000" w:rsidP="00F77985">
      <w:pPr>
        <w:rPr>
          <w:del w:id="158" w:author="Linderhof, Vincent" w:date="2016-03-05T22:22:00Z"/>
          <w:rFonts w:ascii="Times New Roman" w:hAnsi="Times New Roman"/>
          <w:sz w:val="24"/>
          <w:szCs w:val="24"/>
        </w:rPr>
      </w:pPr>
      <w:del w:id="159" w:author="Linderhof, Vincent" w:date="2016-03-05T22:22:00Z">
        <w:r w:rsidRPr="00176C3C" w:rsidDel="00E749ED">
          <w:rPr>
            <w:rFonts w:ascii="Times New Roman" w:hAnsi="Times New Roman"/>
            <w:sz w:val="24"/>
            <w:szCs w:val="24"/>
          </w:rPr>
          <w:delText>Nutrient adequacy is commonly calculated using the Nutrient Adequacy Ratio (NAR), a measure that compares an individual’s intake of nutrients to the recommended intake levels of those nutrients. The sum of the NAR by nutrient, divided by the number of nutrients, gives an overall indicator known as the Mean Adequacy Ratio (MAR). Two studies in Mali found a positive relationship between the Food Varity Score (FVS), which corresponds to the number of different food items consumed over a period</w:delText>
        </w:r>
        <w:r w:rsidR="003829FF" w:rsidRPr="00176C3C" w:rsidDel="00E749ED">
          <w:rPr>
            <w:rFonts w:ascii="Times New Roman" w:hAnsi="Times New Roman"/>
            <w:sz w:val="24"/>
            <w:szCs w:val="24"/>
          </w:rPr>
          <w:delText xml:space="preserve"> of time</w:delText>
        </w:r>
        <w:r w:rsidRPr="00176C3C" w:rsidDel="00E749ED">
          <w:rPr>
            <w:rFonts w:ascii="Times New Roman" w:hAnsi="Times New Roman"/>
            <w:sz w:val="24"/>
            <w:szCs w:val="24"/>
          </w:rPr>
          <w:delText xml:space="preserve">, and the MAR. In addition, it has been shown that a significant level of correlation exists between the Dietary Diversity Score (DDS) which, like the FVS, focuses on nutritional food groups, and the MAR </w:delText>
        </w:r>
        <w:r w:rsidR="002D619E" w:rsidRPr="008429BD" w:rsidDel="00E749ED">
          <w:rPr>
            <w:rFonts w:ascii="Times New Roman" w:hAnsi="Times New Roman"/>
            <w:sz w:val="24"/>
            <w:szCs w:val="24"/>
          </w:rPr>
          <w:fldChar w:fldCharType="begin"/>
        </w:r>
        <w:r w:rsidR="002D619E" w:rsidRPr="00176C3C" w:rsidDel="00E749ED">
          <w:rPr>
            <w:rFonts w:ascii="Times New Roman" w:hAnsi="Times New Roman"/>
            <w:sz w:val="24"/>
            <w:szCs w:val="24"/>
          </w:rPr>
          <w:del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176C3C" w:rsidDel="00E749ED">
          <w:rPr>
            <w:rFonts w:ascii="Times New Roman" w:hAnsi="Times New Roman"/>
            <w:sz w:val="24"/>
            <w:szCs w:val="24"/>
          </w:rPr>
          <w:delText>(Hatluy, Torheim, and Oshaug 1998; Torheim et al. 2004; Kennedy et al. 2007)</w:delText>
        </w:r>
        <w:r w:rsidR="002D619E"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w:delText>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 xml:space="preserve">Both the DDS and the FVS have been used as indicators of dietary adequacy of children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Arimond and Ruel 2004; Steyn et al. 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 xml:space="preserve">Steyn et al. </w:delText>
        </w:r>
        <w:r w:rsidR="003829FF" w:rsidRPr="008429BD" w:rsidDel="00E749ED">
          <w:rPr>
            <w:rFonts w:ascii="Times New Roman" w:hAnsi="Times New Roman"/>
            <w:sz w:val="24"/>
            <w:szCs w:val="24"/>
          </w:rPr>
          <w:delText>(</w:delText>
        </w:r>
        <w:r w:rsidR="002F284D" w:rsidRPr="008429BD" w:rsidDel="00E749ED">
          <w:rPr>
            <w:rFonts w:ascii="Times New Roman" w:hAnsi="Times New Roman"/>
            <w:sz w:val="24"/>
            <w:szCs w:val="24"/>
          </w:rPr>
          <w:delText>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conclude</w:delText>
        </w:r>
        <w:r w:rsidR="003829FF" w:rsidRPr="008429BD" w:rsidDel="00E749ED">
          <w:rPr>
            <w:rFonts w:ascii="Times New Roman" w:hAnsi="Times New Roman"/>
            <w:sz w:val="24"/>
            <w:szCs w:val="24"/>
          </w:rPr>
          <w:delText>d</w:delText>
        </w:r>
        <w:r w:rsidRPr="008429BD" w:rsidDel="00E749ED">
          <w:rPr>
            <w:rFonts w:ascii="Times New Roman" w:hAnsi="Times New Roman"/>
            <w:sz w:val="24"/>
            <w:szCs w:val="24"/>
          </w:rPr>
          <w:delText xml:space="preserve"> that either the FVS or DD</w:delText>
        </w:r>
        <w:r w:rsidR="00B20283" w:rsidRPr="008429BD" w:rsidDel="00E749ED">
          <w:rPr>
            <w:rFonts w:ascii="Times New Roman" w:hAnsi="Times New Roman"/>
            <w:sz w:val="24"/>
            <w:szCs w:val="24"/>
          </w:rPr>
          <w:delText>S</w:delText>
        </w:r>
        <w:r w:rsidRPr="008429BD" w:rsidDel="00E749ED">
          <w:rPr>
            <w:rFonts w:ascii="Times New Roman" w:hAnsi="Times New Roman"/>
            <w:sz w:val="24"/>
            <w:szCs w:val="24"/>
          </w:rPr>
          <w:delText xml:space="preserve"> can be used as a simple and quick indicator of the nutritional adequacy of a diet.  In the Philippines, a significant relationship was found between nutrient adequacy intake and the DDS for children which were not breast feed </w:delText>
        </w:r>
        <w:r w:rsidR="002D619E" w:rsidRPr="008429BD" w:rsidDel="00E749ED">
          <w:rPr>
            <w:rFonts w:ascii="Times New Roman" w:hAnsi="Times New Roman"/>
            <w:sz w:val="24"/>
            <w:szCs w:val="24"/>
          </w:rPr>
          <w:fldChar w:fldCharType="begin"/>
        </w:r>
        <w:r w:rsidR="002D619E" w:rsidRPr="008429BD" w:rsidDel="00E749ED">
          <w:rPr>
            <w:rFonts w:ascii="Times New Roman" w:hAnsi="Times New Roman"/>
            <w:sz w:val="24"/>
            <w:szCs w:val="24"/>
          </w:rPr>
          <w:del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delInstrText>
        </w:r>
        <w:r w:rsidR="002D619E" w:rsidRPr="008429BD" w:rsidDel="00E749ED">
          <w:rPr>
            <w:rFonts w:ascii="Times New Roman" w:hAnsi="Times New Roman"/>
            <w:sz w:val="24"/>
            <w:szCs w:val="24"/>
            <w:lang w:val="nl-NL"/>
          </w:rPr>
          <w:delInstrText>ity of DDS and D</w:delInstrText>
        </w:r>
        <w:r w:rsidR="002D619E" w:rsidRPr="008429BD" w:rsidDel="00E749ED">
          <w:rPr>
            <w:rFonts w:ascii="Times New Roman" w:hAnsi="Times New Roman"/>
            <w:sz w:val="24"/>
            <w:szCs w:val="24"/>
          </w:rPr>
          <w:delInstrText xml:space="preserve">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8429BD" w:rsidDel="00E749ED">
          <w:rPr>
            <w:rFonts w:ascii="Times New Roman" w:hAnsi="Times New Roman"/>
            <w:sz w:val="24"/>
            <w:szCs w:val="24"/>
          </w:rPr>
          <w:delText>(Kennedy et al. 2007)</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These studies </w:delText>
        </w:r>
        <w:r w:rsidR="003829FF" w:rsidRPr="008429BD" w:rsidDel="00E749ED">
          <w:rPr>
            <w:rFonts w:ascii="Times New Roman" w:hAnsi="Times New Roman"/>
            <w:sz w:val="24"/>
            <w:szCs w:val="24"/>
          </w:rPr>
          <w:delText xml:space="preserve">explored nutrient adequacy indicators </w:delText>
        </w:r>
        <w:r w:rsidRPr="008429BD" w:rsidDel="00E749ED">
          <w:rPr>
            <w:rFonts w:ascii="Times New Roman" w:hAnsi="Times New Roman"/>
            <w:sz w:val="24"/>
            <w:szCs w:val="24"/>
          </w:rPr>
          <w:delText xml:space="preserve">at the individual level with the exception of </w:delText>
        </w:r>
        <w:r w:rsidR="00CB6828" w:rsidRPr="008429BD" w:rsidDel="00E749ED">
          <w:rPr>
            <w:rFonts w:ascii="Times New Roman" w:hAnsi="Times New Roman"/>
            <w:sz w:val="24"/>
            <w:szCs w:val="24"/>
          </w:rPr>
          <w:fldChar w:fldCharType="begin"/>
        </w:r>
        <w:r w:rsidR="00CB6828" w:rsidRPr="008429BD" w:rsidDel="00E749ED">
          <w:rPr>
            <w:rFonts w:ascii="Times New Roman" w:hAnsi="Times New Roman"/>
            <w:sz w:val="24"/>
            <w:szCs w:val="24"/>
          </w:rPr>
          <w:del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delInstrText>
        </w:r>
        <w:r w:rsidR="00CB6828" w:rsidRPr="008429BD" w:rsidDel="00E749ED">
          <w:rPr>
            <w:rFonts w:ascii="Times New Roman" w:hAnsi="Times New Roman"/>
            <w:sz w:val="24"/>
            <w:szCs w:val="24"/>
          </w:rPr>
          <w:fldChar w:fldCharType="separate"/>
        </w:r>
        <w:r w:rsidR="00CB6828" w:rsidRPr="008429BD" w:rsidDel="00E749ED">
          <w:rPr>
            <w:rFonts w:ascii="Times New Roman" w:hAnsi="Times New Roman"/>
            <w:sz w:val="24"/>
            <w:szCs w:val="24"/>
          </w:rPr>
          <w:delText>Torheim et al. (2004)</w:delText>
        </w:r>
        <w:r w:rsidR="00CB6828"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 xml:space="preserve">, who considered both individual and household levels using both DDS and FVS measures. </w:delText>
        </w:r>
      </w:del>
    </w:p>
    <w:p w14:paraId="471A918A" w14:textId="6D38C308"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  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Change w:id="160" w:author="Linderhof, Vincent" w:date="2016-03-05T22:25:00Z">
            <w:rPr>
              <w:rFonts w:ascii="Times New Roman" w:hAnsi="Times New Roman"/>
              <w:sz w:val="24"/>
              <w:szCs w:val="24"/>
            </w:rPr>
          </w:rPrChange>
        </w:rPr>
        <w:t xml:space="preserve">household expenditures </w:t>
      </w:r>
      <w:r w:rsidR="00E02A8C" w:rsidRPr="00E749ED">
        <w:rPr>
          <w:rFonts w:ascii="Times New Roman" w:hAnsi="Times New Roman"/>
          <w:sz w:val="24"/>
          <w:szCs w:val="24"/>
          <w:rPrChange w:id="161" w:author="Linderhof, Vincent" w:date="2016-03-05T22:25:00Z">
            <w:rPr>
              <w:rFonts w:ascii="Times New Roman" w:hAnsi="Times New Roman"/>
              <w:sz w:val="24"/>
              <w:szCs w:val="24"/>
            </w:rPr>
          </w:rPrChange>
        </w:rPr>
        <w:t xml:space="preserve">data </w:t>
      </w:r>
      <w:r w:rsidR="00065000" w:rsidRPr="00E749ED">
        <w:rPr>
          <w:rFonts w:ascii="Times New Roman" w:hAnsi="Times New Roman"/>
          <w:sz w:val="24"/>
          <w:szCs w:val="24"/>
          <w:rPrChange w:id="162" w:author="Linderhof, Vincent" w:date="2016-03-05T22:25:00Z">
            <w:rPr>
              <w:rFonts w:ascii="Times New Roman" w:hAnsi="Times New Roman"/>
              <w:sz w:val="24"/>
              <w:szCs w:val="24"/>
            </w:rPr>
          </w:rPrChange>
        </w:rPr>
        <w:t>is relatively time consuming and</w:t>
      </w:r>
      <w:r w:rsidRPr="00E749ED">
        <w:rPr>
          <w:rFonts w:ascii="Times New Roman" w:hAnsi="Times New Roman"/>
          <w:sz w:val="24"/>
          <w:szCs w:val="24"/>
          <w:rPrChange w:id="163" w:author="Linderhof, Vincent" w:date="2016-03-05T22:25:00Z">
            <w:rPr>
              <w:rFonts w:ascii="Times New Roman" w:hAnsi="Times New Roman"/>
              <w:sz w:val="24"/>
              <w:szCs w:val="24"/>
            </w:rPr>
          </w:rPrChange>
        </w:rPr>
        <w:t xml:space="preserve"> rather</w:t>
      </w:r>
      <w:r w:rsidR="00065000" w:rsidRPr="00E749ED">
        <w:rPr>
          <w:rFonts w:ascii="Times New Roman" w:hAnsi="Times New Roman"/>
          <w:sz w:val="24"/>
          <w:szCs w:val="24"/>
          <w:rPrChange w:id="164" w:author="Linderhof, Vincent" w:date="2016-03-05T22:25:00Z">
            <w:rPr>
              <w:rFonts w:ascii="Times New Roman" w:hAnsi="Times New Roman"/>
              <w:sz w:val="24"/>
              <w:szCs w:val="24"/>
            </w:rPr>
          </w:rPrChange>
        </w:rPr>
        <w:t xml:space="preserve"> complex</w:t>
      </w:r>
      <w:r w:rsidR="00E02A8C" w:rsidRPr="00E749ED">
        <w:rPr>
          <w:rFonts w:ascii="Times New Roman" w:hAnsi="Times New Roman"/>
          <w:sz w:val="24"/>
          <w:szCs w:val="24"/>
          <w:rPrChange w:id="165" w:author="Linderhof, Vincent" w:date="2016-03-05T22:25:00Z">
            <w:rPr>
              <w:rFonts w:ascii="Times New Roman" w:hAnsi="Times New Roman"/>
              <w:sz w:val="24"/>
              <w:szCs w:val="24"/>
            </w:rPr>
          </w:rPrChange>
        </w:rPr>
        <w:t xml:space="preserve">. </w:t>
      </w:r>
      <w:commentRangeStart w:id="166"/>
      <w:r w:rsidR="00065000" w:rsidRPr="00E749ED">
        <w:rPr>
          <w:rFonts w:ascii="Times New Roman" w:hAnsi="Times New Roman"/>
          <w:sz w:val="24"/>
          <w:szCs w:val="24"/>
          <w:rPrChange w:id="167" w:author="Linderhof, Vincent" w:date="2016-03-05T22:25:00Z">
            <w:rPr>
              <w:rFonts w:ascii="Times New Roman" w:hAnsi="Times New Roman"/>
              <w:sz w:val="24"/>
              <w:szCs w:val="24"/>
            </w:rPr>
          </w:rPrChange>
        </w:rPr>
        <w:t>However, as argued in</w:t>
      </w:r>
      <w:r w:rsidR="00CB6828" w:rsidRPr="00E749ED">
        <w:rPr>
          <w:rFonts w:ascii="Times New Roman" w:hAnsi="Times New Roman"/>
          <w:sz w:val="24"/>
          <w:szCs w:val="24"/>
          <w:rPrChange w:id="168" w:author="Linderhof, Vincent" w:date="2016-03-05T22:25:00Z">
            <w:rPr>
              <w:rFonts w:ascii="Times New Roman" w:hAnsi="Times New Roman"/>
              <w:sz w:val="24"/>
              <w:szCs w:val="24"/>
            </w:rPr>
          </w:rPrChange>
        </w:rPr>
        <w:t xml:space="preserve"> </w:t>
      </w:r>
      <w:r w:rsidR="00065000" w:rsidRPr="00E749ED">
        <w:rPr>
          <w:rFonts w:ascii="Times New Roman" w:hAnsi="Times New Roman"/>
          <w:sz w:val="24"/>
          <w:szCs w:val="24"/>
          <w:rPrChange w:id="169" w:author="Linderhof, Vincent" w:date="2016-03-05T22:25:00Z">
            <w:rPr>
              <w:rFonts w:ascii="Times New Roman" w:hAnsi="Times New Roman"/>
              <w:sz w:val="24"/>
              <w:szCs w:val="24"/>
              <w:highlight w:val="yellow"/>
            </w:rPr>
          </w:rPrChange>
        </w:rPr>
        <w:fldChar w:fldCharType="begin"/>
      </w:r>
      <w:r w:rsidR="00CB6828" w:rsidRPr="00E749ED">
        <w:rPr>
          <w:rFonts w:ascii="Times New Roman" w:hAnsi="Times New Roman"/>
          <w:sz w:val="24"/>
          <w:szCs w:val="24"/>
          <w:rPrChange w:id="170" w:author="Linderhof, Vincent" w:date="2016-03-05T22:25:00Z">
            <w:rPr>
              <w:rFonts w:ascii="Times New Roman" w:hAnsi="Times New Roman"/>
              <w:sz w:val="24"/>
              <w:szCs w:val="24"/>
              <w:highlight w:val="yellow"/>
            </w:rPr>
          </w:rPrChange>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E749ED">
        <w:rPr>
          <w:rFonts w:ascii="Times New Roman" w:hAnsi="Times New Roman"/>
          <w:sz w:val="24"/>
          <w:szCs w:val="24"/>
          <w:rPrChange w:id="171" w:author="Linderhof, Vincent" w:date="2016-03-05T22:25:00Z">
            <w:rPr>
              <w:rFonts w:ascii="Times New Roman" w:hAnsi="Times New Roman"/>
              <w:sz w:val="24"/>
              <w:szCs w:val="24"/>
              <w:highlight w:val="yellow"/>
            </w:rPr>
          </w:rPrChange>
        </w:rPr>
        <w:fldChar w:fldCharType="separate"/>
      </w:r>
      <w:r w:rsidR="00CB6828" w:rsidRPr="00E749ED">
        <w:rPr>
          <w:rFonts w:ascii="Times New Roman" w:hAnsi="Times New Roman"/>
          <w:sz w:val="24"/>
          <w:szCs w:val="24"/>
          <w:rPrChange w:id="172" w:author="Linderhof, Vincent" w:date="2016-03-05T22:25:00Z">
            <w:rPr>
              <w:rFonts w:ascii="Times New Roman" w:hAnsi="Times New Roman"/>
              <w:sz w:val="24"/>
              <w:szCs w:val="24"/>
              <w:highlight w:val="yellow"/>
            </w:rPr>
          </w:rPrChange>
        </w:rPr>
        <w:t>(Pitt et al.(1990)</w:t>
      </w:r>
      <w:r w:rsidR="00065000" w:rsidRPr="00E749ED">
        <w:rPr>
          <w:rFonts w:ascii="Times New Roman" w:hAnsi="Times New Roman"/>
          <w:sz w:val="24"/>
          <w:szCs w:val="24"/>
          <w:rPrChange w:id="173" w:author="Linderhof, Vincent" w:date="2016-03-05T22:25:00Z">
            <w:rPr>
              <w:rFonts w:ascii="Times New Roman" w:hAnsi="Times New Roman"/>
              <w:sz w:val="24"/>
              <w:szCs w:val="24"/>
              <w:highlight w:val="yellow"/>
            </w:rPr>
          </w:rPrChange>
        </w:rPr>
        <w:fldChar w:fldCharType="end"/>
      </w:r>
      <w:r w:rsidR="00065000" w:rsidRPr="00E749ED">
        <w:rPr>
          <w:rFonts w:ascii="Times New Roman" w:hAnsi="Times New Roman"/>
          <w:sz w:val="24"/>
          <w:szCs w:val="24"/>
          <w:rPrChange w:id="174" w:author="Linderhof, Vincent" w:date="2016-03-05T22:25:00Z">
            <w:rPr>
              <w:rFonts w:ascii="Times New Roman" w:hAnsi="Times New Roman"/>
              <w:sz w:val="24"/>
              <w:szCs w:val="24"/>
            </w:rPr>
          </w:rPrChange>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   Accordingly, as a second best solution we take household consumption as imperfectly reflecting the dietary condition of individual household members.</w:t>
      </w:r>
      <w:commentRangeEnd w:id="166"/>
      <w:r w:rsidR="00E02A8C" w:rsidRPr="008429BD">
        <w:rPr>
          <w:rStyle w:val="CommentReference"/>
          <w:rFonts w:ascii="Times New Roman" w:hAnsi="Times New Roman"/>
          <w:sz w:val="24"/>
          <w:szCs w:val="24"/>
        </w:rPr>
        <w:commentReference w:id="166"/>
      </w:r>
      <w:ins w:id="175" w:author="Linderhof, Vincent" w:date="2016-03-05T22:25:00Z">
        <w:r w:rsidR="00E749ED">
          <w:rPr>
            <w:rFonts w:ascii="Times New Roman" w:hAnsi="Times New Roman"/>
            <w:sz w:val="24"/>
            <w:szCs w:val="24"/>
          </w:rPr>
          <w:t xml:space="preserve"> </w:t>
        </w:r>
      </w:ins>
    </w:p>
    <w:p w14:paraId="0A43FC75" w14:textId="359F0264" w:rsidR="00E749ED" w:rsidRPr="0051759F" w:rsidRDefault="00E749ED" w:rsidP="00E749ED">
      <w:pPr>
        <w:rPr>
          <w:moveTo w:id="176" w:author="Linderhof, Vincent" w:date="2016-03-05T22:24:00Z"/>
          <w:rFonts w:ascii="Times New Roman" w:hAnsi="Times New Roman"/>
          <w:sz w:val="24"/>
          <w:szCs w:val="24"/>
        </w:rPr>
      </w:pPr>
      <w:moveToRangeStart w:id="177" w:author="Linderhof, Vincent" w:date="2016-03-05T22:24:00Z" w:name="move444980009"/>
      <w:moveTo w:id="178" w:author="Linderhof, Vincent" w:date="2016-03-05T22:24:00Z">
        <w:r w:rsidRPr="0051759F">
          <w:rPr>
            <w:rFonts w:ascii="Times New Roman" w:hAnsi="Times New Roman"/>
            <w:sz w:val="24"/>
            <w:szCs w:val="24"/>
          </w:rPr>
          <w:t>For smallholders</w:t>
        </w:r>
      </w:moveTo>
      <w:ins w:id="179" w:author="Linderhof, Vincent" w:date="2016-03-05T22:25:00Z">
        <w:r>
          <w:rPr>
            <w:rFonts w:ascii="Times New Roman" w:hAnsi="Times New Roman"/>
            <w:sz w:val="24"/>
            <w:szCs w:val="24"/>
          </w:rPr>
          <w:t xml:space="preserve"> in developing countries</w:t>
        </w:r>
      </w:ins>
      <w:moveTo w:id="180" w:author="Linderhof, Vincent" w:date="2016-03-05T22:24:00Z">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 xml:space="preserve">(Singh et al. 1986; </w:t>
        </w:r>
        <w:proofErr w:type="spellStart"/>
        <w:r w:rsidRPr="00176C3C">
          <w:rPr>
            <w:rFonts w:ascii="Times New Roman" w:hAnsi="Times New Roman"/>
            <w:sz w:val="24"/>
            <w:szCs w:val="24"/>
          </w:rPr>
          <w:t>Sadoulet</w:t>
        </w:r>
        <w:proofErr w:type="spellEnd"/>
        <w:r w:rsidRPr="00176C3C">
          <w:rPr>
            <w:rFonts w:ascii="Times New Roman" w:hAnsi="Times New Roman"/>
            <w:sz w:val="24"/>
            <w:szCs w:val="24"/>
          </w:rPr>
          <w:t xml:space="preserve"> and De </w:t>
        </w:r>
        <w:proofErr w:type="spellStart"/>
        <w:r w:rsidRPr="00176C3C">
          <w:rPr>
            <w:rFonts w:ascii="Times New Roman" w:hAnsi="Times New Roman"/>
            <w:sz w:val="24"/>
            <w:szCs w:val="24"/>
          </w:rPr>
          <w:t>Janvry</w:t>
        </w:r>
        <w:proofErr w:type="spellEnd"/>
        <w:r w:rsidRPr="00176C3C">
          <w:rPr>
            <w:rFonts w:ascii="Times New Roman" w:hAnsi="Times New Roman"/>
            <w:sz w:val="24"/>
            <w:szCs w:val="24"/>
          </w:rPr>
          <w:t xml:space="preserve">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w:t>
        </w:r>
        <w:r w:rsidRPr="0051759F">
          <w:rPr>
            <w:rFonts w:ascii="Times New Roman" w:hAnsi="Times New Roman"/>
            <w:sz w:val="24"/>
            <w:szCs w:val="24"/>
          </w:rPr>
          <w:lastRenderedPageBreak/>
          <w:t xml:space="preserve">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moveTo>
    </w:p>
    <w:moveToRangeEnd w:id="177"/>
    <w:p w14:paraId="614E423C" w14:textId="09D00BA8" w:rsidR="00065000" w:rsidRPr="008429BD" w:rsidDel="00E749ED" w:rsidRDefault="00C421EA" w:rsidP="00F77985">
      <w:pPr>
        <w:rPr>
          <w:del w:id="181" w:author="Linderhof, Vincent" w:date="2016-03-05T22:28:00Z"/>
          <w:rFonts w:ascii="Times New Roman" w:hAnsi="Times New Roman"/>
          <w:sz w:val="24"/>
          <w:szCs w:val="24"/>
        </w:rPr>
      </w:pPr>
      <w:del w:id="182" w:author="Linderhof, Vincent" w:date="2016-03-05T22:28:00Z">
        <w:r w:rsidRPr="008429BD" w:rsidDel="00E749ED">
          <w:rPr>
            <w:rFonts w:ascii="Times New Roman" w:hAnsi="Times New Roman"/>
            <w:sz w:val="24"/>
            <w:szCs w:val="24"/>
          </w:rPr>
          <w:delText xml:space="preserve"> </w:delText>
        </w:r>
      </w:del>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D36817D" w:rsidR="00A546B9" w:rsidRPr="00E749ED" w:rsidRDefault="00E749ED" w:rsidP="00F77985">
      <w:pPr>
        <w:rPr>
          <w:rFonts w:ascii="Times New Roman" w:hAnsi="Times New Roman"/>
          <w:sz w:val="24"/>
          <w:szCs w:val="24"/>
          <w:lang w:val="nl-NL"/>
          <w:rPrChange w:id="183" w:author="Linderhof, Vincent" w:date="2016-03-05T22:29:00Z">
            <w:rPr>
              <w:rFonts w:ascii="Times New Roman" w:hAnsi="Times New Roman"/>
              <w:sz w:val="24"/>
              <w:szCs w:val="24"/>
            </w:rPr>
          </w:rPrChange>
        </w:rPr>
      </w:pPr>
      <w:ins w:id="184" w:author="Linderhof, Vincent" w:date="2016-03-05T22:29:00Z">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ins>
      <w:del w:id="185" w:author="Linderhof, Vincent" w:date="2016-03-05T22:28:00Z">
        <w:r w:rsidR="00E02A8C" w:rsidRPr="008429BD" w:rsidDel="00E749ED">
          <w:rPr>
            <w:rFonts w:ascii="Times New Roman" w:hAnsi="Times New Roman"/>
            <w:sz w:val="24"/>
            <w:szCs w:val="24"/>
          </w:rPr>
          <w:delText xml:space="preserve">We </w:delText>
        </w:r>
        <w:r w:rsidR="009A7CDB" w:rsidRPr="008429BD" w:rsidDel="00E749ED">
          <w:rPr>
            <w:rFonts w:ascii="Times New Roman" w:hAnsi="Times New Roman"/>
            <w:sz w:val="24"/>
            <w:szCs w:val="24"/>
          </w:rPr>
          <w:delText>aim to link production diversity and the diver</w:delText>
        </w:r>
        <w:r w:rsidR="003C681F" w:rsidRPr="008429BD" w:rsidDel="00E749ED">
          <w:rPr>
            <w:rFonts w:ascii="Times New Roman" w:hAnsi="Times New Roman"/>
            <w:sz w:val="24"/>
            <w:szCs w:val="24"/>
          </w:rPr>
          <w:delText>sity of household consumption</w:delText>
        </w:r>
      </w:del>
      <w:del w:id="186" w:author="Linderhof, Vincent" w:date="2016-03-05T22:29:00Z">
        <w:r w:rsidR="000F6904" w:rsidRPr="008429BD" w:rsidDel="00E749ED">
          <w:rPr>
            <w:rFonts w:ascii="Times New Roman" w:hAnsi="Times New Roman"/>
            <w:sz w:val="24"/>
            <w:szCs w:val="24"/>
          </w:rPr>
          <w:delText xml:space="preserve"> in Uganda</w:delText>
        </w:r>
      </w:del>
      <w:del w:id="187" w:author="Linderhof, Vincent" w:date="2016-03-05T22:28:00Z">
        <w:r w:rsidR="000F6904" w:rsidRPr="008429BD" w:rsidDel="00E749ED">
          <w:rPr>
            <w:rFonts w:ascii="Times New Roman" w:hAnsi="Times New Roman"/>
            <w:sz w:val="24"/>
            <w:szCs w:val="24"/>
          </w:rPr>
          <w:delText xml:space="preserve"> similar to </w:delText>
        </w:r>
      </w:del>
      <w:del w:id="188" w:author="Linderhof, Vincent" w:date="2016-03-05T22:29:00Z">
        <w:r w:rsidR="000F6904" w:rsidRPr="008429BD" w:rsidDel="00E749ED">
          <w:rPr>
            <w:rFonts w:ascii="Times New Roman" w:hAnsi="Times New Roman"/>
            <w:sz w:val="24"/>
            <w:szCs w:val="24"/>
          </w:rPr>
          <w:fldChar w:fldCharType="begin"/>
        </w:r>
        <w:r w:rsidR="000F6904" w:rsidRPr="008429BD" w:rsidDel="00E749ED">
          <w:rPr>
            <w:rFonts w:ascii="Times New Roman" w:hAnsi="Times New Roman"/>
            <w:sz w:val="24"/>
            <w:szCs w:val="24"/>
          </w:rPr>
          <w:del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0F6904" w:rsidRPr="008429BD" w:rsidDel="00E749ED">
          <w:rPr>
            <w:rFonts w:ascii="Times New Roman" w:hAnsi="Times New Roman"/>
            <w:sz w:val="24"/>
            <w:szCs w:val="24"/>
          </w:rPr>
          <w:fldChar w:fldCharType="separate"/>
        </w:r>
      </w:del>
      <w:del w:id="189" w:author="Linderhof, Vincent" w:date="2016-03-05T22:28:00Z">
        <w:r w:rsidR="000F6904" w:rsidRPr="008429BD" w:rsidDel="00E749ED">
          <w:rPr>
            <w:rFonts w:ascii="Times New Roman" w:hAnsi="Times New Roman"/>
            <w:sz w:val="24"/>
            <w:szCs w:val="24"/>
          </w:rPr>
          <w:delText>(</w:delText>
        </w:r>
      </w:del>
      <w:del w:id="190" w:author="Linderhof, Vincent" w:date="2016-03-05T22:29:00Z">
        <w:r w:rsidR="000F6904" w:rsidRPr="008429BD" w:rsidDel="00E749ED">
          <w:rPr>
            <w:rFonts w:ascii="Times New Roman" w:hAnsi="Times New Roman"/>
            <w:sz w:val="24"/>
            <w:szCs w:val="24"/>
          </w:rPr>
          <w:delText>Jones</w:delText>
        </w:r>
      </w:del>
      <w:del w:id="191" w:author="Linderhof, Vincent" w:date="2016-03-05T22:27:00Z">
        <w:r w:rsidR="000F6904" w:rsidRPr="008429BD" w:rsidDel="00E749ED">
          <w:rPr>
            <w:rFonts w:ascii="Times New Roman" w:hAnsi="Times New Roman"/>
            <w:sz w:val="24"/>
            <w:szCs w:val="24"/>
          </w:rPr>
          <w:delText xml:space="preserve">, Shrinivas, and Bezner-Kerr </w:delText>
        </w:r>
      </w:del>
      <w:del w:id="192" w:author="Linderhof, Vincent" w:date="2016-03-05T22:29:00Z">
        <w:r w:rsidR="000F6904" w:rsidRPr="008429BD" w:rsidDel="00E749ED">
          <w:rPr>
            <w:rFonts w:ascii="Times New Roman" w:hAnsi="Times New Roman"/>
            <w:sz w:val="24"/>
            <w:szCs w:val="24"/>
          </w:rPr>
          <w:delText>2014)</w:delText>
        </w:r>
        <w:r w:rsidR="000F6904" w:rsidRPr="008429BD" w:rsidDel="00E749ED">
          <w:rPr>
            <w:rFonts w:ascii="Times New Roman" w:hAnsi="Times New Roman"/>
            <w:sz w:val="24"/>
            <w:szCs w:val="24"/>
          </w:rPr>
          <w:fldChar w:fldCharType="end"/>
        </w:r>
        <w:r w:rsidR="000F6904" w:rsidRPr="008429BD" w:rsidDel="00E749ED">
          <w:rPr>
            <w:rFonts w:ascii="Times New Roman" w:hAnsi="Times New Roman"/>
            <w:sz w:val="24"/>
            <w:szCs w:val="24"/>
          </w:rPr>
          <w:delText xml:space="preserve"> </w:delText>
        </w:r>
      </w:del>
      <w:del w:id="193" w:author="Linderhof, Vincent" w:date="2016-03-05T22:28:00Z">
        <w:r w:rsidR="000F6904" w:rsidRPr="008429BD" w:rsidDel="00E749ED">
          <w:rPr>
            <w:rFonts w:ascii="Times New Roman" w:hAnsi="Times New Roman"/>
            <w:sz w:val="24"/>
            <w:szCs w:val="24"/>
          </w:rPr>
          <w:delText xml:space="preserve">with their analysis </w:delText>
        </w:r>
      </w:del>
      <w:del w:id="194" w:author="Linderhof, Vincent" w:date="2016-03-05T22:29:00Z">
        <w:r w:rsidR="000F6904" w:rsidRPr="008429BD" w:rsidDel="00E749ED">
          <w:rPr>
            <w:rFonts w:ascii="Times New Roman" w:hAnsi="Times New Roman"/>
            <w:sz w:val="24"/>
            <w:szCs w:val="24"/>
          </w:rPr>
          <w:delText>for Malawi</w:delText>
        </w:r>
        <w:r w:rsidR="003C681F" w:rsidRPr="008429BD" w:rsidDel="00E749ED">
          <w:rPr>
            <w:rFonts w:ascii="Times New Roman" w:hAnsi="Times New Roman"/>
            <w:sz w:val="24"/>
            <w:szCs w:val="24"/>
          </w:rPr>
          <w:delText>.</w:delText>
        </w:r>
        <w:r w:rsidR="009A7CDB"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n keeping with the literature on this topic</w:delText>
        </w:r>
        <w:r w:rsidR="006F241F" w:rsidRPr="008429BD" w:rsidDel="00E749ED">
          <w:rPr>
            <w:rFonts w:ascii="Times New Roman" w:hAnsi="Times New Roman"/>
            <w:sz w:val="24"/>
            <w:szCs w:val="24"/>
          </w:rPr>
          <w:delText xml:space="preserve"> and to provide a rough crosscheck</w:delText>
        </w:r>
        <w:r w:rsidR="009E2C95" w:rsidRPr="008429BD" w:rsidDel="00E749ED">
          <w:rPr>
            <w:rFonts w:ascii="Times New Roman" w:hAnsi="Times New Roman"/>
            <w:sz w:val="24"/>
            <w:szCs w:val="24"/>
          </w:rPr>
          <w:delText xml:space="preserve"> of outcomes</w:delText>
        </w:r>
        <w:r w:rsidR="00B9031E" w:rsidRPr="008429BD" w:rsidDel="00E749ED">
          <w:rPr>
            <w:rFonts w:ascii="Times New Roman" w:hAnsi="Times New Roman"/>
            <w:sz w:val="24"/>
            <w:szCs w:val="24"/>
          </w:rPr>
          <w:delText xml:space="preserve">, we use several measures of </w:delText>
        </w:r>
        <w:r w:rsidR="009A7CDB" w:rsidRPr="008429BD" w:rsidDel="00E749ED">
          <w:rPr>
            <w:rFonts w:ascii="Times New Roman" w:hAnsi="Times New Roman"/>
            <w:sz w:val="24"/>
            <w:szCs w:val="24"/>
          </w:rPr>
          <w:delText>dietary diversity</w:delText>
        </w:r>
        <w:r w:rsidR="00B9031E" w:rsidRPr="008429BD" w:rsidDel="00E749ED">
          <w:rPr>
            <w:rFonts w:ascii="Times New Roman" w:hAnsi="Times New Roman"/>
            <w:sz w:val="24"/>
            <w:szCs w:val="24"/>
          </w:rPr>
          <w:delText xml:space="preserve">. </w:delText>
        </w:r>
        <w:r w:rsidR="00164494"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w:delText>
        </w:r>
        <w:r w:rsidR="00C13B8A" w:rsidRPr="008429BD" w:rsidDel="00E749ED">
          <w:rPr>
            <w:rFonts w:ascii="Times New Roman" w:hAnsi="Times New Roman"/>
            <w:sz w:val="24"/>
            <w:szCs w:val="24"/>
          </w:rPr>
          <w:delText xml:space="preserve">n order to </w:delText>
        </w:r>
        <w:r w:rsidR="00E02A8C" w:rsidRPr="008429BD" w:rsidDel="00E749ED">
          <w:rPr>
            <w:rFonts w:ascii="Times New Roman" w:hAnsi="Times New Roman"/>
            <w:sz w:val="24"/>
            <w:szCs w:val="24"/>
          </w:rPr>
          <w:delText xml:space="preserve">compare </w:delText>
        </w:r>
        <w:r w:rsidR="00B9031E" w:rsidRPr="008429BD" w:rsidDel="00E749ED">
          <w:rPr>
            <w:rFonts w:ascii="Times New Roman" w:hAnsi="Times New Roman"/>
            <w:sz w:val="24"/>
            <w:szCs w:val="24"/>
          </w:rPr>
          <w:delText xml:space="preserve">our work </w:delText>
        </w:r>
        <w:r w:rsidR="00385728" w:rsidRPr="008429BD" w:rsidDel="00E749ED">
          <w:rPr>
            <w:rFonts w:ascii="Times New Roman" w:hAnsi="Times New Roman"/>
            <w:sz w:val="24"/>
            <w:szCs w:val="24"/>
          </w:rPr>
          <w:delText xml:space="preserve">with </w:delText>
        </w:r>
        <w:r w:rsidR="00B9031E" w:rsidRPr="008429BD" w:rsidDel="00E749ED">
          <w:rPr>
            <w:rFonts w:ascii="Times New Roman" w:hAnsi="Times New Roman"/>
            <w:sz w:val="24"/>
            <w:szCs w:val="24"/>
          </w:rPr>
          <w:delText xml:space="preserve">previous results </w:delText>
        </w:r>
      </w:del>
      <w:ins w:id="195" w:author="Linderhof, Vincent" w:date="2016-03-05T22:29:00Z">
        <w:r>
          <w:rPr>
            <w:rFonts w:ascii="Times New Roman" w:hAnsi="Times New Roman"/>
            <w:sz w:val="24"/>
            <w:szCs w:val="24"/>
          </w:rPr>
          <w:t>W</w:t>
        </w:r>
      </w:ins>
      <w:del w:id="196" w:author="Linderhof, Vincent" w:date="2016-03-05T22:29:00Z">
        <w:r w:rsidR="00B9031E" w:rsidRPr="008429BD" w:rsidDel="00E749ED">
          <w:rPr>
            <w:rFonts w:ascii="Times New Roman" w:hAnsi="Times New Roman"/>
            <w:sz w:val="24"/>
            <w:szCs w:val="24"/>
          </w:rPr>
          <w:delText>w</w:delText>
        </w:r>
      </w:del>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E749ED">
        <w:rPr>
          <w:rFonts w:ascii="Times New Roman" w:hAnsi="Times New Roman"/>
          <w:sz w:val="24"/>
          <w:szCs w:val="24"/>
          <w:lang w:val="nl-NL"/>
          <w:rPrChange w:id="197" w:author="Linderhof, Vincent" w:date="2016-03-05T22:29:00Z">
            <w:rPr>
              <w:rFonts w:ascii="Times New Roman" w:hAnsi="Times New Roman"/>
              <w:sz w:val="24"/>
              <w:szCs w:val="24"/>
            </w:rPr>
          </w:rPrChange>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E749ED">
        <w:rPr>
          <w:rFonts w:ascii="Times New Roman" w:hAnsi="Times New Roman"/>
          <w:sz w:val="24"/>
          <w:szCs w:val="24"/>
          <w:lang w:val="nl-NL"/>
          <w:rPrChange w:id="198" w:author="Linderhof, Vincent" w:date="2016-03-05T22:29:00Z">
            <w:rPr>
              <w:rFonts w:ascii="Times New Roman" w:hAnsi="Times New Roman"/>
              <w:sz w:val="24"/>
              <w:szCs w:val="24"/>
            </w:rPr>
          </w:rPrChange>
        </w:rPr>
        <w:t>(</w:t>
      </w:r>
      <w:proofErr w:type="spellStart"/>
      <w:r w:rsidR="002F284D" w:rsidRPr="00E749ED">
        <w:rPr>
          <w:rFonts w:ascii="Times New Roman" w:hAnsi="Times New Roman"/>
          <w:sz w:val="24"/>
          <w:szCs w:val="24"/>
          <w:lang w:val="nl-NL"/>
          <w:rPrChange w:id="199" w:author="Linderhof, Vincent" w:date="2016-03-05T22:29:00Z">
            <w:rPr>
              <w:rFonts w:ascii="Times New Roman" w:hAnsi="Times New Roman"/>
              <w:sz w:val="24"/>
              <w:szCs w:val="24"/>
            </w:rPr>
          </w:rPrChange>
        </w:rPr>
        <w:t>Hatluy</w:t>
      </w:r>
      <w:proofErr w:type="spellEnd"/>
      <w:ins w:id="200" w:author="Linderhof, Vincent" w:date="2016-03-05T22:27:00Z">
        <w:r w:rsidRPr="00E749ED">
          <w:rPr>
            <w:rFonts w:ascii="Times New Roman" w:hAnsi="Times New Roman"/>
            <w:sz w:val="24"/>
            <w:szCs w:val="24"/>
            <w:lang w:val="nl-NL"/>
            <w:rPrChange w:id="201" w:author="Linderhof, Vincent" w:date="2016-03-05T22:29:00Z">
              <w:rPr>
                <w:rFonts w:ascii="Times New Roman" w:hAnsi="Times New Roman"/>
                <w:sz w:val="24"/>
                <w:szCs w:val="24"/>
              </w:rPr>
            </w:rPrChange>
          </w:rPr>
          <w:t xml:space="preserve"> et al.</w:t>
        </w:r>
      </w:ins>
      <w:del w:id="202" w:author="Linderhof, Vincent" w:date="2016-03-05T22:27:00Z">
        <w:r w:rsidR="002F284D" w:rsidRPr="00E749ED" w:rsidDel="00E749ED">
          <w:rPr>
            <w:rFonts w:ascii="Times New Roman" w:hAnsi="Times New Roman"/>
            <w:sz w:val="24"/>
            <w:szCs w:val="24"/>
            <w:lang w:val="nl-NL"/>
            <w:rPrChange w:id="203" w:author="Linderhof, Vincent" w:date="2016-03-05T22:29:00Z">
              <w:rPr>
                <w:rFonts w:ascii="Times New Roman" w:hAnsi="Times New Roman"/>
                <w:sz w:val="24"/>
                <w:szCs w:val="24"/>
              </w:rPr>
            </w:rPrChange>
          </w:rPr>
          <w:delText>, Torheim, and Oshaug</w:delText>
        </w:r>
      </w:del>
      <w:r w:rsidR="002F284D" w:rsidRPr="00E749ED">
        <w:rPr>
          <w:rFonts w:ascii="Times New Roman" w:hAnsi="Times New Roman"/>
          <w:sz w:val="24"/>
          <w:szCs w:val="24"/>
          <w:lang w:val="nl-NL"/>
          <w:rPrChange w:id="204" w:author="Linderhof, Vincent" w:date="2016-03-05T22:29:00Z">
            <w:rPr>
              <w:rFonts w:ascii="Times New Roman" w:hAnsi="Times New Roman"/>
              <w:sz w:val="24"/>
              <w:szCs w:val="24"/>
            </w:rPr>
          </w:rPrChange>
        </w:rPr>
        <w:t xml:space="preserve"> 1998; </w:t>
      </w:r>
      <w:proofErr w:type="spellStart"/>
      <w:r w:rsidR="002F284D" w:rsidRPr="00E749ED">
        <w:rPr>
          <w:rFonts w:ascii="Times New Roman" w:hAnsi="Times New Roman"/>
          <w:sz w:val="24"/>
          <w:szCs w:val="24"/>
          <w:lang w:val="nl-NL"/>
          <w:rPrChange w:id="205" w:author="Linderhof, Vincent" w:date="2016-03-05T22:29:00Z">
            <w:rPr>
              <w:rFonts w:ascii="Times New Roman" w:hAnsi="Times New Roman"/>
              <w:sz w:val="24"/>
              <w:szCs w:val="24"/>
            </w:rPr>
          </w:rPrChange>
        </w:rPr>
        <w:t>Arimond</w:t>
      </w:r>
      <w:proofErr w:type="spellEnd"/>
      <w:r w:rsidR="002F284D" w:rsidRPr="00E749ED">
        <w:rPr>
          <w:rFonts w:ascii="Times New Roman" w:hAnsi="Times New Roman"/>
          <w:sz w:val="24"/>
          <w:szCs w:val="24"/>
          <w:lang w:val="nl-NL"/>
          <w:rPrChange w:id="206" w:author="Linderhof, Vincent" w:date="2016-03-05T22:29:00Z">
            <w:rPr>
              <w:rFonts w:ascii="Times New Roman" w:hAnsi="Times New Roman"/>
              <w:sz w:val="24"/>
              <w:szCs w:val="24"/>
            </w:rPr>
          </w:rPrChange>
        </w:rPr>
        <w:t xml:space="preserve"> and </w:t>
      </w:r>
      <w:proofErr w:type="spellStart"/>
      <w:r w:rsidR="002F284D" w:rsidRPr="00E749ED">
        <w:rPr>
          <w:rFonts w:ascii="Times New Roman" w:hAnsi="Times New Roman"/>
          <w:sz w:val="24"/>
          <w:szCs w:val="24"/>
          <w:lang w:val="nl-NL"/>
          <w:rPrChange w:id="207" w:author="Linderhof, Vincent" w:date="2016-03-05T22:29:00Z">
            <w:rPr>
              <w:rFonts w:ascii="Times New Roman" w:hAnsi="Times New Roman"/>
              <w:sz w:val="24"/>
              <w:szCs w:val="24"/>
            </w:rPr>
          </w:rPrChange>
        </w:rPr>
        <w:t>Ruel</w:t>
      </w:r>
      <w:proofErr w:type="spellEnd"/>
      <w:r w:rsidR="002F284D" w:rsidRPr="00E749ED">
        <w:rPr>
          <w:rFonts w:ascii="Times New Roman" w:hAnsi="Times New Roman"/>
          <w:sz w:val="24"/>
          <w:szCs w:val="24"/>
          <w:lang w:val="nl-NL"/>
          <w:rPrChange w:id="208" w:author="Linderhof, Vincent" w:date="2016-03-05T22:29:00Z">
            <w:rPr>
              <w:rFonts w:ascii="Times New Roman" w:hAnsi="Times New Roman"/>
              <w:sz w:val="24"/>
              <w:szCs w:val="24"/>
            </w:rPr>
          </w:rPrChange>
        </w:rPr>
        <w:t xml:space="preserve"> 2004; </w:t>
      </w:r>
      <w:proofErr w:type="spellStart"/>
      <w:r w:rsidR="002F284D" w:rsidRPr="00E749ED">
        <w:rPr>
          <w:rFonts w:ascii="Times New Roman" w:hAnsi="Times New Roman"/>
          <w:sz w:val="24"/>
          <w:szCs w:val="24"/>
          <w:lang w:val="nl-NL"/>
          <w:rPrChange w:id="209" w:author="Linderhof, Vincent" w:date="2016-03-05T22:29:00Z">
            <w:rPr>
              <w:rFonts w:ascii="Times New Roman" w:hAnsi="Times New Roman"/>
              <w:sz w:val="24"/>
              <w:szCs w:val="24"/>
            </w:rPr>
          </w:rPrChange>
        </w:rPr>
        <w:t>Torheim</w:t>
      </w:r>
      <w:proofErr w:type="spellEnd"/>
      <w:r w:rsidR="002F284D" w:rsidRPr="00E749ED">
        <w:rPr>
          <w:rFonts w:ascii="Times New Roman" w:hAnsi="Times New Roman"/>
          <w:sz w:val="24"/>
          <w:szCs w:val="24"/>
          <w:lang w:val="nl-NL"/>
          <w:rPrChange w:id="210" w:author="Linderhof, Vincent" w:date="2016-03-05T22:29:00Z">
            <w:rPr>
              <w:rFonts w:ascii="Times New Roman" w:hAnsi="Times New Roman"/>
              <w:sz w:val="24"/>
              <w:szCs w:val="24"/>
            </w:rPr>
          </w:rPrChange>
        </w:rPr>
        <w:t xml:space="preserve"> et al. 2004; Steyn et al. 2006; Kennedy et al. 2007)</w:t>
      </w:r>
      <w:r w:rsidR="00CB6828" w:rsidRPr="008429BD">
        <w:rPr>
          <w:rFonts w:ascii="Times New Roman" w:hAnsi="Times New Roman"/>
          <w:sz w:val="24"/>
          <w:szCs w:val="24"/>
        </w:rPr>
        <w:fldChar w:fldCharType="end"/>
      </w:r>
      <w:r w:rsidR="0030178E" w:rsidRPr="00E749ED">
        <w:rPr>
          <w:rFonts w:ascii="Times New Roman" w:hAnsi="Times New Roman"/>
          <w:sz w:val="24"/>
          <w:szCs w:val="24"/>
          <w:lang w:val="nl-NL"/>
          <w:rPrChange w:id="211" w:author="Linderhof, Vincent" w:date="2016-03-05T22:29:00Z">
            <w:rPr>
              <w:rFonts w:ascii="Times New Roman" w:hAnsi="Times New Roman"/>
              <w:sz w:val="24"/>
              <w:szCs w:val="24"/>
            </w:rPr>
          </w:rPrChange>
        </w:rPr>
        <w:t xml:space="preserve">. </w:t>
      </w:r>
    </w:p>
    <w:p w14:paraId="67794ED6" w14:textId="3AF12863" w:rsidR="00682037" w:rsidRPr="008429BD" w:rsidDel="00034885" w:rsidRDefault="00682037" w:rsidP="00034885">
      <w:pPr>
        <w:rPr>
          <w:del w:id="212" w:author="Linderhof, Vincent" w:date="2016-03-06T18:58:00Z"/>
          <w:rFonts w:ascii="Times New Roman" w:hAnsi="Times New Roman"/>
          <w:sz w:val="24"/>
          <w:szCs w:val="24"/>
        </w:rPr>
        <w:pPrChange w:id="213" w:author="Linderhof, Vincent" w:date="2016-03-06T18:58:00Z">
          <w:pPr/>
        </w:pPrChange>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Swindale and Bilinsky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proofErr w:type="spellStart"/>
      <w:r w:rsidR="00DF0EBD" w:rsidRPr="008429BD">
        <w:rPr>
          <w:rFonts w:ascii="Times New Roman" w:hAnsi="Times New Roman"/>
          <w:i/>
          <w:sz w:val="24"/>
          <w:szCs w:val="24"/>
        </w:rPr>
        <w:t>i</w:t>
      </w:r>
      <w:proofErr w:type="spellEnd"/>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w:t>
      </w:r>
      <w:del w:id="214" w:author="Linderhof, Vincent" w:date="2016-03-06T18:58:00Z">
        <w:r w:rsidRPr="008429BD" w:rsidDel="00034885">
          <w:rPr>
            <w:rFonts w:ascii="Times New Roman" w:hAnsi="Times New Roman"/>
            <w:sz w:val="24"/>
            <w:szCs w:val="24"/>
          </w:rPr>
          <w:delText xml:space="preserve">The advantages of the DDS indicator are: </w:delText>
        </w:r>
      </w:del>
    </w:p>
    <w:p w14:paraId="5D91C130" w14:textId="50A72200" w:rsidR="00682037" w:rsidRPr="008429BD" w:rsidDel="00034885" w:rsidRDefault="00682037" w:rsidP="00034885">
      <w:pPr>
        <w:rPr>
          <w:del w:id="215" w:author="Linderhof, Vincent" w:date="2016-03-06T18:58:00Z"/>
          <w:rFonts w:ascii="Times New Roman" w:hAnsi="Times New Roman"/>
          <w:sz w:val="24"/>
          <w:szCs w:val="24"/>
        </w:rPr>
        <w:pPrChange w:id="216" w:author="Linderhof, Vincent" w:date="2016-03-06T18:58:00Z">
          <w:pPr>
            <w:pStyle w:val="ListParagraph"/>
            <w:numPr>
              <w:numId w:val="6"/>
            </w:numPr>
            <w:ind w:hanging="360"/>
          </w:pPr>
        </w:pPrChange>
      </w:pPr>
      <w:del w:id="217" w:author="Linderhof, Vincent" w:date="2016-03-06T18:58:00Z">
        <w:r w:rsidRPr="008429BD" w:rsidDel="00034885">
          <w:rPr>
            <w:rFonts w:ascii="Times New Roman" w:hAnsi="Times New Roman"/>
            <w:sz w:val="24"/>
            <w:szCs w:val="24"/>
          </w:rPr>
          <w:delText>It shows dietary diversity as it distinguishes 12 food groups;</w:delText>
        </w:r>
      </w:del>
    </w:p>
    <w:p w14:paraId="4EDF671F" w14:textId="02B783CC" w:rsidR="00682037" w:rsidRPr="008429BD" w:rsidDel="00034885" w:rsidRDefault="00682037" w:rsidP="00034885">
      <w:pPr>
        <w:rPr>
          <w:del w:id="218" w:author="Linderhof, Vincent" w:date="2016-03-06T18:59:00Z"/>
          <w:rFonts w:ascii="Times New Roman" w:hAnsi="Times New Roman"/>
          <w:sz w:val="24"/>
          <w:szCs w:val="24"/>
        </w:rPr>
        <w:pPrChange w:id="219" w:author="Linderhof, Vincent" w:date="2016-03-06T18:59:00Z">
          <w:pPr>
            <w:pStyle w:val="ListParagraph"/>
            <w:numPr>
              <w:numId w:val="6"/>
            </w:numPr>
            <w:ind w:hanging="360"/>
          </w:pPr>
        </w:pPrChange>
      </w:pPr>
      <w:moveFromRangeStart w:id="220" w:author="Linderhof, Vincent" w:date="2016-03-06T18:59:00Z" w:name="move445054087"/>
      <w:moveFrom w:id="221" w:author="Linderhof, Vincent" w:date="2016-03-06T18:59:00Z">
        <w:r w:rsidRPr="008429BD" w:rsidDel="00034885">
          <w:rPr>
            <w:rFonts w:ascii="Times New Roman" w:hAnsi="Times New Roman"/>
            <w:sz w:val="24"/>
            <w:szCs w:val="24"/>
          </w:rPr>
          <w:t>It is associated to improved outcomes in areas such as birth weight, child anthropometric status, and improved hemoglobin concentrations;</w:t>
        </w:r>
      </w:moveFrom>
      <w:moveFromRangeEnd w:id="220"/>
    </w:p>
    <w:p w14:paraId="2D6C29BA" w14:textId="2AB4930C" w:rsidR="00682037" w:rsidRPr="008429BD" w:rsidDel="00034885" w:rsidRDefault="00682037" w:rsidP="00034885">
      <w:pPr>
        <w:rPr>
          <w:del w:id="222" w:author="Linderhof, Vincent" w:date="2016-03-06T19:00:00Z"/>
          <w:rFonts w:ascii="Times New Roman" w:hAnsi="Times New Roman"/>
          <w:sz w:val="24"/>
          <w:szCs w:val="24"/>
        </w:rPr>
        <w:pPrChange w:id="223" w:author="Linderhof, Vincent" w:date="2016-03-06T19:00:00Z">
          <w:pPr>
            <w:pStyle w:val="ListParagraph"/>
            <w:numPr>
              <w:numId w:val="6"/>
            </w:numPr>
            <w:ind w:hanging="360"/>
          </w:pPr>
        </w:pPrChange>
      </w:pPr>
      <w:r w:rsidRPr="008429BD">
        <w:rPr>
          <w:rFonts w:ascii="Times New Roman" w:hAnsi="Times New Roman"/>
          <w:sz w:val="24"/>
          <w:szCs w:val="24"/>
        </w:rPr>
        <w:t xml:space="preserve">It is highly correlated with </w:t>
      </w:r>
      <w:del w:id="224" w:author="Linderhof, Vincent" w:date="2016-03-06T18:59:00Z">
        <w:r w:rsidRPr="008429BD" w:rsidDel="00034885">
          <w:rPr>
            <w:rFonts w:ascii="Times New Roman" w:hAnsi="Times New Roman"/>
            <w:sz w:val="24"/>
            <w:szCs w:val="24"/>
          </w:rPr>
          <w:delText xml:space="preserve">such </w:delText>
        </w:r>
      </w:del>
      <w:r w:rsidRPr="008429BD">
        <w:rPr>
          <w:rFonts w:ascii="Times New Roman" w:hAnsi="Times New Roman"/>
          <w:sz w:val="24"/>
          <w:szCs w:val="24"/>
        </w:rPr>
        <w:t xml:space="preserve">factors </w:t>
      </w:r>
      <w:ins w:id="225" w:author="Linderhof, Vincent" w:date="2016-03-06T18:59:00Z">
        <w:r w:rsidR="00034885">
          <w:rPr>
            <w:rFonts w:ascii="Times New Roman" w:hAnsi="Times New Roman"/>
            <w:sz w:val="24"/>
            <w:szCs w:val="24"/>
          </w:rPr>
          <w:t xml:space="preserve">such </w:t>
        </w:r>
      </w:ins>
      <w:r w:rsidRPr="008429BD">
        <w:rPr>
          <w:rFonts w:ascii="Times New Roman" w:hAnsi="Times New Roman"/>
          <w:sz w:val="24"/>
          <w:szCs w:val="24"/>
        </w:rPr>
        <w:t xml:space="preserve">as caloric and protein adequacy, </w:t>
      </w:r>
      <w:del w:id="226" w:author="Linderhof, Vincent" w:date="2016-03-06T18:59:00Z">
        <w:r w:rsidRPr="008429BD" w:rsidDel="00034885">
          <w:rPr>
            <w:rFonts w:ascii="Times New Roman" w:hAnsi="Times New Roman"/>
            <w:sz w:val="24"/>
            <w:szCs w:val="24"/>
          </w:rPr>
          <w:delText xml:space="preserve">percentage of protein from animal sources (high quality protein), </w:delText>
        </w:r>
      </w:del>
      <w:r w:rsidRPr="008429BD">
        <w:rPr>
          <w:rFonts w:ascii="Times New Roman" w:hAnsi="Times New Roman"/>
          <w:sz w:val="24"/>
          <w:szCs w:val="24"/>
        </w:rPr>
        <w:t>and household income</w:t>
      </w:r>
      <w:ins w:id="227" w:author="Linderhof, Vincent" w:date="2016-03-06T19:00:00Z">
        <w:r w:rsidR="00034885">
          <w:rPr>
            <w:rFonts w:ascii="Times New Roman" w:hAnsi="Times New Roman"/>
            <w:sz w:val="24"/>
            <w:szCs w:val="24"/>
          </w:rPr>
          <w:t xml:space="preserve">. Furthermore, </w:t>
        </w:r>
      </w:ins>
      <w:del w:id="228" w:author="Linderhof, Vincent" w:date="2016-03-06T19:00:00Z">
        <w:r w:rsidRPr="008429BD" w:rsidDel="00034885">
          <w:rPr>
            <w:rFonts w:ascii="Times New Roman" w:hAnsi="Times New Roman"/>
            <w:sz w:val="24"/>
            <w:szCs w:val="24"/>
          </w:rPr>
          <w:delText xml:space="preserve">; </w:delText>
        </w:r>
      </w:del>
      <w:moveToRangeStart w:id="229" w:author="Linderhof, Vincent" w:date="2016-03-06T18:59:00Z" w:name="move445054087"/>
      <w:moveTo w:id="230" w:author="Linderhof, Vincent" w:date="2016-03-06T18:59:00Z">
        <w:del w:id="231" w:author="Linderhof, Vincent" w:date="2016-03-06T19:00:00Z">
          <w:r w:rsidR="00034885" w:rsidRPr="008429BD" w:rsidDel="00034885">
            <w:rPr>
              <w:rFonts w:ascii="Times New Roman" w:hAnsi="Times New Roman"/>
              <w:sz w:val="24"/>
              <w:szCs w:val="24"/>
            </w:rPr>
            <w:delText>I</w:delText>
          </w:r>
        </w:del>
      </w:moveTo>
      <w:ins w:id="232" w:author="Linderhof, Vincent" w:date="2016-03-06T19:00:00Z">
        <w:r w:rsidR="00034885">
          <w:rPr>
            <w:rFonts w:ascii="Times New Roman" w:hAnsi="Times New Roman"/>
            <w:sz w:val="24"/>
            <w:szCs w:val="24"/>
          </w:rPr>
          <w:t>i</w:t>
        </w:r>
      </w:ins>
      <w:moveTo w:id="233" w:author="Linderhof, Vincent" w:date="2016-03-06T18:59:00Z">
        <w:r w:rsidR="00034885" w:rsidRPr="008429BD">
          <w:rPr>
            <w:rFonts w:ascii="Times New Roman" w:hAnsi="Times New Roman"/>
            <w:sz w:val="24"/>
            <w:szCs w:val="24"/>
          </w:rPr>
          <w:t xml:space="preserve">t is associated to improved outcomes in </w:t>
        </w:r>
        <w:del w:id="234" w:author="Linderhof, Vincent" w:date="2016-03-06T19:00:00Z">
          <w:r w:rsidR="00034885" w:rsidRPr="008429BD" w:rsidDel="00034885">
            <w:rPr>
              <w:rFonts w:ascii="Times New Roman" w:hAnsi="Times New Roman"/>
              <w:sz w:val="24"/>
              <w:szCs w:val="24"/>
            </w:rPr>
            <w:delText xml:space="preserve">areas such as birth weight, </w:delText>
          </w:r>
        </w:del>
        <w:r w:rsidR="00034885" w:rsidRPr="008429BD">
          <w:rPr>
            <w:rFonts w:ascii="Times New Roman" w:hAnsi="Times New Roman"/>
            <w:sz w:val="24"/>
            <w:szCs w:val="24"/>
          </w:rPr>
          <w:t>child anthropometric status</w:t>
        </w:r>
      </w:moveTo>
      <w:ins w:id="235" w:author="Linderhof, Vincent" w:date="2016-03-06T19:00:00Z">
        <w:r w:rsidR="00034885">
          <w:rPr>
            <w:rFonts w:ascii="Times New Roman" w:hAnsi="Times New Roman"/>
            <w:sz w:val="24"/>
            <w:szCs w:val="24"/>
          </w:rPr>
          <w:t>.</w:t>
        </w:r>
      </w:ins>
      <w:moveTo w:id="236" w:author="Linderhof, Vincent" w:date="2016-03-06T18:59:00Z">
        <w:del w:id="237" w:author="Linderhof, Vincent" w:date="2016-03-06T19:00:00Z">
          <w:r w:rsidR="00034885" w:rsidRPr="008429BD" w:rsidDel="00034885">
            <w:rPr>
              <w:rFonts w:ascii="Times New Roman" w:hAnsi="Times New Roman"/>
              <w:sz w:val="24"/>
              <w:szCs w:val="24"/>
            </w:rPr>
            <w:delText>, and improved hemoglobin concentrations;</w:delText>
          </w:r>
        </w:del>
      </w:moveTo>
      <w:moveToRangeEnd w:id="229"/>
    </w:p>
    <w:p w14:paraId="3454CA57" w14:textId="2136B0C1" w:rsidR="00682037" w:rsidRPr="008429BD" w:rsidDel="00034885" w:rsidRDefault="00682037" w:rsidP="00034885">
      <w:pPr>
        <w:rPr>
          <w:del w:id="238" w:author="Linderhof, Vincent" w:date="2016-03-06T19:00:00Z"/>
          <w:rFonts w:ascii="Times New Roman" w:hAnsi="Times New Roman"/>
          <w:sz w:val="24"/>
          <w:szCs w:val="24"/>
        </w:rPr>
        <w:pPrChange w:id="239" w:author="Linderhof, Vincent" w:date="2016-03-06T19:00:00Z">
          <w:pPr>
            <w:pStyle w:val="ListParagraph"/>
            <w:numPr>
              <w:numId w:val="6"/>
            </w:numPr>
            <w:ind w:hanging="360"/>
          </w:pPr>
        </w:pPrChange>
      </w:pPr>
      <w:del w:id="240" w:author="Linderhof, Vincent" w:date="2016-03-06T19:00:00Z">
        <w:r w:rsidRPr="008429BD" w:rsidDel="00034885">
          <w:rPr>
            <w:rFonts w:ascii="Times New Roman" w:hAnsi="Times New Roman"/>
            <w:sz w:val="24"/>
            <w:szCs w:val="24"/>
          </w:rPr>
          <w:delText>It can be asked at household or individual level; and</w:delText>
        </w:r>
      </w:del>
    </w:p>
    <w:p w14:paraId="3C92E663" w14:textId="6C549329" w:rsidR="00682037" w:rsidRPr="008429BD" w:rsidRDefault="00682037" w:rsidP="00034885">
      <w:pPr>
        <w:rPr>
          <w:rFonts w:ascii="Times New Roman" w:hAnsi="Times New Roman"/>
          <w:sz w:val="24"/>
          <w:szCs w:val="24"/>
        </w:rPr>
        <w:pPrChange w:id="241" w:author="Linderhof, Vincent" w:date="2016-03-06T19:00:00Z">
          <w:pPr>
            <w:pStyle w:val="ListParagraph"/>
            <w:numPr>
              <w:numId w:val="6"/>
            </w:numPr>
            <w:ind w:hanging="360"/>
          </w:pPr>
        </w:pPrChange>
      </w:pPr>
      <w:del w:id="242" w:author="Linderhof, Vincent" w:date="2016-03-06T19:00:00Z">
        <w:r w:rsidRPr="008429BD" w:rsidDel="00034885">
          <w:rPr>
            <w:rFonts w:ascii="Times New Roman" w:hAnsi="Times New Roman"/>
            <w:sz w:val="24"/>
            <w:szCs w:val="24"/>
          </w:rPr>
          <w:delText>The data for the DDS are relatively easy to collect.</w:delText>
        </w:r>
      </w:del>
      <w:r w:rsidRPr="008429BD">
        <w:rPr>
          <w:rFonts w:ascii="Times New Roman" w:hAnsi="Times New Roman"/>
          <w:sz w:val="24"/>
          <w:szCs w:val="24"/>
        </w:rPr>
        <w:t xml:space="preserve">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xml:space="preserve">, see </w:t>
      </w:r>
      <w:proofErr w:type="spellStart"/>
      <w:r w:rsidR="00FC2951" w:rsidRPr="008429BD">
        <w:rPr>
          <w:rFonts w:ascii="Times New Roman" w:hAnsi="Times New Roman"/>
          <w:sz w:val="24"/>
          <w:szCs w:val="24"/>
        </w:rPr>
        <w:t>Torheim</w:t>
      </w:r>
      <w:proofErr w:type="spellEnd"/>
      <w:r w:rsidR="00FC2951" w:rsidRPr="008429BD">
        <w:rPr>
          <w:rFonts w:ascii="Times New Roman" w:hAnsi="Times New Roman"/>
          <w:sz w:val="24"/>
          <w:szCs w:val="24"/>
        </w:rPr>
        <w:t xml:space="preserve">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71F74670" w14:textId="2FB409DD" w:rsidR="00A546B9" w:rsidRPr="008429BD" w:rsidDel="004717E5" w:rsidRDefault="003C681F" w:rsidP="00F77985">
      <w:pPr>
        <w:rPr>
          <w:del w:id="243" w:author="Linderhof, Vincent" w:date="2016-03-06T10:55:00Z"/>
          <w:rFonts w:ascii="Times New Roman" w:hAnsi="Times New Roman"/>
          <w:sz w:val="24"/>
          <w:szCs w:val="24"/>
        </w:rPr>
      </w:pPr>
      <w:commentRangeStart w:id="244"/>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183E">
        <w:rPr>
          <w:rFonts w:ascii="Times New Roman" w:hAnsi="Times New Roman"/>
          <w:sz w:val="24"/>
          <w:szCs w:val="24"/>
          <w:rPrChange w:id="245" w:author="Linderhof, Vincent" w:date="2016-03-04T20:50:00Z">
            <w:rPr/>
          </w:rPrChange>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183E">
        <w:rPr>
          <w:rFonts w:ascii="Times New Roman" w:hAnsi="Times New Roman"/>
          <w:sz w:val="24"/>
          <w:szCs w:val="24"/>
          <w:rPrChange w:id="246" w:author="Linderhof, Vincent" w:date="2016-03-04T20:50:00Z">
            <w:rPr/>
          </w:rPrChange>
        </w:rPr>
        <w:fldChar w:fldCharType="separate"/>
      </w:r>
      <w:r w:rsidR="00E02A8C" w:rsidRPr="008429BD">
        <w:rPr>
          <w:rFonts w:ascii="Times New Roman" w:hAnsi="Times New Roman"/>
          <w:sz w:val="24"/>
          <w:szCs w:val="24"/>
        </w:rPr>
        <w:t>(Jones</w:t>
      </w:r>
      <w:ins w:id="247" w:author="Linderhof, Vincent" w:date="2016-03-06T11:34:00Z">
        <w:r w:rsidR="00DA4F80">
          <w:rPr>
            <w:rFonts w:ascii="Times New Roman" w:hAnsi="Times New Roman"/>
            <w:sz w:val="24"/>
            <w:szCs w:val="24"/>
          </w:rPr>
          <w:t xml:space="preserve"> et al.</w:t>
        </w:r>
      </w:ins>
      <w:del w:id="248" w:author="Linderhof, Vincent" w:date="2016-03-06T11:35:00Z">
        <w:r w:rsidR="00E02A8C" w:rsidRPr="008429BD" w:rsidDel="00DA4F80">
          <w:rPr>
            <w:rFonts w:ascii="Times New Roman" w:hAnsi="Times New Roman"/>
            <w:sz w:val="24"/>
            <w:szCs w:val="24"/>
          </w:rPr>
          <w:delText>, Shrinivas, and Bezner-Kerr</w:delText>
        </w:r>
      </w:del>
      <w:r w:rsidR="00E02A8C" w:rsidRPr="008429BD">
        <w:rPr>
          <w:rFonts w:ascii="Times New Roman" w:hAnsi="Times New Roman"/>
          <w:sz w:val="24"/>
          <w:szCs w:val="24"/>
        </w:rPr>
        <w:t xml:space="preserve"> 2014)</w:t>
      </w:r>
      <w:r w:rsidR="00CB6828" w:rsidRPr="00A0183E">
        <w:rPr>
          <w:rFonts w:ascii="Times New Roman" w:hAnsi="Times New Roman"/>
          <w:sz w:val="24"/>
          <w:szCs w:val="24"/>
          <w:rPrChange w:id="249" w:author="Linderhof, Vincent" w:date="2016-03-04T20:50:00Z">
            <w:rPr/>
          </w:rPrChange>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 xml:space="preserve">ood groups but with weights set to one and the Food Variety Score counts individual food items.  </w:t>
      </w:r>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w:t>
      </w:r>
    </w:p>
    <w:p w14:paraId="5D2BF9A3" w14:textId="40C7D801" w:rsidR="007B33EB" w:rsidRPr="008429BD" w:rsidRDefault="001D1F9F" w:rsidP="00F77985">
      <w:pPr>
        <w:rPr>
          <w:rFonts w:ascii="Times New Roman" w:hAnsi="Times New Roman"/>
          <w:sz w:val="24"/>
          <w:szCs w:val="24"/>
        </w:rPr>
      </w:pPr>
      <w:r w:rsidRPr="008429BD">
        <w:rPr>
          <w:rFonts w:ascii="Times New Roman" w:hAnsi="Times New Roman"/>
          <w:sz w:val="24"/>
          <w:szCs w:val="24"/>
        </w:rPr>
        <w:t>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183E">
        <w:rPr>
          <w:rFonts w:ascii="Times New Roman" w:hAnsi="Times New Roman"/>
          <w:sz w:val="24"/>
          <w:szCs w:val="24"/>
          <w:rPrChange w:id="250" w:author="Linderhof, Vincent" w:date="2016-03-04T20:50:00Z">
            <w:rPr/>
          </w:rPrChange>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183E">
        <w:rPr>
          <w:rFonts w:ascii="Times New Roman" w:hAnsi="Times New Roman"/>
          <w:sz w:val="24"/>
          <w:szCs w:val="24"/>
          <w:rPrChange w:id="251" w:author="Linderhof, Vincent" w:date="2016-03-04T20:50:00Z">
            <w:rPr/>
          </w:rPrChange>
        </w:rPr>
        <w:fldChar w:fldCharType="separate"/>
      </w:r>
      <w:r w:rsidR="00CB6828" w:rsidRPr="008429BD">
        <w:rPr>
          <w:rFonts w:ascii="Times New Roman" w:hAnsi="Times New Roman"/>
          <w:sz w:val="24"/>
          <w:szCs w:val="24"/>
        </w:rPr>
        <w:t>(United Nations World Food Programme 2008)</w:t>
      </w:r>
      <w:r w:rsidR="00CB6828" w:rsidRPr="00A0183E">
        <w:rPr>
          <w:rFonts w:ascii="Times New Roman" w:hAnsi="Times New Roman"/>
          <w:sz w:val="24"/>
          <w:szCs w:val="24"/>
          <w:rPrChange w:id="252" w:author="Linderhof, Vincent" w:date="2016-03-04T20:50:00Z">
            <w:rPr/>
          </w:rPrChange>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 xml:space="preserve">. </w:t>
      </w:r>
      <w:r w:rsidR="00164494" w:rsidRPr="008429BD">
        <w:rPr>
          <w:rFonts w:ascii="Times New Roman" w:hAnsi="Times New Roman"/>
          <w:sz w:val="24"/>
          <w:szCs w:val="24"/>
        </w:rPr>
        <w:t xml:space="preserve"> </w:t>
      </w:r>
      <w:commentRangeEnd w:id="244"/>
      <w:r w:rsidR="00B57B38" w:rsidRPr="008429BD">
        <w:rPr>
          <w:rStyle w:val="CommentReference"/>
          <w:rFonts w:ascii="Times New Roman" w:hAnsi="Times New Roman"/>
          <w:sz w:val="24"/>
          <w:szCs w:val="24"/>
        </w:rPr>
        <w:commentReference w:id="244"/>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1CFBA0E7" w:rsidR="00810E49" w:rsidRPr="008429BD" w:rsidRDefault="004A5D5C" w:rsidP="00F77985">
      <w:pPr>
        <w:rPr>
          <w:rFonts w:ascii="Times New Roman" w:hAnsi="Times New Roman"/>
          <w:sz w:val="24"/>
          <w:szCs w:val="24"/>
        </w:rPr>
      </w:pPr>
      <w:r w:rsidRPr="008429BD">
        <w:rPr>
          <w:rFonts w:ascii="Times New Roman" w:hAnsi="Times New Roman"/>
          <w:sz w:val="24"/>
          <w:szCs w:val="24"/>
        </w:rPr>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xml:space="preserve">; recall that </w:t>
      </w:r>
      <w:commentRangeStart w:id="253"/>
      <w:r w:rsidR="00542574" w:rsidRPr="008429BD">
        <w:rPr>
          <w:rFonts w:ascii="Times New Roman" w:hAnsi="Times New Roman"/>
          <w:sz w:val="24"/>
          <w:szCs w:val="24"/>
        </w:rPr>
        <w:t xml:space="preserve">farm production diversity is an exogenous variable </w:t>
      </w:r>
      <w:commentRangeEnd w:id="253"/>
      <w:r w:rsidR="00B57B38" w:rsidRPr="008429BD">
        <w:rPr>
          <w:rStyle w:val="CommentReference"/>
          <w:rFonts w:ascii="Times New Roman" w:hAnsi="Times New Roman"/>
          <w:sz w:val="24"/>
          <w:szCs w:val="24"/>
        </w:rPr>
        <w:commentReference w:id="253"/>
      </w:r>
      <w:r w:rsidR="00542574" w:rsidRPr="008429BD">
        <w:rPr>
          <w:rFonts w:ascii="Times New Roman" w:hAnsi="Times New Roman"/>
          <w:sz w:val="24"/>
          <w:szCs w:val="24"/>
        </w:rPr>
        <w:t>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w:t>
      </w:r>
      <w:ins w:id="254" w:author="Linderhof, Vincent" w:date="2016-03-06T11:11:00Z">
        <w:r w:rsidR="00560A37">
          <w:rPr>
            <w:rFonts w:ascii="Times New Roman" w:hAnsi="Times New Roman"/>
            <w:sz w:val="24"/>
            <w:szCs w:val="24"/>
          </w:rPr>
          <w:t> </w:t>
        </w:r>
      </w:ins>
      <w:ins w:id="255" w:author="Linderhof, Vincent" w:date="2016-03-06T11:10:00Z">
        <w:r w:rsidR="00560A37">
          <w:rPr>
            <w:rFonts w:ascii="Times New Roman" w:hAnsi="Times New Roman"/>
            <w:sz w:val="24"/>
            <w:szCs w:val="24"/>
          </w:rPr>
          <w:t>et</w:t>
        </w:r>
      </w:ins>
      <w:ins w:id="256" w:author="Linderhof, Vincent" w:date="2016-03-06T11:11:00Z">
        <w:r w:rsidR="00560A37">
          <w:rPr>
            <w:rFonts w:ascii="Times New Roman" w:hAnsi="Times New Roman"/>
            <w:sz w:val="24"/>
            <w:szCs w:val="24"/>
          </w:rPr>
          <w:t> </w:t>
        </w:r>
      </w:ins>
      <w:ins w:id="257" w:author="Linderhof, Vincent" w:date="2016-03-06T11:10:00Z">
        <w:r w:rsidR="00560A37">
          <w:rPr>
            <w:rFonts w:ascii="Times New Roman" w:hAnsi="Times New Roman"/>
            <w:sz w:val="24"/>
            <w:szCs w:val="24"/>
          </w:rPr>
          <w:t>al.</w:t>
        </w:r>
      </w:ins>
      <w:ins w:id="258" w:author="Linderhof, Vincent" w:date="2016-03-06T11:11:00Z">
        <w:r w:rsidR="00560A37">
          <w:rPr>
            <w:rFonts w:ascii="Times New Roman" w:hAnsi="Times New Roman"/>
            <w:sz w:val="24"/>
            <w:szCs w:val="24"/>
          </w:rPr>
          <w:t> </w:t>
        </w:r>
      </w:ins>
      <w:del w:id="259" w:author="Linderhof, Vincent" w:date="2016-03-06T11:10:00Z">
        <w:r w:rsidR="002F284D" w:rsidRPr="008429BD" w:rsidDel="00560A37">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4E40217E" w14:textId="619DE490" w:rsidR="00560A37" w:rsidRDefault="00AC0DB4" w:rsidP="00F77985">
      <w:pPr>
        <w:rPr>
          <w:ins w:id="260" w:author="Linderhof, Vincent" w:date="2016-03-06T11:17:00Z"/>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w:t>
      </w:r>
      <w:del w:id="261" w:author="Linderhof, Vincent" w:date="2016-03-06T11:11:00Z">
        <w:r w:rsidR="004A5D5C" w:rsidRPr="008429BD" w:rsidDel="00560A37">
          <w:rPr>
            <w:rFonts w:ascii="Times New Roman" w:hAnsi="Times New Roman"/>
            <w:sz w:val="24"/>
            <w:szCs w:val="24"/>
          </w:rPr>
          <w:delText xml:space="preserve">measure of </w:delText>
        </w:r>
      </w:del>
      <w:r w:rsidR="004A5D5C" w:rsidRPr="008429BD">
        <w:rPr>
          <w:rFonts w:ascii="Times New Roman" w:hAnsi="Times New Roman"/>
          <w:sz w:val="24"/>
          <w:szCs w:val="24"/>
        </w:rPr>
        <w:t xml:space="preserve">farm production diversity </w:t>
      </w:r>
      <w:ins w:id="262" w:author="Linderhof, Vincent" w:date="2016-03-06T11:12:00Z">
        <w:r w:rsidR="00560A37">
          <w:rPr>
            <w:rFonts w:ascii="Times New Roman" w:hAnsi="Times New Roman"/>
            <w:sz w:val="24"/>
            <w:szCs w:val="24"/>
          </w:rPr>
          <w:t xml:space="preserve">indicator </w:t>
        </w:r>
      </w:ins>
      <w:r w:rsidR="00B57B38" w:rsidRPr="008429BD">
        <w:rPr>
          <w:rFonts w:ascii="Times New Roman" w:hAnsi="Times New Roman"/>
          <w:sz w:val="24"/>
          <w:szCs w:val="24"/>
        </w:rPr>
        <w:t xml:space="preserve">is </w:t>
      </w:r>
      <w:ins w:id="263" w:author="Linderhof, Vincent" w:date="2016-03-06T11:27:00Z">
        <w:r w:rsidR="0087321E">
          <w:rPr>
            <w:rFonts w:ascii="Times New Roman" w:hAnsi="Times New Roman"/>
            <w:sz w:val="24"/>
            <w:szCs w:val="24"/>
          </w:rPr>
          <w:t xml:space="preserve">the crop count, which is </w:t>
        </w:r>
      </w:ins>
      <w:r w:rsidR="00B57B38" w:rsidRPr="008429BD">
        <w:rPr>
          <w:rFonts w:ascii="Times New Roman" w:hAnsi="Times New Roman"/>
          <w:sz w:val="24"/>
          <w:szCs w:val="24"/>
        </w:rPr>
        <w:t xml:space="preserve">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ins w:id="264" w:author="Linderhof, Vincent" w:date="2016-03-06T11:17:00Z">
        <w:r w:rsidR="00560A37">
          <w:rPr>
            <w:rFonts w:ascii="Times New Roman" w:hAnsi="Times New Roman"/>
            <w:sz w:val="24"/>
            <w:szCs w:val="24"/>
          </w:rPr>
          <w:t>:</w:t>
        </w:r>
      </w:ins>
    </w:p>
    <w:p w14:paraId="14C6A735" w14:textId="22394441" w:rsidR="0087321E" w:rsidRDefault="00560A37" w:rsidP="00F77985">
      <w:pPr>
        <w:rPr>
          <w:ins w:id="265" w:author="Linderhof, Vincent" w:date="2016-03-06T11:22:00Z"/>
          <w:rFonts w:ascii="Times New Roman" w:hAnsi="Times New Roman"/>
          <w:sz w:val="24"/>
          <w:szCs w:val="24"/>
        </w:rPr>
      </w:pPr>
      <m:oMath>
        <m:sSub>
          <m:sSubPr>
            <m:ctrlPr>
              <w:ins w:id="266" w:author="Linderhof, Vincent" w:date="2016-03-06T11:17:00Z">
                <w:rPr>
                  <w:rFonts w:ascii="Cambria Math" w:hAnsi="Cambria Math"/>
                  <w:sz w:val="24"/>
                  <w:szCs w:val="24"/>
                </w:rPr>
              </w:ins>
            </m:ctrlPr>
          </m:sSubPr>
          <m:e>
            <m:r>
              <w:ins w:id="267" w:author="Linderhof, Vincent" w:date="2016-03-06T11:18:00Z">
                <w:rPr>
                  <w:rFonts w:ascii="Cambria Math" w:hAnsi="Cambria Math"/>
                  <w:sz w:val="24"/>
                  <w:szCs w:val="24"/>
                </w:rPr>
                <m:t>Crop count</m:t>
              </w:ins>
            </m:r>
          </m:e>
          <m:sub>
            <m:r>
              <w:ins w:id="268" w:author="Linderhof, Vincent" w:date="2016-03-06T11:17:00Z">
                <w:rPr>
                  <w:rFonts w:ascii="Cambria Math" w:hAnsi="Cambria Math"/>
                  <w:sz w:val="24"/>
                  <w:szCs w:val="24"/>
                </w:rPr>
                <m:t>i</m:t>
              </w:ins>
            </m:r>
          </m:sub>
        </m:sSub>
        <m:r>
          <w:ins w:id="269" w:author="Linderhof, Vincent" w:date="2016-03-06T11:17:00Z">
            <m:rPr>
              <m:sty m:val="p"/>
            </m:rPr>
            <w:rPr>
              <w:rFonts w:ascii="Cambria Math" w:hAnsi="Cambria Math"/>
              <w:sz w:val="24"/>
              <w:szCs w:val="24"/>
            </w:rPr>
            <m:t>=1-</m:t>
          </w:ins>
        </m:r>
        <m:nary>
          <m:naryPr>
            <m:chr m:val="∑"/>
            <m:subHide m:val="1"/>
            <m:supHide m:val="1"/>
            <m:ctrlPr>
              <w:ins w:id="270" w:author="Linderhof, Vincent" w:date="2016-03-06T11:17:00Z">
                <w:rPr>
                  <w:rFonts w:ascii="Cambria Math" w:hAnsi="Cambria Math"/>
                  <w:sz w:val="24"/>
                  <w:szCs w:val="24"/>
                </w:rPr>
              </w:ins>
            </m:ctrlPr>
          </m:naryPr>
          <m:sub/>
          <m:sup/>
          <m:e>
            <m:sSubSup>
              <m:sSubSupPr>
                <m:ctrlPr>
                  <w:ins w:id="271" w:author="Linderhof, Vincent" w:date="2016-03-06T11:17:00Z">
                    <w:rPr>
                      <w:rFonts w:ascii="Cambria Math" w:hAnsi="Cambria Math"/>
                      <w:sz w:val="24"/>
                      <w:szCs w:val="24"/>
                    </w:rPr>
                  </w:ins>
                </m:ctrlPr>
              </m:sSubSupPr>
              <m:e>
                <m:r>
                  <w:ins w:id="272" w:author="Linderhof, Vincent" w:date="2016-03-06T11:19:00Z">
                    <w:rPr>
                      <w:rFonts w:ascii="Cambria Math" w:hAnsi="Cambria Math"/>
                      <w:sz w:val="24"/>
                      <w:szCs w:val="24"/>
                    </w:rPr>
                    <m:t>I</m:t>
                  </w:ins>
                </m:r>
              </m:e>
              <m:sub>
                <m:r>
                  <w:ins w:id="273" w:author="Linderhof, Vincent" w:date="2016-03-06T11:25:00Z">
                    <w:rPr>
                      <w:rFonts w:ascii="Cambria Math" w:hAnsi="Cambria Math"/>
                      <w:sz w:val="24"/>
                      <w:szCs w:val="24"/>
                    </w:rPr>
                    <m:t>i</m:t>
                  </w:ins>
                </m:r>
                <m:r>
                  <w:ins w:id="274" w:author="Linderhof, Vincent" w:date="2016-03-06T11:24:00Z">
                    <w:rPr>
                      <w:rFonts w:ascii="Cambria Math" w:hAnsi="Cambria Math"/>
                      <w:sz w:val="24"/>
                      <w:szCs w:val="24"/>
                    </w:rPr>
                    <m:t>j</m:t>
                  </w:ins>
                </m:r>
              </m:sub>
              <m:sup/>
            </m:sSubSup>
          </m:e>
        </m:nary>
      </m:oMath>
      <w:ins w:id="275" w:author="Linderhof, Vincent" w:date="2016-03-06T11:17:00Z">
        <w:r w:rsidRPr="008429BD">
          <w:rPr>
            <w:rFonts w:ascii="Times New Roman" w:hAnsi="Times New Roman"/>
            <w:sz w:val="24"/>
            <w:szCs w:val="24"/>
          </w:rPr>
          <w:t xml:space="preserve"> </w:t>
        </w:r>
      </w:ins>
    </w:p>
    <w:p w14:paraId="34E55B75" w14:textId="257F5FC0" w:rsidR="009D6491" w:rsidRPr="008429BD" w:rsidRDefault="00560A37" w:rsidP="00F77985">
      <w:pPr>
        <w:rPr>
          <w:rFonts w:ascii="Times New Roman" w:hAnsi="Times New Roman"/>
          <w:sz w:val="24"/>
          <w:szCs w:val="24"/>
        </w:rPr>
      </w:pPr>
      <w:ins w:id="276" w:author="Linderhof, Vincent" w:date="2016-03-06T11:17:00Z">
        <w:r w:rsidRPr="008429BD">
          <w:rPr>
            <w:rFonts w:ascii="Times New Roman" w:hAnsi="Times New Roman"/>
            <w:sz w:val="24"/>
            <w:szCs w:val="24"/>
          </w:rPr>
          <w:t xml:space="preserve">with </w:t>
        </w:r>
      </w:ins>
      <w:ins w:id="277" w:author="Linderhof, Vincent" w:date="2016-03-06T11:21:00Z">
        <w:r w:rsidR="0087321E" w:rsidRPr="0087321E">
          <w:rPr>
            <w:rFonts w:ascii="Times New Roman" w:hAnsi="Times New Roman"/>
            <w:i/>
            <w:sz w:val="24"/>
            <w:szCs w:val="24"/>
            <w:rPrChange w:id="278" w:author="Linderhof, Vincent" w:date="2016-03-06T11:22:00Z">
              <w:rPr>
                <w:rFonts w:ascii="Times New Roman" w:hAnsi="Times New Roman"/>
                <w:sz w:val="24"/>
                <w:szCs w:val="24"/>
              </w:rPr>
            </w:rPrChange>
          </w:rPr>
          <w:t>j</w:t>
        </w:r>
        <w:r w:rsidR="0087321E">
          <w:rPr>
            <w:rFonts w:ascii="Times New Roman" w:hAnsi="Times New Roman"/>
            <w:sz w:val="24"/>
            <w:szCs w:val="24"/>
          </w:rPr>
          <w:t xml:space="preserve"> </w:t>
        </w:r>
      </w:ins>
      <w:ins w:id="279" w:author="Linderhof, Vincent" w:date="2016-03-06T11:24:00Z">
        <w:r w:rsidR="0087321E">
          <w:rPr>
            <w:rFonts w:ascii="Times New Roman" w:hAnsi="Times New Roman"/>
            <w:sz w:val="24"/>
            <w:szCs w:val="24"/>
          </w:rPr>
          <w:t xml:space="preserve">the </w:t>
        </w:r>
      </w:ins>
      <w:ins w:id="280" w:author="Linderhof, Vincent" w:date="2016-03-06T11:26:00Z">
        <w:r w:rsidR="0087321E">
          <w:rPr>
            <w:rFonts w:ascii="Times New Roman" w:hAnsi="Times New Roman"/>
            <w:sz w:val="24"/>
            <w:szCs w:val="24"/>
          </w:rPr>
          <w:t xml:space="preserve">different </w:t>
        </w:r>
      </w:ins>
      <w:ins w:id="281" w:author="Linderhof, Vincent" w:date="2016-03-06T11:24:00Z">
        <w:r w:rsidR="0087321E">
          <w:rPr>
            <w:rFonts w:ascii="Times New Roman" w:hAnsi="Times New Roman"/>
            <w:sz w:val="24"/>
            <w:szCs w:val="24"/>
          </w:rPr>
          <w:t>crop</w:t>
        </w:r>
      </w:ins>
      <w:ins w:id="282" w:author="Linderhof, Vincent" w:date="2016-03-06T11:26:00Z">
        <w:r w:rsidR="0087321E">
          <w:rPr>
            <w:rFonts w:ascii="Times New Roman" w:hAnsi="Times New Roman"/>
            <w:sz w:val="24"/>
            <w:szCs w:val="24"/>
          </w:rPr>
          <w:t>s</w:t>
        </w:r>
      </w:ins>
      <w:ins w:id="283" w:author="Linderhof, Vincent" w:date="2016-03-06T11:24:00Z">
        <w:r w:rsidR="0087321E">
          <w:rPr>
            <w:rFonts w:ascii="Times New Roman" w:hAnsi="Times New Roman"/>
            <w:sz w:val="24"/>
            <w:szCs w:val="24"/>
          </w:rPr>
          <w:t xml:space="preserve"> </w:t>
        </w:r>
      </w:ins>
      <w:ins w:id="284" w:author="Linderhof, Vincent" w:date="2016-03-06T11:21:00Z">
        <w:r w:rsidR="0087321E">
          <w:rPr>
            <w:rFonts w:ascii="Times New Roman" w:hAnsi="Times New Roman"/>
            <w:sz w:val="24"/>
            <w:szCs w:val="24"/>
          </w:rPr>
          <w:t>grown by househo</w:t>
        </w:r>
      </w:ins>
      <w:ins w:id="285" w:author="Linderhof, Vincent" w:date="2016-03-06T11:22:00Z">
        <w:r w:rsidR="0087321E">
          <w:rPr>
            <w:rFonts w:ascii="Times New Roman" w:hAnsi="Times New Roman"/>
            <w:sz w:val="24"/>
            <w:szCs w:val="24"/>
          </w:rPr>
          <w:t>l</w:t>
        </w:r>
      </w:ins>
      <w:ins w:id="286" w:author="Linderhof, Vincent" w:date="2016-03-06T11:21:00Z">
        <w:r w:rsidR="0087321E">
          <w:rPr>
            <w:rFonts w:ascii="Times New Roman" w:hAnsi="Times New Roman"/>
            <w:sz w:val="24"/>
            <w:szCs w:val="24"/>
          </w:rPr>
          <w:t>d</w:t>
        </w:r>
      </w:ins>
      <w:ins w:id="287" w:author="Linderhof, Vincent" w:date="2016-03-06T11:24:00Z">
        <w:r w:rsidR="0087321E">
          <w:rPr>
            <w:rFonts w:ascii="Times New Roman" w:hAnsi="Times New Roman"/>
            <w:sz w:val="24"/>
            <w:szCs w:val="24"/>
          </w:rPr>
          <w:t xml:space="preserve"> </w:t>
        </w:r>
        <w:proofErr w:type="spellStart"/>
        <w:r w:rsidR="0087321E" w:rsidRPr="0087321E">
          <w:rPr>
            <w:rFonts w:ascii="Times New Roman" w:hAnsi="Times New Roman"/>
            <w:i/>
            <w:sz w:val="24"/>
            <w:szCs w:val="24"/>
            <w:rPrChange w:id="288" w:author="Linderhof, Vincent" w:date="2016-03-06T11:26:00Z">
              <w:rPr>
                <w:rFonts w:ascii="Times New Roman" w:hAnsi="Times New Roman"/>
                <w:sz w:val="24"/>
                <w:szCs w:val="24"/>
              </w:rPr>
            </w:rPrChange>
          </w:rPr>
          <w:t>i</w:t>
        </w:r>
      </w:ins>
      <w:proofErr w:type="spellEnd"/>
      <w:ins w:id="289" w:author="Linderhof, Vincent" w:date="2016-03-06T11:22:00Z">
        <w:r w:rsidR="0087321E">
          <w:rPr>
            <w:rFonts w:ascii="Times New Roman" w:hAnsi="Times New Roman"/>
            <w:sz w:val="24"/>
            <w:szCs w:val="24"/>
          </w:rPr>
          <w:t>.</w:t>
        </w:r>
      </w:ins>
      <w:ins w:id="290" w:author="Linderhof, Vincent" w:date="2016-03-06T11:21:00Z">
        <w:r w:rsidR="0087321E">
          <w:rPr>
            <w:rFonts w:ascii="Times New Roman" w:hAnsi="Times New Roman"/>
            <w:sz w:val="24"/>
            <w:szCs w:val="24"/>
          </w:rPr>
          <w:t xml:space="preserve"> </w:t>
        </w:r>
      </w:ins>
      <w:del w:id="291" w:author="Linderhof, Vincent" w:date="2016-03-06T11:27:00Z">
        <w:r w:rsidR="009D6491" w:rsidRPr="008429BD" w:rsidDel="0087321E">
          <w:rPr>
            <w:rFonts w:ascii="Times New Roman" w:hAnsi="Times New Roman"/>
            <w:sz w:val="24"/>
            <w:szCs w:val="24"/>
          </w:rPr>
          <w:delText xml:space="preserve">. </w:delText>
        </w:r>
      </w:del>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00AC0DB4"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4174EB8F" w:rsidR="007B33EB" w:rsidRPr="008429BD" w:rsidRDefault="0051759F"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ins w:id="292" w:author="Linderhof, Vincent" w:date="2016-03-06T11:18:00Z">
        <w:r w:rsidR="00560A37">
          <w:rPr>
            <w:rFonts w:ascii="Times New Roman" w:hAnsi="Times New Roman"/>
            <w:sz w:val="24"/>
            <w:szCs w:val="24"/>
          </w:rPr>
          <w:t xml:space="preserve"> </w:t>
        </w:r>
      </w:ins>
    </w:p>
    <w:p w14:paraId="4624F9C1" w14:textId="77074931"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proofErr w:type="spellStart"/>
      <w:r w:rsidR="003B221E" w:rsidRPr="008429BD">
        <w:rPr>
          <w:rFonts w:ascii="Times New Roman" w:hAnsi="Times New Roman"/>
          <w:i/>
          <w:sz w:val="24"/>
          <w:szCs w:val="24"/>
        </w:rPr>
        <w:t>i</w:t>
      </w:r>
      <w:proofErr w:type="spellEnd"/>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proofErr w:type="spellStart"/>
      <w:r w:rsidR="003B221E" w:rsidRPr="008429BD">
        <w:rPr>
          <w:rFonts w:ascii="Times New Roman" w:hAnsi="Times New Roman"/>
          <w:i/>
          <w:sz w:val="24"/>
          <w:szCs w:val="24"/>
        </w:rPr>
        <w:t>i</w:t>
      </w:r>
      <w:proofErr w:type="spellEnd"/>
      <w:r w:rsidR="00C421EA" w:rsidRPr="008429BD">
        <w:rPr>
          <w:rFonts w:ascii="Times New Roman" w:hAnsi="Times New Roman"/>
          <w:sz w:val="24"/>
          <w:szCs w:val="24"/>
        </w:rPr>
        <w:t xml:space="preserve"> </w:t>
      </w:r>
      <w:r w:rsidR="003B221E" w:rsidRPr="008429BD">
        <w:rPr>
          <w:rFonts w:ascii="Times New Roman" w:hAnsi="Times New Roman"/>
          <w:sz w:val="24"/>
          <w:szCs w:val="24"/>
        </w:rPr>
        <w:t xml:space="preserve">and </w:t>
      </w:r>
      <m:oMath>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proofErr w:type="spellStart"/>
      <w:r w:rsidRPr="008429BD">
        <w:rPr>
          <w:rFonts w:ascii="Times New Roman" w:hAnsi="Times New Roman"/>
          <w:i/>
          <w:sz w:val="24"/>
          <w:szCs w:val="24"/>
        </w:rPr>
        <w:t>i</w:t>
      </w:r>
      <w:proofErr w:type="spellEnd"/>
      <w:ins w:id="293" w:author="Linderhof, Vincent" w:date="2016-03-06T11:19:00Z">
        <w:r w:rsidR="00560A37">
          <w:rPr>
            <w:rFonts w:ascii="Times New Roman" w:hAnsi="Times New Roman"/>
            <w:i/>
            <w:sz w:val="24"/>
            <w:szCs w:val="24"/>
          </w:rPr>
          <w:t xml:space="preserve"> </w:t>
        </w:r>
        <w:r w:rsidR="00560A37" w:rsidRPr="00560A37">
          <w:rPr>
            <w:rFonts w:ascii="Times New Roman" w:hAnsi="Times New Roman"/>
            <w:sz w:val="24"/>
            <w:szCs w:val="24"/>
            <w:rPrChange w:id="294" w:author="Linderhof, Vincent" w:date="2016-03-06T11:19:00Z">
              <w:rPr>
                <w:rFonts w:ascii="Times New Roman" w:hAnsi="Times New Roman"/>
                <w:i/>
                <w:sz w:val="24"/>
                <w:szCs w:val="24"/>
              </w:rPr>
            </w:rPrChange>
          </w:rPr>
          <w:t xml:space="preserve">with </w:t>
        </w:r>
        <w:r w:rsidR="00560A37" w:rsidRPr="00560A37">
          <w:rPr>
            <w:rFonts w:ascii="Times New Roman" w:hAnsi="Times New Roman"/>
            <w:i/>
            <w:sz w:val="24"/>
            <w:szCs w:val="24"/>
            <w:rPrChange w:id="295" w:author="Linderhof, Vincent" w:date="2016-03-06T11:19:00Z">
              <w:rPr>
                <w:rFonts w:ascii="Times New Roman" w:hAnsi="Times New Roman"/>
                <w:i/>
                <w:sz w:val="24"/>
                <w:szCs w:val="24"/>
              </w:rPr>
            </w:rPrChange>
          </w:rPr>
          <w:t>j</w:t>
        </w:r>
        <w:r w:rsidR="00560A37" w:rsidRPr="00560A37">
          <w:rPr>
            <w:rFonts w:ascii="Times New Roman" w:hAnsi="Times New Roman"/>
            <w:sz w:val="24"/>
            <w:szCs w:val="24"/>
            <w:rPrChange w:id="296" w:author="Linderhof, Vincent" w:date="2016-03-06T11:19:00Z">
              <w:rPr>
                <w:rFonts w:ascii="Times New Roman" w:hAnsi="Times New Roman"/>
                <w:i/>
                <w:sz w:val="24"/>
                <w:szCs w:val="24"/>
              </w:rPr>
            </w:rPrChange>
          </w:rPr>
          <w:t>=1</w:t>
        </w:r>
        <w:r w:rsidR="00560A37">
          <w:rPr>
            <w:rFonts w:ascii="Times New Roman" w:hAnsi="Times New Roman"/>
            <w:sz w:val="24"/>
            <w:szCs w:val="24"/>
          </w:rPr>
          <w:t>,</w:t>
        </w:r>
        <w:r w:rsidR="00560A37" w:rsidRPr="00560A37">
          <w:rPr>
            <w:rFonts w:ascii="Times New Roman" w:hAnsi="Times New Roman"/>
            <w:sz w:val="24"/>
            <w:szCs w:val="24"/>
            <w:rPrChange w:id="297" w:author="Linderhof, Vincent" w:date="2016-03-06T11:19:00Z">
              <w:rPr>
                <w:rFonts w:ascii="Times New Roman" w:hAnsi="Times New Roman"/>
                <w:i/>
                <w:sz w:val="24"/>
                <w:szCs w:val="24"/>
              </w:rPr>
            </w:rPrChange>
          </w:rPr>
          <w:t>..</w:t>
        </w:r>
        <w:r w:rsidR="00560A37">
          <w:rPr>
            <w:rFonts w:ascii="Times New Roman" w:hAnsi="Times New Roman"/>
            <w:sz w:val="24"/>
            <w:szCs w:val="24"/>
          </w:rPr>
          <w:t>,</w:t>
        </w:r>
        <w:r w:rsidR="00560A37" w:rsidRPr="00560A37">
          <w:rPr>
            <w:rFonts w:ascii="Times New Roman" w:hAnsi="Times New Roman"/>
            <w:sz w:val="24"/>
            <w:szCs w:val="24"/>
            <w:rPrChange w:id="298" w:author="Linderhof, Vincent" w:date="2016-03-06T11:19:00Z">
              <w:rPr>
                <w:rFonts w:ascii="Times New Roman" w:hAnsi="Times New Roman"/>
                <w:i/>
                <w:sz w:val="24"/>
                <w:szCs w:val="24"/>
              </w:rPr>
            </w:rPrChange>
          </w:rPr>
          <w:t>12</w:t>
        </w:r>
      </w:ins>
      <w:r w:rsidRPr="008429BD">
        <w:rPr>
          <w:rFonts w:ascii="Times New Roman" w:hAnsi="Times New Roman"/>
          <w:sz w:val="24"/>
          <w:szCs w:val="24"/>
        </w:rPr>
        <w:t xml:space="preserve">. </w:t>
      </w:r>
      <w:del w:id="299" w:author="Linderhof, Vincent" w:date="2016-03-06T11:19:00Z">
        <w:r w:rsidR="006312A8" w:rsidRPr="008429BD" w:rsidDel="00560A37">
          <w:rPr>
            <w:rFonts w:ascii="Times New Roman" w:hAnsi="Times New Roman"/>
            <w:sz w:val="24"/>
            <w:szCs w:val="24"/>
          </w:rPr>
          <w:delText xml:space="preserve"> </w:delText>
        </w:r>
      </w:del>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22891A0D" w14:textId="77777777" w:rsidR="0087321E" w:rsidRDefault="00D47918" w:rsidP="00F77985">
      <w:pPr>
        <w:rPr>
          <w:ins w:id="300" w:author="Linderhof, Vincent" w:date="2016-03-06T11:28:00Z"/>
          <w:rFonts w:ascii="Times New Roman" w:hAnsi="Times New Roman"/>
          <w:sz w:val="24"/>
          <w:szCs w:val="24"/>
        </w:rPr>
      </w:pPr>
      <w:commentRangeStart w:id="301"/>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w:t>
      </w:r>
      <w:ins w:id="302" w:author="Linderhof, Vincent" w:date="2016-03-06T11:08:00Z">
        <w:r w:rsidR="00304F95">
          <w:rPr>
            <w:rFonts w:ascii="Times New Roman" w:hAnsi="Times New Roman"/>
            <w:sz w:val="24"/>
            <w:szCs w:val="24"/>
          </w:rPr>
          <w:t xml:space="preserve">is the </w:t>
        </w:r>
        <w:r w:rsidR="00304F95" w:rsidRPr="0087321E">
          <w:rPr>
            <w:rFonts w:ascii="Times New Roman" w:hAnsi="Times New Roman"/>
            <w:i/>
            <w:sz w:val="24"/>
            <w:szCs w:val="24"/>
            <w:rPrChange w:id="303" w:author="Linderhof, Vincent" w:date="2016-03-06T11:27:00Z">
              <w:rPr>
                <w:rFonts w:ascii="Times New Roman" w:hAnsi="Times New Roman"/>
                <w:sz w:val="24"/>
                <w:szCs w:val="24"/>
              </w:rPr>
            </w:rPrChange>
          </w:rPr>
          <w:t>own production ratio</w:t>
        </w:r>
        <w:r w:rsidR="00304F95">
          <w:rPr>
            <w:rFonts w:ascii="Times New Roman" w:hAnsi="Times New Roman"/>
            <w:sz w:val="24"/>
            <w:szCs w:val="24"/>
          </w:rPr>
          <w:t xml:space="preserve"> which </w:t>
        </w:r>
      </w:ins>
      <w:r w:rsidR="001C5DE5" w:rsidRPr="008429BD">
        <w:rPr>
          <w:rFonts w:ascii="Times New Roman" w:hAnsi="Times New Roman"/>
          <w:sz w:val="24"/>
          <w:szCs w:val="24"/>
        </w:rPr>
        <w:t>has</w:t>
      </w:r>
      <w:r w:rsidR="002C7BFC" w:rsidRPr="008429BD">
        <w:rPr>
          <w:rFonts w:ascii="Times New Roman" w:hAnsi="Times New Roman"/>
          <w:sz w:val="24"/>
          <w:szCs w:val="24"/>
        </w:rPr>
        <w:t xml:space="preserve"> not </w:t>
      </w:r>
      <w:del w:id="304" w:author="Linderhof, Vincent" w:date="2016-03-06T11:08:00Z">
        <w:r w:rsidR="001C5DE5" w:rsidRPr="008429BD" w:rsidDel="00304F95">
          <w:rPr>
            <w:rFonts w:ascii="Times New Roman" w:hAnsi="Times New Roman"/>
            <w:sz w:val="24"/>
            <w:szCs w:val="24"/>
          </w:rPr>
          <w:delText xml:space="preserve">previously </w:delText>
        </w:r>
      </w:del>
      <w:r w:rsidR="001C5DE5" w:rsidRPr="008429BD">
        <w:rPr>
          <w:rFonts w:ascii="Times New Roman" w:hAnsi="Times New Roman"/>
          <w:sz w:val="24"/>
          <w:szCs w:val="24"/>
        </w:rPr>
        <w:t xml:space="preserve">been used </w:t>
      </w:r>
      <w:r w:rsidR="002C7BFC" w:rsidRPr="008429BD">
        <w:rPr>
          <w:rFonts w:ascii="Times New Roman" w:hAnsi="Times New Roman"/>
          <w:sz w:val="24"/>
          <w:szCs w:val="24"/>
        </w:rPr>
        <w:t>in the literature</w:t>
      </w:r>
      <w:commentRangeEnd w:id="301"/>
      <w:r w:rsidR="00595A6D" w:rsidRPr="008429BD">
        <w:rPr>
          <w:rStyle w:val="CommentReference"/>
          <w:rFonts w:ascii="Times New Roman" w:hAnsi="Times New Roman"/>
          <w:sz w:val="24"/>
          <w:szCs w:val="24"/>
        </w:rPr>
        <w:commentReference w:id="301"/>
      </w:r>
      <w:ins w:id="305" w:author="Linderhof, Vincent" w:date="2016-03-06T11:08:00Z">
        <w:r w:rsidR="00304F95">
          <w:rPr>
            <w:rFonts w:ascii="Times New Roman" w:hAnsi="Times New Roman"/>
            <w:sz w:val="24"/>
            <w:szCs w:val="24"/>
          </w:rPr>
          <w:t xml:space="preserve"> before</w:t>
        </w:r>
      </w:ins>
      <w:r w:rsidR="001C5DE5" w:rsidRPr="008429BD">
        <w:rPr>
          <w:rFonts w:ascii="Times New Roman" w:hAnsi="Times New Roman"/>
          <w:sz w:val="24"/>
          <w:szCs w:val="24"/>
        </w:rPr>
        <w:t>.</w:t>
      </w:r>
      <w:r w:rsidR="002C7BFC" w:rsidRPr="008429BD">
        <w:rPr>
          <w:rFonts w:ascii="Times New Roman" w:hAnsi="Times New Roman"/>
          <w:sz w:val="24"/>
          <w:szCs w:val="24"/>
        </w:rPr>
        <w:t xml:space="preserve"> </w:t>
      </w:r>
    </w:p>
    <w:p w14:paraId="09254B0A" w14:textId="77777777" w:rsidR="00DA4F80" w:rsidRDefault="0087321E" w:rsidP="00F77985">
      <w:pPr>
        <w:rPr>
          <w:ins w:id="306" w:author="Linderhof, Vincent" w:date="2016-03-06T11:36:00Z"/>
          <w:rFonts w:ascii="Times New Roman" w:hAnsi="Times New Roman"/>
          <w:sz w:val="24"/>
          <w:szCs w:val="24"/>
        </w:rPr>
      </w:pPr>
      <m:oMath>
        <m:sSub>
          <m:sSubPr>
            <m:ctrlPr>
              <w:ins w:id="307" w:author="Linderhof, Vincent" w:date="2016-03-06T11:28:00Z">
                <w:rPr>
                  <w:rFonts w:ascii="Cambria Math" w:hAnsi="Cambria Math"/>
                  <w:sz w:val="24"/>
                  <w:szCs w:val="24"/>
                </w:rPr>
              </w:ins>
            </m:ctrlPr>
          </m:sSubPr>
          <m:e>
            <m:r>
              <w:ins w:id="308" w:author="Linderhof, Vincent" w:date="2016-03-06T11:28:00Z">
                <w:rPr>
                  <w:rFonts w:ascii="Cambria Math" w:hAnsi="Cambria Math"/>
                  <w:sz w:val="24"/>
                  <w:szCs w:val="24"/>
                </w:rPr>
                <m:t>Own production ratio</m:t>
              </w:ins>
            </m:r>
          </m:e>
          <m:sub>
            <m:r>
              <w:ins w:id="309" w:author="Linderhof, Vincent" w:date="2016-03-06T11:28:00Z">
                <w:rPr>
                  <w:rFonts w:ascii="Cambria Math" w:hAnsi="Cambria Math"/>
                  <w:sz w:val="24"/>
                  <w:szCs w:val="24"/>
                </w:rPr>
                <m:t>i</m:t>
              </w:ins>
            </m:r>
          </m:sub>
        </m:sSub>
        <m:r>
          <w:ins w:id="310" w:author="Linderhof, Vincent" w:date="2016-03-06T11:28:00Z">
            <m:rPr>
              <m:sty m:val="p"/>
            </m:rPr>
            <w:rPr>
              <w:rFonts w:ascii="Cambria Math" w:hAnsi="Cambria Math"/>
              <w:sz w:val="24"/>
              <w:szCs w:val="24"/>
            </w:rPr>
            <m:t>=</m:t>
          </w:ins>
        </m:r>
        <m:f>
          <m:fPr>
            <m:ctrlPr>
              <w:ins w:id="311" w:author="Linderhof, Vincent" w:date="2016-03-06T11:31:00Z">
                <w:rPr>
                  <w:rFonts w:ascii="Cambria Math" w:hAnsi="Cambria Math"/>
                  <w:sz w:val="24"/>
                  <w:szCs w:val="24"/>
                </w:rPr>
              </w:ins>
            </m:ctrlPr>
          </m:fPr>
          <m:num>
            <m:nary>
              <m:naryPr>
                <m:chr m:val="∑"/>
                <m:subHide m:val="1"/>
                <m:supHide m:val="1"/>
                <m:ctrlPr>
                  <w:ins w:id="312" w:author="Linderhof, Vincent" w:date="2016-03-06T11:32:00Z">
                    <w:rPr>
                      <w:rFonts w:ascii="Cambria Math" w:hAnsi="Cambria Math"/>
                      <w:sz w:val="24"/>
                      <w:szCs w:val="24"/>
                    </w:rPr>
                  </w:ins>
                </m:ctrlPr>
              </m:naryPr>
              <m:sub/>
              <m:sup/>
              <m:e>
                <m:sSubSup>
                  <m:sSubSupPr>
                    <m:ctrlPr>
                      <w:ins w:id="313" w:author="Linderhof, Vincent" w:date="2016-03-06T11:32:00Z">
                        <w:rPr>
                          <w:rFonts w:ascii="Cambria Math" w:hAnsi="Cambria Math"/>
                          <w:sz w:val="24"/>
                          <w:szCs w:val="24"/>
                        </w:rPr>
                      </w:ins>
                    </m:ctrlPr>
                  </m:sSubSupPr>
                  <m:e>
                    <m:r>
                      <w:ins w:id="314" w:author="Linderhof, Vincent" w:date="2016-03-06T11:32:00Z">
                        <w:rPr>
                          <w:rFonts w:ascii="Cambria Math" w:hAnsi="Cambria Math"/>
                          <w:sz w:val="24"/>
                          <w:szCs w:val="24"/>
                        </w:rPr>
                        <m:t>I</m:t>
                      </w:ins>
                    </m:r>
                  </m:e>
                  <m:sub>
                    <m:r>
                      <w:ins w:id="315" w:author="Linderhof, Vincent" w:date="2016-03-06T11:32:00Z">
                        <w:rPr>
                          <w:rFonts w:ascii="Cambria Math" w:hAnsi="Cambria Math"/>
                          <w:sz w:val="24"/>
                          <w:szCs w:val="24"/>
                        </w:rPr>
                        <m:t>ij</m:t>
                      </w:ins>
                    </m:r>
                  </m:sub>
                  <m:sup/>
                </m:sSubSup>
              </m:e>
            </m:nary>
          </m:num>
          <m:den>
            <m:r>
              <w:ins w:id="316" w:author="Linderhof, Vincent" w:date="2016-03-06T11:32:00Z">
                <w:rPr>
                  <w:rFonts w:ascii="Cambria Math" w:hAnsi="Cambria Math"/>
                  <w:sz w:val="24"/>
                  <w:szCs w:val="24"/>
                </w:rPr>
                <m:t>12</m:t>
              </w:ins>
            </m:r>
          </m:den>
        </m:f>
      </m:oMath>
      <w:ins w:id="317" w:author="Linderhof, Vincent" w:date="2016-03-06T11:33:00Z">
        <w:r w:rsidR="00DA4F80">
          <w:rPr>
            <w:rFonts w:ascii="Times New Roman" w:hAnsi="Times New Roman"/>
            <w:sz w:val="24"/>
            <w:szCs w:val="24"/>
          </w:rPr>
          <w:t xml:space="preserve"> </w:t>
        </w:r>
      </w:ins>
    </w:p>
    <w:p w14:paraId="0EC2FD39" w14:textId="1A13B781" w:rsidR="004717E5" w:rsidRDefault="00DA4F80" w:rsidP="00F77985">
      <w:pPr>
        <w:rPr>
          <w:ins w:id="318" w:author="Linderhof, Vincent" w:date="2016-03-06T10:52:00Z"/>
          <w:rFonts w:ascii="Times New Roman" w:hAnsi="Times New Roman"/>
          <w:sz w:val="24"/>
          <w:szCs w:val="24"/>
        </w:rPr>
      </w:pPr>
      <w:ins w:id="319" w:author="Linderhof, Vincent" w:date="2016-03-06T11:33:00Z">
        <w:r>
          <w:rPr>
            <w:rFonts w:ascii="Times New Roman" w:hAnsi="Times New Roman"/>
            <w:sz w:val="24"/>
            <w:szCs w:val="24"/>
          </w:rPr>
          <w:t xml:space="preserve">with </w:t>
        </w:r>
        <w:r w:rsidRPr="00DA4F80">
          <w:rPr>
            <w:rFonts w:ascii="Times New Roman" w:hAnsi="Times New Roman"/>
            <w:i/>
            <w:sz w:val="24"/>
            <w:szCs w:val="24"/>
            <w:rPrChange w:id="320" w:author="Linderhof, Vincent" w:date="2016-03-06T11:35:00Z">
              <w:rPr>
                <w:rFonts w:ascii="Times New Roman" w:hAnsi="Times New Roman"/>
                <w:sz w:val="24"/>
                <w:szCs w:val="24"/>
              </w:rPr>
            </w:rPrChange>
          </w:rPr>
          <w:t>j</w:t>
        </w:r>
      </w:ins>
      <w:ins w:id="321" w:author="Linderhof, Vincent" w:date="2016-03-06T11:36:00Z">
        <w:r>
          <w:rPr>
            <w:rFonts w:ascii="Times New Roman" w:hAnsi="Times New Roman"/>
            <w:sz w:val="24"/>
            <w:szCs w:val="24"/>
          </w:rPr>
          <w:t xml:space="preserve"> is the production of crops from different </w:t>
        </w:r>
      </w:ins>
      <w:ins w:id="322" w:author="Linderhof, Vincent" w:date="2016-03-06T11:33:00Z">
        <w:r>
          <w:rPr>
            <w:rFonts w:ascii="Times New Roman" w:hAnsi="Times New Roman"/>
            <w:sz w:val="24"/>
            <w:szCs w:val="24"/>
          </w:rPr>
          <w:t>food gro</w:t>
        </w:r>
      </w:ins>
      <w:ins w:id="323" w:author="Linderhof, Vincent" w:date="2016-03-06T11:34:00Z">
        <w:r>
          <w:rPr>
            <w:rFonts w:ascii="Times New Roman" w:hAnsi="Times New Roman"/>
            <w:sz w:val="24"/>
            <w:szCs w:val="24"/>
          </w:rPr>
          <w:t>u</w:t>
        </w:r>
      </w:ins>
      <w:ins w:id="324" w:author="Linderhof, Vincent" w:date="2016-03-06T11:33:00Z">
        <w:r>
          <w:rPr>
            <w:rFonts w:ascii="Times New Roman" w:hAnsi="Times New Roman"/>
            <w:sz w:val="24"/>
            <w:szCs w:val="24"/>
          </w:rPr>
          <w:t>p</w:t>
        </w:r>
      </w:ins>
      <w:ins w:id="325" w:author="Linderhof, Vincent" w:date="2016-03-06T11:34:00Z">
        <w:r>
          <w:rPr>
            <w:rFonts w:ascii="Times New Roman" w:hAnsi="Times New Roman"/>
            <w:sz w:val="24"/>
            <w:szCs w:val="24"/>
          </w:rPr>
          <w:t>s</w:t>
        </w:r>
      </w:ins>
      <w:ins w:id="326" w:author="Linderhof, Vincent" w:date="2016-03-06T11:36:00Z">
        <w:r>
          <w:rPr>
            <w:rFonts w:ascii="Times New Roman" w:hAnsi="Times New Roman"/>
            <w:sz w:val="24"/>
            <w:szCs w:val="24"/>
          </w:rPr>
          <w:t>.</w:t>
        </w:r>
      </w:ins>
      <w:ins w:id="327" w:author="Linderhof, Vincent" w:date="2016-03-06T11:28:00Z">
        <w:r w:rsidR="0087321E" w:rsidRPr="008429BD">
          <w:rPr>
            <w:rFonts w:ascii="Times New Roman" w:hAnsi="Times New Roman"/>
            <w:sz w:val="24"/>
            <w:szCs w:val="24"/>
          </w:rPr>
          <w:t xml:space="preserve"> </w:t>
        </w:r>
      </w:ins>
      <w:del w:id="328" w:author="Linderhof, Vincent" w:date="2016-03-06T10:51:00Z">
        <w:r w:rsidR="000F524C" w:rsidRPr="008429BD" w:rsidDel="004717E5">
          <w:rPr>
            <w:rFonts w:ascii="Times New Roman" w:hAnsi="Times New Roman"/>
            <w:sz w:val="24"/>
            <w:szCs w:val="24"/>
          </w:rPr>
          <w:delText xml:space="preserve"> </w:delText>
        </w:r>
        <w:r w:rsidR="001C5DE5" w:rsidRPr="008429BD" w:rsidDel="004717E5">
          <w:rPr>
            <w:rFonts w:ascii="Times New Roman" w:hAnsi="Times New Roman"/>
            <w:sz w:val="24"/>
            <w:szCs w:val="24"/>
          </w:rPr>
          <w:delText xml:space="preserve"> </w:delText>
        </w:r>
      </w:del>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w:t>
      </w:r>
      <w:ins w:id="329" w:author="Linderhof, Vincent" w:date="2016-03-06T11:09:00Z">
        <w:r w:rsidR="00304F95">
          <w:rPr>
            <w:rFonts w:ascii="Times New Roman" w:hAnsi="Times New Roman"/>
            <w:sz w:val="24"/>
            <w:szCs w:val="24"/>
          </w:rPr>
          <w:t xml:space="preserve">direct link between </w:t>
        </w:r>
      </w:ins>
      <w:del w:id="330" w:author="Linderhof, Vincent" w:date="2016-03-06T11:09:00Z">
        <w:r w:rsidR="00FF75B3" w:rsidRPr="008429BD" w:rsidDel="00304F95">
          <w:rPr>
            <w:rFonts w:ascii="Times New Roman" w:hAnsi="Times New Roman"/>
            <w:sz w:val="24"/>
            <w:szCs w:val="24"/>
          </w:rPr>
          <w:delText xml:space="preserve">effects of </w:delText>
        </w:r>
      </w:del>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00D47918"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00D47918"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del w:id="331" w:author="Linderhof, Vincent" w:date="2016-03-06T11:35:00Z">
        <w:r w:rsidR="00915B59" w:rsidRPr="008429BD" w:rsidDel="00DA4F80">
          <w:rPr>
            <w:rFonts w:ascii="Times New Roman" w:hAnsi="Times New Roman"/>
            <w:sz w:val="24"/>
            <w:szCs w:val="24"/>
          </w:rPr>
          <w:delText xml:space="preserve"> </w:delText>
        </w:r>
      </w:del>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the</w:t>
      </w:r>
      <w:ins w:id="332" w:author="Linderhof, Vincent" w:date="2016-03-06T11:36:00Z">
        <w:r>
          <w:rPr>
            <w:rFonts w:ascii="Times New Roman" w:hAnsi="Times New Roman"/>
            <w:sz w:val="24"/>
            <w:szCs w:val="24"/>
          </w:rPr>
          <w:t xml:space="preserve"> nutrition diversity indicators</w:t>
        </w:r>
      </w:ins>
      <w:r w:rsidR="00542574" w:rsidRPr="008429BD">
        <w:rPr>
          <w:rFonts w:ascii="Times New Roman" w:hAnsi="Times New Roman"/>
          <w:sz w:val="24"/>
          <w:szCs w:val="24"/>
        </w:rPr>
        <w:t xml:space="preserve"> </w:t>
      </w:r>
      <w:r w:rsidR="00D47918" w:rsidRPr="008429BD">
        <w:rPr>
          <w:rFonts w:ascii="Times New Roman" w:hAnsi="Times New Roman"/>
          <w:sz w:val="24"/>
          <w:szCs w:val="24"/>
        </w:rPr>
        <w:t>FVS and DDS</w:t>
      </w:r>
      <w:del w:id="333" w:author="Linderhof, Vincent" w:date="2016-03-06T11:37:00Z">
        <w:r w:rsidR="00542574" w:rsidRPr="008429BD" w:rsidDel="00DA4F80">
          <w:rPr>
            <w:rFonts w:ascii="Times New Roman" w:hAnsi="Times New Roman"/>
            <w:sz w:val="24"/>
            <w:szCs w:val="24"/>
          </w:rPr>
          <w:delText xml:space="preserve"> measures</w:delText>
        </w:r>
      </w:del>
      <w:r w:rsidR="00D47918" w:rsidRPr="008429BD">
        <w:rPr>
          <w:rFonts w:ascii="Times New Roman" w:hAnsi="Times New Roman"/>
          <w:sz w:val="24"/>
          <w:szCs w:val="24"/>
        </w:rPr>
        <w:t xml:space="preserve">, </w:t>
      </w:r>
      <w:r w:rsidR="00121B18" w:rsidRPr="008429BD">
        <w:rPr>
          <w:rFonts w:ascii="Times New Roman" w:hAnsi="Times New Roman"/>
          <w:sz w:val="24"/>
          <w:szCs w:val="24"/>
        </w:rPr>
        <w:t xml:space="preserve">our third </w:t>
      </w:r>
      <w:r w:rsidR="00D47918"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00D47918"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00D47918" w:rsidRPr="008429BD">
        <w:rPr>
          <w:rFonts w:ascii="Times New Roman" w:hAnsi="Times New Roman"/>
          <w:sz w:val="24"/>
          <w:szCs w:val="24"/>
        </w:rPr>
        <w:t xml:space="preserve"> </w:t>
      </w:r>
      <w:r w:rsidR="00D47918"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00D47918"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00D47918"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moveToRangeStart w:id="334" w:author="Linderhof, Vincent" w:date="2016-03-06T11:38:00Z" w:name="move445027610"/>
      <w:moveTo w:id="335" w:author="Linderhof, Vincent" w:date="2016-03-06T11:38:00Z">
        <w:r w:rsidRPr="008429BD">
          <w:rPr>
            <w:rFonts w:ascii="Times New Roman" w:hAnsi="Times New Roman"/>
            <w:sz w:val="24"/>
            <w:szCs w:val="24"/>
          </w:rPr>
          <w:t xml:space="preserve">The same nutritional matching and groups are considered as in the DDS and as a result a score is calculated between 0 and 12 inclusive. This new indicator is easy to calculate and could provide policy makers with an additional indicator of health. This variable seems important especially for households consuming their own production and we expect that a production of various nutritional food group should improve the diet quality. </w:t>
        </w:r>
      </w:moveTo>
      <w:moveToRangeEnd w:id="334"/>
      <w:r w:rsidR="00542574" w:rsidRPr="008429BD">
        <w:rPr>
          <w:rFonts w:ascii="Times New Roman" w:hAnsi="Times New Roman"/>
          <w:sz w:val="24"/>
          <w:szCs w:val="24"/>
        </w:rPr>
        <w:t xml:space="preserve"> </w:t>
      </w:r>
    </w:p>
    <w:p w14:paraId="7FA63D35" w14:textId="613FDAA3" w:rsidR="00E67275" w:rsidRPr="008429BD" w:rsidRDefault="00FF75B3" w:rsidP="00F77985">
      <w:pPr>
        <w:rPr>
          <w:rFonts w:ascii="Times New Roman" w:hAnsi="Times New Roman"/>
          <w:sz w:val="24"/>
          <w:szCs w:val="24"/>
        </w:rPr>
      </w:pPr>
      <w:r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w:t>
      </w:r>
      <w:del w:id="336" w:author="Linderhof, Vincent" w:date="2016-03-06T11:37:00Z">
        <w:r w:rsidR="00C73F13" w:rsidRPr="008429BD" w:rsidDel="00DA4F80">
          <w:rPr>
            <w:rFonts w:ascii="Times New Roman" w:hAnsi="Times New Roman"/>
            <w:sz w:val="24"/>
            <w:szCs w:val="24"/>
          </w:rPr>
          <w:delText xml:space="preserve">consumption </w:delText>
        </w:r>
      </w:del>
      <w:ins w:id="337" w:author="Linderhof, Vincent" w:date="2016-03-06T11:37:00Z">
        <w:r w:rsidR="00DA4F80">
          <w:rPr>
            <w:rFonts w:ascii="Times New Roman" w:hAnsi="Times New Roman"/>
            <w:sz w:val="24"/>
            <w:szCs w:val="24"/>
          </w:rPr>
          <w:t>dietary</w:t>
        </w:r>
        <w:r w:rsidR="00DA4F80" w:rsidRPr="008429BD">
          <w:rPr>
            <w:rFonts w:ascii="Times New Roman" w:hAnsi="Times New Roman"/>
            <w:sz w:val="24"/>
            <w:szCs w:val="24"/>
          </w:rPr>
          <w:t xml:space="preserve"> </w:t>
        </w:r>
      </w:ins>
      <w:r w:rsidR="00C73F13" w:rsidRPr="008429BD">
        <w:rPr>
          <w:rFonts w:ascii="Times New Roman" w:hAnsi="Times New Roman"/>
          <w:sz w:val="24"/>
          <w:szCs w:val="24"/>
        </w:rPr>
        <w:t xml:space="preserve">diversity. </w:t>
      </w:r>
      <w:del w:id="338" w:author="Linderhof, Vincent" w:date="2016-03-06T11:38:00Z">
        <w:r w:rsidR="00C73F13" w:rsidRPr="008429BD" w:rsidDel="00DA4F80">
          <w:rPr>
            <w:rFonts w:ascii="Times New Roman" w:hAnsi="Times New Roman"/>
            <w:sz w:val="24"/>
            <w:szCs w:val="24"/>
          </w:rPr>
          <w:delText xml:space="preserve"> </w:delText>
        </w:r>
      </w:del>
      <w:moveFromRangeStart w:id="339" w:author="Linderhof, Vincent" w:date="2016-03-06T11:38:00Z" w:name="move445027610"/>
      <w:moveFrom w:id="340" w:author="Linderhof, Vincent" w:date="2016-03-06T11:38:00Z">
        <w:r w:rsidR="00D47918" w:rsidRPr="008429BD" w:rsidDel="00DA4F80">
          <w:rPr>
            <w:rFonts w:ascii="Times New Roman" w:hAnsi="Times New Roman"/>
            <w:sz w:val="24"/>
            <w:szCs w:val="24"/>
          </w:rPr>
          <w:t xml:space="preserve">The same </w:t>
        </w:r>
        <w:r w:rsidR="00542574" w:rsidRPr="008429BD" w:rsidDel="00DA4F80">
          <w:rPr>
            <w:rFonts w:ascii="Times New Roman" w:hAnsi="Times New Roman"/>
            <w:sz w:val="24"/>
            <w:szCs w:val="24"/>
          </w:rPr>
          <w:t xml:space="preserve">nutritional </w:t>
        </w:r>
        <w:r w:rsidR="00D47918" w:rsidRPr="008429BD" w:rsidDel="00DA4F80">
          <w:rPr>
            <w:rFonts w:ascii="Times New Roman" w:hAnsi="Times New Roman"/>
            <w:sz w:val="24"/>
            <w:szCs w:val="24"/>
          </w:rPr>
          <w:t>matching and groups are consider</w:t>
        </w:r>
        <w:r w:rsidR="004F7FD6" w:rsidRPr="008429BD" w:rsidDel="00DA4F80">
          <w:rPr>
            <w:rFonts w:ascii="Times New Roman" w:hAnsi="Times New Roman"/>
            <w:sz w:val="24"/>
            <w:szCs w:val="24"/>
          </w:rPr>
          <w:t>ed</w:t>
        </w:r>
        <w:r w:rsidR="00D47918" w:rsidRPr="008429BD" w:rsidDel="00DA4F80">
          <w:rPr>
            <w:rFonts w:ascii="Times New Roman" w:hAnsi="Times New Roman"/>
            <w:sz w:val="24"/>
            <w:szCs w:val="24"/>
          </w:rPr>
          <w:t xml:space="preserve"> </w:t>
        </w:r>
        <w:r w:rsidR="00D6331F" w:rsidRPr="008429BD" w:rsidDel="00DA4F80">
          <w:rPr>
            <w:rFonts w:ascii="Times New Roman" w:hAnsi="Times New Roman"/>
            <w:sz w:val="24"/>
            <w:szCs w:val="24"/>
          </w:rPr>
          <w:t>as in</w:t>
        </w:r>
        <w:r w:rsidR="00D47918" w:rsidRPr="008429BD" w:rsidDel="00DA4F80">
          <w:rPr>
            <w:rFonts w:ascii="Times New Roman" w:hAnsi="Times New Roman"/>
            <w:sz w:val="24"/>
            <w:szCs w:val="24"/>
          </w:rPr>
          <w:t xml:space="preserve"> the </w:t>
        </w:r>
        <w:r w:rsidR="00F7322C" w:rsidRPr="008429BD" w:rsidDel="00DA4F80">
          <w:rPr>
            <w:rFonts w:ascii="Times New Roman" w:hAnsi="Times New Roman"/>
            <w:sz w:val="24"/>
            <w:szCs w:val="24"/>
          </w:rPr>
          <w:t>DDS</w:t>
        </w:r>
        <w:r w:rsidR="00542574" w:rsidRPr="008429BD" w:rsidDel="00DA4F80">
          <w:rPr>
            <w:rFonts w:ascii="Times New Roman" w:hAnsi="Times New Roman"/>
            <w:sz w:val="24"/>
            <w:szCs w:val="24"/>
          </w:rPr>
          <w:t xml:space="preserve"> </w:t>
        </w:r>
        <w:r w:rsidR="000E7D9B" w:rsidRPr="008429BD" w:rsidDel="00DA4F80">
          <w:rPr>
            <w:rFonts w:ascii="Times New Roman" w:hAnsi="Times New Roman"/>
            <w:sz w:val="24"/>
            <w:szCs w:val="24"/>
          </w:rPr>
          <w:t xml:space="preserve">and </w:t>
        </w:r>
        <w:r w:rsidR="00542574" w:rsidRPr="008429BD" w:rsidDel="00DA4F80">
          <w:rPr>
            <w:rFonts w:ascii="Times New Roman" w:hAnsi="Times New Roman"/>
            <w:sz w:val="24"/>
            <w:szCs w:val="24"/>
          </w:rPr>
          <w:t xml:space="preserve">as a </w:t>
        </w:r>
        <w:r w:rsidR="000E7D9B" w:rsidRPr="008429BD" w:rsidDel="00DA4F80">
          <w:rPr>
            <w:rFonts w:ascii="Times New Roman" w:hAnsi="Times New Roman"/>
            <w:sz w:val="24"/>
            <w:szCs w:val="24"/>
          </w:rPr>
          <w:t>result</w:t>
        </w:r>
        <w:r w:rsidR="00121B18" w:rsidRPr="008429BD" w:rsidDel="00DA4F80">
          <w:rPr>
            <w:rFonts w:ascii="Times New Roman" w:hAnsi="Times New Roman"/>
            <w:sz w:val="24"/>
            <w:szCs w:val="24"/>
          </w:rPr>
          <w:t xml:space="preserve"> </w:t>
        </w:r>
        <w:r w:rsidR="00D47918" w:rsidRPr="008429BD" w:rsidDel="00DA4F80">
          <w:rPr>
            <w:rFonts w:ascii="Times New Roman" w:hAnsi="Times New Roman"/>
            <w:sz w:val="24"/>
            <w:szCs w:val="24"/>
          </w:rPr>
          <w:t xml:space="preserve">a score </w:t>
        </w:r>
        <w:r w:rsidR="00542574" w:rsidRPr="008429BD" w:rsidDel="00DA4F80">
          <w:rPr>
            <w:rFonts w:ascii="Times New Roman" w:hAnsi="Times New Roman"/>
            <w:sz w:val="24"/>
            <w:szCs w:val="24"/>
          </w:rPr>
          <w:t xml:space="preserve">is calculated </w:t>
        </w:r>
        <w:r w:rsidR="00121B18" w:rsidRPr="008429BD" w:rsidDel="00DA4F80">
          <w:rPr>
            <w:rFonts w:ascii="Times New Roman" w:hAnsi="Times New Roman"/>
            <w:sz w:val="24"/>
            <w:szCs w:val="24"/>
          </w:rPr>
          <w:t xml:space="preserve">between </w:t>
        </w:r>
        <w:r w:rsidR="0045506A" w:rsidRPr="008429BD" w:rsidDel="00DA4F80">
          <w:rPr>
            <w:rFonts w:ascii="Times New Roman" w:hAnsi="Times New Roman"/>
            <w:sz w:val="24"/>
            <w:szCs w:val="24"/>
          </w:rPr>
          <w:t>0 and</w:t>
        </w:r>
        <w:r w:rsidR="00D47918" w:rsidRPr="008429BD" w:rsidDel="00DA4F80">
          <w:rPr>
            <w:rFonts w:ascii="Times New Roman" w:hAnsi="Times New Roman"/>
            <w:sz w:val="24"/>
            <w:szCs w:val="24"/>
          </w:rPr>
          <w:t xml:space="preserve"> 1</w:t>
        </w:r>
        <w:r w:rsidR="0061143A" w:rsidRPr="008429BD" w:rsidDel="00DA4F80">
          <w:rPr>
            <w:rFonts w:ascii="Times New Roman" w:hAnsi="Times New Roman"/>
            <w:sz w:val="24"/>
            <w:szCs w:val="24"/>
          </w:rPr>
          <w:t>2</w:t>
        </w:r>
        <w:r w:rsidR="00121B18" w:rsidRPr="008429BD" w:rsidDel="00DA4F80">
          <w:rPr>
            <w:rFonts w:ascii="Times New Roman" w:hAnsi="Times New Roman"/>
            <w:sz w:val="24"/>
            <w:szCs w:val="24"/>
          </w:rPr>
          <w:t xml:space="preserve"> inclusive</w:t>
        </w:r>
        <w:r w:rsidR="00D47918" w:rsidRPr="008429BD" w:rsidDel="00DA4F80">
          <w:rPr>
            <w:rFonts w:ascii="Times New Roman" w:hAnsi="Times New Roman"/>
            <w:sz w:val="24"/>
            <w:szCs w:val="24"/>
          </w:rPr>
          <w:t>.</w:t>
        </w:r>
        <w:r w:rsidR="00645521" w:rsidRPr="008429BD" w:rsidDel="00DA4F80">
          <w:rPr>
            <w:rFonts w:ascii="Times New Roman" w:hAnsi="Times New Roman"/>
            <w:sz w:val="24"/>
            <w:szCs w:val="24"/>
          </w:rPr>
          <w:t xml:space="preserve"> This new indicator is easy to calculate and</w:t>
        </w:r>
        <w:r w:rsidR="00121B18" w:rsidRPr="008429BD" w:rsidDel="00DA4F80">
          <w:rPr>
            <w:rFonts w:ascii="Times New Roman" w:hAnsi="Times New Roman"/>
            <w:sz w:val="24"/>
            <w:szCs w:val="24"/>
          </w:rPr>
          <w:t xml:space="preserve"> could provide</w:t>
        </w:r>
        <w:r w:rsidR="00645521" w:rsidRPr="008429BD" w:rsidDel="00DA4F80">
          <w:rPr>
            <w:rFonts w:ascii="Times New Roman" w:hAnsi="Times New Roman"/>
            <w:sz w:val="24"/>
            <w:szCs w:val="24"/>
          </w:rPr>
          <w:t xml:space="preserve"> poli</w:t>
        </w:r>
        <w:r w:rsidR="00121B18" w:rsidRPr="008429BD" w:rsidDel="00DA4F80">
          <w:rPr>
            <w:rFonts w:ascii="Times New Roman" w:hAnsi="Times New Roman"/>
            <w:sz w:val="24"/>
            <w:szCs w:val="24"/>
          </w:rPr>
          <w:t xml:space="preserve">cy makers with an </w:t>
        </w:r>
        <w:r w:rsidR="000E7D9B" w:rsidRPr="008429BD" w:rsidDel="00DA4F80">
          <w:rPr>
            <w:rFonts w:ascii="Times New Roman" w:hAnsi="Times New Roman"/>
            <w:sz w:val="24"/>
            <w:szCs w:val="24"/>
          </w:rPr>
          <w:t>additional indicator of health.</w:t>
        </w:r>
        <w:r w:rsidR="00121B18" w:rsidRPr="008429BD" w:rsidDel="00DA4F80">
          <w:rPr>
            <w:rFonts w:ascii="Times New Roman" w:hAnsi="Times New Roman"/>
            <w:sz w:val="24"/>
            <w:szCs w:val="24"/>
          </w:rPr>
          <w:t xml:space="preserve"> </w:t>
        </w:r>
        <w:r w:rsidR="00455988" w:rsidRPr="008429BD" w:rsidDel="00DA4F80">
          <w:rPr>
            <w:rFonts w:ascii="Times New Roman" w:hAnsi="Times New Roman"/>
            <w:sz w:val="24"/>
            <w:szCs w:val="24"/>
          </w:rPr>
          <w:t>This variable seems important especially for household</w:t>
        </w:r>
        <w:r w:rsidR="00573063" w:rsidRPr="008429BD" w:rsidDel="00DA4F80">
          <w:rPr>
            <w:rFonts w:ascii="Times New Roman" w:hAnsi="Times New Roman"/>
            <w:sz w:val="24"/>
            <w:szCs w:val="24"/>
          </w:rPr>
          <w:t>s</w:t>
        </w:r>
        <w:r w:rsidR="00455988" w:rsidRPr="008429BD" w:rsidDel="00DA4F80">
          <w:rPr>
            <w:rFonts w:ascii="Times New Roman" w:hAnsi="Times New Roman"/>
            <w:sz w:val="24"/>
            <w:szCs w:val="24"/>
          </w:rPr>
          <w:t xml:space="preserve"> </w:t>
        </w:r>
        <w:r w:rsidR="00033DA8" w:rsidRPr="008429BD" w:rsidDel="00DA4F80">
          <w:rPr>
            <w:rFonts w:ascii="Times New Roman" w:hAnsi="Times New Roman"/>
            <w:sz w:val="24"/>
            <w:szCs w:val="24"/>
          </w:rPr>
          <w:t xml:space="preserve">consuming their own production and we expect that </w:t>
        </w:r>
        <w:r w:rsidR="00455988" w:rsidRPr="008429BD" w:rsidDel="00DA4F80">
          <w:rPr>
            <w:rFonts w:ascii="Times New Roman" w:hAnsi="Times New Roman"/>
            <w:sz w:val="24"/>
            <w:szCs w:val="24"/>
          </w:rPr>
          <w:t>a production of various nutritional food group should improve the diet quality.</w:t>
        </w:r>
        <w:r w:rsidR="00C07EAD" w:rsidRPr="008429BD" w:rsidDel="00DA4F80">
          <w:rPr>
            <w:rFonts w:ascii="Times New Roman" w:hAnsi="Times New Roman"/>
            <w:sz w:val="24"/>
            <w:szCs w:val="24"/>
          </w:rPr>
          <w:t xml:space="preserve">  </w:t>
        </w:r>
      </w:moveFrom>
      <w:moveFromRangeEnd w:id="339"/>
      <w:r w:rsidR="00C07EAD" w:rsidRPr="008429BD">
        <w:rPr>
          <w:rFonts w:ascii="Times New Roman" w:hAnsi="Times New Roman"/>
          <w:sz w:val="24"/>
          <w:szCs w:val="24"/>
        </w:rPr>
        <w:t xml:space="preserve">A separate exogenous variable indicating whether households </w:t>
      </w:r>
      <w:ins w:id="341" w:author="Linderhof, Vincent" w:date="2016-03-06T11:38:00Z">
        <w:r w:rsidR="00DA4F80">
          <w:rPr>
            <w:rFonts w:ascii="Times New Roman" w:hAnsi="Times New Roman"/>
            <w:sz w:val="24"/>
            <w:szCs w:val="24"/>
          </w:rPr>
          <w:t xml:space="preserve">is involved in livestock activities </w:t>
        </w:r>
      </w:ins>
      <w:del w:id="342" w:author="Linderhof, Vincent" w:date="2016-03-06T11:38:00Z">
        <w:r w:rsidR="00C07EAD" w:rsidRPr="008429BD" w:rsidDel="00DA4F80">
          <w:rPr>
            <w:rFonts w:ascii="Times New Roman" w:hAnsi="Times New Roman"/>
            <w:sz w:val="24"/>
            <w:szCs w:val="24"/>
          </w:rPr>
          <w:delText xml:space="preserve">raise animals such as chickens or cattle was </w:delText>
        </w:r>
      </w:del>
      <w:ins w:id="343" w:author="Linderhof, Vincent" w:date="2016-03-06T11:38:00Z">
        <w:r w:rsidR="00DA4F80">
          <w:rPr>
            <w:rFonts w:ascii="Times New Roman" w:hAnsi="Times New Roman"/>
            <w:sz w:val="24"/>
            <w:szCs w:val="24"/>
          </w:rPr>
          <w:t xml:space="preserve">will be </w:t>
        </w:r>
      </w:ins>
      <w:r w:rsidR="00C07EAD" w:rsidRPr="008429BD">
        <w:rPr>
          <w:rFonts w:ascii="Times New Roman" w:hAnsi="Times New Roman"/>
          <w:sz w:val="24"/>
          <w:szCs w:val="24"/>
        </w:rPr>
        <w:t xml:space="preserve">included in the regressions to test their effect on </w:t>
      </w:r>
      <w:del w:id="344" w:author="Linderhof, Vincent" w:date="2016-03-06T19:39:00Z">
        <w:r w:rsidR="00C07EAD" w:rsidRPr="008429BD" w:rsidDel="001B3DBD">
          <w:rPr>
            <w:rFonts w:ascii="Times New Roman" w:hAnsi="Times New Roman"/>
            <w:sz w:val="24"/>
            <w:szCs w:val="24"/>
          </w:rPr>
          <w:delText>household consumption</w:delText>
        </w:r>
      </w:del>
      <w:ins w:id="345" w:author="Linderhof, Vincent" w:date="2016-03-06T19:39:00Z">
        <w:r w:rsidR="001B3DBD">
          <w:rPr>
            <w:rFonts w:ascii="Times New Roman" w:hAnsi="Times New Roman"/>
            <w:sz w:val="24"/>
            <w:szCs w:val="24"/>
          </w:rPr>
          <w:t>nutrition</w:t>
        </w:r>
      </w:ins>
      <w:r w:rsidR="00C07EAD" w:rsidRPr="008429BD">
        <w:rPr>
          <w:rFonts w:ascii="Times New Roman" w:hAnsi="Times New Roman"/>
          <w:sz w:val="24"/>
          <w:szCs w:val="24"/>
        </w:rPr>
        <w:t xml:space="preserve"> diversity.   </w:t>
      </w:r>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3AE41A22" w:rsidR="00DD5B32" w:rsidRPr="008429BD" w:rsidRDefault="00896ECC" w:rsidP="00F77985">
      <w:pPr>
        <w:rPr>
          <w:rFonts w:ascii="Times New Roman" w:hAnsi="Times New Roman"/>
          <w:sz w:val="24"/>
          <w:szCs w:val="24"/>
        </w:rPr>
      </w:pPr>
      <w:r w:rsidRPr="008429BD">
        <w:rPr>
          <w:rFonts w:ascii="Times New Roman" w:hAnsi="Times New Roman"/>
          <w:sz w:val="24"/>
          <w:szCs w:val="24"/>
        </w:rPr>
        <w:lastRenderedPageBreak/>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del w:id="346" w:author="Linderhof, Vincent" w:date="2016-03-06T11:39:00Z">
        <w:r w:rsidRPr="008429BD" w:rsidDel="00DA4F80">
          <w:rPr>
            <w:rFonts w:ascii="Times New Roman" w:hAnsi="Times New Roman"/>
            <w:sz w:val="24"/>
            <w:szCs w:val="24"/>
          </w:rPr>
          <w:delText>(</w:delText>
        </w:r>
      </w:del>
      <w:r w:rsidRPr="008429BD">
        <w:rPr>
          <w:rFonts w:ascii="Times New Roman" w:hAnsi="Times New Roman"/>
          <w:sz w:val="24"/>
          <w:szCs w:val="24"/>
        </w:rPr>
        <w:t>Jones</w:t>
      </w:r>
      <w:ins w:id="347" w:author="Linderhof, Vincent" w:date="2016-03-06T11:39:00Z">
        <w:r w:rsidR="00DA4F80">
          <w:rPr>
            <w:rFonts w:ascii="Times New Roman" w:hAnsi="Times New Roman"/>
            <w:sz w:val="24"/>
            <w:szCs w:val="24"/>
          </w:rPr>
          <w:t xml:space="preserve"> et al. (</w:t>
        </w:r>
      </w:ins>
      <w:del w:id="348" w:author="Linderhof, Vincent" w:date="2016-03-06T11:39:00Z">
        <w:r w:rsidRPr="008429BD" w:rsidDel="00DA4F80">
          <w:rPr>
            <w:rFonts w:ascii="Times New Roman" w:hAnsi="Times New Roman"/>
            <w:sz w:val="24"/>
            <w:szCs w:val="24"/>
          </w:rPr>
          <w:delText xml:space="preserve">, Shrinivas, and Bezner-Kerr </w:delText>
        </w:r>
      </w:del>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We distinguish three nutrition diversity indicators, namely DDS, FFS and caloric intake. For the production diversity indicators, we use crop count,</w:t>
      </w:r>
      <w:del w:id="349" w:author="Linderhof, Vincent" w:date="2016-03-06T11:39:00Z">
        <w:r w:rsidR="00DD5B32" w:rsidRPr="008429BD" w:rsidDel="00DA4F80">
          <w:rPr>
            <w:rFonts w:ascii="Times New Roman" w:hAnsi="Times New Roman"/>
            <w:sz w:val="24"/>
            <w:szCs w:val="24"/>
          </w:rPr>
          <w:delText>.</w:delText>
        </w:r>
      </w:del>
      <w:r w:rsidR="00DD5B32" w:rsidRPr="008429BD">
        <w:rPr>
          <w:rFonts w:ascii="Times New Roman" w:hAnsi="Times New Roman"/>
          <w:sz w:val="24"/>
          <w:szCs w:val="24"/>
        </w:rPr>
        <w:t xml:space="preserve"> Simpson’s index, and the </w:t>
      </w:r>
      <w:ins w:id="350" w:author="Linderhof, Vincent" w:date="2016-03-06T11:39:00Z">
        <w:r w:rsidR="00DA4F80">
          <w:rPr>
            <w:rFonts w:ascii="Times New Roman" w:hAnsi="Times New Roman"/>
            <w:sz w:val="24"/>
            <w:szCs w:val="24"/>
          </w:rPr>
          <w:t>own production ratio</w:t>
        </w:r>
      </w:ins>
      <w:del w:id="351" w:author="Linderhof, Vincent" w:date="2016-03-06T11:40:00Z">
        <w:r w:rsidR="00DD5B32" w:rsidRPr="008429BD" w:rsidDel="00DA4F80">
          <w:rPr>
            <w:rFonts w:ascii="Times New Roman" w:hAnsi="Times New Roman"/>
            <w:sz w:val="24"/>
            <w:szCs w:val="24"/>
          </w:rPr>
          <w:delText>count of food crops in production</w:delText>
        </w:r>
      </w:del>
      <w:r w:rsidR="00DD5B32" w:rsidRPr="008429BD">
        <w:rPr>
          <w:rFonts w:ascii="Times New Roman" w:hAnsi="Times New Roman"/>
          <w:sz w:val="24"/>
          <w:szCs w:val="24"/>
        </w:rPr>
        <w:t>. I</w:t>
      </w:r>
      <w:del w:id="352" w:author="Linderhof, Vincent" w:date="2016-03-06T10:53:00Z">
        <w:r w:rsidR="00DD5B32" w:rsidRPr="008429BD" w:rsidDel="004717E5">
          <w:rPr>
            <w:rFonts w:ascii="Times New Roman" w:hAnsi="Times New Roman"/>
            <w:sz w:val="24"/>
            <w:szCs w:val="24"/>
          </w:rPr>
          <w:delText>i</w:delText>
        </w:r>
      </w:del>
      <w:r w:rsidR="00DD5B32" w:rsidRPr="008429BD">
        <w:rPr>
          <w:rFonts w:ascii="Times New Roman" w:hAnsi="Times New Roman"/>
          <w:sz w:val="24"/>
          <w:szCs w:val="24"/>
        </w:rPr>
        <w:t>n addition to the linear model regressions, we estimate a Poisson Generalized Panel Linear Model with fixed effects for the DDS indicator, because the DDS indicator is a count variable ranging from 1 to 12</w:t>
      </w:r>
      <w:ins w:id="353" w:author="Linderhof, Vincent" w:date="2016-03-06T11:40:00Z">
        <w:r w:rsidR="00DA4F80">
          <w:rPr>
            <w:rFonts w:ascii="Times New Roman" w:hAnsi="Times New Roman"/>
            <w:sz w:val="24"/>
            <w:szCs w:val="24"/>
          </w:rPr>
          <w:t xml:space="preserve">, which is likely to have </w:t>
        </w:r>
        <w:r w:rsidR="00283BB4">
          <w:rPr>
            <w:rFonts w:ascii="Times New Roman" w:hAnsi="Times New Roman"/>
            <w:sz w:val="24"/>
            <w:szCs w:val="24"/>
          </w:rPr>
          <w:t>a skewed distribution</w:t>
        </w:r>
      </w:ins>
      <w:r w:rsidR="00DD5B32" w:rsidRPr="008429BD">
        <w:rPr>
          <w:rFonts w:ascii="Times New Roman" w:hAnsi="Times New Roman"/>
          <w:sz w:val="24"/>
          <w:szCs w:val="24"/>
        </w:rPr>
        <w:t xml:space="preserve">. </w:t>
      </w:r>
    </w:p>
    <w:p w14:paraId="71E7F049" w14:textId="007327EE" w:rsidR="00283BB4" w:rsidRPr="008429BD" w:rsidRDefault="00283BB4" w:rsidP="00ED7104">
      <w:pPr>
        <w:rPr>
          <w:ins w:id="354" w:author="Linderhof, Vincent" w:date="2016-03-06T11:45:00Z"/>
          <w:rFonts w:ascii="Times New Roman" w:hAnsi="Times New Roman"/>
          <w:sz w:val="24"/>
          <w:szCs w:val="24"/>
        </w:rPr>
        <w:pPrChange w:id="355" w:author="Linderhof, Vincent" w:date="2016-03-06T11:53:00Z">
          <w:pPr/>
        </w:pPrChange>
      </w:pPr>
      <w:ins w:id="356" w:author="Linderhof, Vincent" w:date="2016-03-06T11:45:00Z">
        <w:r>
          <w:rPr>
            <w:rFonts w:ascii="Times New Roman" w:hAnsi="Times New Roman"/>
            <w:sz w:val="24"/>
            <w:szCs w:val="24"/>
          </w:rPr>
          <w:t>W</w:t>
        </w:r>
        <w:r w:rsidRPr="008429BD">
          <w:rPr>
            <w:rFonts w:ascii="Times New Roman" w:hAnsi="Times New Roman"/>
            <w:sz w:val="24"/>
            <w:szCs w:val="24"/>
          </w:rPr>
          <w:t xml:space="preserve">e test whether there is a relationship between farm production diversity and household caloric intake. </w:t>
        </w:r>
        <w:r>
          <w:rPr>
            <w:rFonts w:ascii="Times New Roman" w:hAnsi="Times New Roman"/>
            <w:sz w:val="24"/>
            <w:szCs w:val="24"/>
          </w:rPr>
          <w:t>For convenience, we assume that production dive</w:t>
        </w:r>
        <w:r w:rsidR="00ED7104">
          <w:rPr>
            <w:rFonts w:ascii="Times New Roman" w:hAnsi="Times New Roman"/>
            <w:sz w:val="24"/>
            <w:szCs w:val="24"/>
          </w:rPr>
          <w:t xml:space="preserve">rsity indicators are exogenous. </w:t>
        </w:r>
      </w:ins>
      <w:ins w:id="357" w:author="Linderhof, Vincent" w:date="2016-03-06T11:48:00Z">
        <w:r w:rsidRPr="00ED7104">
          <w:rPr>
            <w:rFonts w:ascii="Times New Roman" w:hAnsi="Times New Roman"/>
            <w:sz w:val="24"/>
            <w:szCs w:val="24"/>
            <w:highlight w:val="green"/>
            <w:rPrChange w:id="358" w:author="Linderhof, Vincent" w:date="2016-03-06T11:54:00Z">
              <w:rPr>
                <w:rFonts w:ascii="Times New Roman" w:hAnsi="Times New Roman"/>
                <w:sz w:val="24"/>
                <w:szCs w:val="24"/>
              </w:rPr>
            </w:rPrChange>
          </w:rPr>
          <w:t xml:space="preserve">Since nutrient diversity indicators are complex and multidimensional, we choose to use a </w:t>
        </w:r>
      </w:ins>
      <w:ins w:id="359" w:author="Linderhof, Vincent" w:date="2016-03-06T11:45:00Z">
        <w:r w:rsidRPr="00ED7104">
          <w:rPr>
            <w:rFonts w:ascii="Times New Roman" w:hAnsi="Times New Roman"/>
            <w:sz w:val="24"/>
            <w:szCs w:val="24"/>
            <w:highlight w:val="green"/>
            <w:rPrChange w:id="360" w:author="Linderhof, Vincent" w:date="2016-03-06T11:54:00Z">
              <w:rPr>
                <w:rFonts w:ascii="Times New Roman" w:hAnsi="Times New Roman"/>
                <w:sz w:val="24"/>
                <w:szCs w:val="24"/>
              </w:rPr>
            </w:rPrChange>
          </w:rPr>
          <w:t xml:space="preserve">combination of nutrient diversity </w:t>
        </w:r>
      </w:ins>
      <w:ins w:id="361" w:author="Linderhof, Vincent" w:date="2016-03-06T11:48:00Z">
        <w:r w:rsidRPr="00ED7104">
          <w:rPr>
            <w:rFonts w:ascii="Times New Roman" w:hAnsi="Times New Roman"/>
            <w:sz w:val="24"/>
            <w:szCs w:val="24"/>
            <w:highlight w:val="green"/>
            <w:rPrChange w:id="362" w:author="Linderhof, Vincent" w:date="2016-03-06T11:54:00Z">
              <w:rPr>
                <w:rFonts w:ascii="Times New Roman" w:hAnsi="Times New Roman"/>
                <w:sz w:val="24"/>
                <w:szCs w:val="24"/>
              </w:rPr>
            </w:rPrChange>
          </w:rPr>
          <w:t xml:space="preserve">indicators </w:t>
        </w:r>
      </w:ins>
      <w:ins w:id="363" w:author="Linderhof, Vincent" w:date="2016-03-06T11:49:00Z">
        <w:r w:rsidRPr="00ED7104">
          <w:rPr>
            <w:rFonts w:ascii="Times New Roman" w:hAnsi="Times New Roman"/>
            <w:sz w:val="24"/>
            <w:szCs w:val="24"/>
            <w:highlight w:val="green"/>
            <w:rPrChange w:id="364" w:author="Linderhof, Vincent" w:date="2016-03-06T11:54:00Z">
              <w:rPr>
                <w:rFonts w:ascii="Times New Roman" w:hAnsi="Times New Roman"/>
                <w:sz w:val="24"/>
                <w:szCs w:val="24"/>
              </w:rPr>
            </w:rPrChange>
          </w:rPr>
          <w:t>to be explored</w:t>
        </w:r>
      </w:ins>
      <w:ins w:id="365" w:author="Linderhof, Vincent" w:date="2016-03-06T11:50:00Z">
        <w:r w:rsidRPr="00ED7104">
          <w:rPr>
            <w:rFonts w:ascii="Times New Roman" w:hAnsi="Times New Roman"/>
            <w:sz w:val="24"/>
            <w:szCs w:val="24"/>
            <w:highlight w:val="green"/>
            <w:rPrChange w:id="366" w:author="Linderhof, Vincent" w:date="2016-03-06T11:54:00Z">
              <w:rPr>
                <w:rFonts w:ascii="Times New Roman" w:hAnsi="Times New Roman"/>
                <w:sz w:val="24"/>
                <w:szCs w:val="24"/>
              </w:rPr>
            </w:rPrChange>
          </w:rPr>
          <w:t xml:space="preserve">. </w:t>
        </w:r>
      </w:ins>
      <w:ins w:id="367" w:author="Linderhof, Vincent" w:date="2016-03-06T11:52:00Z">
        <w:r w:rsidR="00ED7104" w:rsidRPr="00ED7104">
          <w:rPr>
            <w:rFonts w:ascii="Times New Roman" w:hAnsi="Times New Roman"/>
            <w:sz w:val="24"/>
            <w:szCs w:val="24"/>
            <w:highlight w:val="green"/>
            <w:rPrChange w:id="368" w:author="Linderhof, Vincent" w:date="2016-03-06T11:54:00Z">
              <w:rPr>
                <w:rFonts w:ascii="Times New Roman" w:hAnsi="Times New Roman"/>
                <w:sz w:val="24"/>
                <w:szCs w:val="24"/>
              </w:rPr>
            </w:rPrChange>
          </w:rPr>
          <w:t xml:space="preserve">Either the analyses of multiple indicators </w:t>
        </w:r>
      </w:ins>
      <w:ins w:id="369" w:author="Linderhof, Vincent" w:date="2016-03-06T11:50:00Z">
        <w:r w:rsidRPr="00ED7104">
          <w:rPr>
            <w:rFonts w:ascii="Times New Roman" w:hAnsi="Times New Roman"/>
            <w:sz w:val="24"/>
            <w:szCs w:val="24"/>
            <w:highlight w:val="green"/>
            <w:rPrChange w:id="370" w:author="Linderhof, Vincent" w:date="2016-03-06T11:54:00Z">
              <w:rPr>
                <w:rFonts w:ascii="Times New Roman" w:hAnsi="Times New Roman"/>
                <w:sz w:val="24"/>
                <w:szCs w:val="24"/>
              </w:rPr>
            </w:rPrChange>
          </w:rPr>
          <w:t xml:space="preserve">might give us significant and </w:t>
        </w:r>
      </w:ins>
      <w:ins w:id="371" w:author="Linderhof, Vincent" w:date="2016-03-06T11:52:00Z">
        <w:r w:rsidR="00ED7104" w:rsidRPr="00ED7104">
          <w:rPr>
            <w:rFonts w:ascii="Times New Roman" w:hAnsi="Times New Roman"/>
            <w:sz w:val="24"/>
            <w:szCs w:val="24"/>
            <w:highlight w:val="green"/>
            <w:rPrChange w:id="372" w:author="Linderhof, Vincent" w:date="2016-03-06T11:54:00Z">
              <w:rPr>
                <w:rFonts w:ascii="Times New Roman" w:hAnsi="Times New Roman"/>
                <w:sz w:val="24"/>
                <w:szCs w:val="24"/>
              </w:rPr>
            </w:rPrChange>
          </w:rPr>
          <w:t xml:space="preserve">robust </w:t>
        </w:r>
      </w:ins>
      <w:ins w:id="373" w:author="Linderhof, Vincent" w:date="2016-03-06T11:50:00Z">
        <w:r w:rsidRPr="00ED7104">
          <w:rPr>
            <w:rFonts w:ascii="Times New Roman" w:hAnsi="Times New Roman"/>
            <w:sz w:val="24"/>
            <w:szCs w:val="24"/>
            <w:highlight w:val="green"/>
            <w:rPrChange w:id="374" w:author="Linderhof, Vincent" w:date="2016-03-06T11:54:00Z">
              <w:rPr>
                <w:rFonts w:ascii="Times New Roman" w:hAnsi="Times New Roman"/>
                <w:sz w:val="24"/>
                <w:szCs w:val="24"/>
              </w:rPr>
            </w:rPrChange>
          </w:rPr>
          <w:t xml:space="preserve">results </w:t>
        </w:r>
      </w:ins>
      <w:ins w:id="375" w:author="Linderhof, Vincent" w:date="2016-03-06T11:53:00Z">
        <w:r w:rsidR="00ED7104" w:rsidRPr="00ED7104">
          <w:rPr>
            <w:rFonts w:ascii="Times New Roman" w:hAnsi="Times New Roman"/>
            <w:sz w:val="24"/>
            <w:szCs w:val="24"/>
            <w:highlight w:val="green"/>
            <w:rPrChange w:id="376" w:author="Linderhof, Vincent" w:date="2016-03-06T11:54:00Z">
              <w:rPr>
                <w:rFonts w:ascii="Times New Roman" w:hAnsi="Times New Roman"/>
                <w:sz w:val="24"/>
                <w:szCs w:val="24"/>
              </w:rPr>
            </w:rPrChange>
          </w:rPr>
          <w:t>or it might give us insight in the relationship between nutrition diversity indicators.</w:t>
        </w:r>
        <w:r w:rsidR="00ED7104">
          <w:rPr>
            <w:rFonts w:ascii="Times New Roman" w:hAnsi="Times New Roman"/>
            <w:sz w:val="24"/>
            <w:szCs w:val="24"/>
          </w:rPr>
          <w:t xml:space="preserve"> </w:t>
        </w:r>
      </w:ins>
    </w:p>
    <w:p w14:paraId="7C3E7808" w14:textId="1403CCCD" w:rsidR="00C421EA" w:rsidRPr="008429BD" w:rsidRDefault="00283BB4" w:rsidP="00F77985">
      <w:pPr>
        <w:rPr>
          <w:rFonts w:ascii="Times New Roman" w:hAnsi="Times New Roman"/>
          <w:sz w:val="24"/>
          <w:szCs w:val="24"/>
          <w:highlight w:val="yellow"/>
        </w:rPr>
      </w:pPr>
      <w:ins w:id="377" w:author="Linderhof, Vincent" w:date="2016-03-06T11:45:00Z">
        <w:r w:rsidRPr="008429BD">
          <w:rPr>
            <w:rFonts w:ascii="Times New Roman" w:hAnsi="Times New Roman"/>
            <w:sz w:val="24"/>
            <w:szCs w:val="24"/>
          </w:rPr>
          <w:t>F</w:t>
        </w:r>
      </w:ins>
      <w:ins w:id="378" w:author="Linderhof, Vincent" w:date="2016-03-06T11:46:00Z">
        <w:r>
          <w:rPr>
            <w:rFonts w:ascii="Times New Roman" w:hAnsi="Times New Roman"/>
            <w:sz w:val="24"/>
            <w:szCs w:val="24"/>
          </w:rPr>
          <w:t>urthermore</w:t>
        </w:r>
      </w:ins>
      <w:ins w:id="379" w:author="Linderhof, Vincent" w:date="2016-03-06T11:45:00Z">
        <w:r w:rsidRPr="008429BD">
          <w:rPr>
            <w:rFonts w:ascii="Times New Roman" w:hAnsi="Times New Roman"/>
            <w:sz w:val="24"/>
            <w:szCs w:val="24"/>
          </w:rPr>
          <w:t xml:space="preserve">, </w:t>
        </w:r>
      </w:ins>
      <w:del w:id="380" w:author="Linderhof, Vincent" w:date="2016-03-06T11:45:00Z">
        <w:r w:rsidR="00C421EA" w:rsidRPr="008429BD" w:rsidDel="00283BB4">
          <w:rPr>
            <w:rFonts w:ascii="Times New Roman" w:hAnsi="Times New Roman"/>
            <w:sz w:val="24"/>
            <w:szCs w:val="24"/>
          </w:rPr>
          <w:delText xml:space="preserve">We </w:delText>
        </w:r>
      </w:del>
      <w:ins w:id="381" w:author="Linderhof, Vincent" w:date="2016-03-06T11:45:00Z">
        <w:r>
          <w:rPr>
            <w:rFonts w:ascii="Times New Roman" w:hAnsi="Times New Roman"/>
            <w:sz w:val="24"/>
            <w:szCs w:val="24"/>
          </w:rPr>
          <w:t>w</w:t>
        </w:r>
        <w:r w:rsidRPr="008429BD">
          <w:rPr>
            <w:rFonts w:ascii="Times New Roman" w:hAnsi="Times New Roman"/>
            <w:sz w:val="24"/>
            <w:szCs w:val="24"/>
          </w:rPr>
          <w:t xml:space="preserve">e </w:t>
        </w:r>
      </w:ins>
      <w:r w:rsidR="00C421EA" w:rsidRPr="008429BD">
        <w:rPr>
          <w:rFonts w:ascii="Times New Roman" w:hAnsi="Times New Roman"/>
          <w:sz w:val="24"/>
          <w:szCs w:val="24"/>
        </w:rPr>
        <w:t>also incorporate</w:t>
      </w:r>
      <w:del w:id="382" w:author="Linderhof, Vincent" w:date="2016-03-06T11:41:00Z">
        <w:r w:rsidR="00C421EA" w:rsidRPr="008429BD" w:rsidDel="00283BB4">
          <w:rPr>
            <w:rFonts w:ascii="Times New Roman" w:hAnsi="Times New Roman"/>
            <w:sz w:val="24"/>
            <w:szCs w:val="24"/>
          </w:rPr>
          <w:delText xml:space="preserve"> a</w:delText>
        </w:r>
      </w:del>
      <w:r w:rsidR="00C421EA" w:rsidRPr="008429BD">
        <w:rPr>
          <w:rFonts w:ascii="Times New Roman" w:hAnsi="Times New Roman"/>
          <w:sz w:val="24"/>
          <w:szCs w:val="24"/>
        </w:rPr>
        <w:t xml:space="preserve"> </w:t>
      </w:r>
      <w:ins w:id="383" w:author="Linderhof, Vincent" w:date="2016-03-06T11:41:00Z">
        <w:r>
          <w:rPr>
            <w:rFonts w:ascii="Times New Roman" w:hAnsi="Times New Roman"/>
            <w:sz w:val="24"/>
            <w:szCs w:val="24"/>
          </w:rPr>
          <w:t xml:space="preserve">socio-economic and demographic </w:t>
        </w:r>
      </w:ins>
      <w:del w:id="384" w:author="Linderhof, Vincent" w:date="2016-03-06T11:41:00Z">
        <w:r w:rsidR="00C421EA" w:rsidRPr="008429BD" w:rsidDel="00283BB4">
          <w:rPr>
            <w:rFonts w:ascii="Times New Roman" w:hAnsi="Times New Roman"/>
            <w:sz w:val="24"/>
            <w:szCs w:val="24"/>
          </w:rPr>
          <w:delText xml:space="preserve">more complete set of </w:delText>
        </w:r>
      </w:del>
      <w:r w:rsidR="00C421EA" w:rsidRPr="008429BD">
        <w:rPr>
          <w:rFonts w:ascii="Times New Roman" w:hAnsi="Times New Roman"/>
          <w:sz w:val="24"/>
          <w:szCs w:val="24"/>
        </w:rPr>
        <w:t xml:space="preserve">household variables into the model to </w:t>
      </w:r>
      <w:del w:id="385" w:author="Linderhof, Vincent" w:date="2016-03-06T11:44:00Z">
        <w:r w:rsidR="00C421EA" w:rsidRPr="008429BD" w:rsidDel="00283BB4">
          <w:rPr>
            <w:rFonts w:ascii="Times New Roman" w:hAnsi="Times New Roman"/>
            <w:sz w:val="24"/>
            <w:szCs w:val="24"/>
          </w:rPr>
          <w:delText>better account</w:delText>
        </w:r>
      </w:del>
      <w:ins w:id="386" w:author="Linderhof, Vincent" w:date="2016-03-06T11:44:00Z">
        <w:r>
          <w:rPr>
            <w:rFonts w:ascii="Times New Roman" w:hAnsi="Times New Roman"/>
            <w:sz w:val="24"/>
            <w:szCs w:val="24"/>
          </w:rPr>
          <w:t>control</w:t>
        </w:r>
      </w:ins>
      <w:r w:rsidR="00C421EA" w:rsidRPr="008429BD">
        <w:rPr>
          <w:rFonts w:ascii="Times New Roman" w:hAnsi="Times New Roman"/>
          <w:sz w:val="24"/>
          <w:szCs w:val="24"/>
        </w:rPr>
        <w:t xml:space="preserve"> for household characteristics influencing dietary diversity</w:t>
      </w:r>
      <w:ins w:id="387" w:author="Linderhof, Vincent" w:date="2016-03-06T11:42:00Z">
        <w:r>
          <w:rPr>
            <w:rFonts w:ascii="Times New Roman" w:hAnsi="Times New Roman"/>
            <w:sz w:val="24"/>
            <w:szCs w:val="24"/>
          </w:rPr>
          <w:t xml:space="preserve">, such as </w:t>
        </w:r>
      </w:ins>
      <w:ins w:id="388" w:author="Linderhof, Vincent" w:date="2016-03-06T11:43:00Z">
        <w:r>
          <w:rPr>
            <w:rFonts w:ascii="Times New Roman" w:hAnsi="Times New Roman"/>
            <w:sz w:val="24"/>
            <w:szCs w:val="24"/>
          </w:rPr>
          <w:t xml:space="preserve">household size, </w:t>
        </w:r>
      </w:ins>
      <w:del w:id="389" w:author="Linderhof, Vincent" w:date="2016-03-06T11:42:00Z">
        <w:r w:rsidR="00C421EA" w:rsidRPr="008429BD" w:rsidDel="00283BB4">
          <w:rPr>
            <w:rFonts w:ascii="Times New Roman" w:hAnsi="Times New Roman"/>
            <w:sz w:val="24"/>
            <w:szCs w:val="24"/>
          </w:rPr>
          <w:delText xml:space="preserve">. For example, as mentioned we include variables which measure </w:delText>
        </w:r>
      </w:del>
      <w:ins w:id="390" w:author="Linderhof, Vincent" w:date="2016-03-06T11:42:00Z">
        <w:r>
          <w:rPr>
            <w:rFonts w:ascii="Times New Roman" w:hAnsi="Times New Roman"/>
            <w:sz w:val="24"/>
            <w:szCs w:val="24"/>
          </w:rPr>
          <w:t xml:space="preserve">age, gender and education </w:t>
        </w:r>
      </w:ins>
      <w:ins w:id="391" w:author="Linderhof, Vincent" w:date="2016-03-06T11:43:00Z">
        <w:r>
          <w:rPr>
            <w:rFonts w:ascii="Times New Roman" w:hAnsi="Times New Roman"/>
            <w:sz w:val="24"/>
            <w:szCs w:val="24"/>
          </w:rPr>
          <w:t xml:space="preserve">of the household head </w:t>
        </w:r>
      </w:ins>
      <w:ins w:id="392" w:author="Linderhof, Vincent" w:date="2016-03-06T11:42:00Z">
        <w:r>
          <w:rPr>
            <w:rFonts w:ascii="Times New Roman" w:hAnsi="Times New Roman"/>
            <w:sz w:val="24"/>
            <w:szCs w:val="24"/>
          </w:rPr>
          <w:t xml:space="preserve">as well as </w:t>
        </w:r>
      </w:ins>
      <w:del w:id="393" w:author="Linderhof, Vincent" w:date="2016-03-06T11:44:00Z">
        <w:r w:rsidR="00C421EA" w:rsidRPr="008429BD" w:rsidDel="00283BB4">
          <w:rPr>
            <w:rFonts w:ascii="Times New Roman" w:hAnsi="Times New Roman"/>
            <w:sz w:val="24"/>
            <w:szCs w:val="24"/>
          </w:rPr>
          <w:delText xml:space="preserve">income </w:delText>
        </w:r>
      </w:del>
      <w:ins w:id="394" w:author="Linderhof, Vincent" w:date="2016-03-06T11:44:00Z">
        <w:r w:rsidRPr="008429BD">
          <w:rPr>
            <w:rFonts w:ascii="Times New Roman" w:hAnsi="Times New Roman"/>
            <w:sz w:val="24"/>
            <w:szCs w:val="24"/>
          </w:rPr>
          <w:t>income</w:t>
        </w:r>
        <w:r>
          <w:rPr>
            <w:rFonts w:ascii="Times New Roman" w:hAnsi="Times New Roman"/>
            <w:sz w:val="24"/>
            <w:szCs w:val="24"/>
          </w:rPr>
          <w:t xml:space="preserve">-related </w:t>
        </w:r>
      </w:ins>
      <w:ins w:id="395" w:author="Linderhof, Vincent" w:date="2016-03-06T11:43:00Z">
        <w:r>
          <w:rPr>
            <w:rFonts w:ascii="Times New Roman" w:hAnsi="Times New Roman"/>
            <w:sz w:val="24"/>
            <w:szCs w:val="24"/>
          </w:rPr>
          <w:t>variables</w:t>
        </w:r>
      </w:ins>
      <w:ins w:id="396" w:author="Linderhof, Vincent" w:date="2016-03-06T11:44:00Z">
        <w:r>
          <w:rPr>
            <w:rFonts w:ascii="Times New Roman" w:hAnsi="Times New Roman"/>
            <w:sz w:val="24"/>
            <w:szCs w:val="24"/>
          </w:rPr>
          <w:t xml:space="preserve">. Those income related variables include </w:t>
        </w:r>
      </w:ins>
      <w:del w:id="397" w:author="Linderhof, Vincent" w:date="2016-03-06T11:44:00Z">
        <w:r w:rsidR="00C421EA" w:rsidRPr="008429BD" w:rsidDel="00283BB4">
          <w:rPr>
            <w:rFonts w:ascii="Times New Roman" w:hAnsi="Times New Roman"/>
            <w:sz w:val="24"/>
            <w:szCs w:val="24"/>
          </w:rPr>
          <w:delText xml:space="preserve">from </w:delText>
        </w:r>
      </w:del>
      <w:r w:rsidR="00C421EA" w:rsidRPr="008429BD">
        <w:rPr>
          <w:rFonts w:ascii="Times New Roman" w:hAnsi="Times New Roman"/>
          <w:sz w:val="24"/>
          <w:szCs w:val="24"/>
        </w:rPr>
        <w:t>different sources</w:t>
      </w:r>
      <w:ins w:id="398" w:author="Linderhof, Vincent" w:date="2016-03-06T11:44:00Z">
        <w:r>
          <w:rPr>
            <w:rFonts w:ascii="Times New Roman" w:hAnsi="Times New Roman"/>
            <w:sz w:val="24"/>
            <w:szCs w:val="24"/>
          </w:rPr>
          <w:t xml:space="preserve"> of income, </w:t>
        </w:r>
      </w:ins>
      <w:del w:id="399" w:author="Linderhof, Vincent" w:date="2016-03-06T11:44:00Z">
        <w:r w:rsidR="00C421EA" w:rsidRPr="008429BD" w:rsidDel="00283BB4">
          <w:rPr>
            <w:rFonts w:ascii="Times New Roman" w:hAnsi="Times New Roman"/>
            <w:sz w:val="24"/>
            <w:szCs w:val="24"/>
          </w:rPr>
          <w:delText xml:space="preserve">, specifically we include measures of income from agricultural, non-agricultural, </w:delText>
        </w:r>
      </w:del>
      <w:r w:rsidR="00C421EA" w:rsidRPr="008429BD">
        <w:rPr>
          <w:rFonts w:ascii="Times New Roman" w:hAnsi="Times New Roman"/>
          <w:sz w:val="24"/>
          <w:szCs w:val="24"/>
        </w:rPr>
        <w:t xml:space="preserve">property, investments and transfers. </w:t>
      </w:r>
      <w:del w:id="400" w:author="Linderhof, Vincent" w:date="2016-03-06T11:44:00Z">
        <w:r w:rsidR="00C421EA" w:rsidRPr="008429BD" w:rsidDel="00283BB4">
          <w:rPr>
            <w:rFonts w:ascii="Times New Roman" w:hAnsi="Times New Roman"/>
            <w:sz w:val="24"/>
            <w:szCs w:val="24"/>
          </w:rPr>
          <w:delText xml:space="preserve"> . </w:delText>
        </w:r>
      </w:del>
      <w:del w:id="401" w:author="Linderhof, Vincent" w:date="2016-03-06T11:43:00Z">
        <w:r w:rsidR="00C421EA" w:rsidRPr="008429BD" w:rsidDel="00283BB4">
          <w:rPr>
            <w:rFonts w:ascii="Times New Roman" w:hAnsi="Times New Roman"/>
            <w:sz w:val="24"/>
            <w:szCs w:val="24"/>
          </w:rPr>
          <w:delText xml:space="preserve">We test the quadratic forms of the income and age of the household head to capture non-linear effects of these variables.  </w:delText>
        </w:r>
      </w:del>
    </w:p>
    <w:p w14:paraId="3E7F8F54" w14:textId="5DFDEFDE" w:rsidR="006C152E" w:rsidRPr="008429BD" w:rsidDel="00283BB4" w:rsidRDefault="00C421EA" w:rsidP="00F77985">
      <w:pPr>
        <w:rPr>
          <w:del w:id="402" w:author="Linderhof, Vincent" w:date="2016-03-06T11:45:00Z"/>
          <w:rFonts w:ascii="Times New Roman" w:hAnsi="Times New Roman"/>
          <w:sz w:val="24"/>
          <w:szCs w:val="24"/>
        </w:rPr>
      </w:pPr>
      <w:del w:id="403" w:author="Linderhof, Vincent" w:date="2016-03-06T11:45:00Z">
        <w:r w:rsidRPr="008429BD" w:rsidDel="00283BB4">
          <w:rPr>
            <w:rFonts w:ascii="Times New Roman" w:hAnsi="Times New Roman"/>
            <w:sz w:val="24"/>
            <w:szCs w:val="24"/>
          </w:rPr>
          <w:delText xml:space="preserve">Finally, we test whether there is a relationship between farm production diversity and household caloric intake. This is our key exogenous variable in that it links household production and consumption.  If that link is robust after having accounted for the other exogenous variables contained in the regressions, then policy implications follow. </w:delText>
        </w:r>
      </w:del>
      <w:del w:id="404" w:author="Linderhof, Vincent" w:date="2016-03-06T11:03:00Z">
        <w:r w:rsidRPr="008429BD" w:rsidDel="00304F95">
          <w:rPr>
            <w:rFonts w:ascii="Times New Roman" w:hAnsi="Times New Roman"/>
            <w:sz w:val="24"/>
            <w:szCs w:val="24"/>
          </w:rPr>
          <w:delText xml:space="preserve"> </w:delText>
        </w:r>
      </w:del>
      <w:del w:id="405" w:author="Linderhof, Vincent" w:date="2016-03-06T11:45:00Z">
        <w:r w:rsidRPr="008429BD" w:rsidDel="00283BB4">
          <w:rPr>
            <w:rFonts w:ascii="Times New Roman" w:hAnsi="Times New Roman"/>
            <w:sz w:val="24"/>
            <w:szCs w:val="24"/>
          </w:rPr>
          <w:delText>Our contention is that some combination of nutrient diversity and caloric intake indices provide a better indication of health than one or the other index alone.  At a minimum, it would be worthwhile reporting both measures.</w:delText>
        </w:r>
      </w:del>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5EA318CD"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  (</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6C746A4F"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w:t>
      </w:r>
      <w:del w:id="406" w:author="Linderhof, Vincent" w:date="2016-03-06T11:54:00Z">
        <w:r w:rsidR="00A51CD1" w:rsidRPr="008429BD" w:rsidDel="00ED7104">
          <w:rPr>
            <w:rFonts w:ascii="Times New Roman" w:hAnsi="Times New Roman"/>
            <w:sz w:val="24"/>
            <w:szCs w:val="24"/>
          </w:rPr>
          <w:delText xml:space="preserve">are </w:delText>
        </w:r>
      </w:del>
      <w:ins w:id="407" w:author="Linderhof, Vincent" w:date="2016-03-06T11:54:00Z">
        <w:r w:rsidR="00ED7104">
          <w:rPr>
            <w:rFonts w:ascii="Times New Roman" w:hAnsi="Times New Roman"/>
            <w:sz w:val="24"/>
            <w:szCs w:val="24"/>
          </w:rPr>
          <w:t>we</w:t>
        </w:r>
        <w:r w:rsidR="00ED7104" w:rsidRPr="008429BD">
          <w:rPr>
            <w:rFonts w:ascii="Times New Roman" w:hAnsi="Times New Roman"/>
            <w:sz w:val="24"/>
            <w:szCs w:val="24"/>
          </w:rPr>
          <w:t xml:space="preserve">re </w:t>
        </w:r>
      </w:ins>
      <w:r w:rsidR="00A51CD1" w:rsidRPr="008429BD">
        <w:rPr>
          <w:rFonts w:ascii="Times New Roman" w:hAnsi="Times New Roman"/>
          <w:sz w:val="24"/>
          <w:szCs w:val="24"/>
        </w:rPr>
        <w:t xml:space="preserve">not considered, because we cannot establish a relationship between agricultural production diversity and nutrition diversity. </w:t>
      </w:r>
    </w:p>
    <w:p w14:paraId="39A94B65" w14:textId="77777777" w:rsidR="00ED7104" w:rsidRPr="008429BD" w:rsidRDefault="00ED7104" w:rsidP="00ED7104">
      <w:pPr>
        <w:rPr>
          <w:moveTo w:id="408" w:author="Linderhof, Vincent" w:date="2016-03-06T11:55:00Z"/>
          <w:rFonts w:ascii="Times New Roman" w:hAnsi="Times New Roman"/>
          <w:i/>
          <w:sz w:val="24"/>
          <w:szCs w:val="24"/>
        </w:rPr>
      </w:pPr>
      <w:moveToRangeStart w:id="409" w:author="Linderhof, Vincent" w:date="2016-03-06T11:55:00Z" w:name="move445028642"/>
      <w:moveTo w:id="410" w:author="Linderhof, Vincent" w:date="2016-03-06T11:55:00Z">
        <w:r w:rsidRPr="008429BD">
          <w:rPr>
            <w:rFonts w:ascii="Times New Roman" w:hAnsi="Times New Roman"/>
            <w:i/>
            <w:sz w:val="24"/>
            <w:szCs w:val="24"/>
          </w:rPr>
          <w:t>Nutrition diversity</w:t>
        </w:r>
      </w:moveTo>
    </w:p>
    <w:moveToRangeEnd w:id="409"/>
    <w:p w14:paraId="1A2B8025" w14:textId="7231A2CB" w:rsidR="00065000" w:rsidRDefault="001758DA" w:rsidP="00F77985">
      <w:pPr>
        <w:rPr>
          <w:ins w:id="411" w:author="Linderhof, Vincent" w:date="2016-03-06T12:09:00Z"/>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w:t>
      </w:r>
      <w:r w:rsidR="00C421EA" w:rsidRPr="008429BD">
        <w:rPr>
          <w:rFonts w:ascii="Times New Roman" w:hAnsi="Times New Roman"/>
          <w:sz w:val="24"/>
          <w:szCs w:val="24"/>
        </w:rPr>
        <w:lastRenderedPageBreak/>
        <w:t xml:space="preserve">the </w:t>
      </w:r>
      <w:r w:rsidR="00065000" w:rsidRPr="008429BD">
        <w:rPr>
          <w:rFonts w:ascii="Times New Roman" w:hAnsi="Times New Roman"/>
          <w:sz w:val="24"/>
          <w:szCs w:val="24"/>
        </w:rPr>
        <w:t xml:space="preserve">calorific coefficient data from the World Food Programme and the USDA's National Nutrient Database for Standard (References World Food Programme; USDA, 2013). </w:t>
      </w:r>
      <w:ins w:id="412" w:author="Linderhof, Vincent" w:date="2016-03-06T12:10:00Z">
        <w:r w:rsidR="00BB5914">
          <w:rPr>
            <w:rFonts w:ascii="Times New Roman" w:hAnsi="Times New Roman"/>
            <w:sz w:val="24"/>
            <w:szCs w:val="24"/>
          </w:rPr>
          <w:t xml:space="preserve">For most food items, </w:t>
        </w:r>
      </w:ins>
      <w:del w:id="413" w:author="Linderhof, Vincent" w:date="2016-03-06T12:10:00Z">
        <w:r w:rsidR="00065000" w:rsidRPr="008429BD" w:rsidDel="00BB5914">
          <w:rPr>
            <w:rFonts w:ascii="Times New Roman" w:hAnsi="Times New Roman"/>
            <w:sz w:val="24"/>
            <w:szCs w:val="24"/>
          </w:rPr>
          <w:delText xml:space="preserve">In most cases, </w:delText>
        </w:r>
      </w:del>
      <w:r w:rsidR="00065000" w:rsidRPr="008429BD">
        <w:rPr>
          <w:rFonts w:ascii="Times New Roman" w:hAnsi="Times New Roman"/>
          <w:sz w:val="24"/>
          <w:szCs w:val="24"/>
        </w:rPr>
        <w:t xml:space="preserve">we were able to match the food products consumed in Uganda with the caloric coefficient of each product to make the link between quantity consumed by the household and its total caloric intake.  </w:t>
      </w:r>
      <w:del w:id="414" w:author="Linderhof, Vincent" w:date="2016-03-06T12:53:00Z">
        <w:r w:rsidR="00065000" w:rsidRPr="008429BD" w:rsidDel="008E71F3">
          <w:rPr>
            <w:rFonts w:ascii="Times New Roman" w:hAnsi="Times New Roman"/>
            <w:sz w:val="24"/>
            <w:szCs w:val="24"/>
          </w:rPr>
          <w:delText xml:space="preserve">Although in some cases the matching was imperfect given the local food item itself or the non-standard quantity measure. </w:delText>
        </w:r>
      </w:del>
      <w:r w:rsidR="00065000" w:rsidRPr="008429BD">
        <w:rPr>
          <w:rFonts w:ascii="Times New Roman" w:hAnsi="Times New Roman"/>
          <w:sz w:val="24"/>
          <w:szCs w:val="24"/>
        </w:rPr>
        <w:t xml:space="preserve"> </w:t>
      </w:r>
    </w:p>
    <w:p w14:paraId="25BE8F56" w14:textId="7CFBA47B" w:rsidR="00BB5914" w:rsidRPr="008429BD" w:rsidDel="007B5639" w:rsidRDefault="00BB5914" w:rsidP="00F77985">
      <w:pPr>
        <w:rPr>
          <w:del w:id="415" w:author="Linderhof, Vincent" w:date="2016-03-06T14:46:00Z"/>
          <w:rFonts w:ascii="Times New Roman" w:hAnsi="Times New Roman"/>
          <w:sz w:val="24"/>
          <w:szCs w:val="24"/>
        </w:rPr>
      </w:pPr>
    </w:p>
    <w:p w14:paraId="51A3BDE2" w14:textId="18276062" w:rsidR="007B33EB" w:rsidRPr="005F7F4B" w:rsidDel="00ED7104" w:rsidRDefault="00C421EA" w:rsidP="00F77985">
      <w:pPr>
        <w:rPr>
          <w:moveFrom w:id="416" w:author="Linderhof, Vincent" w:date="2016-03-06T11:55:00Z"/>
          <w:rFonts w:ascii="Times New Roman" w:hAnsi="Times New Roman"/>
          <w:i/>
          <w:sz w:val="24"/>
          <w:szCs w:val="24"/>
          <w:highlight w:val="red"/>
          <w:rPrChange w:id="417" w:author="Linderhof, Vincent" w:date="2016-03-06T13:04:00Z">
            <w:rPr>
              <w:moveFrom w:id="418" w:author="Linderhof, Vincent" w:date="2016-03-06T11:55:00Z"/>
              <w:rFonts w:ascii="Times New Roman" w:hAnsi="Times New Roman"/>
              <w:i/>
              <w:sz w:val="24"/>
              <w:szCs w:val="24"/>
            </w:rPr>
          </w:rPrChange>
        </w:rPr>
      </w:pPr>
      <w:moveFromRangeStart w:id="419" w:author="Linderhof, Vincent" w:date="2016-03-06T11:55:00Z" w:name="move445028642"/>
      <w:moveFrom w:id="420" w:author="Linderhof, Vincent" w:date="2016-03-06T11:55:00Z">
        <w:r w:rsidRPr="005F7F4B" w:rsidDel="00ED7104">
          <w:rPr>
            <w:rFonts w:ascii="Times New Roman" w:hAnsi="Times New Roman"/>
            <w:i/>
            <w:sz w:val="24"/>
            <w:szCs w:val="24"/>
            <w:highlight w:val="red"/>
            <w:rPrChange w:id="421" w:author="Linderhof, Vincent" w:date="2016-03-06T13:04:00Z">
              <w:rPr>
                <w:rFonts w:ascii="Times New Roman" w:hAnsi="Times New Roman"/>
                <w:i/>
                <w:sz w:val="24"/>
                <w:szCs w:val="24"/>
              </w:rPr>
            </w:rPrChange>
          </w:rPr>
          <w:t>Nutrition diversity</w:t>
        </w:r>
      </w:moveFrom>
    </w:p>
    <w:moveFromRangeEnd w:id="419"/>
    <w:p w14:paraId="778A8AA3" w14:textId="77777777" w:rsidR="00CB1E71" w:rsidRPr="008429BD" w:rsidRDefault="00121B18" w:rsidP="00F77985">
      <w:pPr>
        <w:rPr>
          <w:rFonts w:ascii="Times New Roman" w:hAnsi="Times New Roman"/>
          <w:sz w:val="24"/>
          <w:szCs w:val="24"/>
        </w:rPr>
      </w:pPr>
      <w:r w:rsidRPr="005F7F4B">
        <w:rPr>
          <w:rFonts w:ascii="Times New Roman" w:hAnsi="Times New Roman"/>
          <w:sz w:val="24"/>
          <w:szCs w:val="24"/>
          <w:highlight w:val="red"/>
          <w:rPrChange w:id="422" w:author="Linderhof, Vincent" w:date="2016-03-06T13:04:00Z">
            <w:rPr>
              <w:rFonts w:ascii="Times New Roman" w:hAnsi="Times New Roman"/>
              <w:sz w:val="24"/>
              <w:szCs w:val="24"/>
            </w:rPr>
          </w:rPrChange>
        </w:rPr>
        <w:t xml:space="preserve">In addition to </w:t>
      </w:r>
      <w:r w:rsidR="00463AEF" w:rsidRPr="005F7F4B">
        <w:rPr>
          <w:rFonts w:ascii="Times New Roman" w:hAnsi="Times New Roman"/>
          <w:sz w:val="24"/>
          <w:szCs w:val="24"/>
          <w:highlight w:val="red"/>
          <w:rPrChange w:id="423" w:author="Linderhof, Vincent" w:date="2016-03-06T13:04:00Z">
            <w:rPr>
              <w:rFonts w:ascii="Times New Roman" w:hAnsi="Times New Roman"/>
              <w:sz w:val="24"/>
              <w:szCs w:val="24"/>
            </w:rPr>
          </w:rPrChange>
        </w:rPr>
        <w:t xml:space="preserve">the three </w:t>
      </w:r>
      <w:r w:rsidRPr="005F7F4B">
        <w:rPr>
          <w:rFonts w:ascii="Times New Roman" w:hAnsi="Times New Roman"/>
          <w:sz w:val="24"/>
          <w:szCs w:val="24"/>
          <w:highlight w:val="red"/>
          <w:rPrChange w:id="424" w:author="Linderhof, Vincent" w:date="2016-03-06T13:04:00Z">
            <w:rPr>
              <w:rFonts w:ascii="Times New Roman" w:hAnsi="Times New Roman"/>
              <w:sz w:val="24"/>
              <w:szCs w:val="24"/>
            </w:rPr>
          </w:rPrChange>
        </w:rPr>
        <w:t>mea</w:t>
      </w:r>
      <w:r w:rsidR="00047DF2" w:rsidRPr="005F7F4B">
        <w:rPr>
          <w:rFonts w:ascii="Times New Roman" w:hAnsi="Times New Roman"/>
          <w:sz w:val="24"/>
          <w:szCs w:val="24"/>
          <w:highlight w:val="red"/>
          <w:rPrChange w:id="425" w:author="Linderhof, Vincent" w:date="2016-03-06T13:04:00Z">
            <w:rPr>
              <w:rFonts w:ascii="Times New Roman" w:hAnsi="Times New Roman"/>
              <w:sz w:val="24"/>
              <w:szCs w:val="24"/>
            </w:rPr>
          </w:rPrChange>
        </w:rPr>
        <w:t>sures of production diversity</w:t>
      </w:r>
      <w:r w:rsidR="00463AEF" w:rsidRPr="005F7F4B">
        <w:rPr>
          <w:rFonts w:ascii="Times New Roman" w:hAnsi="Times New Roman"/>
          <w:sz w:val="24"/>
          <w:szCs w:val="24"/>
          <w:highlight w:val="red"/>
          <w:rPrChange w:id="426" w:author="Linderhof, Vincent" w:date="2016-03-06T13:04:00Z">
            <w:rPr>
              <w:rFonts w:ascii="Times New Roman" w:hAnsi="Times New Roman"/>
              <w:sz w:val="24"/>
              <w:szCs w:val="24"/>
            </w:rPr>
          </w:rPrChange>
        </w:rPr>
        <w:t xml:space="preserve"> discussed above</w:t>
      </w:r>
      <w:r w:rsidR="00047DF2" w:rsidRPr="005F7F4B">
        <w:rPr>
          <w:rFonts w:ascii="Times New Roman" w:hAnsi="Times New Roman"/>
          <w:sz w:val="24"/>
          <w:szCs w:val="24"/>
          <w:highlight w:val="red"/>
          <w:rPrChange w:id="427" w:author="Linderhof, Vincent" w:date="2016-03-06T13:04:00Z">
            <w:rPr>
              <w:rFonts w:ascii="Times New Roman" w:hAnsi="Times New Roman"/>
              <w:sz w:val="24"/>
              <w:szCs w:val="24"/>
            </w:rPr>
          </w:rPrChange>
        </w:rPr>
        <w:t xml:space="preserve">, </w:t>
      </w:r>
      <w:r w:rsidRPr="005F7F4B">
        <w:rPr>
          <w:rFonts w:ascii="Times New Roman" w:hAnsi="Times New Roman"/>
          <w:sz w:val="24"/>
          <w:szCs w:val="24"/>
          <w:highlight w:val="red"/>
          <w:rPrChange w:id="428" w:author="Linderhof, Vincent" w:date="2016-03-06T13:04:00Z">
            <w:rPr>
              <w:rFonts w:ascii="Times New Roman" w:hAnsi="Times New Roman"/>
              <w:sz w:val="24"/>
              <w:szCs w:val="24"/>
            </w:rPr>
          </w:rPrChange>
        </w:rPr>
        <w:t>ma</w:t>
      </w:r>
      <w:r w:rsidR="00B70D38" w:rsidRPr="005F7F4B">
        <w:rPr>
          <w:rFonts w:ascii="Times New Roman" w:hAnsi="Times New Roman"/>
          <w:sz w:val="24"/>
          <w:szCs w:val="24"/>
          <w:highlight w:val="red"/>
          <w:rPrChange w:id="429" w:author="Linderhof, Vincent" w:date="2016-03-06T13:04:00Z">
            <w:rPr>
              <w:rFonts w:ascii="Times New Roman" w:hAnsi="Times New Roman"/>
              <w:sz w:val="24"/>
              <w:szCs w:val="24"/>
            </w:rPr>
          </w:rPrChange>
        </w:rPr>
        <w:t xml:space="preserve">ny </w:t>
      </w:r>
      <w:r w:rsidRPr="005F7F4B">
        <w:rPr>
          <w:rFonts w:ascii="Times New Roman" w:hAnsi="Times New Roman"/>
          <w:sz w:val="24"/>
          <w:szCs w:val="24"/>
          <w:highlight w:val="red"/>
          <w:rPrChange w:id="430" w:author="Linderhof, Vincent" w:date="2016-03-06T13:04:00Z">
            <w:rPr>
              <w:rFonts w:ascii="Times New Roman" w:hAnsi="Times New Roman"/>
              <w:sz w:val="24"/>
              <w:szCs w:val="24"/>
            </w:rPr>
          </w:rPrChange>
        </w:rPr>
        <w:t xml:space="preserve">other </w:t>
      </w:r>
      <w:r w:rsidR="00B70D38" w:rsidRPr="005F7F4B">
        <w:rPr>
          <w:rFonts w:ascii="Times New Roman" w:hAnsi="Times New Roman"/>
          <w:sz w:val="24"/>
          <w:szCs w:val="24"/>
          <w:highlight w:val="red"/>
          <w:rPrChange w:id="431" w:author="Linderhof, Vincent" w:date="2016-03-06T13:04:00Z">
            <w:rPr>
              <w:rFonts w:ascii="Times New Roman" w:hAnsi="Times New Roman"/>
              <w:sz w:val="24"/>
              <w:szCs w:val="24"/>
            </w:rPr>
          </w:rPrChange>
        </w:rPr>
        <w:t xml:space="preserve">variables </w:t>
      </w:r>
      <w:r w:rsidR="00E04554" w:rsidRPr="005F7F4B">
        <w:rPr>
          <w:rFonts w:ascii="Times New Roman" w:hAnsi="Times New Roman"/>
          <w:sz w:val="24"/>
          <w:szCs w:val="24"/>
          <w:highlight w:val="red"/>
          <w:rPrChange w:id="432" w:author="Linderhof, Vincent" w:date="2016-03-06T13:04:00Z">
            <w:rPr>
              <w:rFonts w:ascii="Times New Roman" w:hAnsi="Times New Roman"/>
              <w:sz w:val="24"/>
              <w:szCs w:val="24"/>
            </w:rPr>
          </w:rPrChange>
        </w:rPr>
        <w:t xml:space="preserve">were considered </w:t>
      </w:r>
      <w:r w:rsidR="00463AEF" w:rsidRPr="005F7F4B">
        <w:rPr>
          <w:rFonts w:ascii="Times New Roman" w:hAnsi="Times New Roman"/>
          <w:sz w:val="24"/>
          <w:szCs w:val="24"/>
          <w:highlight w:val="red"/>
          <w:rPrChange w:id="433" w:author="Linderhof, Vincent" w:date="2016-03-06T13:04:00Z">
            <w:rPr>
              <w:rFonts w:ascii="Times New Roman" w:hAnsi="Times New Roman"/>
              <w:sz w:val="24"/>
              <w:szCs w:val="24"/>
            </w:rPr>
          </w:rPrChange>
        </w:rPr>
        <w:t xml:space="preserve">for inclusion into our model to </w:t>
      </w:r>
      <w:r w:rsidR="00E04554" w:rsidRPr="005F7F4B">
        <w:rPr>
          <w:rFonts w:ascii="Times New Roman" w:hAnsi="Times New Roman"/>
          <w:sz w:val="24"/>
          <w:szCs w:val="24"/>
          <w:highlight w:val="red"/>
          <w:rPrChange w:id="434" w:author="Linderhof, Vincent" w:date="2016-03-06T13:04:00Z">
            <w:rPr>
              <w:rFonts w:ascii="Times New Roman" w:hAnsi="Times New Roman"/>
              <w:sz w:val="24"/>
              <w:szCs w:val="24"/>
            </w:rPr>
          </w:rPrChange>
        </w:rPr>
        <w:t xml:space="preserve">explain household </w:t>
      </w:r>
      <w:r w:rsidR="00B70D38" w:rsidRPr="005F7F4B">
        <w:rPr>
          <w:rFonts w:ascii="Times New Roman" w:hAnsi="Times New Roman"/>
          <w:sz w:val="24"/>
          <w:szCs w:val="24"/>
          <w:highlight w:val="red"/>
          <w:rPrChange w:id="435" w:author="Linderhof, Vincent" w:date="2016-03-06T13:04:00Z">
            <w:rPr>
              <w:rFonts w:ascii="Times New Roman" w:hAnsi="Times New Roman"/>
              <w:sz w:val="24"/>
              <w:szCs w:val="24"/>
            </w:rPr>
          </w:rPrChange>
        </w:rPr>
        <w:t>diet</w:t>
      </w:r>
      <w:r w:rsidRPr="005F7F4B">
        <w:rPr>
          <w:rFonts w:ascii="Times New Roman" w:hAnsi="Times New Roman"/>
          <w:sz w:val="24"/>
          <w:szCs w:val="24"/>
          <w:highlight w:val="red"/>
          <w:rPrChange w:id="436" w:author="Linderhof, Vincent" w:date="2016-03-06T13:04:00Z">
            <w:rPr>
              <w:rFonts w:ascii="Times New Roman" w:hAnsi="Times New Roman"/>
              <w:sz w:val="24"/>
              <w:szCs w:val="24"/>
            </w:rPr>
          </w:rPrChange>
        </w:rPr>
        <w:t>ary diversity</w:t>
      </w:r>
      <w:r w:rsidR="0049315E" w:rsidRPr="005F7F4B">
        <w:rPr>
          <w:rFonts w:ascii="Times New Roman" w:hAnsi="Times New Roman"/>
          <w:sz w:val="24"/>
          <w:szCs w:val="24"/>
          <w:highlight w:val="red"/>
          <w:rPrChange w:id="437" w:author="Linderhof, Vincent" w:date="2016-03-06T13:04:00Z">
            <w:rPr>
              <w:rFonts w:ascii="Times New Roman" w:hAnsi="Times New Roman"/>
              <w:sz w:val="24"/>
              <w:szCs w:val="24"/>
            </w:rPr>
          </w:rPrChange>
        </w:rPr>
        <w:t>.</w:t>
      </w:r>
      <w:r w:rsidRPr="005F7F4B">
        <w:rPr>
          <w:rFonts w:ascii="Times New Roman" w:hAnsi="Times New Roman"/>
          <w:sz w:val="24"/>
          <w:szCs w:val="24"/>
          <w:highlight w:val="red"/>
          <w:rPrChange w:id="438" w:author="Linderhof, Vincent" w:date="2016-03-06T13:04:00Z">
            <w:rPr>
              <w:rFonts w:ascii="Times New Roman" w:hAnsi="Times New Roman"/>
              <w:sz w:val="24"/>
              <w:szCs w:val="24"/>
            </w:rPr>
          </w:rPrChange>
        </w:rPr>
        <w:t xml:space="preserve"> </w:t>
      </w:r>
      <w:r w:rsidR="008F1CEC" w:rsidRPr="005F7F4B">
        <w:rPr>
          <w:rFonts w:ascii="Times New Roman" w:hAnsi="Times New Roman"/>
          <w:sz w:val="24"/>
          <w:szCs w:val="24"/>
          <w:highlight w:val="red"/>
          <w:rPrChange w:id="439" w:author="Linderhof, Vincent" w:date="2016-03-06T13:04:00Z">
            <w:rPr>
              <w:rFonts w:ascii="Times New Roman" w:hAnsi="Times New Roman"/>
              <w:sz w:val="24"/>
              <w:szCs w:val="24"/>
            </w:rPr>
          </w:rPrChange>
        </w:rPr>
        <w:t xml:space="preserve">The </w:t>
      </w:r>
      <w:r w:rsidR="00463AEF" w:rsidRPr="005F7F4B">
        <w:rPr>
          <w:rFonts w:ascii="Times New Roman" w:hAnsi="Times New Roman"/>
          <w:sz w:val="24"/>
          <w:szCs w:val="24"/>
          <w:highlight w:val="red"/>
          <w:rPrChange w:id="440" w:author="Linderhof, Vincent" w:date="2016-03-06T13:04:00Z">
            <w:rPr>
              <w:rFonts w:ascii="Times New Roman" w:hAnsi="Times New Roman"/>
              <w:sz w:val="24"/>
              <w:szCs w:val="24"/>
            </w:rPr>
          </w:rPrChange>
        </w:rPr>
        <w:t xml:space="preserve">number </w:t>
      </w:r>
      <w:r w:rsidR="008F1CEC" w:rsidRPr="005F7F4B">
        <w:rPr>
          <w:rFonts w:ascii="Times New Roman" w:hAnsi="Times New Roman"/>
          <w:sz w:val="24"/>
          <w:szCs w:val="24"/>
          <w:highlight w:val="red"/>
          <w:rPrChange w:id="441" w:author="Linderhof, Vincent" w:date="2016-03-06T13:04:00Z">
            <w:rPr>
              <w:rFonts w:ascii="Times New Roman" w:hAnsi="Times New Roman"/>
              <w:sz w:val="24"/>
              <w:szCs w:val="24"/>
            </w:rPr>
          </w:rPrChange>
        </w:rPr>
        <w:t xml:space="preserve">of </w:t>
      </w:r>
      <w:r w:rsidR="004D7C7B" w:rsidRPr="005F7F4B">
        <w:rPr>
          <w:rFonts w:ascii="Times New Roman" w:hAnsi="Times New Roman"/>
          <w:sz w:val="24"/>
          <w:szCs w:val="24"/>
          <w:highlight w:val="red"/>
          <w:rPrChange w:id="442" w:author="Linderhof, Vincent" w:date="2016-03-06T13:04:00Z">
            <w:rPr>
              <w:rFonts w:ascii="Times New Roman" w:hAnsi="Times New Roman"/>
              <w:sz w:val="24"/>
              <w:szCs w:val="24"/>
            </w:rPr>
          </w:rPrChange>
        </w:rPr>
        <w:t xml:space="preserve">potential variables in </w:t>
      </w:r>
      <w:r w:rsidR="008F1CEC" w:rsidRPr="005F7F4B">
        <w:rPr>
          <w:rFonts w:ascii="Times New Roman" w:hAnsi="Times New Roman"/>
          <w:sz w:val="24"/>
          <w:szCs w:val="24"/>
          <w:highlight w:val="red"/>
          <w:rPrChange w:id="443" w:author="Linderhof, Vincent" w:date="2016-03-06T13:04:00Z">
            <w:rPr>
              <w:rFonts w:ascii="Times New Roman" w:hAnsi="Times New Roman"/>
              <w:sz w:val="24"/>
              <w:szCs w:val="24"/>
            </w:rPr>
          </w:rPrChange>
        </w:rPr>
        <w:t xml:space="preserve">the World Bank survey </w:t>
      </w:r>
      <w:r w:rsidR="00463AEF" w:rsidRPr="005F7F4B">
        <w:rPr>
          <w:rFonts w:ascii="Times New Roman" w:hAnsi="Times New Roman"/>
          <w:sz w:val="24"/>
          <w:szCs w:val="24"/>
          <w:highlight w:val="red"/>
          <w:rPrChange w:id="444" w:author="Linderhof, Vincent" w:date="2016-03-06T13:04:00Z">
            <w:rPr>
              <w:rFonts w:ascii="Times New Roman" w:hAnsi="Times New Roman"/>
              <w:sz w:val="24"/>
              <w:szCs w:val="24"/>
            </w:rPr>
          </w:rPrChange>
        </w:rPr>
        <w:t>meant that we were able to test many potential variables.  In practice</w:t>
      </w:r>
      <w:r w:rsidR="00A3058C" w:rsidRPr="005F7F4B">
        <w:rPr>
          <w:rFonts w:ascii="Times New Roman" w:hAnsi="Times New Roman"/>
          <w:sz w:val="24"/>
          <w:szCs w:val="24"/>
          <w:highlight w:val="red"/>
          <w:rPrChange w:id="445" w:author="Linderhof, Vincent" w:date="2016-03-06T13:04:00Z">
            <w:rPr>
              <w:rFonts w:ascii="Times New Roman" w:hAnsi="Times New Roman"/>
              <w:sz w:val="24"/>
              <w:szCs w:val="24"/>
            </w:rPr>
          </w:rPrChange>
        </w:rPr>
        <w:t>,</w:t>
      </w:r>
      <w:r w:rsidR="00463AEF" w:rsidRPr="005F7F4B">
        <w:rPr>
          <w:rFonts w:ascii="Times New Roman" w:hAnsi="Times New Roman"/>
          <w:sz w:val="24"/>
          <w:szCs w:val="24"/>
          <w:highlight w:val="red"/>
          <w:rPrChange w:id="446" w:author="Linderhof, Vincent" w:date="2016-03-06T13:04:00Z">
            <w:rPr>
              <w:rFonts w:ascii="Times New Roman" w:hAnsi="Times New Roman"/>
              <w:sz w:val="24"/>
              <w:szCs w:val="24"/>
            </w:rPr>
          </w:rPrChange>
        </w:rPr>
        <w:t xml:space="preserve"> our task was to choose a subset of variables that best explains dietary diversity.  The </w:t>
      </w:r>
      <w:r w:rsidR="00A3058C" w:rsidRPr="005F7F4B">
        <w:rPr>
          <w:rFonts w:ascii="Times New Roman" w:hAnsi="Times New Roman"/>
          <w:sz w:val="24"/>
          <w:szCs w:val="24"/>
          <w:highlight w:val="red"/>
          <w:rPrChange w:id="447" w:author="Linderhof, Vincent" w:date="2016-03-06T13:04:00Z">
            <w:rPr>
              <w:rFonts w:ascii="Times New Roman" w:hAnsi="Times New Roman"/>
              <w:sz w:val="24"/>
              <w:szCs w:val="24"/>
            </w:rPr>
          </w:rPrChange>
        </w:rPr>
        <w:t xml:space="preserve">variable </w:t>
      </w:r>
      <w:r w:rsidR="00463AEF" w:rsidRPr="005F7F4B">
        <w:rPr>
          <w:rFonts w:ascii="Times New Roman" w:hAnsi="Times New Roman"/>
          <w:sz w:val="24"/>
          <w:szCs w:val="24"/>
          <w:highlight w:val="red"/>
          <w:rPrChange w:id="448" w:author="Linderhof, Vincent" w:date="2016-03-06T13:04:00Z">
            <w:rPr>
              <w:rFonts w:ascii="Times New Roman" w:hAnsi="Times New Roman"/>
              <w:sz w:val="24"/>
              <w:szCs w:val="24"/>
            </w:rPr>
          </w:rPrChange>
        </w:rPr>
        <w:t xml:space="preserve">selection criteria </w:t>
      </w:r>
      <w:r w:rsidR="00A3058C" w:rsidRPr="005F7F4B">
        <w:rPr>
          <w:rFonts w:ascii="Times New Roman" w:hAnsi="Times New Roman"/>
          <w:sz w:val="24"/>
          <w:szCs w:val="24"/>
          <w:highlight w:val="red"/>
          <w:rPrChange w:id="449" w:author="Linderhof, Vincent" w:date="2016-03-06T13:04:00Z">
            <w:rPr>
              <w:rFonts w:ascii="Times New Roman" w:hAnsi="Times New Roman"/>
              <w:sz w:val="24"/>
              <w:szCs w:val="24"/>
            </w:rPr>
          </w:rPrChange>
        </w:rPr>
        <w:t xml:space="preserve">we used was </w:t>
      </w:r>
      <w:r w:rsidR="00463AEF" w:rsidRPr="005F7F4B">
        <w:rPr>
          <w:rFonts w:ascii="Times New Roman" w:hAnsi="Times New Roman"/>
          <w:sz w:val="24"/>
          <w:szCs w:val="24"/>
          <w:highlight w:val="red"/>
          <w:rPrChange w:id="450" w:author="Linderhof, Vincent" w:date="2016-03-06T13:04:00Z">
            <w:rPr>
              <w:rFonts w:ascii="Times New Roman" w:hAnsi="Times New Roman"/>
              <w:sz w:val="24"/>
              <w:szCs w:val="24"/>
            </w:rPr>
          </w:rPrChange>
        </w:rPr>
        <w:t xml:space="preserve">first </w:t>
      </w:r>
      <w:r w:rsidR="00A3058C" w:rsidRPr="005F7F4B">
        <w:rPr>
          <w:rFonts w:ascii="Times New Roman" w:hAnsi="Times New Roman"/>
          <w:sz w:val="24"/>
          <w:szCs w:val="24"/>
          <w:highlight w:val="red"/>
          <w:rPrChange w:id="451" w:author="Linderhof, Vincent" w:date="2016-03-06T13:04:00Z">
            <w:rPr>
              <w:rFonts w:ascii="Times New Roman" w:hAnsi="Times New Roman"/>
              <w:sz w:val="24"/>
              <w:szCs w:val="24"/>
            </w:rPr>
          </w:rPrChange>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sidRPr="005F7F4B">
        <w:rPr>
          <w:rFonts w:ascii="Times New Roman" w:hAnsi="Times New Roman"/>
          <w:sz w:val="24"/>
          <w:szCs w:val="24"/>
          <w:highlight w:val="red"/>
          <w:rPrChange w:id="452" w:author="Linderhof, Vincent" w:date="2016-03-06T13:04:00Z">
            <w:rPr>
              <w:rFonts w:ascii="Times New Roman" w:hAnsi="Times New Roman"/>
              <w:sz w:val="24"/>
              <w:szCs w:val="24"/>
            </w:rPr>
          </w:rPrChange>
        </w:rPr>
        <w:t xml:space="preserve"> parsimon</w:t>
      </w:r>
      <w:r w:rsidR="00A3058C" w:rsidRPr="005F7F4B">
        <w:rPr>
          <w:rFonts w:ascii="Times New Roman" w:hAnsi="Times New Roman"/>
          <w:sz w:val="24"/>
          <w:szCs w:val="24"/>
          <w:highlight w:val="red"/>
          <w:rPrChange w:id="453" w:author="Linderhof, Vincent" w:date="2016-03-06T13:04:00Z">
            <w:rPr>
              <w:rFonts w:ascii="Times New Roman" w:hAnsi="Times New Roman"/>
              <w:sz w:val="24"/>
              <w:szCs w:val="24"/>
            </w:rPr>
          </w:rPrChange>
        </w:rPr>
        <w:t>y</w:t>
      </w:r>
      <w:r w:rsidR="00463AEF" w:rsidRPr="005F7F4B">
        <w:rPr>
          <w:rFonts w:ascii="Times New Roman" w:hAnsi="Times New Roman"/>
          <w:sz w:val="24"/>
          <w:szCs w:val="24"/>
          <w:highlight w:val="red"/>
          <w:rPrChange w:id="454" w:author="Linderhof, Vincent" w:date="2016-03-06T13:04:00Z">
            <w:rPr>
              <w:rFonts w:ascii="Times New Roman" w:hAnsi="Times New Roman"/>
              <w:sz w:val="24"/>
              <w:szCs w:val="24"/>
            </w:rPr>
          </w:rPrChange>
        </w:rPr>
        <w:t xml:space="preserve">.   </w:t>
      </w:r>
      <w:r w:rsidR="00E04554" w:rsidRPr="005F7F4B">
        <w:rPr>
          <w:rFonts w:ascii="Times New Roman" w:hAnsi="Times New Roman"/>
          <w:sz w:val="24"/>
          <w:szCs w:val="24"/>
          <w:highlight w:val="red"/>
          <w:rPrChange w:id="455" w:author="Linderhof, Vincent" w:date="2016-03-06T13:04:00Z">
            <w:rPr>
              <w:rFonts w:ascii="Times New Roman" w:hAnsi="Times New Roman"/>
              <w:sz w:val="24"/>
              <w:szCs w:val="24"/>
            </w:rPr>
          </w:rPrChange>
        </w:rPr>
        <w:t>T</w:t>
      </w:r>
      <w:r w:rsidR="00700686" w:rsidRPr="005F7F4B">
        <w:rPr>
          <w:rFonts w:ascii="Times New Roman" w:hAnsi="Times New Roman"/>
          <w:sz w:val="24"/>
          <w:szCs w:val="24"/>
          <w:highlight w:val="red"/>
          <w:rPrChange w:id="456" w:author="Linderhof, Vincent" w:date="2016-03-06T13:04:00Z">
            <w:rPr>
              <w:rFonts w:ascii="Times New Roman" w:hAnsi="Times New Roman"/>
              <w:sz w:val="24"/>
              <w:szCs w:val="24"/>
            </w:rPr>
          </w:rPrChange>
        </w:rPr>
        <w:t>he follo</w:t>
      </w:r>
      <w:r w:rsidR="000000D3" w:rsidRPr="005F7F4B">
        <w:rPr>
          <w:rFonts w:ascii="Times New Roman" w:hAnsi="Times New Roman"/>
          <w:sz w:val="24"/>
          <w:szCs w:val="24"/>
          <w:highlight w:val="red"/>
          <w:rPrChange w:id="457" w:author="Linderhof, Vincent" w:date="2016-03-06T13:04:00Z">
            <w:rPr>
              <w:rFonts w:ascii="Times New Roman" w:hAnsi="Times New Roman"/>
              <w:sz w:val="24"/>
              <w:szCs w:val="24"/>
            </w:rPr>
          </w:rPrChange>
        </w:rPr>
        <w:t>wing paragraph</w:t>
      </w:r>
      <w:r w:rsidR="00700686" w:rsidRPr="005F7F4B">
        <w:rPr>
          <w:rFonts w:ascii="Times New Roman" w:hAnsi="Times New Roman"/>
          <w:sz w:val="24"/>
          <w:szCs w:val="24"/>
          <w:highlight w:val="red"/>
          <w:rPrChange w:id="458" w:author="Linderhof, Vincent" w:date="2016-03-06T13:04:00Z">
            <w:rPr>
              <w:rFonts w:ascii="Times New Roman" w:hAnsi="Times New Roman"/>
              <w:sz w:val="24"/>
              <w:szCs w:val="24"/>
            </w:rPr>
          </w:rPrChange>
        </w:rPr>
        <w:t>s</w:t>
      </w:r>
      <w:r w:rsidR="000000D3" w:rsidRPr="005F7F4B">
        <w:rPr>
          <w:rFonts w:ascii="Times New Roman" w:hAnsi="Times New Roman"/>
          <w:sz w:val="24"/>
          <w:szCs w:val="24"/>
          <w:highlight w:val="red"/>
          <w:rPrChange w:id="459" w:author="Linderhof, Vincent" w:date="2016-03-06T13:04:00Z">
            <w:rPr>
              <w:rFonts w:ascii="Times New Roman" w:hAnsi="Times New Roman"/>
              <w:sz w:val="24"/>
              <w:szCs w:val="24"/>
            </w:rPr>
          </w:rPrChange>
        </w:rPr>
        <w:t xml:space="preserve"> </w:t>
      </w:r>
      <w:r w:rsidR="008F1CEC" w:rsidRPr="005F7F4B">
        <w:rPr>
          <w:rFonts w:ascii="Times New Roman" w:hAnsi="Times New Roman"/>
          <w:sz w:val="24"/>
          <w:szCs w:val="24"/>
          <w:highlight w:val="red"/>
          <w:rPrChange w:id="460" w:author="Linderhof, Vincent" w:date="2016-03-06T13:04:00Z">
            <w:rPr>
              <w:rFonts w:ascii="Times New Roman" w:hAnsi="Times New Roman"/>
              <w:sz w:val="24"/>
              <w:szCs w:val="24"/>
            </w:rPr>
          </w:rPrChange>
        </w:rPr>
        <w:t>discuss</w:t>
      </w:r>
      <w:r w:rsidR="005B301B" w:rsidRPr="005F7F4B">
        <w:rPr>
          <w:rFonts w:ascii="Times New Roman" w:hAnsi="Times New Roman"/>
          <w:sz w:val="24"/>
          <w:szCs w:val="24"/>
          <w:highlight w:val="red"/>
          <w:rPrChange w:id="461" w:author="Linderhof, Vincent" w:date="2016-03-06T13:04:00Z">
            <w:rPr>
              <w:rFonts w:ascii="Times New Roman" w:hAnsi="Times New Roman"/>
              <w:sz w:val="24"/>
              <w:szCs w:val="24"/>
            </w:rPr>
          </w:rPrChange>
        </w:rPr>
        <w:t xml:space="preserve"> </w:t>
      </w:r>
      <w:r w:rsidR="00463AEF" w:rsidRPr="005F7F4B">
        <w:rPr>
          <w:rFonts w:ascii="Times New Roman" w:hAnsi="Times New Roman"/>
          <w:sz w:val="24"/>
          <w:szCs w:val="24"/>
          <w:highlight w:val="red"/>
          <w:rPrChange w:id="462" w:author="Linderhof, Vincent" w:date="2016-03-06T13:04:00Z">
            <w:rPr>
              <w:rFonts w:ascii="Times New Roman" w:hAnsi="Times New Roman"/>
              <w:sz w:val="24"/>
              <w:szCs w:val="24"/>
            </w:rPr>
          </w:rPrChange>
        </w:rPr>
        <w:t xml:space="preserve">potential </w:t>
      </w:r>
      <w:r w:rsidR="008F1CEC" w:rsidRPr="005F7F4B">
        <w:rPr>
          <w:rFonts w:ascii="Times New Roman" w:hAnsi="Times New Roman"/>
          <w:sz w:val="24"/>
          <w:szCs w:val="24"/>
          <w:highlight w:val="red"/>
          <w:rPrChange w:id="463" w:author="Linderhof, Vincent" w:date="2016-03-06T13:04:00Z">
            <w:rPr>
              <w:rFonts w:ascii="Times New Roman" w:hAnsi="Times New Roman"/>
              <w:sz w:val="24"/>
              <w:szCs w:val="24"/>
            </w:rPr>
          </w:rPrChange>
        </w:rPr>
        <w:t xml:space="preserve">variables </w:t>
      </w:r>
      <w:r w:rsidR="00E04554" w:rsidRPr="005F7F4B">
        <w:rPr>
          <w:rFonts w:ascii="Times New Roman" w:hAnsi="Times New Roman"/>
          <w:sz w:val="24"/>
          <w:szCs w:val="24"/>
          <w:highlight w:val="red"/>
          <w:rPrChange w:id="464" w:author="Linderhof, Vincent" w:date="2016-03-06T13:04:00Z">
            <w:rPr>
              <w:rFonts w:ascii="Times New Roman" w:hAnsi="Times New Roman"/>
              <w:sz w:val="24"/>
              <w:szCs w:val="24"/>
            </w:rPr>
          </w:rPrChange>
        </w:rPr>
        <w:t>considered for inclusion in</w:t>
      </w:r>
      <w:r w:rsidR="00463AEF" w:rsidRPr="005F7F4B">
        <w:rPr>
          <w:rFonts w:ascii="Times New Roman" w:hAnsi="Times New Roman"/>
          <w:sz w:val="24"/>
          <w:szCs w:val="24"/>
          <w:highlight w:val="red"/>
          <w:rPrChange w:id="465" w:author="Linderhof, Vincent" w:date="2016-03-06T13:04:00Z">
            <w:rPr>
              <w:rFonts w:ascii="Times New Roman" w:hAnsi="Times New Roman"/>
              <w:sz w:val="24"/>
              <w:szCs w:val="24"/>
            </w:rPr>
          </w:rPrChange>
        </w:rPr>
        <w:t>to</w:t>
      </w:r>
      <w:r w:rsidR="00E04554" w:rsidRPr="005F7F4B">
        <w:rPr>
          <w:rFonts w:ascii="Times New Roman" w:hAnsi="Times New Roman"/>
          <w:sz w:val="24"/>
          <w:szCs w:val="24"/>
          <w:highlight w:val="red"/>
          <w:rPrChange w:id="466" w:author="Linderhof, Vincent" w:date="2016-03-06T13:04:00Z">
            <w:rPr>
              <w:rFonts w:ascii="Times New Roman" w:hAnsi="Times New Roman"/>
              <w:sz w:val="24"/>
              <w:szCs w:val="24"/>
            </w:rPr>
          </w:rPrChange>
        </w:rPr>
        <w:t xml:space="preserve"> out model</w:t>
      </w:r>
      <w:r w:rsidR="00A3058C" w:rsidRPr="005F7F4B">
        <w:rPr>
          <w:rFonts w:ascii="Times New Roman" w:hAnsi="Times New Roman"/>
          <w:sz w:val="24"/>
          <w:szCs w:val="24"/>
          <w:highlight w:val="red"/>
          <w:rPrChange w:id="467" w:author="Linderhof, Vincent" w:date="2016-03-06T13:04:00Z">
            <w:rPr>
              <w:rFonts w:ascii="Times New Roman" w:hAnsi="Times New Roman"/>
              <w:sz w:val="24"/>
              <w:szCs w:val="24"/>
            </w:rPr>
          </w:rPrChange>
        </w:rPr>
        <w:t xml:space="preserve"> and our hypotheses concerning its potential effect on dietary diversity</w:t>
      </w:r>
      <w:r w:rsidR="00E04554" w:rsidRPr="005F7F4B">
        <w:rPr>
          <w:rFonts w:ascii="Times New Roman" w:hAnsi="Times New Roman"/>
          <w:sz w:val="24"/>
          <w:szCs w:val="24"/>
          <w:highlight w:val="red"/>
          <w:rPrChange w:id="468" w:author="Linderhof, Vincent" w:date="2016-03-06T13:04:00Z">
            <w:rPr>
              <w:rFonts w:ascii="Times New Roman" w:hAnsi="Times New Roman"/>
              <w:sz w:val="24"/>
              <w:szCs w:val="24"/>
            </w:rPr>
          </w:rPrChange>
        </w:rPr>
        <w:t xml:space="preserve">. </w:t>
      </w:r>
      <w:r w:rsidR="005B301B" w:rsidRPr="005F7F4B">
        <w:rPr>
          <w:rFonts w:ascii="Times New Roman" w:hAnsi="Times New Roman"/>
          <w:sz w:val="24"/>
          <w:szCs w:val="24"/>
          <w:highlight w:val="red"/>
          <w:rPrChange w:id="469" w:author="Linderhof, Vincent" w:date="2016-03-06T13:04:00Z">
            <w:rPr>
              <w:rFonts w:ascii="Times New Roman" w:hAnsi="Times New Roman"/>
              <w:sz w:val="24"/>
              <w:szCs w:val="24"/>
            </w:rPr>
          </w:rPrChange>
        </w:rPr>
        <w:t xml:space="preserve">To ease the flow of the discussion, each variable was placed </w:t>
      </w:r>
      <w:r w:rsidR="008F1CEC" w:rsidRPr="005F7F4B">
        <w:rPr>
          <w:rFonts w:ascii="Times New Roman" w:hAnsi="Times New Roman"/>
          <w:sz w:val="24"/>
          <w:szCs w:val="24"/>
          <w:highlight w:val="red"/>
          <w:rPrChange w:id="470" w:author="Linderhof, Vincent" w:date="2016-03-06T13:04:00Z">
            <w:rPr>
              <w:rFonts w:ascii="Times New Roman" w:hAnsi="Times New Roman"/>
              <w:sz w:val="24"/>
              <w:szCs w:val="24"/>
            </w:rPr>
          </w:rPrChange>
        </w:rPr>
        <w:t>into one of the following</w:t>
      </w:r>
      <w:r w:rsidR="00700686" w:rsidRPr="005F7F4B">
        <w:rPr>
          <w:rFonts w:ascii="Times New Roman" w:hAnsi="Times New Roman"/>
          <w:sz w:val="24"/>
          <w:szCs w:val="24"/>
          <w:highlight w:val="red"/>
          <w:rPrChange w:id="471" w:author="Linderhof, Vincent" w:date="2016-03-06T13:04:00Z">
            <w:rPr>
              <w:rFonts w:ascii="Times New Roman" w:hAnsi="Times New Roman"/>
              <w:sz w:val="24"/>
              <w:szCs w:val="24"/>
            </w:rPr>
          </w:rPrChange>
        </w:rPr>
        <w:t xml:space="preserve"> four </w:t>
      </w:r>
      <w:r w:rsidR="008F1CEC" w:rsidRPr="005F7F4B">
        <w:rPr>
          <w:rFonts w:ascii="Times New Roman" w:hAnsi="Times New Roman"/>
          <w:sz w:val="24"/>
          <w:szCs w:val="24"/>
          <w:highlight w:val="red"/>
          <w:rPrChange w:id="472" w:author="Linderhof, Vincent" w:date="2016-03-06T13:04:00Z">
            <w:rPr>
              <w:rFonts w:ascii="Times New Roman" w:hAnsi="Times New Roman"/>
              <w:sz w:val="24"/>
              <w:szCs w:val="24"/>
            </w:rPr>
          </w:rPrChange>
        </w:rPr>
        <w:t>categories</w:t>
      </w:r>
      <w:r w:rsidR="004D51E5" w:rsidRPr="005F7F4B">
        <w:rPr>
          <w:rFonts w:ascii="Times New Roman" w:hAnsi="Times New Roman"/>
          <w:sz w:val="24"/>
          <w:szCs w:val="24"/>
          <w:highlight w:val="red"/>
          <w:rPrChange w:id="473" w:author="Linderhof, Vincent" w:date="2016-03-06T13:04:00Z">
            <w:rPr>
              <w:rFonts w:ascii="Times New Roman" w:hAnsi="Times New Roman"/>
              <w:sz w:val="24"/>
              <w:szCs w:val="24"/>
            </w:rPr>
          </w:rPrChange>
        </w:rPr>
        <w:t>: household characteristics, economics characteristics, agricultural characteristics and location</w:t>
      </w:r>
      <w:r w:rsidR="00700686" w:rsidRPr="005F7F4B">
        <w:rPr>
          <w:rFonts w:ascii="Times New Roman" w:hAnsi="Times New Roman"/>
          <w:sz w:val="24"/>
          <w:szCs w:val="24"/>
          <w:highlight w:val="red"/>
          <w:rPrChange w:id="474" w:author="Linderhof, Vincent" w:date="2016-03-06T13:04:00Z">
            <w:rPr>
              <w:rFonts w:ascii="Times New Roman" w:hAnsi="Times New Roman"/>
              <w:sz w:val="24"/>
              <w:szCs w:val="24"/>
            </w:rPr>
          </w:rPrChange>
        </w:rPr>
        <w:t>.</w:t>
      </w:r>
      <w:r w:rsidR="00B70D38" w:rsidRPr="008429BD">
        <w:rPr>
          <w:rFonts w:ascii="Times New Roman" w:hAnsi="Times New Roman"/>
          <w:sz w:val="24"/>
          <w:szCs w:val="24"/>
        </w:rPr>
        <w:t xml:space="preserve"> </w:t>
      </w:r>
    </w:p>
    <w:p w14:paraId="365B5089" w14:textId="66D5738B" w:rsidR="00D6331F" w:rsidRPr="008429BD" w:rsidDel="00BB5914" w:rsidRDefault="00C421EA" w:rsidP="00F77985">
      <w:pPr>
        <w:rPr>
          <w:moveFrom w:id="475" w:author="Linderhof, Vincent" w:date="2016-03-06T14:46:00Z"/>
          <w:rFonts w:ascii="Times New Roman" w:hAnsi="Times New Roman"/>
          <w:sz w:val="24"/>
          <w:szCs w:val="24"/>
        </w:rPr>
      </w:pPr>
      <w:moveFromRangeStart w:id="476" w:author="Linderhof, Vincent" w:date="2016-03-06T14:46:00Z" w:name="move445029516"/>
      <w:moveFrom w:id="477" w:author="Linderhof, Vincent" w:date="2016-03-06T14:46:00Z">
        <w:r w:rsidRPr="008429BD" w:rsidDel="00BB5914">
          <w:rPr>
            <w:rFonts w:ascii="Times New Roman" w:hAnsi="Times New Roman"/>
            <w:sz w:val="24"/>
            <w:szCs w:val="24"/>
          </w:rPr>
          <w:t xml:space="preserve">Table 1 shows that the </w:t>
        </w:r>
        <w:r w:rsidR="00CB1E71" w:rsidRPr="008429BD" w:rsidDel="00BB5914">
          <w:rPr>
            <w:rFonts w:ascii="Times New Roman" w:hAnsi="Times New Roman"/>
            <w:sz w:val="24"/>
            <w:szCs w:val="24"/>
          </w:rPr>
          <w:t xml:space="preserve">nutrition diversity </w:t>
        </w:r>
        <w:r w:rsidRPr="008429BD" w:rsidDel="00BB5914">
          <w:rPr>
            <w:rFonts w:ascii="Times New Roman" w:hAnsi="Times New Roman"/>
            <w:sz w:val="24"/>
            <w:szCs w:val="24"/>
          </w:rPr>
          <w:t>indicator</w:t>
        </w:r>
        <w:r w:rsidR="00CB1E71" w:rsidRPr="008429BD" w:rsidDel="00BB5914">
          <w:rPr>
            <w:rFonts w:ascii="Times New Roman" w:hAnsi="Times New Roman"/>
            <w:sz w:val="24"/>
            <w:szCs w:val="24"/>
          </w:rPr>
          <w:t>s</w:t>
        </w:r>
        <w:r w:rsidRPr="008429BD" w:rsidDel="00BB5914">
          <w:rPr>
            <w:rFonts w:ascii="Times New Roman" w:hAnsi="Times New Roman"/>
            <w:sz w:val="24"/>
            <w:szCs w:val="24"/>
          </w:rPr>
          <w:t xml:space="preserve"> over time for the rural smallholders.</w:t>
        </w:r>
        <w:r w:rsidR="005B301B" w:rsidRPr="008429BD" w:rsidDel="00BB5914">
          <w:rPr>
            <w:rFonts w:ascii="Times New Roman" w:hAnsi="Times New Roman"/>
            <w:sz w:val="24"/>
            <w:szCs w:val="24"/>
          </w:rPr>
          <w:t xml:space="preserve"> </w:t>
        </w:r>
        <w:r w:rsidR="00492373" w:rsidRPr="008429BD" w:rsidDel="00BB5914">
          <w:rPr>
            <w:rFonts w:ascii="Times New Roman" w:hAnsi="Times New Roman"/>
            <w:sz w:val="24"/>
            <w:szCs w:val="24"/>
          </w:rPr>
          <w:t>For all nutrition diversity indicators, the value</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of the indicator</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w:t>
        </w:r>
        <w:r w:rsidR="00896ECC" w:rsidRPr="008429BD" w:rsidDel="00BB5914">
          <w:rPr>
            <w:rFonts w:ascii="Times New Roman" w:hAnsi="Times New Roman"/>
            <w:sz w:val="24"/>
            <w:szCs w:val="24"/>
          </w:rPr>
          <w:t>are</w:t>
        </w:r>
        <w:r w:rsidR="00492373" w:rsidRPr="008429BD" w:rsidDel="00BB5914">
          <w:rPr>
            <w:rFonts w:ascii="Times New Roman" w:hAnsi="Times New Roman"/>
            <w:sz w:val="24"/>
            <w:szCs w:val="24"/>
          </w:rPr>
          <w:t xml:space="preserve"> lowest for the period 2010-2011</w:t>
        </w:r>
        <w:r w:rsidR="00896ECC" w:rsidRPr="008429BD" w:rsidDel="00BB5914">
          <w:rPr>
            <w:rFonts w:ascii="Times New Roman" w:hAnsi="Times New Roman"/>
            <w:sz w:val="24"/>
            <w:szCs w:val="24"/>
          </w:rPr>
          <w:t>. They are highest for the period 2011-2012 except for caloric intake</w:t>
        </w:r>
        <w:r w:rsidR="00492373" w:rsidRPr="008429BD" w:rsidDel="00BB5914">
          <w:rPr>
            <w:rFonts w:ascii="Times New Roman" w:hAnsi="Times New Roman"/>
            <w:sz w:val="24"/>
            <w:szCs w:val="24"/>
          </w:rPr>
          <w:t xml:space="preserve">. </w:t>
        </w:r>
        <w:r w:rsidR="005B301B" w:rsidRPr="008429BD" w:rsidDel="00BB5914">
          <w:rPr>
            <w:rFonts w:ascii="Times New Roman" w:hAnsi="Times New Roman"/>
            <w:sz w:val="24"/>
            <w:szCs w:val="24"/>
          </w:rPr>
          <w:t xml:space="preserve"> </w:t>
        </w:r>
      </w:moveFrom>
    </w:p>
    <w:moveFromRangeEnd w:id="476"/>
    <w:p w14:paraId="227EC358" w14:textId="42E047B1" w:rsidR="008429BD" w:rsidRPr="00A0183E" w:rsidRDefault="008429BD">
      <w:pPr>
        <w:rPr>
          <w:ins w:id="478" w:author="Linderhof, Vincent" w:date="2016-03-05T21:04:00Z"/>
          <w:rFonts w:ascii="Times New Roman" w:hAnsi="Times New Roman"/>
          <w:sz w:val="24"/>
          <w:szCs w:val="24"/>
          <w:rPrChange w:id="479" w:author="Linderhof, Vincent" w:date="2016-03-04T20:50:00Z">
            <w:rPr>
              <w:ins w:id="480" w:author="Linderhof, Vincent" w:date="2016-03-05T21:04:00Z"/>
            </w:rPr>
          </w:rPrChange>
        </w:rPr>
      </w:pPr>
      <w:del w:id="481" w:author="Linderhof, Vincent" w:date="2016-03-06T14:46:00Z">
        <w:r w:rsidDel="007B5639">
          <w:rPr>
            <w:rFonts w:ascii="Times New Roman" w:hAnsi="Times New Roman"/>
            <w:sz w:val="24"/>
            <w:szCs w:val="24"/>
          </w:rPr>
          <w:delText>Production indicators</w:delText>
        </w:r>
      </w:del>
      <w:ins w:id="482" w:author="Linderhof, Vincent" w:date="2016-03-06T12:55:00Z">
        <w:r w:rsidR="008E71F3">
          <w:rPr>
            <w:rFonts w:ascii="Times New Roman" w:hAnsi="Times New Roman"/>
            <w:sz w:val="24"/>
            <w:szCs w:val="24"/>
          </w:rPr>
          <w:t xml:space="preserve">Cultivated </w:t>
        </w:r>
      </w:ins>
      <w:commentRangeStart w:id="483"/>
      <w:del w:id="484" w:author="Linderhof, Vincent" w:date="2016-03-06T12:55:00Z">
        <w:r w:rsidRPr="008429BD" w:rsidDel="008E71F3">
          <w:rPr>
            <w:rFonts w:ascii="Times New Roman" w:hAnsi="Times New Roman"/>
            <w:sz w:val="24"/>
            <w:szCs w:val="24"/>
          </w:rPr>
          <w:delText>A</w:delText>
        </w:r>
      </w:del>
      <w:ins w:id="485" w:author="Linderhof, Vincent" w:date="2016-03-06T12:55:00Z">
        <w:r w:rsidR="008E71F3">
          <w:rPr>
            <w:rFonts w:ascii="Times New Roman" w:hAnsi="Times New Roman"/>
            <w:sz w:val="24"/>
            <w:szCs w:val="24"/>
          </w:rPr>
          <w:t>a</w:t>
        </w:r>
      </w:ins>
      <w:r w:rsidRPr="008429BD">
        <w:rPr>
          <w:rFonts w:ascii="Times New Roman" w:hAnsi="Times New Roman"/>
          <w:sz w:val="24"/>
          <w:szCs w:val="24"/>
        </w:rPr>
        <w:t>reas were calculated by GPS data recorded in the surveys</w:t>
      </w:r>
      <w:ins w:id="486" w:author="Linderhof, Vincent" w:date="2016-03-06T12:55:00Z">
        <w:r w:rsidR="008E71F3">
          <w:rPr>
            <w:rFonts w:ascii="Times New Roman" w:hAnsi="Times New Roman"/>
            <w:sz w:val="24"/>
            <w:szCs w:val="24"/>
          </w:rPr>
          <w:t>.</w:t>
        </w:r>
      </w:ins>
      <w:del w:id="487" w:author="Linderhof, Vincent" w:date="2016-03-06T12:55:00Z">
        <w:r w:rsidRPr="008429BD" w:rsidDel="008E71F3">
          <w:rPr>
            <w:rFonts w:ascii="Times New Roman" w:hAnsi="Times New Roman"/>
            <w:sz w:val="24"/>
            <w:szCs w:val="24"/>
          </w:rPr>
          <w:delText>,</w:delText>
        </w:r>
      </w:del>
      <w:r w:rsidRPr="008429BD">
        <w:rPr>
          <w:rFonts w:ascii="Times New Roman" w:hAnsi="Times New Roman"/>
          <w:sz w:val="24"/>
          <w:szCs w:val="24"/>
        </w:rPr>
        <w:t xml:space="preserve"> </w:t>
      </w:r>
      <w:del w:id="488" w:author="Linderhof, Vincent" w:date="2016-03-06T12:56:00Z">
        <w:r w:rsidRPr="008429BD" w:rsidDel="008E71F3">
          <w:rPr>
            <w:rFonts w:ascii="Times New Roman" w:hAnsi="Times New Roman"/>
            <w:sz w:val="24"/>
            <w:szCs w:val="24"/>
          </w:rPr>
          <w:delText xml:space="preserve">when </w:delText>
        </w:r>
      </w:del>
      <w:ins w:id="489" w:author="Linderhof, Vincent" w:date="2016-03-06T12:56:00Z">
        <w:r w:rsidR="008E71F3">
          <w:rPr>
            <w:rFonts w:ascii="Times New Roman" w:hAnsi="Times New Roman"/>
            <w:sz w:val="24"/>
            <w:szCs w:val="24"/>
          </w:rPr>
          <w:t>W</w:t>
        </w:r>
        <w:r w:rsidR="008E71F3" w:rsidRPr="008429BD">
          <w:rPr>
            <w:rFonts w:ascii="Times New Roman" w:hAnsi="Times New Roman"/>
            <w:sz w:val="24"/>
            <w:szCs w:val="24"/>
          </w:rPr>
          <w:t xml:space="preserve">hen </w:t>
        </w:r>
      </w:ins>
      <w:r w:rsidRPr="008429BD">
        <w:rPr>
          <w:rFonts w:ascii="Times New Roman" w:hAnsi="Times New Roman"/>
          <w:sz w:val="24"/>
          <w:szCs w:val="24"/>
        </w:rPr>
        <w:t>the GPS data was not available, the farmer plot size estimation was considered, estimations available in the LSMS-ISA survey.</w:t>
      </w:r>
      <w:commentRangeEnd w:id="483"/>
      <w:r w:rsidRPr="008429BD">
        <w:rPr>
          <w:rStyle w:val="CommentReference"/>
          <w:rFonts w:ascii="Times New Roman" w:hAnsi="Times New Roman"/>
          <w:sz w:val="24"/>
          <w:szCs w:val="24"/>
        </w:rPr>
        <w:commentReference w:id="483"/>
      </w:r>
      <w:r w:rsidRPr="008429BD">
        <w:rPr>
          <w:rFonts w:ascii="Times New Roman" w:hAnsi="Times New Roman"/>
          <w:sz w:val="24"/>
          <w:szCs w:val="24"/>
        </w:rPr>
        <w:t xml:space="preserve"> </w:t>
      </w:r>
      <w:commentRangeStart w:id="490"/>
      <w:r w:rsidRPr="008429BD">
        <w:rPr>
          <w:rFonts w:ascii="Times New Roman" w:hAnsi="Times New Roman"/>
          <w:sz w:val="24"/>
          <w:szCs w:val="24"/>
        </w:rPr>
        <w:t xml:space="preserve">In cases of </w:t>
      </w:r>
      <w:del w:id="491" w:author="Linderhof, Vincent" w:date="2016-03-06T12:57:00Z">
        <w:r w:rsidRPr="008429BD" w:rsidDel="008E71F3">
          <w:rPr>
            <w:rFonts w:ascii="Times New Roman" w:hAnsi="Times New Roman"/>
            <w:sz w:val="24"/>
            <w:szCs w:val="24"/>
          </w:rPr>
          <w:delText>intercropping</w:delText>
        </w:r>
      </w:del>
      <w:ins w:id="492" w:author="Linderhof, Vincent" w:date="2016-03-06T12:57:00Z">
        <w:r w:rsidR="008E71F3">
          <w:rPr>
            <w:rFonts w:ascii="Times New Roman" w:hAnsi="Times New Roman"/>
            <w:sz w:val="24"/>
            <w:szCs w:val="24"/>
          </w:rPr>
          <w:t xml:space="preserve">mixed </w:t>
        </w:r>
        <w:r w:rsidR="008E71F3" w:rsidRPr="008429BD">
          <w:rPr>
            <w:rFonts w:ascii="Times New Roman" w:hAnsi="Times New Roman"/>
            <w:sz w:val="24"/>
            <w:szCs w:val="24"/>
          </w:rPr>
          <w:t>cropping</w:t>
        </w:r>
      </w:ins>
      <w:r w:rsidRPr="008429BD">
        <w:rPr>
          <w:rFonts w:ascii="Times New Roman" w:hAnsi="Times New Roman"/>
          <w:sz w:val="24"/>
          <w:szCs w:val="24"/>
        </w:rPr>
        <w:t>, each crop was taken separately</w:t>
      </w:r>
      <w:commentRangeEnd w:id="490"/>
      <w:r w:rsidRPr="008429BD">
        <w:rPr>
          <w:rStyle w:val="CommentReference"/>
          <w:rFonts w:ascii="Times New Roman" w:hAnsi="Times New Roman"/>
          <w:sz w:val="24"/>
          <w:szCs w:val="24"/>
        </w:rPr>
        <w:commentReference w:id="490"/>
      </w:r>
      <w:r w:rsidRPr="008429BD">
        <w:rPr>
          <w:rFonts w:ascii="Times New Roman" w:hAnsi="Times New Roman"/>
          <w:sz w:val="24"/>
          <w:szCs w:val="24"/>
        </w:rPr>
        <w:t xml:space="preserve">. </w:t>
      </w:r>
      <w:del w:id="493" w:author="Linderhof, Vincent" w:date="2016-03-06T13:00:00Z">
        <w:r w:rsidRPr="008429BD" w:rsidDel="008E71F3">
          <w:rPr>
            <w:rFonts w:ascii="Times New Roman" w:hAnsi="Times New Roman"/>
            <w:sz w:val="24"/>
            <w:szCs w:val="24"/>
          </w:rPr>
          <w:delText xml:space="preserve"> </w:delText>
        </w:r>
      </w:del>
      <w:r w:rsidRPr="008429BD">
        <w:rPr>
          <w:rFonts w:ascii="Times New Roman" w:hAnsi="Times New Roman"/>
          <w:sz w:val="24"/>
          <w:szCs w:val="24"/>
        </w:rPr>
        <w:t xml:space="preserve">Given that there is no information on the proportion of </w:t>
      </w:r>
      <w:del w:id="494" w:author="Linderhof, Vincent" w:date="2016-03-06T12:58:00Z">
        <w:r w:rsidRPr="008429BD" w:rsidDel="008E71F3">
          <w:rPr>
            <w:rFonts w:ascii="Times New Roman" w:hAnsi="Times New Roman"/>
            <w:sz w:val="24"/>
            <w:szCs w:val="24"/>
          </w:rPr>
          <w:delText xml:space="preserve">an intercropped </w:delText>
        </w:r>
      </w:del>
      <w:r w:rsidRPr="008429BD">
        <w:rPr>
          <w:rFonts w:ascii="Times New Roman" w:hAnsi="Times New Roman"/>
          <w:sz w:val="24"/>
          <w:szCs w:val="24"/>
        </w:rPr>
        <w:t>crop</w:t>
      </w:r>
      <w:ins w:id="495" w:author="Linderhof, Vincent" w:date="2016-03-06T12:58:00Z">
        <w:r w:rsidR="008E71F3">
          <w:rPr>
            <w:rFonts w:ascii="Times New Roman" w:hAnsi="Times New Roman"/>
            <w:sz w:val="24"/>
            <w:szCs w:val="24"/>
          </w:rPr>
          <w:t>s</w:t>
        </w:r>
      </w:ins>
      <w:r w:rsidRPr="008429BD">
        <w:rPr>
          <w:rFonts w:ascii="Times New Roman" w:hAnsi="Times New Roman"/>
          <w:sz w:val="24"/>
          <w:szCs w:val="24"/>
        </w:rPr>
        <w:t xml:space="preserve"> on a </w:t>
      </w:r>
      <w:ins w:id="496" w:author="Linderhof, Vincent" w:date="2016-03-06T12:58:00Z">
        <w:r w:rsidR="008E71F3">
          <w:rPr>
            <w:rFonts w:ascii="Times New Roman" w:hAnsi="Times New Roman"/>
            <w:sz w:val="24"/>
            <w:szCs w:val="24"/>
          </w:rPr>
          <w:t xml:space="preserve">mixed-cropping </w:t>
        </w:r>
      </w:ins>
      <w:r w:rsidRPr="008429BD">
        <w:rPr>
          <w:rFonts w:ascii="Times New Roman" w:hAnsi="Times New Roman"/>
          <w:sz w:val="24"/>
          <w:szCs w:val="24"/>
        </w:rPr>
        <w:t xml:space="preserve">plot, we assume that each crop encompasses the entire plot. </w:t>
      </w:r>
      <w:del w:id="497" w:author="Linderhof, Vincent" w:date="2016-03-06T12:58:00Z">
        <w:r w:rsidRPr="008429BD" w:rsidDel="008E71F3">
          <w:rPr>
            <w:rFonts w:ascii="Times New Roman" w:hAnsi="Times New Roman"/>
            <w:sz w:val="24"/>
            <w:szCs w:val="24"/>
          </w:rPr>
          <w:delText xml:space="preserve">The </w:delText>
        </w:r>
      </w:del>
      <w:ins w:id="498" w:author="Linderhof, Vincent" w:date="2016-03-06T13:01:00Z">
        <w:r w:rsidR="008E71F3">
          <w:rPr>
            <w:rFonts w:ascii="Times New Roman" w:hAnsi="Times New Roman"/>
            <w:sz w:val="24"/>
            <w:szCs w:val="24"/>
          </w:rPr>
          <w:t>Both</w:t>
        </w:r>
      </w:ins>
      <w:ins w:id="499" w:author="Linderhof, Vincent" w:date="2016-03-06T12:58:00Z">
        <w:r w:rsidR="008E71F3">
          <w:rPr>
            <w:rFonts w:ascii="Times New Roman" w:hAnsi="Times New Roman"/>
            <w:sz w:val="24"/>
            <w:szCs w:val="24"/>
          </w:rPr>
          <w:t xml:space="preserve"> growing</w:t>
        </w:r>
        <w:r w:rsidR="008E71F3" w:rsidRPr="008429BD">
          <w:rPr>
            <w:rFonts w:ascii="Times New Roman" w:hAnsi="Times New Roman"/>
            <w:sz w:val="24"/>
            <w:szCs w:val="24"/>
          </w:rPr>
          <w:t xml:space="preserve"> </w:t>
        </w:r>
      </w:ins>
      <w:del w:id="500" w:author="Linderhof, Vincent" w:date="2016-03-06T12:58:00Z">
        <w:r w:rsidRPr="008429BD" w:rsidDel="008E71F3">
          <w:rPr>
            <w:rFonts w:ascii="Times New Roman" w:hAnsi="Times New Roman"/>
            <w:sz w:val="24"/>
            <w:szCs w:val="24"/>
          </w:rPr>
          <w:delText xml:space="preserve">two </w:delText>
        </w:r>
      </w:del>
      <w:r w:rsidRPr="008429BD">
        <w:rPr>
          <w:rFonts w:ascii="Times New Roman" w:hAnsi="Times New Roman"/>
          <w:sz w:val="24"/>
          <w:szCs w:val="24"/>
        </w:rPr>
        <w:t>seasons</w:t>
      </w:r>
      <w:ins w:id="501" w:author="Linderhof, Vincent" w:date="2016-03-06T13:01:00Z">
        <w:r w:rsidR="008E71F3">
          <w:rPr>
            <w:rFonts w:ascii="Times New Roman" w:hAnsi="Times New Roman"/>
            <w:sz w:val="24"/>
            <w:szCs w:val="24"/>
          </w:rPr>
          <w:t xml:space="preserve"> within a year </w:t>
        </w:r>
      </w:ins>
      <w:del w:id="502" w:author="Linderhof, Vincent" w:date="2016-03-06T13:01:00Z">
        <w:r w:rsidRPr="008429BD" w:rsidDel="008E71F3">
          <w:rPr>
            <w:rFonts w:ascii="Times New Roman" w:hAnsi="Times New Roman"/>
            <w:sz w:val="24"/>
            <w:szCs w:val="24"/>
          </w:rPr>
          <w:delText xml:space="preserve">, dry and rainy, </w:delText>
        </w:r>
      </w:del>
      <w:r w:rsidRPr="008429BD">
        <w:rPr>
          <w:rFonts w:ascii="Times New Roman" w:hAnsi="Times New Roman"/>
          <w:sz w:val="24"/>
          <w:szCs w:val="24"/>
        </w:rPr>
        <w:t xml:space="preserve">were </w:t>
      </w:r>
      <w:del w:id="503" w:author="Linderhof, Vincent" w:date="2016-03-06T13:00:00Z">
        <w:r w:rsidRPr="008429BD" w:rsidDel="008E71F3">
          <w:rPr>
            <w:rFonts w:ascii="Times New Roman" w:hAnsi="Times New Roman"/>
            <w:sz w:val="24"/>
            <w:szCs w:val="24"/>
          </w:rPr>
          <w:delText xml:space="preserve">taken </w:delText>
        </w:r>
      </w:del>
      <w:r w:rsidRPr="008429BD">
        <w:rPr>
          <w:rFonts w:ascii="Times New Roman" w:hAnsi="Times New Roman"/>
          <w:sz w:val="24"/>
          <w:szCs w:val="24"/>
        </w:rPr>
        <w:t>in</w:t>
      </w:r>
      <w:ins w:id="504" w:author="Linderhof, Vincent" w:date="2016-03-06T13:00:00Z">
        <w:r w:rsidR="008E71F3">
          <w:rPr>
            <w:rFonts w:ascii="Times New Roman" w:hAnsi="Times New Roman"/>
            <w:sz w:val="24"/>
            <w:szCs w:val="24"/>
          </w:rPr>
          <w:t xml:space="preserve">cluded </w:t>
        </w:r>
      </w:ins>
      <w:r w:rsidRPr="008429BD">
        <w:rPr>
          <w:rFonts w:ascii="Times New Roman" w:hAnsi="Times New Roman"/>
          <w:sz w:val="24"/>
          <w:szCs w:val="24"/>
        </w:rPr>
        <w:t xml:space="preserve"> </w:t>
      </w:r>
      <w:ins w:id="505" w:author="Linderhof, Vincent" w:date="2016-03-06T13:01:00Z">
        <w:r w:rsidR="008E71F3">
          <w:rPr>
            <w:rFonts w:ascii="Times New Roman" w:hAnsi="Times New Roman"/>
            <w:sz w:val="24"/>
            <w:szCs w:val="24"/>
          </w:rPr>
          <w:t>in  the calculations of the productivity diversity</w:t>
        </w:r>
      </w:ins>
      <w:ins w:id="506" w:author="Linderhof, Vincent" w:date="2016-03-06T13:02:00Z">
        <w:r w:rsidR="008E71F3">
          <w:rPr>
            <w:rFonts w:ascii="Times New Roman" w:hAnsi="Times New Roman"/>
            <w:sz w:val="24"/>
            <w:szCs w:val="24"/>
          </w:rPr>
          <w:t xml:space="preserve"> </w:t>
        </w:r>
      </w:ins>
      <w:del w:id="507" w:author="Linderhof, Vincent" w:date="2016-03-06T13:02:00Z">
        <w:r w:rsidRPr="008429BD" w:rsidDel="008E71F3">
          <w:rPr>
            <w:rFonts w:ascii="Times New Roman" w:hAnsi="Times New Roman"/>
            <w:sz w:val="24"/>
            <w:szCs w:val="24"/>
          </w:rPr>
          <w:delText>consideration for the Simpson’s index as for the other variables</w:delText>
        </w:r>
      </w:del>
      <w:ins w:id="508" w:author="Linderhof, Vincent" w:date="2016-03-06T13:02:00Z">
        <w:r w:rsidR="008E71F3">
          <w:rPr>
            <w:rFonts w:ascii="Times New Roman" w:hAnsi="Times New Roman"/>
            <w:sz w:val="24"/>
            <w:szCs w:val="24"/>
          </w:rPr>
          <w:t>indicators</w:t>
        </w:r>
      </w:ins>
      <w:r w:rsidRPr="008429BD">
        <w:rPr>
          <w:rFonts w:ascii="Times New Roman" w:hAnsi="Times New Roman"/>
          <w:sz w:val="24"/>
          <w:szCs w:val="24"/>
        </w:rPr>
        <w:t xml:space="preserve">. </w:t>
      </w:r>
      <w:commentRangeStart w:id="509"/>
      <w:del w:id="510" w:author="Linderhof, Vincent" w:date="2016-03-06T13:03:00Z">
        <w:r w:rsidRPr="008429BD" w:rsidDel="008E71F3">
          <w:rPr>
            <w:rFonts w:ascii="Times New Roman" w:hAnsi="Times New Roman"/>
            <w:sz w:val="24"/>
            <w:szCs w:val="24"/>
          </w:rPr>
          <w:delText>Both seasons correspond to different varieties and amount of production, consider them together reduce possible errors</w:delText>
        </w:r>
        <w:commentRangeEnd w:id="509"/>
        <w:r w:rsidRPr="008429BD" w:rsidDel="008E71F3">
          <w:rPr>
            <w:rStyle w:val="CommentReference"/>
            <w:rFonts w:ascii="Times New Roman" w:hAnsi="Times New Roman"/>
            <w:sz w:val="24"/>
            <w:szCs w:val="24"/>
          </w:rPr>
          <w:commentReference w:id="509"/>
        </w:r>
        <w:r w:rsidRPr="008429BD" w:rsidDel="008E71F3">
          <w:rPr>
            <w:rFonts w:ascii="Times New Roman" w:hAnsi="Times New Roman"/>
            <w:sz w:val="24"/>
            <w:szCs w:val="24"/>
          </w:rPr>
          <w:delText>.</w:delText>
        </w:r>
      </w:del>
    </w:p>
    <w:p w14:paraId="11B85E8C" w14:textId="4060EFB2" w:rsidR="000E3E23" w:rsidRPr="00A0183E" w:rsidDel="007B5639" w:rsidRDefault="00645521" w:rsidP="00F77985">
      <w:pPr>
        <w:rPr>
          <w:del w:id="511" w:author="Linderhof, Vincent" w:date="2016-03-06T14:46:00Z"/>
          <w:rFonts w:ascii="Times New Roman" w:hAnsi="Times New Roman"/>
          <w:i/>
          <w:sz w:val="24"/>
          <w:szCs w:val="24"/>
          <w:rPrChange w:id="512" w:author="Linderhof, Vincent" w:date="2016-03-04T20:50:00Z">
            <w:rPr>
              <w:del w:id="513" w:author="Linderhof, Vincent" w:date="2016-03-06T14:46:00Z"/>
              <w:i/>
            </w:rPr>
          </w:rPrChange>
        </w:rPr>
      </w:pPr>
      <w:del w:id="514" w:author="Linderhof, Vincent" w:date="2016-03-06T14:46:00Z">
        <w:r w:rsidRPr="00A0183E" w:rsidDel="007B5639">
          <w:rPr>
            <w:rFonts w:ascii="Times New Roman" w:hAnsi="Times New Roman"/>
            <w:i/>
            <w:sz w:val="24"/>
            <w:szCs w:val="24"/>
            <w:rPrChange w:id="515" w:author="Linderhof, Vincent" w:date="2016-03-04T20:50:00Z">
              <w:rPr>
                <w:i/>
              </w:rPr>
            </w:rPrChange>
          </w:rPr>
          <w:delText>Household characteristics</w:delText>
        </w:r>
      </w:del>
    </w:p>
    <w:p w14:paraId="21617EA5" w14:textId="026AA00D" w:rsidR="000E3E23" w:rsidRPr="008429BD" w:rsidRDefault="0070042A" w:rsidP="00E61E73">
      <w:pPr>
        <w:rPr>
          <w:rFonts w:ascii="Times New Roman" w:hAnsi="Times New Roman"/>
          <w:sz w:val="24"/>
          <w:szCs w:val="24"/>
        </w:rPr>
        <w:pPrChange w:id="516" w:author="Linderhof, Vincent" w:date="2016-03-06T13:59:00Z">
          <w:pPr/>
        </w:pPrChange>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w:t>
      </w:r>
      <w:del w:id="517" w:author="Linderhof, Vincent" w:date="2016-03-06T13:04:00Z">
        <w:r w:rsidRPr="008429BD" w:rsidDel="005F7F4B">
          <w:rPr>
            <w:rFonts w:ascii="Times New Roman" w:hAnsi="Times New Roman"/>
            <w:sz w:val="24"/>
            <w:szCs w:val="24"/>
          </w:rPr>
          <w:delText xml:space="preserve">the number </w:delText>
        </w:r>
        <w:r w:rsidR="00724AB6" w:rsidRPr="008429BD" w:rsidDel="005F7F4B">
          <w:rPr>
            <w:rFonts w:ascii="Times New Roman" w:hAnsi="Times New Roman"/>
            <w:sz w:val="24"/>
            <w:szCs w:val="24"/>
          </w:rPr>
          <w:delText xml:space="preserve">of </w:delText>
        </w:r>
      </w:del>
      <w:r w:rsidR="00724AB6" w:rsidRPr="008429BD">
        <w:rPr>
          <w:rFonts w:ascii="Times New Roman" w:hAnsi="Times New Roman"/>
          <w:sz w:val="24"/>
          <w:szCs w:val="24"/>
        </w:rPr>
        <w:t xml:space="preserve">household </w:t>
      </w:r>
      <w:del w:id="518" w:author="Linderhof, Vincent" w:date="2016-03-06T13:04:00Z">
        <w:r w:rsidR="00724AB6" w:rsidRPr="008429BD" w:rsidDel="005F7F4B">
          <w:rPr>
            <w:rFonts w:ascii="Times New Roman" w:hAnsi="Times New Roman"/>
            <w:sz w:val="24"/>
            <w:szCs w:val="24"/>
          </w:rPr>
          <w:delText>member</w:delText>
        </w:r>
        <w:r w:rsidRPr="008429BD" w:rsidDel="005F7F4B">
          <w:rPr>
            <w:rFonts w:ascii="Times New Roman" w:hAnsi="Times New Roman"/>
            <w:sz w:val="24"/>
            <w:szCs w:val="24"/>
          </w:rPr>
          <w:delText xml:space="preserve">s </w:delText>
        </w:r>
      </w:del>
      <w:ins w:id="519" w:author="Linderhof, Vincent" w:date="2016-03-06T13:04:00Z">
        <w:r w:rsidR="005F7F4B">
          <w:rPr>
            <w:rFonts w:ascii="Times New Roman" w:hAnsi="Times New Roman"/>
            <w:sz w:val="24"/>
            <w:szCs w:val="24"/>
          </w:rPr>
          <w:t>size</w:t>
        </w:r>
        <w:r w:rsidR="005F7F4B" w:rsidRPr="008429BD">
          <w:rPr>
            <w:rFonts w:ascii="Times New Roman" w:hAnsi="Times New Roman"/>
            <w:sz w:val="24"/>
            <w:szCs w:val="24"/>
          </w:rPr>
          <w:t xml:space="preserve"> </w:t>
        </w:r>
      </w:ins>
      <w:r w:rsidRPr="008429BD">
        <w:rPr>
          <w:rFonts w:ascii="Times New Roman" w:hAnsi="Times New Roman"/>
          <w:sz w:val="24"/>
          <w:szCs w:val="24"/>
        </w:rPr>
        <w:t>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 xml:space="preserve">. </w:t>
      </w:r>
      <w:r w:rsidRPr="008429BD">
        <w:rPr>
          <w:rFonts w:ascii="Times New Roman" w:hAnsi="Times New Roman"/>
          <w:sz w:val="24"/>
          <w:szCs w:val="24"/>
        </w:rPr>
        <w:t xml:space="preserve"> 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 xml:space="preserve">will be </w:t>
      </w:r>
      <w:r w:rsidR="00D6331F" w:rsidRPr="008429BD">
        <w:rPr>
          <w:rFonts w:ascii="Times New Roman" w:hAnsi="Times New Roman"/>
          <w:sz w:val="24"/>
          <w:szCs w:val="24"/>
        </w:rPr>
        <w:t xml:space="preserve"> </w:t>
      </w:r>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del w:id="520" w:author="Linderhof, Vincent" w:date="2016-03-06T13:52:00Z">
        <w:r w:rsidR="00EE4873" w:rsidRPr="008429BD" w:rsidDel="00E61E73">
          <w:rPr>
            <w:rFonts w:ascii="Times New Roman" w:hAnsi="Times New Roman"/>
            <w:sz w:val="24"/>
            <w:szCs w:val="24"/>
          </w:rPr>
          <w:delText xml:space="preserve">  </w:delText>
        </w:r>
      </w:del>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 xml:space="preserve">(Weiss and </w:t>
      </w:r>
      <w:proofErr w:type="spellStart"/>
      <w:r w:rsidR="002F284D" w:rsidRPr="008429BD">
        <w:rPr>
          <w:rFonts w:ascii="Times New Roman" w:hAnsi="Times New Roman"/>
          <w:sz w:val="24"/>
          <w:szCs w:val="24"/>
        </w:rPr>
        <w:t>Briglauer</w:t>
      </w:r>
      <w:proofErr w:type="spellEnd"/>
      <w:r w:rsidR="002F284D" w:rsidRPr="008429BD">
        <w:rPr>
          <w:rFonts w:ascii="Times New Roman" w:hAnsi="Times New Roman"/>
          <w:sz w:val="24"/>
          <w:szCs w:val="24"/>
        </w:rPr>
        <w:t xml:space="preserve"> 2000; Benin et al. 2004; Jones</w:t>
      </w:r>
      <w:ins w:id="521" w:author="Linderhof, Vincent" w:date="2016-03-06T13:33:00Z">
        <w:r w:rsidR="00BD1B39">
          <w:rPr>
            <w:rFonts w:ascii="Times New Roman" w:hAnsi="Times New Roman"/>
            <w:sz w:val="24"/>
            <w:szCs w:val="24"/>
          </w:rPr>
          <w:t xml:space="preserve"> et al.</w:t>
        </w:r>
      </w:ins>
      <w:del w:id="522" w:author="Linderhof, Vincent" w:date="2016-03-06T13:33:00Z">
        <w:r w:rsidR="002F284D" w:rsidRPr="008429BD" w:rsidDel="00BD1B39">
          <w:rPr>
            <w:rFonts w:ascii="Times New Roman" w:hAnsi="Times New Roman"/>
            <w:sz w:val="24"/>
            <w:szCs w:val="24"/>
          </w:rPr>
          <w:delText>, Shrinivas, and Bezner-Kerr</w:delText>
        </w:r>
      </w:del>
      <w:r w:rsidR="002F284D" w:rsidRPr="008429BD">
        <w:rPr>
          <w:rFonts w:ascii="Times New Roman" w:hAnsi="Times New Roman"/>
          <w:sz w:val="24"/>
          <w:szCs w:val="24"/>
        </w:rPr>
        <w:t xml:space="preserve">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  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  For 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proofErr w:type="spellStart"/>
      <w:r w:rsidR="00EE4873" w:rsidRPr="00A0183E">
        <w:rPr>
          <w:rFonts w:ascii="Times New Roman" w:hAnsi="Times New Roman"/>
          <w:sz w:val="24"/>
          <w:szCs w:val="24"/>
        </w:rPr>
        <w:t>Abay</w:t>
      </w:r>
      <w:proofErr w:type="spellEnd"/>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 xml:space="preserve">contribution to certain tasks associated with strong physical labour such as </w:t>
      </w:r>
      <w:r w:rsidR="00562AEC" w:rsidRPr="008429BD">
        <w:rPr>
          <w:rFonts w:ascii="Times New Roman" w:hAnsi="Times New Roman"/>
          <w:sz w:val="24"/>
          <w:szCs w:val="24"/>
        </w:rPr>
        <w:t xml:space="preserve"> 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ins w:id="523" w:author="Linderhof, Vincent" w:date="2016-03-06T13:54:00Z">
        <w:r w:rsidR="00E61E73">
          <w:rPr>
            <w:rFonts w:ascii="Times New Roman" w:hAnsi="Times New Roman"/>
            <w:sz w:val="24"/>
            <w:szCs w:val="24"/>
          </w:rPr>
          <w:t xml:space="preserve">results on the </w:t>
        </w:r>
      </w:ins>
      <w:ins w:id="524" w:author="Linderhof, Vincent" w:date="2016-03-06T13:53:00Z">
        <w:r w:rsidR="00E61E73">
          <w:rPr>
            <w:rFonts w:ascii="Times New Roman" w:hAnsi="Times New Roman"/>
            <w:sz w:val="24"/>
            <w:szCs w:val="24"/>
          </w:rPr>
          <w:t xml:space="preserve">relationship between </w:t>
        </w:r>
      </w:ins>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ins w:id="525" w:author="Linderhof, Vincent" w:date="2016-03-06T13:53:00Z">
        <w:r w:rsidR="00E61E73">
          <w:rPr>
            <w:rFonts w:ascii="Times New Roman" w:hAnsi="Times New Roman"/>
            <w:sz w:val="24"/>
            <w:szCs w:val="24"/>
          </w:rPr>
          <w:t xml:space="preserve">and nutrition diversity </w:t>
        </w:r>
      </w:ins>
      <w:ins w:id="526" w:author="Linderhof, Vincent" w:date="2016-03-06T13:54:00Z">
        <w:r w:rsidR="00E61E73">
          <w:rPr>
            <w:rFonts w:ascii="Times New Roman" w:hAnsi="Times New Roman"/>
            <w:sz w:val="24"/>
            <w:szCs w:val="24"/>
          </w:rPr>
          <w:t>are mixed</w:t>
        </w:r>
      </w:ins>
      <w:del w:id="527" w:author="Linderhof, Vincent" w:date="2016-03-06T13:54:00Z">
        <w:r w:rsidR="00163EBE" w:rsidRPr="008429BD" w:rsidDel="00E61E73">
          <w:rPr>
            <w:rFonts w:ascii="Times New Roman" w:hAnsi="Times New Roman"/>
            <w:sz w:val="24"/>
            <w:szCs w:val="24"/>
          </w:rPr>
          <w:delText>has also been hypothesized to be positively correlated with</w:delText>
        </w:r>
        <w:r w:rsidR="005A2441" w:rsidRPr="008429BD" w:rsidDel="00E61E73">
          <w:rPr>
            <w:rFonts w:ascii="Times New Roman" w:hAnsi="Times New Roman"/>
            <w:sz w:val="24"/>
            <w:szCs w:val="24"/>
          </w:rPr>
          <w:delText xml:space="preserve"> diet</w:delText>
        </w:r>
        <w:r w:rsidR="00163EBE" w:rsidRPr="008429BD" w:rsidDel="00E61E73">
          <w:rPr>
            <w:rFonts w:ascii="Times New Roman" w:hAnsi="Times New Roman"/>
            <w:sz w:val="24"/>
            <w:szCs w:val="24"/>
          </w:rPr>
          <w:delText xml:space="preserve">ary diversity because it is seen as a proxy for </w:delText>
        </w:r>
        <w:r w:rsidR="006C1CA4" w:rsidRPr="008429BD" w:rsidDel="00E61E73">
          <w:rPr>
            <w:rFonts w:ascii="Times New Roman" w:hAnsi="Times New Roman"/>
            <w:sz w:val="24"/>
            <w:szCs w:val="24"/>
          </w:rPr>
          <w:delText>experience</w:delText>
        </w:r>
      </w:del>
      <w:r w:rsidR="006C1CA4" w:rsidRPr="008429BD">
        <w:rPr>
          <w:rFonts w:ascii="Times New Roman" w:hAnsi="Times New Roman"/>
          <w:sz w:val="24"/>
          <w:szCs w:val="24"/>
        </w:rPr>
        <w:t xml:space="preserve">. </w:t>
      </w:r>
      <w:del w:id="528" w:author="Linderhof, Vincent" w:date="2016-03-06T13:54:00Z">
        <w:r w:rsidR="00163EBE" w:rsidRPr="008429BD" w:rsidDel="00E61E73">
          <w:rPr>
            <w:rFonts w:ascii="Times New Roman" w:hAnsi="Times New Roman"/>
            <w:sz w:val="24"/>
            <w:szCs w:val="24"/>
          </w:rPr>
          <w:delText>However,</w:delText>
        </w:r>
      </w:del>
      <w:ins w:id="529" w:author="Linderhof, Vincent" w:date="2016-03-06T13:54:00Z">
        <w:r w:rsidR="00E61E73">
          <w:rPr>
            <w:rFonts w:ascii="Times New Roman" w:hAnsi="Times New Roman"/>
            <w:sz w:val="24"/>
            <w:szCs w:val="24"/>
          </w:rPr>
          <w:t>W</w:t>
        </w:r>
      </w:ins>
      <w:del w:id="530" w:author="Linderhof, Vincent" w:date="2016-03-06T13:54:00Z">
        <w:r w:rsidR="00163EBE" w:rsidRPr="008429BD" w:rsidDel="00E61E73">
          <w:rPr>
            <w:rFonts w:ascii="Times New Roman" w:hAnsi="Times New Roman"/>
            <w:sz w:val="24"/>
            <w:szCs w:val="24"/>
          </w:rPr>
          <w:delText xml:space="preserve"> w</w:delText>
        </w:r>
      </w:del>
      <w:r w:rsidR="00163EBE" w:rsidRPr="008429BD">
        <w:rPr>
          <w:rFonts w:ascii="Times New Roman" w:hAnsi="Times New Roman"/>
          <w:sz w:val="24"/>
          <w:szCs w:val="24"/>
        </w:rPr>
        <w:t xml:space="preserve">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proofErr w:type="spellStart"/>
      <w:r w:rsidR="00EE4873" w:rsidRPr="008429BD">
        <w:rPr>
          <w:rFonts w:ascii="Times New Roman" w:hAnsi="Times New Roman"/>
          <w:sz w:val="24"/>
          <w:szCs w:val="24"/>
        </w:rPr>
        <w:t>Abay</w:t>
      </w:r>
      <w:proofErr w:type="spellEnd"/>
      <w:r w:rsidR="00EE4873" w:rsidRPr="008429BD">
        <w:rPr>
          <w:rFonts w:ascii="Times New Roman" w:hAnsi="Times New Roman"/>
          <w:sz w:val="24"/>
          <w:szCs w:val="24"/>
        </w:rPr>
        <w:t xml:space="preserve">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w:t>
      </w:r>
      <w:del w:id="531" w:author="Linderhof, Vincent" w:date="2016-03-06T13:54:00Z">
        <w:r w:rsidR="00163EBE" w:rsidRPr="008429BD" w:rsidDel="00E61E73">
          <w:rPr>
            <w:rFonts w:ascii="Times New Roman" w:hAnsi="Times New Roman"/>
            <w:sz w:val="24"/>
            <w:szCs w:val="24"/>
          </w:rPr>
          <w:delText xml:space="preserve"> between age and diversity</w:delText>
        </w:r>
      </w:del>
      <w:ins w:id="532" w:author="Linderhof, Vincent" w:date="2016-03-06T13:54:00Z">
        <w:r w:rsidR="00E61E73">
          <w:rPr>
            <w:rFonts w:ascii="Times New Roman" w:hAnsi="Times New Roman"/>
            <w:sz w:val="24"/>
            <w:szCs w:val="24"/>
          </w:rPr>
          <w:t xml:space="preserve"> (experience)</w:t>
        </w:r>
      </w:ins>
      <w:r w:rsidR="00163EBE" w:rsidRPr="008429BD">
        <w:rPr>
          <w:rFonts w:ascii="Times New Roman" w:hAnsi="Times New Roman"/>
          <w:sz w:val="24"/>
          <w:szCs w:val="24"/>
        </w:rPr>
        <w:t xml:space="preserve">,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Jones</w:t>
      </w:r>
      <w:ins w:id="533" w:author="Linderhof, Vincent" w:date="2016-03-06T13:52:00Z">
        <w:r w:rsidR="00E61E73">
          <w:rPr>
            <w:rFonts w:ascii="Times New Roman" w:hAnsi="Times New Roman"/>
            <w:sz w:val="24"/>
            <w:szCs w:val="24"/>
          </w:rPr>
          <w:t xml:space="preserve"> et al.</w:t>
        </w:r>
      </w:ins>
      <w:ins w:id="534" w:author="Linderhof, Vincent" w:date="2016-03-06T13:53:00Z">
        <w:r w:rsidR="00E61E73">
          <w:rPr>
            <w:rFonts w:ascii="Times New Roman" w:hAnsi="Times New Roman"/>
            <w:sz w:val="24"/>
            <w:szCs w:val="24"/>
          </w:rPr>
          <w:t xml:space="preserve"> </w:t>
        </w:r>
      </w:ins>
      <w:del w:id="535" w:author="Linderhof, Vincent" w:date="2016-03-06T13:53:00Z">
        <w:r w:rsidR="002F284D" w:rsidRPr="008429BD" w:rsidDel="00E61E73">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ins w:id="536" w:author="Linderhof, Vincent" w:date="2016-03-06T13:56:00Z">
        <w:r w:rsidR="00E61E73">
          <w:rPr>
            <w:rFonts w:ascii="Times New Roman" w:hAnsi="Times New Roman"/>
            <w:sz w:val="24"/>
            <w:szCs w:val="24"/>
          </w:rPr>
          <w:t xml:space="preserve"> (risk averse)</w:t>
        </w:r>
      </w:ins>
      <w:r w:rsidR="00163EBE" w:rsidRPr="008429BD">
        <w:rPr>
          <w:rFonts w:ascii="Times New Roman" w:hAnsi="Times New Roman"/>
          <w:sz w:val="24"/>
          <w:szCs w:val="24"/>
        </w:rPr>
        <w:t>.</w:t>
      </w:r>
      <w:del w:id="537" w:author="Linderhof, Vincent" w:date="2016-03-06T13:56:00Z">
        <w:r w:rsidR="00163EBE" w:rsidRPr="008429BD" w:rsidDel="00E61E73">
          <w:rPr>
            <w:rFonts w:ascii="Times New Roman" w:hAnsi="Times New Roman"/>
            <w:sz w:val="24"/>
            <w:szCs w:val="24"/>
          </w:rPr>
          <w:delText xml:space="preserve"> </w:delText>
        </w:r>
        <w:r w:rsidR="006B58C8" w:rsidRPr="008429BD" w:rsidDel="00E61E73">
          <w:rPr>
            <w:rFonts w:ascii="Times New Roman" w:hAnsi="Times New Roman"/>
            <w:sz w:val="24"/>
            <w:szCs w:val="24"/>
          </w:rPr>
          <w:delText>The argument behind the relationship between age and diversity is not entirely clear.</w:delText>
        </w:r>
      </w:del>
      <w:r w:rsidR="006B58C8" w:rsidRPr="008429BD">
        <w:rPr>
          <w:rFonts w:ascii="Times New Roman" w:hAnsi="Times New Roman"/>
          <w:sz w:val="24"/>
          <w:szCs w:val="24"/>
        </w:rPr>
        <w:t xml:space="preserve"> </w:t>
      </w:r>
      <w:del w:id="538" w:author="Linderhof, Vincent" w:date="2016-03-06T13:55:00Z">
        <w:r w:rsidR="006B58C8" w:rsidRPr="008429BD" w:rsidDel="00E61E73">
          <w:rPr>
            <w:rFonts w:ascii="Times New Roman" w:hAnsi="Times New Roman"/>
            <w:sz w:val="24"/>
            <w:szCs w:val="24"/>
          </w:rPr>
          <w:delText xml:space="preserve"> The underlying assumption which we make is that heads of households desire to increase dietary diversity because they assume that it increases health, greater age, which is a proxy for experience, allows better, healthier production decisions to be made.  </w:delText>
        </w:r>
      </w:del>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ins w:id="539" w:author="Linderhof, Vincent" w:date="2016-03-06T13:57:00Z">
        <w:r w:rsidR="00E61E73">
          <w:rPr>
            <w:rFonts w:ascii="Times New Roman" w:hAnsi="Times New Roman"/>
            <w:sz w:val="24"/>
            <w:szCs w:val="24"/>
          </w:rPr>
          <w:t>.</w:t>
        </w:r>
        <w:r w:rsidR="00E61E73" w:rsidRPr="00E61E73">
          <w:rPr>
            <w:rFonts w:ascii="Times New Roman" w:hAnsi="Times New Roman"/>
            <w:sz w:val="24"/>
            <w:szCs w:val="24"/>
          </w:rPr>
          <w:t xml:space="preserve"> </w:t>
        </w:r>
      </w:ins>
      <w:ins w:id="540" w:author="Linderhof, Vincent" w:date="2016-03-06T13:58:00Z">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RK6lHkc1","properties":{"formattedCitation":"(Benin et al. 2004)","plainCitation":"(Benin et al. 2004)"},"citationItems":[{"id":"ruUKSlbA/TVEGquF0","uris":["http://zotero.org/users/1201560/items/DQ5CDNWI"],"uri":["http://zotero.org/users/1201560/items/DQ5CDNWI"],"itemData":{"id":"ruUKSlbA/TVEGquF0","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year":2004,"month":12},"page-first":"197","container-title-short":"Agric. Econ."}}],"schema":"https://github.com/citation-style-language/schema/raw/master/csl-citation.json"} </w:instrText>
        </w:r>
      </w:ins>
      <w:r w:rsidR="00E61E73">
        <w:rPr>
          <w:rFonts w:ascii="Times New Roman" w:hAnsi="Times New Roman"/>
          <w:sz w:val="24"/>
          <w:szCs w:val="24"/>
        </w:rPr>
        <w:fldChar w:fldCharType="separate"/>
      </w:r>
      <w:ins w:id="541" w:author="Linderhof, Vincent" w:date="2016-03-06T13:58:00Z">
        <w:r w:rsidR="00E61E73" w:rsidRPr="00E61E73">
          <w:rPr>
            <w:rFonts w:ascii="Times New Roman" w:hAnsi="Times New Roman"/>
            <w:sz w:val="24"/>
            <w:rPrChange w:id="542" w:author="Linderhof, Vincent" w:date="2016-03-06T13:58:00Z">
              <w:rPr/>
            </w:rPrChange>
          </w:rPr>
          <w:t xml:space="preserve">Benin et al. </w:t>
        </w:r>
        <w:r w:rsidR="00E61E73">
          <w:rPr>
            <w:rFonts w:ascii="Times New Roman" w:hAnsi="Times New Roman"/>
            <w:sz w:val="24"/>
          </w:rPr>
          <w:t>(</w:t>
        </w:r>
        <w:r w:rsidR="00E61E73" w:rsidRPr="00E61E73">
          <w:rPr>
            <w:rFonts w:ascii="Times New Roman" w:hAnsi="Times New Roman"/>
            <w:sz w:val="24"/>
            <w:rPrChange w:id="543" w:author="Linderhof, Vincent" w:date="2016-03-06T13:58:00Z">
              <w:rPr/>
            </w:rPrChange>
          </w:rPr>
          <w:t>2004)</w:t>
        </w:r>
        <w:r w:rsidR="00E61E73">
          <w:rPr>
            <w:rFonts w:ascii="Times New Roman" w:hAnsi="Times New Roman"/>
            <w:sz w:val="24"/>
            <w:szCs w:val="24"/>
          </w:rPr>
          <w:fldChar w:fldCharType="end"/>
        </w:r>
        <w:r w:rsidR="00E61E73">
          <w:rPr>
            <w:rFonts w:ascii="Times New Roman" w:hAnsi="Times New Roman"/>
            <w:sz w:val="24"/>
            <w:szCs w:val="24"/>
          </w:rPr>
          <w:t xml:space="preserve"> and </w:t>
        </w:r>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jmoYmGHD","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E61E73">
        <w:rPr>
          <w:rFonts w:ascii="Times New Roman" w:hAnsi="Times New Roman"/>
          <w:sz w:val="24"/>
          <w:szCs w:val="24"/>
        </w:rPr>
        <w:fldChar w:fldCharType="separate"/>
      </w:r>
      <w:ins w:id="544" w:author="Linderhof, Vincent" w:date="2016-03-06T13:58:00Z">
        <w:r w:rsidR="00E61E73" w:rsidRPr="00E61E73">
          <w:rPr>
            <w:rFonts w:ascii="Times New Roman" w:hAnsi="Times New Roman"/>
            <w:sz w:val="24"/>
            <w:rPrChange w:id="545" w:author="Linderhof, Vincent" w:date="2016-03-06T13:58:00Z">
              <w:rPr/>
            </w:rPrChange>
          </w:rPr>
          <w:t>Jones</w:t>
        </w:r>
        <w:r w:rsidR="00E61E73">
          <w:rPr>
            <w:rFonts w:ascii="Times New Roman" w:hAnsi="Times New Roman"/>
            <w:sz w:val="24"/>
          </w:rPr>
          <w:t xml:space="preserve"> et al. (</w:t>
        </w:r>
        <w:r w:rsidR="00E61E73" w:rsidRPr="00E61E73">
          <w:rPr>
            <w:rFonts w:ascii="Times New Roman" w:hAnsi="Times New Roman"/>
            <w:sz w:val="24"/>
            <w:rPrChange w:id="546" w:author="Linderhof, Vincent" w:date="2016-03-06T13:58:00Z">
              <w:rPr/>
            </w:rPrChange>
          </w:rPr>
          <w:t>2014)</w:t>
        </w:r>
        <w:r w:rsidR="00E61E73">
          <w:rPr>
            <w:rFonts w:ascii="Times New Roman" w:hAnsi="Times New Roman"/>
            <w:sz w:val="24"/>
            <w:szCs w:val="24"/>
          </w:rPr>
          <w:fldChar w:fldCharType="end"/>
        </w:r>
        <w:r w:rsidR="00E61E73">
          <w:rPr>
            <w:rFonts w:ascii="Times New Roman" w:hAnsi="Times New Roman"/>
            <w:sz w:val="24"/>
            <w:szCs w:val="24"/>
          </w:rPr>
          <w:t xml:space="preserve"> found a p</w:t>
        </w:r>
      </w:ins>
      <w:ins w:id="547" w:author="Linderhof, Vincent" w:date="2016-03-06T13:57:00Z">
        <w:r w:rsidR="00E61E73" w:rsidRPr="008429BD">
          <w:rPr>
            <w:rFonts w:ascii="Times New Roman" w:hAnsi="Times New Roman"/>
            <w:sz w:val="24"/>
            <w:szCs w:val="24"/>
          </w:rPr>
          <w:t xml:space="preserve">ositive </w:t>
        </w:r>
        <w:r w:rsidR="00E61E73">
          <w:rPr>
            <w:rFonts w:ascii="Times New Roman" w:hAnsi="Times New Roman"/>
            <w:sz w:val="24"/>
            <w:szCs w:val="24"/>
          </w:rPr>
          <w:t>relationship</w:t>
        </w:r>
        <w:r w:rsidR="00E61E73" w:rsidRPr="008429BD">
          <w:rPr>
            <w:rFonts w:ascii="Times New Roman" w:hAnsi="Times New Roman"/>
            <w:sz w:val="24"/>
            <w:szCs w:val="24"/>
          </w:rPr>
          <w:t>.</w:t>
        </w:r>
      </w:ins>
      <w:ins w:id="548" w:author="Linderhof, Vincent" w:date="2016-03-06T13:59:00Z">
        <w:r w:rsidR="00E61E73">
          <w:rPr>
            <w:rFonts w:ascii="Times New Roman" w:hAnsi="Times New Roman"/>
            <w:sz w:val="24"/>
            <w:szCs w:val="24"/>
          </w:rPr>
          <w:t xml:space="preserve"> Higher education of the household head, which is </w:t>
        </w:r>
      </w:ins>
      <w:del w:id="549" w:author="Linderhof, Vincent" w:date="2016-03-06T13:59:00Z">
        <w:r w:rsidR="000F6EEC" w:rsidRPr="008429BD" w:rsidDel="00E61E73">
          <w:rPr>
            <w:rFonts w:ascii="Times New Roman" w:hAnsi="Times New Roman"/>
            <w:sz w:val="24"/>
            <w:szCs w:val="24"/>
          </w:rPr>
          <w:delText xml:space="preserve"> and person </w:delText>
        </w:r>
      </w:del>
      <w:r w:rsidR="000F6EEC" w:rsidRPr="008429BD">
        <w:rPr>
          <w:rFonts w:ascii="Times New Roman" w:hAnsi="Times New Roman"/>
          <w:sz w:val="24"/>
          <w:szCs w:val="24"/>
        </w:rPr>
        <w:t>primarily responsible for food preparation</w:t>
      </w:r>
      <w:r w:rsidR="00393204" w:rsidRPr="008429BD">
        <w:rPr>
          <w:rFonts w:ascii="Times New Roman" w:hAnsi="Times New Roman"/>
          <w:sz w:val="24"/>
          <w:szCs w:val="24"/>
        </w:rPr>
        <w:t xml:space="preserve"> </w:t>
      </w:r>
      <w:ins w:id="550" w:author="Linderhof, Vincent" w:date="2016-03-06T13:59:00Z">
        <w:r w:rsidR="00E61E73">
          <w:rPr>
            <w:rFonts w:ascii="Times New Roman" w:hAnsi="Times New Roman"/>
            <w:sz w:val="24"/>
            <w:szCs w:val="24"/>
          </w:rPr>
          <w:t>in the household, take into account nu</w:t>
        </w:r>
      </w:ins>
      <w:ins w:id="551" w:author="Linderhof, Vincent" w:date="2016-03-06T14:00:00Z">
        <w:r w:rsidR="00E61E73">
          <w:rPr>
            <w:rFonts w:ascii="Times New Roman" w:hAnsi="Times New Roman"/>
            <w:sz w:val="24"/>
            <w:szCs w:val="24"/>
          </w:rPr>
          <w:t xml:space="preserve">trition </w:t>
        </w:r>
      </w:ins>
      <w:del w:id="552" w:author="Linderhof, Vincent" w:date="2016-03-06T14:00:00Z">
        <w:r w:rsidR="00393204" w:rsidRPr="008429BD" w:rsidDel="00E61E73">
          <w:rPr>
            <w:rFonts w:ascii="Times New Roman" w:hAnsi="Times New Roman"/>
            <w:sz w:val="24"/>
            <w:szCs w:val="24"/>
          </w:rPr>
          <w:delText xml:space="preserve">is </w:delText>
        </w:r>
        <w:r w:rsidR="006B58C8" w:rsidRPr="008429BD" w:rsidDel="00E61E73">
          <w:rPr>
            <w:rFonts w:ascii="Times New Roman" w:hAnsi="Times New Roman"/>
            <w:sz w:val="24"/>
            <w:szCs w:val="24"/>
          </w:rPr>
          <w:delText xml:space="preserve">presumed </w:delText>
        </w:r>
        <w:r w:rsidR="00393204" w:rsidRPr="008429BD" w:rsidDel="00E61E73">
          <w:rPr>
            <w:rFonts w:ascii="Times New Roman" w:hAnsi="Times New Roman"/>
            <w:sz w:val="24"/>
            <w:szCs w:val="24"/>
          </w:rPr>
          <w:delText xml:space="preserve">to be positively </w:delText>
        </w:r>
        <w:r w:rsidR="006B58C8" w:rsidRPr="008429BD" w:rsidDel="00E61E73">
          <w:rPr>
            <w:rFonts w:ascii="Times New Roman" w:hAnsi="Times New Roman"/>
            <w:sz w:val="24"/>
            <w:szCs w:val="24"/>
          </w:rPr>
          <w:delText xml:space="preserve">related to </w:delText>
        </w:r>
        <w:r w:rsidR="00393204" w:rsidRPr="008429BD" w:rsidDel="00E61E73">
          <w:rPr>
            <w:rFonts w:ascii="Times New Roman" w:hAnsi="Times New Roman"/>
            <w:sz w:val="24"/>
            <w:szCs w:val="24"/>
          </w:rPr>
          <w:delText xml:space="preserve">the dietary </w:delText>
        </w:r>
      </w:del>
      <w:r w:rsidR="00393204" w:rsidRPr="008429BD">
        <w:rPr>
          <w:rFonts w:ascii="Times New Roman" w:hAnsi="Times New Roman"/>
          <w:sz w:val="24"/>
          <w:szCs w:val="24"/>
        </w:rPr>
        <w:t xml:space="preserve">diversity </w:t>
      </w:r>
      <w:del w:id="553" w:author="Linderhof, Vincent" w:date="2016-03-06T14:00:00Z">
        <w:r w:rsidR="00393204" w:rsidRPr="008429BD" w:rsidDel="00E61E73">
          <w:rPr>
            <w:rFonts w:ascii="Times New Roman" w:hAnsi="Times New Roman"/>
            <w:sz w:val="24"/>
            <w:szCs w:val="24"/>
          </w:rPr>
          <w:delText xml:space="preserve">of the household </w:delText>
        </w:r>
      </w:del>
      <w:r w:rsidR="00393204" w:rsidRPr="008429BD">
        <w:rPr>
          <w:rFonts w:ascii="Times New Roman" w:hAnsi="Times New Roman"/>
          <w:sz w:val="24"/>
          <w:szCs w:val="24"/>
        </w:rPr>
        <w:t>and their caloric intake</w:t>
      </w:r>
      <w:ins w:id="554" w:author="Linderhof, Vincent" w:date="2016-03-06T14:00:00Z">
        <w:r w:rsidR="00E61E73">
          <w:rPr>
            <w:rFonts w:ascii="Times New Roman" w:hAnsi="Times New Roman"/>
            <w:sz w:val="24"/>
            <w:szCs w:val="24"/>
          </w:rPr>
          <w:t xml:space="preserve"> better</w:t>
        </w:r>
      </w:ins>
      <w:r w:rsidR="00393204" w:rsidRPr="008429BD">
        <w:rPr>
          <w:rFonts w:ascii="Times New Roman" w:hAnsi="Times New Roman"/>
          <w:sz w:val="24"/>
          <w:szCs w:val="24"/>
        </w:rPr>
        <w:t xml:space="preserve">. </w:t>
      </w:r>
      <w:del w:id="555" w:author="Linderhof, Vincent" w:date="2016-03-06T14:00:00Z">
        <w:r w:rsidR="00F27EDF" w:rsidRPr="008429BD" w:rsidDel="00E61E73">
          <w:rPr>
            <w:rFonts w:ascii="Times New Roman" w:hAnsi="Times New Roman"/>
            <w:sz w:val="24"/>
            <w:szCs w:val="24"/>
          </w:rPr>
          <w:delText>A</w:delText>
        </w:r>
        <w:r w:rsidR="00393204" w:rsidRPr="008429BD" w:rsidDel="00E61E73">
          <w:rPr>
            <w:rFonts w:ascii="Times New Roman" w:hAnsi="Times New Roman"/>
            <w:sz w:val="24"/>
            <w:szCs w:val="24"/>
          </w:rPr>
          <w:delText xml:space="preserve"> better education level </w:delText>
        </w:r>
        <w:r w:rsidR="00F27EDF" w:rsidRPr="008429BD" w:rsidDel="00E61E73">
          <w:rPr>
            <w:rFonts w:ascii="Times New Roman" w:hAnsi="Times New Roman"/>
            <w:sz w:val="24"/>
            <w:szCs w:val="24"/>
          </w:rPr>
          <w:delText xml:space="preserve">should </w:delText>
        </w:r>
        <w:r w:rsidR="00393204" w:rsidRPr="008429BD" w:rsidDel="00E61E73">
          <w:rPr>
            <w:rFonts w:ascii="Times New Roman" w:hAnsi="Times New Roman"/>
            <w:sz w:val="24"/>
            <w:szCs w:val="24"/>
          </w:rPr>
          <w:delText>influence the knowledge about</w:delText>
        </w:r>
        <w:r w:rsidR="006C1CA4" w:rsidRPr="008429BD" w:rsidDel="00E61E73">
          <w:rPr>
            <w:rFonts w:ascii="Times New Roman" w:hAnsi="Times New Roman"/>
            <w:sz w:val="24"/>
            <w:szCs w:val="24"/>
          </w:rPr>
          <w:delText xml:space="preserve"> the importance of a good diet.</w:delText>
        </w:r>
        <w:r w:rsidR="00F27EDF" w:rsidRPr="008429BD" w:rsidDel="00E61E73">
          <w:rPr>
            <w:rFonts w:ascii="Times New Roman" w:hAnsi="Times New Roman"/>
            <w:sz w:val="24"/>
            <w:szCs w:val="24"/>
          </w:rPr>
          <w:delText xml:space="preserve"> </w:delText>
        </w:r>
      </w:del>
      <w:del w:id="556" w:author="Linderhof, Vincent" w:date="2016-03-06T13:57:00Z">
        <w:r w:rsidR="00F27EDF" w:rsidRPr="008429BD" w:rsidDel="00E61E73">
          <w:rPr>
            <w:rFonts w:ascii="Times New Roman" w:hAnsi="Times New Roman"/>
            <w:sz w:val="24"/>
            <w:szCs w:val="24"/>
          </w:rPr>
          <w:delText xml:space="preserve">Positive influence of this parameter have been stressed by </w:delText>
        </w:r>
        <w:r w:rsidR="00F27EDF" w:rsidRPr="008429BD" w:rsidDel="00E61E73">
          <w:rPr>
            <w:rFonts w:ascii="Times New Roman" w:hAnsi="Times New Roman"/>
            <w:sz w:val="24"/>
            <w:szCs w:val="24"/>
          </w:rPr>
          <w:fldChar w:fldCharType="begin"/>
        </w:r>
        <w:r w:rsidR="002F284D" w:rsidRPr="008429BD" w:rsidDel="00E61E73">
          <w:rPr>
            <w:rFonts w:ascii="Times New Roman" w:hAnsi="Times New Roman"/>
            <w:sz w:val="24"/>
            <w:szCs w:val="24"/>
          </w:rPr>
          <w:del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F27EDF" w:rsidRPr="008429BD" w:rsidDel="00E61E73">
          <w:rPr>
            <w:rFonts w:ascii="Times New Roman" w:hAnsi="Times New Roman"/>
            <w:sz w:val="24"/>
            <w:szCs w:val="24"/>
          </w:rPr>
          <w:fldChar w:fldCharType="separate"/>
        </w:r>
        <w:r w:rsidR="002F284D" w:rsidRPr="008429BD" w:rsidDel="00E61E73">
          <w:rPr>
            <w:rFonts w:ascii="Times New Roman" w:hAnsi="Times New Roman"/>
            <w:sz w:val="24"/>
            <w:szCs w:val="24"/>
          </w:rPr>
          <w:delText>(Benin et al. 2004; Jones</w:delText>
        </w:r>
      </w:del>
      <w:del w:id="557" w:author="Linderhof, Vincent" w:date="2016-03-06T13:55:00Z">
        <w:r w:rsidR="002F284D" w:rsidRPr="008429BD" w:rsidDel="00E61E73">
          <w:rPr>
            <w:rFonts w:ascii="Times New Roman" w:hAnsi="Times New Roman"/>
            <w:sz w:val="24"/>
            <w:szCs w:val="24"/>
          </w:rPr>
          <w:delText>, Shrinivas, and Bezner-Kerr</w:delText>
        </w:r>
      </w:del>
      <w:del w:id="558" w:author="Linderhof, Vincent" w:date="2016-03-06T13:57:00Z">
        <w:r w:rsidR="002F284D" w:rsidRPr="008429BD" w:rsidDel="00E61E73">
          <w:rPr>
            <w:rFonts w:ascii="Times New Roman" w:hAnsi="Times New Roman"/>
            <w:sz w:val="24"/>
            <w:szCs w:val="24"/>
          </w:rPr>
          <w:delText xml:space="preserve"> 2014)</w:delText>
        </w:r>
        <w:r w:rsidR="00F27EDF" w:rsidRPr="008429BD" w:rsidDel="00E61E73">
          <w:rPr>
            <w:rFonts w:ascii="Times New Roman" w:hAnsi="Times New Roman"/>
            <w:sz w:val="24"/>
            <w:szCs w:val="24"/>
          </w:rPr>
          <w:fldChar w:fldCharType="end"/>
        </w:r>
        <w:r w:rsidR="00F27EDF" w:rsidRPr="008429BD" w:rsidDel="00E61E73">
          <w:rPr>
            <w:rFonts w:ascii="Times New Roman" w:hAnsi="Times New Roman"/>
            <w:sz w:val="24"/>
            <w:szCs w:val="24"/>
          </w:rPr>
          <w:delText>.</w:delText>
        </w:r>
      </w:del>
    </w:p>
    <w:p w14:paraId="410C6EF4" w14:textId="38D1AA5A" w:rsidR="00453B02" w:rsidRPr="008429BD" w:rsidDel="007B5639" w:rsidRDefault="00453B02" w:rsidP="00F77985">
      <w:pPr>
        <w:rPr>
          <w:del w:id="559" w:author="Linderhof, Vincent" w:date="2016-03-06T14:46:00Z"/>
          <w:rFonts w:ascii="Times New Roman" w:hAnsi="Times New Roman"/>
          <w:i/>
          <w:sz w:val="24"/>
          <w:szCs w:val="24"/>
        </w:rPr>
      </w:pPr>
      <w:del w:id="560" w:author="Linderhof, Vincent" w:date="2016-03-06T14:46:00Z">
        <w:r w:rsidRPr="008429BD" w:rsidDel="007B5639">
          <w:rPr>
            <w:rFonts w:ascii="Times New Roman" w:hAnsi="Times New Roman"/>
            <w:i/>
            <w:sz w:val="24"/>
            <w:szCs w:val="24"/>
          </w:rPr>
          <w:delText>Economics characteristics</w:delText>
        </w:r>
      </w:del>
    </w:p>
    <w:p w14:paraId="7BF75A75" w14:textId="2725430E" w:rsidR="000E3E23" w:rsidRPr="008429BD" w:rsidRDefault="009D298B" w:rsidP="00F77985">
      <w:pPr>
        <w:rPr>
          <w:rFonts w:ascii="Times New Roman" w:hAnsi="Times New Roman"/>
          <w:sz w:val="24"/>
          <w:szCs w:val="24"/>
        </w:rPr>
      </w:pPr>
      <w:del w:id="561" w:author="Linderhof, Vincent" w:date="2016-03-06T14:24:00Z">
        <w:r w:rsidRPr="008429BD" w:rsidDel="00C53A2D">
          <w:rPr>
            <w:rFonts w:ascii="Times New Roman" w:hAnsi="Times New Roman"/>
            <w:sz w:val="24"/>
            <w:szCs w:val="24"/>
          </w:rPr>
          <w:delText>Clearly</w:delText>
        </w:r>
        <w:r w:rsidR="00DE024D" w:rsidRPr="008429BD" w:rsidDel="00C53A2D">
          <w:rPr>
            <w:rFonts w:ascii="Times New Roman" w:hAnsi="Times New Roman"/>
            <w:sz w:val="24"/>
            <w:szCs w:val="24"/>
          </w:rPr>
          <w:delText>,</w:delText>
        </w:r>
        <w:r w:rsidRPr="008429BD" w:rsidDel="00C53A2D">
          <w:rPr>
            <w:rFonts w:ascii="Times New Roman" w:hAnsi="Times New Roman"/>
            <w:sz w:val="24"/>
            <w:szCs w:val="24"/>
          </w:rPr>
          <w:delText xml:space="preserve"> the economic characteristics of a household aff</w:delText>
        </w:r>
        <w:r w:rsidR="00221F72" w:rsidRPr="008429BD" w:rsidDel="00C53A2D">
          <w:rPr>
            <w:rFonts w:ascii="Times New Roman" w:hAnsi="Times New Roman"/>
            <w:sz w:val="24"/>
            <w:szCs w:val="24"/>
          </w:rPr>
          <w:delText>ect food consumption diversity.</w:delText>
        </w:r>
        <w:r w:rsidRPr="008429BD" w:rsidDel="00C53A2D">
          <w:rPr>
            <w:rFonts w:ascii="Times New Roman" w:hAnsi="Times New Roman"/>
            <w:sz w:val="24"/>
            <w:szCs w:val="24"/>
          </w:rPr>
          <w:delText xml:space="preserve"> </w:delText>
        </w:r>
        <w:r w:rsidR="00DE024D" w:rsidRPr="008429BD" w:rsidDel="00C53A2D">
          <w:rPr>
            <w:rFonts w:ascii="Times New Roman" w:hAnsi="Times New Roman"/>
            <w:sz w:val="24"/>
            <w:szCs w:val="24"/>
          </w:rPr>
          <w:delText xml:space="preserve"> </w:delText>
        </w:r>
      </w:del>
      <w:r w:rsidR="009C01BB"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w:t>
      </w:r>
      <w:ins w:id="562" w:author="Linderhof, Vincent" w:date="2016-03-06T14:24:00Z">
        <w:r w:rsidR="00C53A2D">
          <w:rPr>
            <w:rFonts w:ascii="Times New Roman" w:hAnsi="Times New Roman"/>
            <w:sz w:val="24"/>
            <w:szCs w:val="24"/>
          </w:rPr>
          <w:t xml:space="preserve"> a</w:t>
        </w:r>
      </w:ins>
      <w:r w:rsidR="0036035D" w:rsidRPr="008429BD">
        <w:rPr>
          <w:rFonts w:ascii="Times New Roman" w:hAnsi="Times New Roman"/>
          <w:sz w:val="24"/>
          <w:szCs w:val="24"/>
        </w:rPr>
        <w:t xml:space="preserve"> household</w:t>
      </w:r>
      <w:del w:id="563" w:author="Linderhof, Vincent" w:date="2016-03-06T14:24:00Z">
        <w:r w:rsidR="00DE024D" w:rsidRPr="008429BD" w:rsidDel="00C53A2D">
          <w:rPr>
            <w:rFonts w:ascii="Times New Roman" w:hAnsi="Times New Roman"/>
            <w:sz w:val="24"/>
            <w:szCs w:val="24"/>
          </w:rPr>
          <w:delText>s</w:delText>
        </w:r>
      </w:del>
      <w:r w:rsidR="00DE024D" w:rsidRPr="008429BD">
        <w:rPr>
          <w:rFonts w:ascii="Times New Roman" w:hAnsi="Times New Roman"/>
          <w:sz w:val="24"/>
          <w:szCs w:val="24"/>
        </w:rPr>
        <w:t>,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w:t>
      </w:r>
      <w:r w:rsidR="00DE024D" w:rsidRPr="008429BD">
        <w:rPr>
          <w:rFonts w:ascii="Times New Roman" w:hAnsi="Times New Roman"/>
          <w:sz w:val="24"/>
          <w:szCs w:val="24"/>
        </w:rPr>
        <w:lastRenderedPageBreak/>
        <w:t>income.</w:t>
      </w:r>
      <w:r w:rsidR="0036035D" w:rsidRPr="008429BD">
        <w:rPr>
          <w:rFonts w:ascii="Times New Roman" w:hAnsi="Times New Roman"/>
          <w:sz w:val="24"/>
          <w:szCs w:val="24"/>
        </w:rPr>
        <w:t xml:space="preserve"> </w:t>
      </w:r>
      <w:r w:rsidR="000F3885" w:rsidRPr="008429BD">
        <w:rPr>
          <w:rFonts w:ascii="Times New Roman" w:hAnsi="Times New Roman"/>
          <w:sz w:val="24"/>
          <w:szCs w:val="24"/>
        </w:rPr>
        <w:t xml:space="preserve"> </w:t>
      </w:r>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del w:id="564" w:author="Linderhof, Vincent" w:date="2016-03-06T14:22:00Z">
        <w:r w:rsidR="009C01BB" w:rsidRPr="008429BD" w:rsidDel="00C53A2D">
          <w:rPr>
            <w:rFonts w:ascii="Times New Roman" w:hAnsi="Times New Roman"/>
            <w:sz w:val="24"/>
            <w:szCs w:val="24"/>
          </w:rPr>
          <w:delText>may</w:delText>
        </w:r>
        <w:r w:rsidR="0036035D" w:rsidRPr="008429BD" w:rsidDel="00C53A2D">
          <w:rPr>
            <w:rFonts w:ascii="Times New Roman" w:hAnsi="Times New Roman"/>
            <w:sz w:val="24"/>
            <w:szCs w:val="24"/>
          </w:rPr>
          <w:delText xml:space="preserve"> permit</w:delText>
        </w:r>
      </w:del>
      <w:ins w:id="565" w:author="Linderhof, Vincent" w:date="2016-03-06T14:22:00Z">
        <w:r w:rsidR="00C53A2D">
          <w:rPr>
            <w:rFonts w:ascii="Times New Roman" w:hAnsi="Times New Roman"/>
            <w:sz w:val="24"/>
            <w:szCs w:val="24"/>
          </w:rPr>
          <w:t>allows a household</w:t>
        </w:r>
      </w:ins>
      <w:r w:rsidR="0036035D" w:rsidRPr="008429BD">
        <w:rPr>
          <w:rFonts w:ascii="Times New Roman" w:hAnsi="Times New Roman"/>
          <w:sz w:val="24"/>
          <w:szCs w:val="24"/>
        </w:rPr>
        <w:t xml:space="preserve">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more</w:t>
      </w:r>
      <w:ins w:id="566" w:author="Linderhof, Vincent" w:date="2016-03-06T14:25:00Z">
        <w:r w:rsidR="00C53A2D">
          <w:rPr>
            <w:rFonts w:ascii="Times New Roman" w:hAnsi="Times New Roman"/>
            <w:sz w:val="24"/>
            <w:szCs w:val="24"/>
          </w:rPr>
          <w:t xml:space="preserve"> </w:t>
        </w:r>
      </w:ins>
      <w:del w:id="567" w:author="Linderhof, Vincent" w:date="2016-03-06T14:25:00Z">
        <w:r w:rsidR="0036035D" w:rsidRPr="008429BD" w:rsidDel="00C53A2D">
          <w:rPr>
            <w:rFonts w:ascii="Times New Roman" w:hAnsi="Times New Roman"/>
            <w:sz w:val="24"/>
            <w:szCs w:val="24"/>
          </w:rPr>
          <w:delText xml:space="preserve"> </w:delText>
        </w:r>
      </w:del>
      <w:r w:rsidR="0036035D" w:rsidRPr="008429BD">
        <w:rPr>
          <w:rFonts w:ascii="Times New Roman" w:hAnsi="Times New Roman"/>
          <w:sz w:val="24"/>
          <w:szCs w:val="24"/>
        </w:rPr>
        <w:t xml:space="preserve">food </w:t>
      </w:r>
      <w:r w:rsidR="000F3885" w:rsidRPr="008429BD">
        <w:rPr>
          <w:rFonts w:ascii="Times New Roman" w:hAnsi="Times New Roman"/>
          <w:sz w:val="24"/>
          <w:szCs w:val="24"/>
        </w:rPr>
        <w:t xml:space="preserve">and food </w:t>
      </w:r>
      <w:ins w:id="568" w:author="Linderhof, Vincent" w:date="2016-03-06T14:25:00Z">
        <w:r w:rsidR="00C53A2D">
          <w:rPr>
            <w:rFonts w:ascii="Times New Roman" w:hAnsi="Times New Roman"/>
            <w:sz w:val="24"/>
            <w:szCs w:val="24"/>
          </w:rPr>
          <w:t xml:space="preserve">with </w:t>
        </w:r>
      </w:ins>
      <w:del w:id="569" w:author="Linderhof, Vincent" w:date="2016-03-06T14:25:00Z">
        <w:r w:rsidR="000F3885" w:rsidRPr="008429BD" w:rsidDel="00C53A2D">
          <w:rPr>
            <w:rFonts w:ascii="Times New Roman" w:hAnsi="Times New Roman"/>
            <w:sz w:val="24"/>
            <w:szCs w:val="24"/>
          </w:rPr>
          <w:delText xml:space="preserve">of </w:delText>
        </w:r>
      </w:del>
      <w:r w:rsidR="000F3885" w:rsidRPr="008429BD">
        <w:rPr>
          <w:rFonts w:ascii="Times New Roman" w:hAnsi="Times New Roman"/>
          <w:sz w:val="24"/>
          <w:szCs w:val="24"/>
        </w:rPr>
        <w:t>higher nutritional</w:t>
      </w:r>
      <w:r w:rsidR="0036035D" w:rsidRPr="008429BD">
        <w:rPr>
          <w:rFonts w:ascii="Times New Roman" w:hAnsi="Times New Roman"/>
          <w:sz w:val="24"/>
          <w:szCs w:val="24"/>
        </w:rPr>
        <w:t xml:space="preserve"> quality.</w:t>
      </w:r>
      <w:del w:id="570" w:author="Linderhof, Vincent" w:date="2016-03-06T14:28:00Z">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The econometric techniques used</w:delText>
        </w:r>
        <w:r w:rsidR="00AC0F1B" w:rsidRPr="008429BD" w:rsidDel="00C53A2D">
          <w:rPr>
            <w:rFonts w:ascii="Times New Roman" w:hAnsi="Times New Roman"/>
            <w:sz w:val="24"/>
            <w:szCs w:val="24"/>
          </w:rPr>
          <w:delText xml:space="preserve"> will allow us to distinguish between the</w:delText>
        </w:r>
        <w:r w:rsidR="000F3885" w:rsidRPr="008429BD" w:rsidDel="00C53A2D">
          <w:rPr>
            <w:rFonts w:ascii="Times New Roman" w:hAnsi="Times New Roman"/>
            <w:sz w:val="24"/>
            <w:szCs w:val="24"/>
          </w:rPr>
          <w:delText xml:space="preserve"> effects of income on household net of the effects of, for example, household size.  </w:delText>
        </w:r>
        <w:r w:rsidR="004D7EF9" w:rsidRPr="008429BD" w:rsidDel="00C53A2D">
          <w:rPr>
            <w:rFonts w:ascii="Times New Roman" w:hAnsi="Times New Roman"/>
            <w:sz w:val="24"/>
            <w:szCs w:val="24"/>
          </w:rPr>
          <w:delText xml:space="preserve">In </w:delText>
        </w:r>
        <w:r w:rsidR="000F3885" w:rsidRPr="008429BD" w:rsidDel="00C53A2D">
          <w:rPr>
            <w:rFonts w:ascii="Times New Roman" w:hAnsi="Times New Roman"/>
            <w:sz w:val="24"/>
            <w:szCs w:val="24"/>
          </w:rPr>
          <w:delText xml:space="preserve">a separate </w:delText>
        </w:r>
        <w:r w:rsidR="004D7EF9" w:rsidRPr="008429BD" w:rsidDel="00C53A2D">
          <w:rPr>
            <w:rFonts w:ascii="Times New Roman" w:hAnsi="Times New Roman"/>
            <w:sz w:val="24"/>
            <w:szCs w:val="24"/>
          </w:rPr>
          <w:delText>model</w:delText>
        </w:r>
        <w:r w:rsidR="00AC0F1B" w:rsidRPr="008429BD" w:rsidDel="00C53A2D">
          <w:rPr>
            <w:rFonts w:ascii="Times New Roman" w:hAnsi="Times New Roman"/>
            <w:sz w:val="24"/>
            <w:szCs w:val="24"/>
          </w:rPr>
          <w:delText>,</w:delText>
        </w:r>
        <w:r w:rsidR="004D7EF9" w:rsidRPr="008429BD" w:rsidDel="00C53A2D">
          <w:rPr>
            <w:rFonts w:ascii="Times New Roman" w:hAnsi="Times New Roman"/>
            <w:sz w:val="24"/>
            <w:szCs w:val="24"/>
          </w:rPr>
          <w:delText xml:space="preserve"> we examine the importance of </w:delText>
        </w:r>
        <w:r w:rsidR="000F3885" w:rsidRPr="008429BD" w:rsidDel="00C53A2D">
          <w:rPr>
            <w:rFonts w:ascii="Times New Roman" w:hAnsi="Times New Roman"/>
            <w:sz w:val="24"/>
            <w:szCs w:val="24"/>
          </w:rPr>
          <w:delText xml:space="preserve">sources of household </w:delText>
        </w:r>
        <w:r w:rsidR="004D7EF9" w:rsidRPr="008429BD" w:rsidDel="00C53A2D">
          <w:rPr>
            <w:rFonts w:ascii="Times New Roman" w:hAnsi="Times New Roman"/>
            <w:sz w:val="24"/>
            <w:szCs w:val="24"/>
          </w:rPr>
          <w:delText xml:space="preserve">income </w:delText>
        </w:r>
        <w:r w:rsidR="000F3885" w:rsidRPr="008429BD" w:rsidDel="00C53A2D">
          <w:rPr>
            <w:rFonts w:ascii="Times New Roman" w:hAnsi="Times New Roman"/>
            <w:sz w:val="24"/>
            <w:szCs w:val="24"/>
          </w:rPr>
          <w:delText xml:space="preserve">on diversity by </w:delText>
        </w:r>
        <w:r w:rsidR="004D7EF9" w:rsidRPr="008429BD" w:rsidDel="00C53A2D">
          <w:rPr>
            <w:rFonts w:ascii="Times New Roman" w:hAnsi="Times New Roman"/>
            <w:sz w:val="24"/>
            <w:szCs w:val="24"/>
          </w:rPr>
          <w:delText>categoriz</w:delText>
        </w:r>
        <w:r w:rsidR="000F3885" w:rsidRPr="008429BD" w:rsidDel="00C53A2D">
          <w:rPr>
            <w:rFonts w:ascii="Times New Roman" w:hAnsi="Times New Roman"/>
            <w:sz w:val="24"/>
            <w:szCs w:val="24"/>
          </w:rPr>
          <w:delText>ing</w:delText>
        </w:r>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income along the following lines</w:delText>
        </w:r>
        <w:r w:rsidR="004D7EF9" w:rsidRPr="008429BD" w:rsidDel="00C53A2D">
          <w:rPr>
            <w:rFonts w:ascii="Times New Roman" w:hAnsi="Times New Roman"/>
            <w:sz w:val="24"/>
            <w:szCs w:val="24"/>
          </w:rPr>
          <w:delText xml:space="preserve">: 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non-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property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investments and transfers. </w:delText>
        </w:r>
        <w:r w:rsidR="00DF3EA5" w:rsidRPr="008429BD" w:rsidDel="00C53A2D">
          <w:rPr>
            <w:rFonts w:ascii="Times New Roman" w:hAnsi="Times New Roman"/>
            <w:sz w:val="24"/>
            <w:szCs w:val="24"/>
          </w:rPr>
          <w:delText xml:space="preserve"> </w:delText>
        </w:r>
        <w:r w:rsidR="00221F72" w:rsidRPr="008429BD" w:rsidDel="00C53A2D">
          <w:rPr>
            <w:rFonts w:ascii="Times New Roman" w:hAnsi="Times New Roman"/>
            <w:sz w:val="24"/>
            <w:szCs w:val="24"/>
          </w:rPr>
          <w:delText xml:space="preserve">Agricultural and non-agricultural </w:delText>
        </w:r>
        <w:r w:rsidR="00193FF8" w:rsidRPr="008429BD" w:rsidDel="00C53A2D">
          <w:rPr>
            <w:rFonts w:ascii="Times New Roman" w:hAnsi="Times New Roman"/>
            <w:sz w:val="24"/>
            <w:szCs w:val="24"/>
          </w:rPr>
          <w:delText>income</w:delText>
        </w:r>
        <w:r w:rsidR="00221F72" w:rsidRPr="008429BD" w:rsidDel="00C53A2D">
          <w:rPr>
            <w:rFonts w:ascii="Times New Roman" w:hAnsi="Times New Roman"/>
            <w:sz w:val="24"/>
            <w:szCs w:val="24"/>
          </w:rPr>
          <w:delText xml:space="preserve"> are expected to be positively </w:delText>
        </w:r>
        <w:r w:rsidR="005E6A34" w:rsidRPr="008429BD" w:rsidDel="00C53A2D">
          <w:rPr>
            <w:rFonts w:ascii="Times New Roman" w:hAnsi="Times New Roman"/>
            <w:sz w:val="24"/>
            <w:szCs w:val="24"/>
          </w:rPr>
          <w:delText>related to diversity</w:delText>
        </w:r>
        <w:r w:rsidR="00221F72" w:rsidRPr="008429BD" w:rsidDel="00C53A2D">
          <w:rPr>
            <w:rFonts w:ascii="Times New Roman" w:hAnsi="Times New Roman"/>
            <w:sz w:val="24"/>
            <w:szCs w:val="24"/>
          </w:rPr>
          <w:delText xml:space="preserve"> because they are the main </w:delText>
        </w:r>
        <w:r w:rsidR="005E6A34" w:rsidRPr="008429BD" w:rsidDel="00C53A2D">
          <w:rPr>
            <w:rFonts w:ascii="Times New Roman" w:hAnsi="Times New Roman"/>
            <w:sz w:val="24"/>
            <w:szCs w:val="24"/>
          </w:rPr>
          <w:delText>sources</w:delText>
        </w:r>
        <w:r w:rsidR="00221F72" w:rsidRPr="008429BD" w:rsidDel="00C53A2D">
          <w:rPr>
            <w:rFonts w:ascii="Times New Roman" w:hAnsi="Times New Roman"/>
            <w:sz w:val="24"/>
            <w:szCs w:val="24"/>
          </w:rPr>
          <w:delText xml:space="preserve"> of </w:delText>
        </w:r>
        <w:r w:rsidR="00193FF8" w:rsidRPr="008429BD" w:rsidDel="00C53A2D">
          <w:rPr>
            <w:rFonts w:ascii="Times New Roman" w:hAnsi="Times New Roman"/>
            <w:sz w:val="24"/>
            <w:szCs w:val="24"/>
          </w:rPr>
          <w:delText>income</w:delText>
        </w:r>
        <w:r w:rsidR="005E6A34" w:rsidRPr="008429BD" w:rsidDel="00C53A2D">
          <w:rPr>
            <w:rFonts w:ascii="Times New Roman" w:hAnsi="Times New Roman"/>
            <w:sz w:val="24"/>
            <w:szCs w:val="24"/>
          </w:rPr>
          <w:delText xml:space="preserve"> for the households in our sample</w:delText>
        </w:r>
        <w:r w:rsidR="00221F72" w:rsidRPr="008429BD" w:rsidDel="00C53A2D">
          <w:rPr>
            <w:rFonts w:ascii="Times New Roman" w:hAnsi="Times New Roman"/>
            <w:sz w:val="24"/>
            <w:szCs w:val="24"/>
          </w:rPr>
          <w:delText xml:space="preserve">. </w:delText>
        </w:r>
      </w:del>
      <w:r w:rsidR="00AC0F1B" w:rsidRPr="008429BD">
        <w:rPr>
          <w:rFonts w:ascii="Times New Roman" w:hAnsi="Times New Roman"/>
          <w:sz w:val="24"/>
          <w:szCs w:val="24"/>
        </w:rPr>
        <w:t xml:space="preserve"> </w:t>
      </w:r>
      <w:del w:id="571" w:author="Linderhof, Vincent" w:date="2016-03-06T14:29:00Z">
        <w:r w:rsidR="00AC0F1B" w:rsidRPr="008429BD" w:rsidDel="00C53A2D">
          <w:rPr>
            <w:rFonts w:ascii="Times New Roman" w:hAnsi="Times New Roman"/>
            <w:sz w:val="24"/>
            <w:szCs w:val="24"/>
          </w:rPr>
          <w:delText xml:space="preserve">In </w:delText>
        </w:r>
      </w:del>
      <w:ins w:id="572" w:author="Linderhof, Vincent" w:date="2016-03-06T14:29:00Z">
        <w:r w:rsidR="00C53A2D">
          <w:rPr>
            <w:rFonts w:ascii="Times New Roman" w:hAnsi="Times New Roman"/>
            <w:sz w:val="24"/>
            <w:szCs w:val="24"/>
          </w:rPr>
          <w:t>With</w:t>
        </w:r>
        <w:r w:rsidR="00C53A2D" w:rsidRPr="008429BD">
          <w:rPr>
            <w:rFonts w:ascii="Times New Roman" w:hAnsi="Times New Roman"/>
            <w:sz w:val="24"/>
            <w:szCs w:val="24"/>
          </w:rPr>
          <w:t xml:space="preserve"> </w:t>
        </w:r>
      </w:ins>
      <w:r w:rsidR="00AC0F1B" w:rsidRPr="008429BD">
        <w:rPr>
          <w:rFonts w:ascii="Times New Roman" w:hAnsi="Times New Roman"/>
          <w:sz w:val="24"/>
          <w:szCs w:val="24"/>
        </w:rPr>
        <w:t>re</w:t>
      </w:r>
      <w:ins w:id="573" w:author="Linderhof, Vincent" w:date="2016-03-06T14:29:00Z">
        <w:r w:rsidR="00C53A2D">
          <w:rPr>
            <w:rFonts w:ascii="Times New Roman" w:hAnsi="Times New Roman"/>
            <w:sz w:val="24"/>
            <w:szCs w:val="24"/>
          </w:rPr>
          <w:t xml:space="preserve">spect </w:t>
        </w:r>
      </w:ins>
      <w:del w:id="574" w:author="Linderhof, Vincent" w:date="2016-03-06T14:29:00Z">
        <w:r w:rsidR="00AC0F1B" w:rsidRPr="008429BD" w:rsidDel="00C53A2D">
          <w:rPr>
            <w:rFonts w:ascii="Times New Roman" w:hAnsi="Times New Roman"/>
            <w:sz w:val="24"/>
            <w:szCs w:val="24"/>
          </w:rPr>
          <w:delText xml:space="preserve">gards </w:delText>
        </w:r>
      </w:del>
      <w:r w:rsidR="00AC0F1B" w:rsidRPr="008429BD">
        <w:rPr>
          <w:rFonts w:ascii="Times New Roman" w:hAnsi="Times New Roman"/>
          <w:sz w:val="24"/>
          <w:szCs w:val="24"/>
        </w:rPr>
        <w:t>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del w:id="575" w:author="Linderhof, Vincent" w:date="2016-03-06T14:29:00Z">
        <w:r w:rsidR="00DF3EA5" w:rsidRPr="008429BD" w:rsidDel="00C53A2D">
          <w:rPr>
            <w:rFonts w:ascii="Times New Roman" w:hAnsi="Times New Roman"/>
            <w:sz w:val="24"/>
            <w:szCs w:val="24"/>
          </w:rPr>
          <w:delText xml:space="preserve"> </w:delText>
        </w:r>
      </w:del>
      <w:r w:rsidR="00DF3EA5" w:rsidRPr="008429BD">
        <w:rPr>
          <w:rFonts w:ascii="Times New Roman" w:hAnsi="Times New Roman"/>
          <w:sz w:val="24"/>
          <w:szCs w:val="24"/>
        </w:rPr>
        <w:t>N</w:t>
      </w:r>
      <w:r w:rsidR="000E3E23" w:rsidRPr="008429BD">
        <w:rPr>
          <w:rFonts w:ascii="Times New Roman" w:hAnsi="Times New Roman"/>
          <w:sz w:val="24"/>
          <w:szCs w:val="24"/>
        </w:rPr>
        <w:t>on-food expenditure</w:t>
      </w:r>
      <w:r w:rsidR="009C01BB"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ins w:id="576" w:author="Linderhof, Vincent" w:date="2016-03-06T14:29:00Z">
        <w:r w:rsidR="00C53A2D">
          <w:rPr>
            <w:rFonts w:ascii="Times New Roman" w:hAnsi="Times New Roman"/>
            <w:sz w:val="24"/>
            <w:szCs w:val="24"/>
          </w:rPr>
          <w:t xml:space="preserve"> Note that food expenditures might be related to income, but they are not the same.</w:t>
        </w:r>
      </w:ins>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del w:id="577" w:author="Linderhof, Vincent" w:date="2016-03-06T14:30:00Z">
        <w:r w:rsidR="002F284D" w:rsidRPr="008429BD" w:rsidDel="00C53A2D">
          <w:rPr>
            <w:rFonts w:ascii="Times New Roman" w:hAnsi="Times New Roman"/>
            <w:sz w:val="24"/>
            <w:szCs w:val="24"/>
          </w:rPr>
          <w:delText>(</w:delText>
        </w:r>
      </w:del>
      <w:r w:rsidR="002F284D" w:rsidRPr="008429BD">
        <w:rPr>
          <w:rFonts w:ascii="Times New Roman" w:hAnsi="Times New Roman"/>
          <w:sz w:val="24"/>
          <w:szCs w:val="24"/>
        </w:rPr>
        <w:t>Jones</w:t>
      </w:r>
      <w:ins w:id="578" w:author="Linderhof, Vincent" w:date="2016-03-06T14:30:00Z">
        <w:r w:rsidR="00C53A2D">
          <w:rPr>
            <w:rFonts w:ascii="Times New Roman" w:hAnsi="Times New Roman"/>
            <w:sz w:val="24"/>
            <w:szCs w:val="24"/>
          </w:rPr>
          <w:t xml:space="preserve"> et al</w:t>
        </w:r>
      </w:ins>
      <w:del w:id="579" w:author="Linderhof, Vincent" w:date="2016-03-06T14:30:00Z">
        <w:r w:rsidR="002F284D" w:rsidRPr="008429BD" w:rsidDel="00C53A2D">
          <w:rPr>
            <w:rFonts w:ascii="Times New Roman" w:hAnsi="Times New Roman"/>
            <w:sz w:val="24"/>
            <w:szCs w:val="24"/>
          </w:rPr>
          <w:delText>,</w:delText>
        </w:r>
      </w:del>
      <w:ins w:id="580"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 xml:space="preserve"> </w:t>
      </w:r>
      <w:del w:id="581" w:author="Linderhof, Vincent" w:date="2016-03-06T14:30:00Z">
        <w:r w:rsidR="002F284D" w:rsidRPr="008429BD" w:rsidDel="00C53A2D">
          <w:rPr>
            <w:rFonts w:ascii="Times New Roman" w:hAnsi="Times New Roman"/>
            <w:sz w:val="24"/>
            <w:szCs w:val="24"/>
          </w:rPr>
          <w:delText xml:space="preserve">Shrinivas, and Bezner-Kerr </w:delText>
        </w:r>
      </w:del>
      <w:ins w:id="582"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w:t>
      </w:r>
      <w:del w:id="583" w:author="Linderhof, Vincent" w:date="2016-03-06T14:30:00Z">
        <w:r w:rsidR="00DE024D" w:rsidRPr="008429BD" w:rsidDel="00C53A2D">
          <w:rPr>
            <w:rFonts w:ascii="Times New Roman" w:hAnsi="Times New Roman"/>
            <w:sz w:val="24"/>
            <w:szCs w:val="24"/>
          </w:rPr>
          <w:delText xml:space="preserve"> </w:delText>
        </w:r>
      </w:del>
      <w:r w:rsidR="00DE024D" w:rsidRPr="008429BD">
        <w:rPr>
          <w:rFonts w:ascii="Times New Roman" w:hAnsi="Times New Roman"/>
          <w:sz w:val="24"/>
          <w:szCs w:val="24"/>
        </w:rPr>
        <w:t>All mone</w:t>
      </w:r>
      <w:ins w:id="584" w:author="Linderhof, Vincent" w:date="2016-03-06T14:31:00Z">
        <w:r w:rsidR="00C53A2D">
          <w:rPr>
            <w:rFonts w:ascii="Times New Roman" w:hAnsi="Times New Roman"/>
            <w:sz w:val="24"/>
            <w:szCs w:val="24"/>
          </w:rPr>
          <w:t>tar</w:t>
        </w:r>
      </w:ins>
      <w:r w:rsidR="00DE024D" w:rsidRPr="008429BD">
        <w:rPr>
          <w:rFonts w:ascii="Times New Roman" w:hAnsi="Times New Roman"/>
          <w:sz w:val="24"/>
          <w:szCs w:val="24"/>
        </w:rPr>
        <w:t xml:space="preserve">y </w:t>
      </w:r>
      <w:ins w:id="585" w:author="Linderhof, Vincent" w:date="2016-03-06T14:31:00Z">
        <w:r w:rsidR="00C53A2D">
          <w:rPr>
            <w:rFonts w:ascii="Times New Roman" w:hAnsi="Times New Roman"/>
            <w:sz w:val="24"/>
            <w:szCs w:val="24"/>
          </w:rPr>
          <w:t xml:space="preserve">income and expenditure variables are expressed in </w:t>
        </w:r>
      </w:ins>
      <w:del w:id="586" w:author="Linderhof, Vincent" w:date="2016-03-06T14:31:00Z">
        <w:r w:rsidR="00DE024D" w:rsidRPr="008429BD" w:rsidDel="00C53A2D">
          <w:rPr>
            <w:rFonts w:ascii="Times New Roman" w:hAnsi="Times New Roman"/>
            <w:sz w:val="24"/>
            <w:szCs w:val="24"/>
          </w:rPr>
          <w:delText xml:space="preserve">values have </w:delText>
        </w:r>
      </w:del>
      <w:del w:id="587" w:author="Linderhof, Vincent" w:date="2016-03-06T14:32:00Z">
        <w:r w:rsidR="00DE024D" w:rsidRPr="008429BD" w:rsidDel="00C53A2D">
          <w:rPr>
            <w:rFonts w:ascii="Times New Roman" w:hAnsi="Times New Roman"/>
            <w:sz w:val="24"/>
            <w:szCs w:val="24"/>
          </w:rPr>
          <w:delText xml:space="preserve">been deflated by taking </w:delText>
        </w:r>
      </w:del>
      <w:r w:rsidR="00DE024D" w:rsidRPr="008429BD">
        <w:rPr>
          <w:rFonts w:ascii="Times New Roman" w:hAnsi="Times New Roman"/>
          <w:sz w:val="24"/>
          <w:szCs w:val="24"/>
        </w:rPr>
        <w:t xml:space="preserve">2010 </w:t>
      </w:r>
      <w:del w:id="588" w:author="Linderhof, Vincent" w:date="2016-03-06T14:32:00Z">
        <w:r w:rsidR="00DE024D" w:rsidRPr="008429BD" w:rsidDel="00C53A2D">
          <w:rPr>
            <w:rFonts w:ascii="Times New Roman" w:hAnsi="Times New Roman"/>
            <w:sz w:val="24"/>
            <w:szCs w:val="24"/>
          </w:rPr>
          <w:delText>as index</w:delText>
        </w:r>
      </w:del>
      <w:ins w:id="589" w:author="Linderhof, Vincent" w:date="2016-03-06T14:32:00Z">
        <w:r w:rsidR="00C53A2D">
          <w:rPr>
            <w:rFonts w:ascii="Times New Roman" w:hAnsi="Times New Roman"/>
            <w:sz w:val="24"/>
            <w:szCs w:val="24"/>
          </w:rPr>
          <w:t>prices</w:t>
        </w:r>
      </w:ins>
      <w:r w:rsidR="00DE024D" w:rsidRPr="008429BD">
        <w:rPr>
          <w:rFonts w:ascii="Times New Roman" w:hAnsi="Times New Roman"/>
          <w:sz w:val="24"/>
          <w:szCs w:val="24"/>
        </w:rPr>
        <w:t>.</w:t>
      </w:r>
    </w:p>
    <w:p w14:paraId="34BD3653" w14:textId="0972DB26" w:rsidR="00645521" w:rsidRPr="008429BD" w:rsidDel="007B5639" w:rsidRDefault="00645521" w:rsidP="00F77985">
      <w:pPr>
        <w:rPr>
          <w:del w:id="590" w:author="Linderhof, Vincent" w:date="2016-03-06T14:46:00Z"/>
          <w:rFonts w:ascii="Times New Roman" w:hAnsi="Times New Roman"/>
          <w:i/>
          <w:sz w:val="24"/>
          <w:szCs w:val="24"/>
        </w:rPr>
      </w:pPr>
      <w:del w:id="591" w:author="Linderhof, Vincent" w:date="2016-03-06T14:46:00Z">
        <w:r w:rsidRPr="008429BD" w:rsidDel="007B5639">
          <w:rPr>
            <w:rFonts w:ascii="Times New Roman" w:hAnsi="Times New Roman"/>
            <w:i/>
            <w:sz w:val="24"/>
            <w:szCs w:val="24"/>
          </w:rPr>
          <w:delText>Agricultural characteristics</w:delText>
        </w:r>
      </w:del>
    </w:p>
    <w:p w14:paraId="2B445A1B" w14:textId="43B25EAE"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w:t>
      </w:r>
      <w:proofErr w:type="spellStart"/>
      <w:r w:rsidR="00EE4873" w:rsidRPr="008429BD">
        <w:rPr>
          <w:rFonts w:ascii="Times New Roman" w:hAnsi="Times New Roman"/>
          <w:sz w:val="24"/>
          <w:szCs w:val="24"/>
        </w:rPr>
        <w:t>Boysen</w:t>
      </w:r>
      <w:proofErr w:type="spellEnd"/>
      <w:r w:rsidR="00EE4873" w:rsidRPr="008429BD">
        <w:rPr>
          <w:rFonts w:ascii="Times New Roman" w:hAnsi="Times New Roman"/>
          <w:sz w:val="24"/>
          <w:szCs w:val="24"/>
        </w:rPr>
        <w:t xml:space="preserve">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ins w:id="592" w:author="Linderhof, Vincent" w:date="2016-03-06T14:39:00Z">
        <w:r w:rsidR="007B5639">
          <w:rPr>
            <w:rFonts w:ascii="Times New Roman" w:hAnsi="Times New Roman"/>
            <w:sz w:val="24"/>
            <w:szCs w:val="24"/>
          </w:rPr>
          <w:t xml:space="preserve">Most of them are smallholders. </w:t>
        </w:r>
      </w:ins>
      <w:ins w:id="593" w:author="Linderhof, Vincent" w:date="2016-03-06T14:40:00Z">
        <w:r w:rsidR="007B5639">
          <w:rPr>
            <w:rFonts w:ascii="Times New Roman" w:hAnsi="Times New Roman"/>
            <w:sz w:val="24"/>
            <w:szCs w:val="24"/>
          </w:rPr>
          <w:t>W</w:t>
        </w:r>
      </w:ins>
      <w:moveToRangeStart w:id="594" w:author="Linderhof, Vincent" w:date="2016-03-06T14:40:00Z" w:name="move445038531"/>
      <w:moveTo w:id="595" w:author="Linderhof, Vincent" w:date="2016-03-06T14:40:00Z">
        <w:del w:id="596" w:author="Linderhof, Vincent" w:date="2016-03-06T14:40:00Z">
          <w:r w:rsidR="007B5639" w:rsidRPr="008429BD" w:rsidDel="007B5639">
            <w:rPr>
              <w:rFonts w:ascii="Times New Roman" w:hAnsi="Times New Roman"/>
              <w:sz w:val="24"/>
              <w:szCs w:val="24"/>
            </w:rPr>
            <w:delText>w</w:delText>
          </w:r>
        </w:del>
        <w:r w:rsidR="007B5639" w:rsidRPr="008429BD">
          <w:rPr>
            <w:rFonts w:ascii="Times New Roman" w:hAnsi="Times New Roman"/>
            <w:sz w:val="24"/>
            <w:szCs w:val="24"/>
          </w:rPr>
          <w:t xml:space="preserve">e test whether </w:t>
        </w:r>
      </w:moveTo>
      <w:ins w:id="597" w:author="Linderhof, Vincent" w:date="2016-03-06T14:40:00Z">
        <w:r w:rsidR="007B5639">
          <w:rPr>
            <w:rFonts w:ascii="Times New Roman" w:hAnsi="Times New Roman"/>
            <w:sz w:val="24"/>
            <w:szCs w:val="24"/>
          </w:rPr>
          <w:t xml:space="preserve">or not </w:t>
        </w:r>
      </w:ins>
      <w:moveTo w:id="598" w:author="Linderhof, Vincent" w:date="2016-03-06T14:40:00Z">
        <w:r w:rsidR="007B5639" w:rsidRPr="008429BD">
          <w:rPr>
            <w:rFonts w:ascii="Times New Roman" w:hAnsi="Times New Roman"/>
            <w:sz w:val="24"/>
            <w:szCs w:val="24"/>
          </w:rPr>
          <w:t xml:space="preserve">a household’s total </w:t>
        </w:r>
      </w:moveTo>
      <w:ins w:id="599" w:author="Linderhof, Vincent" w:date="2016-03-06T14:40:00Z">
        <w:r w:rsidR="007B5639">
          <w:rPr>
            <w:rFonts w:ascii="Times New Roman" w:hAnsi="Times New Roman"/>
            <w:sz w:val="24"/>
            <w:szCs w:val="24"/>
          </w:rPr>
          <w:t xml:space="preserve">cultivated </w:t>
        </w:r>
      </w:ins>
      <w:moveTo w:id="600" w:author="Linderhof, Vincent" w:date="2016-03-06T14:40:00Z">
        <w:del w:id="601" w:author="Linderhof, Vincent" w:date="2016-03-06T14:40:00Z">
          <w:r w:rsidR="007B5639" w:rsidRPr="008429BD" w:rsidDel="007B5639">
            <w:rPr>
              <w:rFonts w:ascii="Times New Roman" w:hAnsi="Times New Roman"/>
              <w:sz w:val="24"/>
              <w:szCs w:val="24"/>
            </w:rPr>
            <w:delText xml:space="preserve">crop </w:delText>
          </w:r>
        </w:del>
        <w:r w:rsidR="007B5639" w:rsidRPr="008429BD">
          <w:rPr>
            <w:rFonts w:ascii="Times New Roman" w:hAnsi="Times New Roman"/>
            <w:sz w:val="24"/>
            <w:szCs w:val="24"/>
          </w:rPr>
          <w:t xml:space="preserve">area has an influence on </w:t>
        </w:r>
      </w:moveTo>
      <w:ins w:id="602" w:author="Linderhof, Vincent" w:date="2016-03-06T14:40:00Z">
        <w:r w:rsidR="007B5639">
          <w:rPr>
            <w:rFonts w:ascii="Times New Roman" w:hAnsi="Times New Roman"/>
            <w:sz w:val="24"/>
            <w:szCs w:val="24"/>
          </w:rPr>
          <w:t xml:space="preserve">dietary diversity through </w:t>
        </w:r>
      </w:ins>
      <w:moveTo w:id="603" w:author="Linderhof, Vincent" w:date="2016-03-06T14:40:00Z">
        <w:del w:id="604" w:author="Linderhof, Vincent" w:date="2016-03-06T14:40:00Z">
          <w:r w:rsidR="007B5639" w:rsidRPr="008429BD" w:rsidDel="007B5639">
            <w:rPr>
              <w:rFonts w:ascii="Times New Roman" w:hAnsi="Times New Roman"/>
              <w:sz w:val="24"/>
              <w:szCs w:val="24"/>
            </w:rPr>
            <w:delText xml:space="preserve">the income of the family and on </w:delText>
          </w:r>
        </w:del>
        <w:r w:rsidR="007B5639" w:rsidRPr="008429BD">
          <w:rPr>
            <w:rFonts w:ascii="Times New Roman" w:hAnsi="Times New Roman"/>
            <w:sz w:val="24"/>
            <w:szCs w:val="24"/>
          </w:rPr>
          <w:t xml:space="preserve">own </w:t>
        </w:r>
        <w:del w:id="605" w:author="Linderhof, Vincent" w:date="2016-03-06T14:41:00Z">
          <w:r w:rsidR="007B5639" w:rsidRPr="008429BD" w:rsidDel="007B5639">
            <w:rPr>
              <w:rFonts w:ascii="Times New Roman" w:hAnsi="Times New Roman"/>
              <w:sz w:val="24"/>
              <w:szCs w:val="24"/>
            </w:rPr>
            <w:delText xml:space="preserve">farm </w:delText>
          </w:r>
        </w:del>
        <w:r w:rsidR="007B5639" w:rsidRPr="008429BD">
          <w:rPr>
            <w:rFonts w:ascii="Times New Roman" w:hAnsi="Times New Roman"/>
            <w:sz w:val="24"/>
            <w:szCs w:val="24"/>
          </w:rPr>
          <w:t>production</w:t>
        </w:r>
        <w:del w:id="606" w:author="Linderhof, Vincent" w:date="2016-03-06T14:41:00Z">
          <w:r w:rsidR="007B5639" w:rsidRPr="008429BD" w:rsidDel="007B5639">
            <w:rPr>
              <w:rFonts w:ascii="Times New Roman" w:hAnsi="Times New Roman"/>
              <w:sz w:val="24"/>
              <w:szCs w:val="24"/>
            </w:rPr>
            <w:delText xml:space="preserve"> consumption</w:delText>
          </w:r>
        </w:del>
        <w:r w:rsidR="007B5639" w:rsidRPr="008429BD">
          <w:rPr>
            <w:rFonts w:ascii="Times New Roman" w:hAnsi="Times New Roman"/>
            <w:sz w:val="24"/>
            <w:szCs w:val="24"/>
          </w:rPr>
          <w:t xml:space="preserve">. More land </w:t>
        </w:r>
        <w:del w:id="607" w:author="Linderhof, Vincent" w:date="2016-03-06T14:41:00Z">
          <w:r w:rsidR="007B5639" w:rsidRPr="008429BD" w:rsidDel="007B5639">
            <w:rPr>
              <w:rFonts w:ascii="Times New Roman" w:hAnsi="Times New Roman"/>
              <w:sz w:val="24"/>
              <w:szCs w:val="24"/>
            </w:rPr>
            <w:delText xml:space="preserve">and maybe more plots </w:delText>
          </w:r>
        </w:del>
        <w:r w:rsidR="007B5639" w:rsidRPr="008429BD">
          <w:rPr>
            <w:rFonts w:ascii="Times New Roman" w:hAnsi="Times New Roman"/>
            <w:sz w:val="24"/>
            <w:szCs w:val="24"/>
          </w:rPr>
          <w:t xml:space="preserve">can encourage </w:t>
        </w:r>
        <w:del w:id="608" w:author="Linderhof, Vincent" w:date="2016-03-06T14:42:00Z">
          <w:r w:rsidR="007B5639" w:rsidRPr="008429BD" w:rsidDel="007B5639">
            <w:rPr>
              <w:rFonts w:ascii="Times New Roman" w:hAnsi="Times New Roman"/>
              <w:sz w:val="24"/>
              <w:szCs w:val="24"/>
            </w:rPr>
            <w:delText xml:space="preserve">and allow </w:delText>
          </w:r>
        </w:del>
        <w:r w:rsidR="007B5639" w:rsidRPr="008429BD">
          <w:rPr>
            <w:rFonts w:ascii="Times New Roman" w:hAnsi="Times New Roman"/>
            <w:sz w:val="24"/>
            <w:szCs w:val="24"/>
          </w:rPr>
          <w:t xml:space="preserve">households to </w:t>
        </w:r>
      </w:moveTo>
      <w:ins w:id="609" w:author="Linderhof, Vincent" w:date="2016-03-06T14:42:00Z">
        <w:r w:rsidR="007B5639">
          <w:rPr>
            <w:rFonts w:ascii="Times New Roman" w:hAnsi="Times New Roman"/>
            <w:sz w:val="24"/>
            <w:szCs w:val="24"/>
          </w:rPr>
          <w:t xml:space="preserve">grow more different </w:t>
        </w:r>
      </w:ins>
      <w:moveTo w:id="610" w:author="Linderhof, Vincent" w:date="2016-03-06T14:40:00Z">
        <w:del w:id="611" w:author="Linderhof, Vincent" w:date="2016-03-06T14:42:00Z">
          <w:r w:rsidR="007B5639" w:rsidRPr="008429BD" w:rsidDel="007B5639">
            <w:rPr>
              <w:rFonts w:ascii="Times New Roman" w:hAnsi="Times New Roman"/>
              <w:sz w:val="24"/>
              <w:szCs w:val="24"/>
            </w:rPr>
            <w:delText xml:space="preserve">produce a greater diversity of </w:delText>
          </w:r>
        </w:del>
        <w:r w:rsidR="007B5639" w:rsidRPr="008429BD">
          <w:rPr>
            <w:rFonts w:ascii="Times New Roman" w:hAnsi="Times New Roman"/>
            <w:sz w:val="24"/>
            <w:szCs w:val="24"/>
          </w:rPr>
          <w:t xml:space="preserve">crops. </w:t>
        </w:r>
        <w:del w:id="612" w:author="Linderhof, Vincent" w:date="2016-03-06T14:42:00Z">
          <w:r w:rsidR="007B5639" w:rsidRPr="008429BD" w:rsidDel="007B5639">
            <w:rPr>
              <w:rFonts w:ascii="Times New Roman" w:hAnsi="Times New Roman"/>
              <w:sz w:val="24"/>
              <w:szCs w:val="24"/>
            </w:rPr>
            <w:delText xml:space="preserve"> Accordingly, this variable is presumed to be positively correlated with food diversity and caloric intakes of the household.</w:delText>
          </w:r>
        </w:del>
      </w:moveTo>
      <w:moveToRangeEnd w:id="594"/>
      <w:del w:id="613" w:author="Linderhof, Vincent" w:date="2016-03-06T14:39:00Z">
        <w:r w:rsidR="00641326" w:rsidRPr="008429BD" w:rsidDel="007B5639">
          <w:rPr>
            <w:rFonts w:ascii="Times New Roman" w:hAnsi="Times New Roman"/>
            <w:sz w:val="24"/>
            <w:szCs w:val="24"/>
          </w:rPr>
          <w:delText xml:space="preserve">The number of </w:delText>
        </w:r>
        <w:r w:rsidR="00DD3B9E" w:rsidRPr="008429BD" w:rsidDel="007B5639">
          <w:rPr>
            <w:rFonts w:ascii="Times New Roman" w:hAnsi="Times New Roman"/>
            <w:sz w:val="24"/>
            <w:szCs w:val="24"/>
          </w:rPr>
          <w:delText>household member</w:delText>
        </w:r>
        <w:r w:rsidR="00C0312E" w:rsidRPr="008429BD" w:rsidDel="007B5639">
          <w:rPr>
            <w:rFonts w:ascii="Times New Roman" w:hAnsi="Times New Roman"/>
            <w:sz w:val="24"/>
            <w:szCs w:val="24"/>
          </w:rPr>
          <w:delText>s</w:delText>
        </w:r>
        <w:r w:rsidR="00DD3B9E" w:rsidRPr="008429BD" w:rsidDel="007B5639">
          <w:rPr>
            <w:rFonts w:ascii="Times New Roman" w:hAnsi="Times New Roman"/>
            <w:sz w:val="24"/>
            <w:szCs w:val="24"/>
          </w:rPr>
          <w:delText xml:space="preserve"> who have</w:delText>
        </w:r>
        <w:r w:rsidR="00C0312E" w:rsidRPr="008429BD" w:rsidDel="007B5639">
          <w:rPr>
            <w:rFonts w:ascii="Times New Roman" w:hAnsi="Times New Roman"/>
            <w:sz w:val="24"/>
            <w:szCs w:val="24"/>
          </w:rPr>
          <w:delText xml:space="preserve"> </w:delText>
        </w:r>
        <w:r w:rsidR="00DD3B9E" w:rsidRPr="008429BD" w:rsidDel="007B5639">
          <w:rPr>
            <w:rFonts w:ascii="Times New Roman" w:hAnsi="Times New Roman"/>
            <w:sz w:val="24"/>
            <w:szCs w:val="24"/>
          </w:rPr>
          <w:delText>work</w:delText>
        </w:r>
        <w:r w:rsidR="00C0312E" w:rsidRPr="008429BD" w:rsidDel="007B5639">
          <w:rPr>
            <w:rFonts w:ascii="Times New Roman" w:hAnsi="Times New Roman"/>
            <w:sz w:val="24"/>
            <w:szCs w:val="24"/>
          </w:rPr>
          <w:delText>ed</w:delText>
        </w:r>
        <w:r w:rsidR="00DD3B9E" w:rsidRPr="008429BD" w:rsidDel="007B5639">
          <w:rPr>
            <w:rFonts w:ascii="Times New Roman" w:hAnsi="Times New Roman"/>
            <w:sz w:val="24"/>
            <w:szCs w:val="24"/>
          </w:rPr>
          <w:delText xml:space="preserve"> in</w:delText>
        </w:r>
        <w:r w:rsidR="0036035D" w:rsidRPr="008429BD" w:rsidDel="007B5639">
          <w:rPr>
            <w:rFonts w:ascii="Times New Roman" w:hAnsi="Times New Roman"/>
            <w:sz w:val="24"/>
            <w:szCs w:val="24"/>
          </w:rPr>
          <w:delText xml:space="preserve"> sector </w:delText>
        </w:r>
        <w:r w:rsidR="00641326" w:rsidRPr="008429BD" w:rsidDel="007B5639">
          <w:rPr>
            <w:rFonts w:ascii="Times New Roman" w:hAnsi="Times New Roman"/>
            <w:sz w:val="24"/>
            <w:szCs w:val="24"/>
          </w:rPr>
          <w:delText xml:space="preserve">other </w:delText>
        </w:r>
        <w:r w:rsidR="0036035D" w:rsidRPr="008429BD" w:rsidDel="007B5639">
          <w:rPr>
            <w:rFonts w:ascii="Times New Roman" w:hAnsi="Times New Roman"/>
            <w:sz w:val="24"/>
            <w:szCs w:val="24"/>
          </w:rPr>
          <w:delText>than agriculture is</w:delText>
        </w:r>
        <w:r w:rsidR="00641326" w:rsidRPr="008429BD" w:rsidDel="007B5639">
          <w:rPr>
            <w:rFonts w:ascii="Times New Roman" w:hAnsi="Times New Roman"/>
            <w:sz w:val="24"/>
            <w:szCs w:val="24"/>
          </w:rPr>
          <w:delText xml:space="preserve"> hypothesized to be positively related to dietary diversity because of its positive influence on income. </w:delText>
        </w:r>
        <w:r w:rsidR="0036035D"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Such </w:delText>
        </w:r>
        <w:r w:rsidR="0036035D" w:rsidRPr="008429BD" w:rsidDel="007B5639">
          <w:rPr>
            <w:rFonts w:ascii="Times New Roman" w:hAnsi="Times New Roman"/>
            <w:sz w:val="24"/>
            <w:szCs w:val="24"/>
          </w:rPr>
          <w:delText>job</w:delText>
        </w:r>
        <w:r w:rsidR="00641326"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 xml:space="preserve">are </w:delText>
        </w:r>
        <w:r w:rsidR="008162DF" w:rsidRPr="008429BD" w:rsidDel="007B5639">
          <w:rPr>
            <w:rFonts w:ascii="Times New Roman" w:hAnsi="Times New Roman"/>
            <w:sz w:val="24"/>
            <w:szCs w:val="24"/>
          </w:rPr>
          <w:delText>could</w:delText>
        </w:r>
        <w:r w:rsidR="00393D6C" w:rsidRPr="008429BD" w:rsidDel="007B5639">
          <w:rPr>
            <w:rFonts w:ascii="Times New Roman" w:hAnsi="Times New Roman"/>
            <w:sz w:val="24"/>
            <w:szCs w:val="24"/>
          </w:rPr>
          <w:delText xml:space="preserve"> </w:delText>
        </w:r>
        <w:r w:rsidR="0036035D" w:rsidRPr="008429BD" w:rsidDel="007B5639">
          <w:rPr>
            <w:rFonts w:ascii="Times New Roman" w:hAnsi="Times New Roman"/>
            <w:sz w:val="24"/>
            <w:szCs w:val="24"/>
          </w:rPr>
          <w:delText xml:space="preserve">represent a significant </w:delText>
        </w:r>
        <w:r w:rsidR="00641326" w:rsidRPr="008429BD" w:rsidDel="007B5639">
          <w:rPr>
            <w:rFonts w:ascii="Times New Roman" w:hAnsi="Times New Roman"/>
            <w:sz w:val="24"/>
            <w:szCs w:val="24"/>
          </w:rPr>
          <w:delText xml:space="preserve">source of </w:delText>
        </w:r>
        <w:r w:rsidR="00193FF8" w:rsidRPr="008429BD" w:rsidDel="007B5639">
          <w:rPr>
            <w:rFonts w:ascii="Times New Roman" w:hAnsi="Times New Roman"/>
            <w:sz w:val="24"/>
            <w:szCs w:val="24"/>
          </w:rPr>
          <w:delText>income</w:delText>
        </w:r>
        <w:r w:rsidR="0036035D" w:rsidRPr="008429BD" w:rsidDel="007B5639">
          <w:rPr>
            <w:rFonts w:ascii="Times New Roman" w:hAnsi="Times New Roman"/>
            <w:sz w:val="24"/>
            <w:szCs w:val="24"/>
          </w:rPr>
          <w:delText xml:space="preserve"> for household</w:delText>
        </w:r>
        <w:r w:rsidR="009C7A5A"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and make the</w:delText>
        </w:r>
        <w:r w:rsidR="009C7A5A" w:rsidRPr="008429BD" w:rsidDel="007B5639">
          <w:rPr>
            <w:rFonts w:ascii="Times New Roman" w:hAnsi="Times New Roman"/>
            <w:sz w:val="24"/>
            <w:szCs w:val="24"/>
          </w:rPr>
          <w:delText>m</w:delText>
        </w:r>
        <w:r w:rsidR="0036035D" w:rsidRPr="008429BD" w:rsidDel="007B5639">
          <w:rPr>
            <w:rFonts w:ascii="Times New Roman" w:hAnsi="Times New Roman"/>
            <w:sz w:val="24"/>
            <w:szCs w:val="24"/>
          </w:rPr>
          <w:delText xml:space="preserve"> </w:delText>
        </w:r>
        <w:r w:rsidR="008162DF" w:rsidRPr="008429BD" w:rsidDel="007B5639">
          <w:rPr>
            <w:rFonts w:ascii="Times New Roman" w:hAnsi="Times New Roman"/>
            <w:sz w:val="24"/>
            <w:szCs w:val="24"/>
          </w:rPr>
          <w:delText xml:space="preserve">economically </w:delText>
        </w:r>
        <w:r w:rsidR="0036035D" w:rsidRPr="008429BD" w:rsidDel="007B5639">
          <w:rPr>
            <w:rFonts w:ascii="Times New Roman" w:hAnsi="Times New Roman"/>
            <w:sz w:val="24"/>
            <w:szCs w:val="24"/>
          </w:rPr>
          <w:delText xml:space="preserve">more independent of </w:delText>
        </w:r>
        <w:r w:rsidR="00641326" w:rsidRPr="008429BD" w:rsidDel="007B5639">
          <w:rPr>
            <w:rFonts w:ascii="Times New Roman" w:hAnsi="Times New Roman"/>
            <w:sz w:val="24"/>
            <w:szCs w:val="24"/>
          </w:rPr>
          <w:delText xml:space="preserve">the </w:delText>
        </w:r>
        <w:r w:rsidR="0036035D" w:rsidRPr="008429BD" w:rsidDel="007B5639">
          <w:rPr>
            <w:rFonts w:ascii="Times New Roman" w:hAnsi="Times New Roman"/>
            <w:sz w:val="24"/>
            <w:szCs w:val="24"/>
          </w:rPr>
          <w:delText xml:space="preserve">agricultural sector. </w:delText>
        </w:r>
        <w:r w:rsidR="00641326" w:rsidRPr="008429BD" w:rsidDel="007B5639">
          <w:rPr>
            <w:rFonts w:ascii="Times New Roman" w:hAnsi="Times New Roman"/>
            <w:sz w:val="24"/>
            <w:szCs w:val="24"/>
          </w:rPr>
          <w:delText xml:space="preserve"> In addition, t</w:delText>
        </w:r>
        <w:r w:rsidR="00DD3B9E" w:rsidRPr="008429BD" w:rsidDel="007B5639">
          <w:rPr>
            <w:rFonts w:ascii="Times New Roman" w:hAnsi="Times New Roman"/>
            <w:sz w:val="24"/>
            <w:szCs w:val="24"/>
          </w:rPr>
          <w:delText>he proporti</w:delText>
        </w:r>
        <w:r w:rsidR="00430141" w:rsidRPr="008429BD" w:rsidDel="007B5639">
          <w:rPr>
            <w:rFonts w:ascii="Times New Roman" w:hAnsi="Times New Roman"/>
            <w:sz w:val="24"/>
            <w:szCs w:val="24"/>
          </w:rPr>
          <w:delText>on of food items</w:delText>
        </w:r>
        <w:r w:rsidR="009C01BB" w:rsidRPr="008429BD" w:rsidDel="007B5639">
          <w:rPr>
            <w:rFonts w:ascii="Times New Roman" w:hAnsi="Times New Roman"/>
            <w:sz w:val="24"/>
            <w:szCs w:val="24"/>
          </w:rPr>
          <w:delText xml:space="preserve"> consumed from </w:delText>
        </w:r>
        <w:r w:rsidR="00641326" w:rsidRPr="008429BD" w:rsidDel="007B5639">
          <w:rPr>
            <w:rFonts w:ascii="Times New Roman" w:hAnsi="Times New Roman"/>
            <w:sz w:val="24"/>
            <w:szCs w:val="24"/>
          </w:rPr>
          <w:delText xml:space="preserve">a </w:delText>
        </w:r>
        <w:r w:rsidR="009C01BB" w:rsidRPr="008429BD" w:rsidDel="007B5639">
          <w:rPr>
            <w:rFonts w:ascii="Times New Roman" w:hAnsi="Times New Roman"/>
            <w:sz w:val="24"/>
            <w:szCs w:val="24"/>
          </w:rPr>
          <w:delText>household</w:delText>
        </w:r>
        <w:r w:rsidR="00641326" w:rsidRPr="008429BD" w:rsidDel="007B5639">
          <w:rPr>
            <w:rFonts w:ascii="Times New Roman" w:hAnsi="Times New Roman"/>
            <w:sz w:val="24"/>
            <w:szCs w:val="24"/>
          </w:rPr>
          <w:delText>’s own</w:delText>
        </w:r>
        <w:r w:rsidR="009C01BB" w:rsidRPr="008429BD" w:rsidDel="007B5639">
          <w:rPr>
            <w:rFonts w:ascii="Times New Roman" w:hAnsi="Times New Roman"/>
            <w:sz w:val="24"/>
            <w:szCs w:val="24"/>
          </w:rPr>
          <w:delText xml:space="preserve"> farm production</w:delText>
        </w:r>
        <w:r w:rsidR="00DD3B9E" w:rsidRPr="008429BD" w:rsidDel="007B5639">
          <w:rPr>
            <w:rFonts w:ascii="Times New Roman" w:hAnsi="Times New Roman"/>
            <w:sz w:val="24"/>
            <w:szCs w:val="24"/>
          </w:rPr>
          <w:delText xml:space="preserve"> </w:delText>
        </w:r>
        <w:r w:rsidR="009C01BB" w:rsidRPr="008429BD" w:rsidDel="007B5639">
          <w:rPr>
            <w:rFonts w:ascii="Times New Roman" w:hAnsi="Times New Roman"/>
            <w:sz w:val="24"/>
            <w:szCs w:val="24"/>
          </w:rPr>
          <w:delText xml:space="preserve">is expected to be positively correlated with </w:delText>
        </w:r>
        <w:r w:rsidR="00DE6A92" w:rsidRPr="008429BD" w:rsidDel="007B5639">
          <w:rPr>
            <w:rFonts w:ascii="Times New Roman" w:hAnsi="Times New Roman"/>
            <w:sz w:val="24"/>
            <w:szCs w:val="24"/>
          </w:rPr>
          <w:delText xml:space="preserve">dietary </w:delText>
        </w:r>
        <w:r w:rsidR="009C01BB" w:rsidRPr="008429BD" w:rsidDel="007B5639">
          <w:rPr>
            <w:rFonts w:ascii="Times New Roman" w:hAnsi="Times New Roman"/>
            <w:sz w:val="24"/>
            <w:szCs w:val="24"/>
          </w:rPr>
          <w:delText>diversity of consumption</w:delText>
        </w:r>
        <w:r w:rsidR="00393D6C" w:rsidRPr="008429BD" w:rsidDel="007B5639">
          <w:rPr>
            <w:rFonts w:ascii="Times New Roman" w:hAnsi="Times New Roman"/>
            <w:sz w:val="24"/>
            <w:szCs w:val="24"/>
          </w:rPr>
          <w:delText xml:space="preserve">.  </w:delText>
        </w:r>
        <w:r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W</w:delText>
        </w:r>
        <w:r w:rsidRPr="008429BD" w:rsidDel="007B5639">
          <w:rPr>
            <w:rFonts w:ascii="Times New Roman" w:hAnsi="Times New Roman"/>
            <w:sz w:val="24"/>
            <w:szCs w:val="24"/>
          </w:rPr>
          <w:delText xml:space="preserve">e </w:delText>
        </w:r>
        <w:r w:rsidR="00393D6C" w:rsidRPr="008429BD" w:rsidDel="007B5639">
          <w:rPr>
            <w:rFonts w:ascii="Times New Roman" w:hAnsi="Times New Roman"/>
            <w:sz w:val="24"/>
            <w:szCs w:val="24"/>
          </w:rPr>
          <w:delText xml:space="preserve">hypothesize </w:delText>
        </w:r>
        <w:r w:rsidRPr="008429BD" w:rsidDel="007B5639">
          <w:rPr>
            <w:rFonts w:ascii="Times New Roman" w:hAnsi="Times New Roman"/>
            <w:sz w:val="24"/>
            <w:szCs w:val="24"/>
          </w:rPr>
          <w:delText xml:space="preserve">that a family with a farm </w:delText>
        </w:r>
        <w:r w:rsidR="00393D6C" w:rsidRPr="008429BD" w:rsidDel="007B5639">
          <w:rPr>
            <w:rFonts w:ascii="Times New Roman" w:hAnsi="Times New Roman"/>
            <w:sz w:val="24"/>
            <w:szCs w:val="24"/>
          </w:rPr>
          <w:delText xml:space="preserve">has </w:delText>
        </w:r>
        <w:r w:rsidR="00E565F1" w:rsidRPr="008429BD" w:rsidDel="007B5639">
          <w:rPr>
            <w:rFonts w:ascii="Times New Roman" w:hAnsi="Times New Roman"/>
            <w:sz w:val="24"/>
            <w:szCs w:val="24"/>
          </w:rPr>
          <w:delText xml:space="preserve">potentially </w:delText>
        </w:r>
        <w:r w:rsidRPr="008429BD" w:rsidDel="007B5639">
          <w:rPr>
            <w:rFonts w:ascii="Times New Roman" w:hAnsi="Times New Roman"/>
            <w:sz w:val="24"/>
            <w:szCs w:val="24"/>
          </w:rPr>
          <w:delText xml:space="preserve">greater </w:delText>
        </w:r>
        <w:r w:rsidR="0058040E" w:rsidRPr="008429BD" w:rsidDel="007B5639">
          <w:rPr>
            <w:rFonts w:ascii="Times New Roman" w:hAnsi="Times New Roman"/>
            <w:sz w:val="24"/>
            <w:szCs w:val="24"/>
          </w:rPr>
          <w:delText xml:space="preserve">access </w:delText>
        </w:r>
        <w:r w:rsidR="00E565F1" w:rsidRPr="008429BD" w:rsidDel="007B5639">
          <w:rPr>
            <w:rFonts w:ascii="Times New Roman" w:hAnsi="Times New Roman"/>
            <w:sz w:val="24"/>
            <w:szCs w:val="24"/>
          </w:rPr>
          <w:delText xml:space="preserve">to a </w:delText>
        </w:r>
        <w:r w:rsidRPr="008429BD" w:rsidDel="007B5639">
          <w:rPr>
            <w:rFonts w:ascii="Times New Roman" w:hAnsi="Times New Roman"/>
            <w:sz w:val="24"/>
            <w:szCs w:val="24"/>
          </w:rPr>
          <w:delText xml:space="preserve">diversity of food </w:delText>
        </w:r>
        <w:r w:rsidR="00E565F1" w:rsidRPr="008429BD" w:rsidDel="007B5639">
          <w:rPr>
            <w:rFonts w:ascii="Times New Roman" w:hAnsi="Times New Roman"/>
            <w:sz w:val="24"/>
            <w:szCs w:val="24"/>
          </w:rPr>
          <w:delText xml:space="preserve">items not otherwise available through the </w:delText>
        </w:r>
        <w:commentRangeStart w:id="614"/>
        <w:r w:rsidR="00E565F1" w:rsidRPr="008429BD" w:rsidDel="007B5639">
          <w:rPr>
            <w:rFonts w:ascii="Times New Roman" w:hAnsi="Times New Roman"/>
            <w:sz w:val="24"/>
            <w:szCs w:val="24"/>
          </w:rPr>
          <w:delText>market or elsewhere.</w:delText>
        </w:r>
        <w:r w:rsidR="006922B8"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 </w:delText>
        </w:r>
        <w:r w:rsidR="00A71444" w:rsidRPr="008429BD" w:rsidDel="007B5639">
          <w:rPr>
            <w:rFonts w:ascii="Times New Roman" w:hAnsi="Times New Roman"/>
            <w:sz w:val="24"/>
            <w:szCs w:val="24"/>
          </w:rPr>
          <w:delText>Whether the head of the h</w:delText>
        </w:r>
        <w:r w:rsidR="00D944D6" w:rsidRPr="008429BD" w:rsidDel="007B5639">
          <w:rPr>
            <w:rFonts w:ascii="Times New Roman" w:hAnsi="Times New Roman"/>
            <w:sz w:val="24"/>
            <w:szCs w:val="24"/>
          </w:rPr>
          <w:delText>ousehold</w:delText>
        </w:r>
        <w:r w:rsidR="00A71444" w:rsidRPr="008429BD" w:rsidDel="007B5639">
          <w:rPr>
            <w:rFonts w:ascii="Times New Roman" w:hAnsi="Times New Roman"/>
            <w:sz w:val="24"/>
            <w:szCs w:val="24"/>
          </w:rPr>
          <w:delText xml:space="preserve"> primarily makes </w:delText>
        </w:r>
        <w:r w:rsidR="003727A7" w:rsidRPr="008429BD" w:rsidDel="007B5639">
          <w:rPr>
            <w:rFonts w:ascii="Times New Roman" w:hAnsi="Times New Roman"/>
            <w:sz w:val="24"/>
            <w:szCs w:val="24"/>
          </w:rPr>
          <w:delText>economic farm</w:delText>
        </w:r>
        <w:r w:rsidR="00A71444" w:rsidRPr="008429BD" w:rsidDel="007B5639">
          <w:rPr>
            <w:rFonts w:ascii="Times New Roman" w:hAnsi="Times New Roman"/>
            <w:sz w:val="24"/>
            <w:szCs w:val="24"/>
          </w:rPr>
          <w:delText xml:space="preserve"> decision</w:delText>
        </w:r>
        <w:r w:rsidR="003727A7" w:rsidRPr="008429BD" w:rsidDel="007B5639">
          <w:rPr>
            <w:rFonts w:ascii="Times New Roman" w:hAnsi="Times New Roman"/>
            <w:sz w:val="24"/>
            <w:szCs w:val="24"/>
          </w:rPr>
          <w:delText>s</w:delText>
        </w:r>
        <w:r w:rsidR="00A71444" w:rsidRPr="008429BD" w:rsidDel="007B5639">
          <w:rPr>
            <w:rFonts w:ascii="Times New Roman" w:hAnsi="Times New Roman"/>
            <w:sz w:val="24"/>
            <w:szCs w:val="24"/>
          </w:rPr>
          <w:delText xml:space="preserve"> was evaluated.   </w:delText>
        </w:r>
      </w:del>
      <w:r w:rsidR="00A71444" w:rsidRPr="008429BD">
        <w:rPr>
          <w:rFonts w:ascii="Times New Roman" w:hAnsi="Times New Roman"/>
          <w:sz w:val="24"/>
          <w:szCs w:val="24"/>
        </w:rPr>
        <w:t>Jones et al. (2014)</w:t>
      </w:r>
      <w:del w:id="615" w:author="Linderhof, Vincent" w:date="2016-03-06T14:37:00Z">
        <w:r w:rsidR="00275468" w:rsidRPr="008429BD" w:rsidDel="007B5639">
          <w:rPr>
            <w:rFonts w:ascii="Times New Roman" w:hAnsi="Times New Roman"/>
            <w:sz w:val="24"/>
            <w:szCs w:val="24"/>
          </w:rPr>
          <w:delText>,</w:delText>
        </w:r>
      </w:del>
      <w:r w:rsidR="00A71444" w:rsidRPr="008429BD">
        <w:rPr>
          <w:rFonts w:ascii="Times New Roman" w:hAnsi="Times New Roman"/>
          <w:sz w:val="24"/>
          <w:szCs w:val="24"/>
        </w:rPr>
        <w:t xml:space="preserve"> argue</w:t>
      </w:r>
      <w:ins w:id="616" w:author="Linderhof, Vincent" w:date="2016-03-06T14:42:00Z">
        <w:r w:rsidR="007B5639">
          <w:rPr>
            <w:rFonts w:ascii="Times New Roman" w:hAnsi="Times New Roman"/>
            <w:sz w:val="24"/>
            <w:szCs w:val="24"/>
          </w:rPr>
          <w:t>d that</w:t>
        </w:r>
      </w:ins>
      <w:r w:rsidR="00A71444" w:rsidRPr="008429BD">
        <w:rPr>
          <w:rFonts w:ascii="Times New Roman" w:hAnsi="Times New Roman"/>
          <w:sz w:val="24"/>
          <w:szCs w:val="24"/>
        </w:rPr>
        <w:t xml:space="preserv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 xml:space="preserve">The underlying assumption, presumably, is that the head of the </w:t>
      </w:r>
      <w:commentRangeEnd w:id="614"/>
      <w:r w:rsidR="00EE4873" w:rsidRPr="008429BD">
        <w:rPr>
          <w:rStyle w:val="CommentReference"/>
          <w:rFonts w:ascii="Times New Roman" w:hAnsi="Times New Roman"/>
          <w:sz w:val="24"/>
          <w:szCs w:val="24"/>
        </w:rPr>
        <w:commentReference w:id="614"/>
      </w:r>
      <w:r w:rsidR="003727A7" w:rsidRPr="008429BD">
        <w:rPr>
          <w:rFonts w:ascii="Times New Roman" w:hAnsi="Times New Roman"/>
          <w:sz w:val="24"/>
          <w:szCs w:val="24"/>
        </w:rPr>
        <w:t>household has as an aim high dietary diversity</w:t>
      </w:r>
      <w:del w:id="617" w:author="Linderhof, Vincent" w:date="2016-03-06T14:43:00Z">
        <w:r w:rsidR="003727A7" w:rsidRPr="008429BD" w:rsidDel="007B5639">
          <w:rPr>
            <w:rFonts w:ascii="Times New Roman" w:hAnsi="Times New Roman"/>
            <w:sz w:val="24"/>
            <w:szCs w:val="24"/>
          </w:rPr>
          <w:delText>.  Finally,</w:delText>
        </w:r>
      </w:del>
      <w:ins w:id="618" w:author="Linderhof, Vincent" w:date="2016-03-06T14:43:00Z">
        <w:r w:rsidR="007B5639">
          <w:rPr>
            <w:rFonts w:ascii="Times New Roman" w:hAnsi="Times New Roman"/>
            <w:sz w:val="24"/>
            <w:szCs w:val="24"/>
          </w:rPr>
          <w:t>.</w:t>
        </w:r>
      </w:ins>
      <w:r w:rsidR="003727A7" w:rsidRPr="008429BD">
        <w:rPr>
          <w:rFonts w:ascii="Times New Roman" w:hAnsi="Times New Roman"/>
          <w:sz w:val="24"/>
          <w:szCs w:val="24"/>
        </w:rPr>
        <w:t xml:space="preserve"> </w:t>
      </w:r>
      <w:moveFromRangeStart w:id="619" w:author="Linderhof, Vincent" w:date="2016-03-06T14:40:00Z" w:name="move445038531"/>
      <w:moveFrom w:id="620" w:author="Linderhof, Vincent" w:date="2016-03-06T14:40:00Z">
        <w:r w:rsidR="00275468" w:rsidRPr="008429BD" w:rsidDel="007B5639">
          <w:rPr>
            <w:rFonts w:ascii="Times New Roman" w:hAnsi="Times New Roman"/>
            <w:sz w:val="24"/>
            <w:szCs w:val="24"/>
          </w:rPr>
          <w:t xml:space="preserve">we test whether </w:t>
        </w:r>
        <w:r w:rsidR="003727A7" w:rsidRPr="008429BD" w:rsidDel="007B5639">
          <w:rPr>
            <w:rFonts w:ascii="Times New Roman" w:hAnsi="Times New Roman"/>
            <w:sz w:val="24"/>
            <w:szCs w:val="24"/>
          </w:rPr>
          <w:t>a household’s</w:t>
        </w:r>
        <w:r w:rsidR="00642581" w:rsidRPr="008429BD" w:rsidDel="007B5639">
          <w:rPr>
            <w:rFonts w:ascii="Times New Roman" w:hAnsi="Times New Roman"/>
            <w:sz w:val="24"/>
            <w:szCs w:val="24"/>
          </w:rPr>
          <w:t xml:space="preserve"> total crop area </w:t>
        </w:r>
        <w:r w:rsidR="00C41EFE" w:rsidRPr="008429BD" w:rsidDel="007B5639">
          <w:rPr>
            <w:rFonts w:ascii="Times New Roman" w:hAnsi="Times New Roman"/>
            <w:sz w:val="24"/>
            <w:szCs w:val="24"/>
          </w:rPr>
          <w:t>has an</w:t>
        </w:r>
        <w:r w:rsidR="00642581" w:rsidRPr="008429BD" w:rsidDel="007B5639">
          <w:rPr>
            <w:rFonts w:ascii="Times New Roman" w:hAnsi="Times New Roman"/>
            <w:sz w:val="24"/>
            <w:szCs w:val="24"/>
          </w:rPr>
          <w:t xml:space="preserve"> influence on the </w:t>
        </w:r>
        <w:r w:rsidR="00193FF8" w:rsidRPr="008429BD" w:rsidDel="007B5639">
          <w:rPr>
            <w:rFonts w:ascii="Times New Roman" w:hAnsi="Times New Roman"/>
            <w:sz w:val="24"/>
            <w:szCs w:val="24"/>
          </w:rPr>
          <w:t>income</w:t>
        </w:r>
        <w:r w:rsidR="00642581" w:rsidRPr="008429BD" w:rsidDel="007B5639">
          <w:rPr>
            <w:rFonts w:ascii="Times New Roman" w:hAnsi="Times New Roman"/>
            <w:sz w:val="24"/>
            <w:szCs w:val="24"/>
          </w:rPr>
          <w:t xml:space="preserve"> of the family and on own farm production consumption.</w:t>
        </w:r>
        <w:r w:rsidR="00204E2C" w:rsidRPr="008429BD" w:rsidDel="007B5639">
          <w:rPr>
            <w:rFonts w:ascii="Times New Roman" w:hAnsi="Times New Roman"/>
            <w:sz w:val="24"/>
            <w:szCs w:val="24"/>
          </w:rPr>
          <w:t xml:space="preserve"> More land and maybe more plots can encourage and allow households to produce</w:t>
        </w:r>
        <w:r w:rsidR="003727A7" w:rsidRPr="008429BD" w:rsidDel="007B5639">
          <w:rPr>
            <w:rFonts w:ascii="Times New Roman" w:hAnsi="Times New Roman"/>
            <w:sz w:val="24"/>
            <w:szCs w:val="24"/>
          </w:rPr>
          <w:t xml:space="preserve"> a greater </w:t>
        </w:r>
        <w:r w:rsidR="00204E2C" w:rsidRPr="008429BD" w:rsidDel="007B5639">
          <w:rPr>
            <w:rFonts w:ascii="Times New Roman" w:hAnsi="Times New Roman"/>
            <w:sz w:val="24"/>
            <w:szCs w:val="24"/>
          </w:rPr>
          <w:t>diversity</w:t>
        </w:r>
        <w:r w:rsidR="003727A7" w:rsidRPr="008429BD" w:rsidDel="007B5639">
          <w:rPr>
            <w:rFonts w:ascii="Times New Roman" w:hAnsi="Times New Roman"/>
            <w:sz w:val="24"/>
            <w:szCs w:val="24"/>
          </w:rPr>
          <w:t xml:space="preserve"> of crops.</w:t>
        </w:r>
        <w:r w:rsidR="00642581" w:rsidRPr="008429BD" w:rsidDel="007B5639">
          <w:rPr>
            <w:rFonts w:ascii="Times New Roman" w:hAnsi="Times New Roman"/>
            <w:sz w:val="24"/>
            <w:szCs w:val="24"/>
          </w:rPr>
          <w:t xml:space="preserve"> </w:t>
        </w:r>
        <w:r w:rsidR="003727A7" w:rsidRPr="008429BD" w:rsidDel="007B5639">
          <w:rPr>
            <w:rFonts w:ascii="Times New Roman" w:hAnsi="Times New Roman"/>
            <w:sz w:val="24"/>
            <w:szCs w:val="24"/>
          </w:rPr>
          <w:t xml:space="preserve"> Accordingly, t</w:t>
        </w:r>
        <w:r w:rsidR="00642581" w:rsidRPr="008429BD" w:rsidDel="007B5639">
          <w:rPr>
            <w:rFonts w:ascii="Times New Roman" w:hAnsi="Times New Roman"/>
            <w:sz w:val="24"/>
            <w:szCs w:val="24"/>
          </w:rPr>
          <w:t xml:space="preserve">his variable is </w:t>
        </w:r>
        <w:r w:rsidR="003727A7" w:rsidRPr="008429BD" w:rsidDel="007B5639">
          <w:rPr>
            <w:rFonts w:ascii="Times New Roman" w:hAnsi="Times New Roman"/>
            <w:sz w:val="24"/>
            <w:szCs w:val="24"/>
          </w:rPr>
          <w:t xml:space="preserve">presumed </w:t>
        </w:r>
        <w:r w:rsidR="00642581" w:rsidRPr="008429BD" w:rsidDel="007B5639">
          <w:rPr>
            <w:rFonts w:ascii="Times New Roman" w:hAnsi="Times New Roman"/>
            <w:sz w:val="24"/>
            <w:szCs w:val="24"/>
          </w:rPr>
          <w:t xml:space="preserve">to be positively correlated with food diversity and </w:t>
        </w:r>
        <w:r w:rsidR="00B31545" w:rsidRPr="008429BD" w:rsidDel="007B5639">
          <w:rPr>
            <w:rFonts w:ascii="Times New Roman" w:hAnsi="Times New Roman"/>
            <w:sz w:val="24"/>
            <w:szCs w:val="24"/>
          </w:rPr>
          <w:t>caloric</w:t>
        </w:r>
        <w:r w:rsidR="00642581" w:rsidRPr="008429BD" w:rsidDel="007B5639">
          <w:rPr>
            <w:rFonts w:ascii="Times New Roman" w:hAnsi="Times New Roman"/>
            <w:sz w:val="24"/>
            <w:szCs w:val="24"/>
          </w:rPr>
          <w:t xml:space="preserve"> intakes of the household.</w:t>
        </w:r>
      </w:moveFrom>
      <w:moveFromRangeEnd w:id="619"/>
    </w:p>
    <w:p w14:paraId="5C5EC5A3" w14:textId="1A76DEA0" w:rsidR="002B1F18" w:rsidRDefault="007B5639" w:rsidP="007B5639">
      <w:pPr>
        <w:rPr>
          <w:ins w:id="621" w:author="Linderhof, Vincent" w:date="2016-03-06T14:50:00Z"/>
          <w:rFonts w:ascii="Times New Roman" w:hAnsi="Times New Roman"/>
          <w:sz w:val="24"/>
          <w:szCs w:val="24"/>
        </w:rPr>
      </w:pPr>
      <w:moveToRangeStart w:id="622" w:author="Linderhof, Vincent" w:date="2016-03-06T14:46:00Z" w:name="move445029516"/>
      <w:moveTo w:id="623" w:author="Linderhof, Vincent" w:date="2016-03-06T14:46:00Z">
        <w:r w:rsidRPr="008429BD">
          <w:rPr>
            <w:rFonts w:ascii="Times New Roman" w:hAnsi="Times New Roman"/>
            <w:sz w:val="24"/>
            <w:szCs w:val="24"/>
          </w:rPr>
          <w:t xml:space="preserve">Table 1 shows that the nutrition diversity indicators over time for the rural smallholders. For all nutrition diversity indicators, the values of the indicators are lowest for the period 2010-2011. They are highest for the period 2011-2012 except for caloric intake. </w:t>
        </w:r>
      </w:moveTo>
      <w:ins w:id="624" w:author="Linderhof, Vincent" w:date="2016-03-06T14:48:00Z">
        <w:r w:rsidR="002B1F18">
          <w:rPr>
            <w:rFonts w:ascii="Times New Roman" w:hAnsi="Times New Roman"/>
            <w:sz w:val="24"/>
            <w:szCs w:val="24"/>
          </w:rPr>
          <w:t xml:space="preserve">On average, households </w:t>
        </w:r>
      </w:ins>
      <w:ins w:id="625" w:author="Linderhof, Vincent" w:date="2016-03-06T14:49:00Z">
        <w:r w:rsidR="002B1F18">
          <w:rPr>
            <w:rFonts w:ascii="Times New Roman" w:hAnsi="Times New Roman"/>
            <w:sz w:val="24"/>
            <w:szCs w:val="24"/>
          </w:rPr>
          <w:t>consume</w:t>
        </w:r>
      </w:ins>
      <w:ins w:id="626" w:author="Linderhof, Vincent" w:date="2016-03-06T14:48:00Z">
        <w:r w:rsidR="002B1F18">
          <w:rPr>
            <w:rFonts w:ascii="Times New Roman" w:hAnsi="Times New Roman"/>
            <w:sz w:val="24"/>
            <w:szCs w:val="24"/>
          </w:rPr>
          <w:t xml:space="preserve"> </w:t>
        </w:r>
      </w:ins>
      <w:ins w:id="627" w:author="Linderhof, Vincent" w:date="2016-03-06T14:49:00Z">
        <w:r w:rsidR="002B1F18">
          <w:rPr>
            <w:rFonts w:ascii="Times New Roman" w:hAnsi="Times New Roman"/>
            <w:sz w:val="24"/>
            <w:szCs w:val="24"/>
          </w:rPr>
          <w:t xml:space="preserve">food from </w:t>
        </w:r>
      </w:ins>
      <w:ins w:id="628" w:author="Linderhof, Vincent" w:date="2016-03-06T14:48:00Z">
        <w:r w:rsidR="002B1F18">
          <w:rPr>
            <w:rFonts w:ascii="Times New Roman" w:hAnsi="Times New Roman"/>
            <w:sz w:val="24"/>
            <w:szCs w:val="24"/>
          </w:rPr>
          <w:t xml:space="preserve">more than 7 different food groups per </w:t>
        </w:r>
      </w:ins>
      <w:ins w:id="629" w:author="Linderhof, Vincent" w:date="2016-03-06T14:49:00Z">
        <w:r w:rsidR="002B1F18">
          <w:rPr>
            <w:rFonts w:ascii="Times New Roman" w:hAnsi="Times New Roman"/>
            <w:sz w:val="24"/>
            <w:szCs w:val="24"/>
          </w:rPr>
          <w:t xml:space="preserve">week (DDS </w:t>
        </w:r>
      </w:ins>
      <w:ins w:id="630" w:author="Linderhof, Vincent" w:date="2016-03-06T14:53:00Z">
        <w:r w:rsidR="002B1F18">
          <w:rPr>
            <w:rFonts w:ascii="Times New Roman" w:hAnsi="Times New Roman"/>
            <w:sz w:val="24"/>
            <w:szCs w:val="24"/>
          </w:rPr>
          <w:t>score</w:t>
        </w:r>
      </w:ins>
      <w:ins w:id="631" w:author="Linderhof, Vincent" w:date="2016-03-06T14:49:00Z">
        <w:r w:rsidR="002B1F18">
          <w:rPr>
            <w:rFonts w:ascii="Times New Roman" w:hAnsi="Times New Roman"/>
            <w:sz w:val="24"/>
            <w:szCs w:val="24"/>
          </w:rPr>
          <w:t>)</w:t>
        </w:r>
      </w:ins>
      <w:ins w:id="632" w:author="Linderhof, Vincent" w:date="2016-03-06T14:48:00Z">
        <w:r w:rsidR="002B1F18">
          <w:rPr>
            <w:rFonts w:ascii="Times New Roman" w:hAnsi="Times New Roman"/>
            <w:sz w:val="24"/>
            <w:szCs w:val="24"/>
          </w:rPr>
          <w:t>.</w:t>
        </w:r>
      </w:ins>
      <w:ins w:id="633" w:author="Linderhof, Vincent" w:date="2016-03-06T14:49:00Z">
        <w:r w:rsidR="002B1F18">
          <w:rPr>
            <w:rFonts w:ascii="Times New Roman" w:hAnsi="Times New Roman"/>
            <w:sz w:val="24"/>
            <w:szCs w:val="24"/>
          </w:rPr>
          <w:t xml:space="preserve"> For food items, the average is more than 55 food items per w</w:t>
        </w:r>
      </w:ins>
      <w:ins w:id="634" w:author="Linderhof, Vincent" w:date="2016-03-06T14:50:00Z">
        <w:r w:rsidR="002B1F18">
          <w:rPr>
            <w:rFonts w:ascii="Times New Roman" w:hAnsi="Times New Roman"/>
            <w:sz w:val="24"/>
            <w:szCs w:val="24"/>
          </w:rPr>
          <w:t>eek</w:t>
        </w:r>
      </w:ins>
      <w:ins w:id="635" w:author="Linderhof, Vincent" w:date="2016-03-06T14:52:00Z">
        <w:r w:rsidR="002B1F18">
          <w:rPr>
            <w:rFonts w:ascii="Times New Roman" w:hAnsi="Times New Roman"/>
            <w:sz w:val="24"/>
            <w:szCs w:val="24"/>
          </w:rPr>
          <w:t xml:space="preserve"> (FCS score)</w:t>
        </w:r>
      </w:ins>
      <w:ins w:id="636" w:author="Linderhof, Vincent" w:date="2016-03-06T14:50:00Z">
        <w:r w:rsidR="002B1F18">
          <w:rPr>
            <w:rFonts w:ascii="Times New Roman" w:hAnsi="Times New Roman"/>
            <w:sz w:val="24"/>
            <w:szCs w:val="24"/>
          </w:rPr>
          <w:t>. In caloric terms, households take 67,</w:t>
        </w:r>
      </w:ins>
      <w:ins w:id="637" w:author="Linderhof, Vincent" w:date="2016-03-06T15:07:00Z">
        <w:r w:rsidR="0080276C">
          <w:rPr>
            <w:rFonts w:ascii="Times New Roman" w:hAnsi="Times New Roman"/>
            <w:sz w:val="24"/>
            <w:szCs w:val="24"/>
          </w:rPr>
          <w:t>4</w:t>
        </w:r>
      </w:ins>
      <w:ins w:id="638" w:author="Linderhof, Vincent" w:date="2016-03-06T14:50:00Z">
        <w:r w:rsidR="002B1F18">
          <w:rPr>
            <w:rFonts w:ascii="Times New Roman" w:hAnsi="Times New Roman"/>
            <w:sz w:val="24"/>
            <w:szCs w:val="24"/>
          </w:rPr>
          <w:t>00 calories per week</w:t>
        </w:r>
      </w:ins>
      <w:ins w:id="639" w:author="Linderhof, Vincent" w:date="2016-03-06T14:53:00Z">
        <w:r w:rsidR="002B1F18">
          <w:rPr>
            <w:rFonts w:ascii="Times New Roman" w:hAnsi="Times New Roman"/>
            <w:sz w:val="24"/>
            <w:szCs w:val="24"/>
          </w:rPr>
          <w:t xml:space="preserve"> in 2010/2011, and 73,100 calories in 2009/2010</w:t>
        </w:r>
      </w:ins>
      <w:ins w:id="640" w:author="Linderhof, Vincent" w:date="2016-03-06T14:50:00Z">
        <w:r w:rsidR="002B1F18">
          <w:rPr>
            <w:rFonts w:ascii="Times New Roman" w:hAnsi="Times New Roman"/>
            <w:sz w:val="24"/>
            <w:szCs w:val="24"/>
          </w:rPr>
          <w:t>.</w:t>
        </w:r>
      </w:ins>
      <w:ins w:id="641" w:author="Linderhof, Vincent" w:date="2016-03-06T14:53:00Z">
        <w:r w:rsidR="002B1F18">
          <w:rPr>
            <w:rFonts w:ascii="Times New Roman" w:hAnsi="Times New Roman"/>
            <w:sz w:val="24"/>
            <w:szCs w:val="24"/>
          </w:rPr>
          <w:t xml:space="preserve"> Given the increase in household size from 6.87 in 2009/2010 to </w:t>
        </w:r>
      </w:ins>
      <w:ins w:id="642" w:author="Linderhof, Vincent" w:date="2016-03-06T15:07:00Z">
        <w:r w:rsidR="0080276C">
          <w:rPr>
            <w:rFonts w:ascii="Times New Roman" w:hAnsi="Times New Roman"/>
            <w:sz w:val="24"/>
            <w:szCs w:val="24"/>
          </w:rPr>
          <w:t>8</w:t>
        </w:r>
      </w:ins>
      <w:ins w:id="643" w:author="Linderhof, Vincent" w:date="2016-03-06T14:53:00Z">
        <w:r w:rsidR="002B1F18">
          <w:rPr>
            <w:rFonts w:ascii="Times New Roman" w:hAnsi="Times New Roman"/>
            <w:sz w:val="24"/>
            <w:szCs w:val="24"/>
          </w:rPr>
          <w:t>.</w:t>
        </w:r>
      </w:ins>
      <w:ins w:id="644" w:author="Linderhof, Vincent" w:date="2016-03-06T14:54:00Z">
        <w:r w:rsidR="0080276C">
          <w:rPr>
            <w:rFonts w:ascii="Times New Roman" w:hAnsi="Times New Roman"/>
            <w:sz w:val="24"/>
            <w:szCs w:val="24"/>
          </w:rPr>
          <w:t>1</w:t>
        </w:r>
      </w:ins>
      <w:ins w:id="645" w:author="Linderhof, Vincent" w:date="2016-03-06T15:07:00Z">
        <w:r w:rsidR="0080276C">
          <w:rPr>
            <w:rFonts w:ascii="Times New Roman" w:hAnsi="Times New Roman"/>
            <w:sz w:val="24"/>
            <w:szCs w:val="24"/>
          </w:rPr>
          <w:t xml:space="preserve">5, there is a clear decline in the amount of calories per household member per week from 10,600 calories </w:t>
        </w:r>
      </w:ins>
      <w:ins w:id="646" w:author="Linderhof, Vincent" w:date="2016-03-06T15:08:00Z">
        <w:r w:rsidR="0080276C">
          <w:rPr>
            <w:rFonts w:ascii="Times New Roman" w:hAnsi="Times New Roman"/>
            <w:sz w:val="24"/>
            <w:szCs w:val="24"/>
          </w:rPr>
          <w:t xml:space="preserve">in 2009/2010 </w:t>
        </w:r>
      </w:ins>
      <w:ins w:id="647" w:author="Linderhof, Vincent" w:date="2016-03-06T15:07:00Z">
        <w:r w:rsidR="0080276C">
          <w:rPr>
            <w:rFonts w:ascii="Times New Roman" w:hAnsi="Times New Roman"/>
            <w:sz w:val="24"/>
            <w:szCs w:val="24"/>
          </w:rPr>
          <w:t xml:space="preserve">to 8,700 calories </w:t>
        </w:r>
      </w:ins>
      <w:ins w:id="648" w:author="Linderhof, Vincent" w:date="2016-03-06T15:08:00Z">
        <w:r w:rsidR="0080276C">
          <w:rPr>
            <w:rFonts w:ascii="Times New Roman" w:hAnsi="Times New Roman"/>
            <w:sz w:val="24"/>
            <w:szCs w:val="24"/>
          </w:rPr>
          <w:t xml:space="preserve">in 2011/2012. </w:t>
        </w:r>
      </w:ins>
      <w:ins w:id="649" w:author="Linderhof, Vincent" w:date="2016-03-06T15:58:00Z">
        <w:r w:rsidR="00CB2B8E">
          <w:rPr>
            <w:rFonts w:ascii="Times New Roman" w:hAnsi="Times New Roman"/>
            <w:sz w:val="24"/>
            <w:szCs w:val="24"/>
          </w:rPr>
          <w:t>For all</w:t>
        </w:r>
      </w:ins>
      <w:ins w:id="650" w:author="Linderhof, Vincent" w:date="2016-03-06T15:57:00Z">
        <w:r w:rsidR="00CB2B8E" w:rsidRPr="006F38F2">
          <w:rPr>
            <w:rFonts w:ascii="Times New Roman" w:hAnsi="Times New Roman"/>
            <w:sz w:val="24"/>
            <w:szCs w:val="24"/>
          </w:rPr>
          <w:t xml:space="preserve"> dietary diversity </w:t>
        </w:r>
      </w:ins>
      <w:ins w:id="651" w:author="Linderhof, Vincent" w:date="2016-03-06T15:59:00Z">
        <w:r w:rsidR="00CB2B8E">
          <w:rPr>
            <w:rFonts w:ascii="Times New Roman" w:hAnsi="Times New Roman"/>
            <w:sz w:val="24"/>
            <w:szCs w:val="24"/>
          </w:rPr>
          <w:t xml:space="preserve">indicators, their </w:t>
        </w:r>
      </w:ins>
      <w:ins w:id="652" w:author="Linderhof, Vincent" w:date="2016-03-06T15:57:00Z">
        <w:r w:rsidR="00CB2B8E" w:rsidRPr="006F38F2">
          <w:rPr>
            <w:rFonts w:ascii="Times New Roman" w:hAnsi="Times New Roman"/>
            <w:sz w:val="24"/>
            <w:szCs w:val="24"/>
          </w:rPr>
          <w:t>scores</w:t>
        </w:r>
      </w:ins>
      <w:ins w:id="653" w:author="Linderhof, Vincent" w:date="2016-03-06T15:59:00Z">
        <w:r w:rsidR="00CB2B8E">
          <w:rPr>
            <w:rFonts w:ascii="Times New Roman" w:hAnsi="Times New Roman"/>
            <w:sz w:val="24"/>
            <w:szCs w:val="24"/>
          </w:rPr>
          <w:t xml:space="preserve"> </w:t>
        </w:r>
      </w:ins>
      <w:ins w:id="654" w:author="Linderhof, Vincent" w:date="2016-03-06T15:57:00Z">
        <w:r w:rsidR="00CB2B8E" w:rsidRPr="006F38F2">
          <w:rPr>
            <w:rFonts w:ascii="Times New Roman" w:hAnsi="Times New Roman"/>
            <w:sz w:val="24"/>
            <w:szCs w:val="24"/>
          </w:rPr>
          <w:t xml:space="preserve">were </w:t>
        </w:r>
      </w:ins>
      <w:ins w:id="655" w:author="Linderhof, Vincent" w:date="2016-03-06T15:59:00Z">
        <w:r w:rsidR="00CB2B8E">
          <w:rPr>
            <w:rFonts w:ascii="Times New Roman" w:hAnsi="Times New Roman"/>
            <w:sz w:val="24"/>
            <w:szCs w:val="24"/>
          </w:rPr>
          <w:t xml:space="preserve">largest in </w:t>
        </w:r>
      </w:ins>
      <w:ins w:id="656" w:author="Linderhof, Vincent" w:date="2016-03-06T15:57:00Z">
        <w:r w:rsidR="00CB2B8E" w:rsidRPr="006F38F2">
          <w:rPr>
            <w:rFonts w:ascii="Times New Roman" w:hAnsi="Times New Roman"/>
            <w:sz w:val="24"/>
            <w:szCs w:val="24"/>
          </w:rPr>
          <w:t>the central region</w:t>
        </w:r>
      </w:ins>
      <w:ins w:id="657" w:author="Linderhof, Vincent" w:date="2016-03-06T16:02:00Z">
        <w:r w:rsidR="00CB2B8E">
          <w:rPr>
            <w:rFonts w:ascii="Times New Roman" w:hAnsi="Times New Roman"/>
            <w:sz w:val="24"/>
            <w:szCs w:val="24"/>
          </w:rPr>
          <w:t>, see Table 2</w:t>
        </w:r>
      </w:ins>
      <w:ins w:id="658" w:author="Linderhof, Vincent" w:date="2016-03-06T15:59:00Z">
        <w:r w:rsidR="00CB2B8E">
          <w:rPr>
            <w:rFonts w:ascii="Times New Roman" w:hAnsi="Times New Roman"/>
            <w:sz w:val="24"/>
            <w:szCs w:val="24"/>
          </w:rPr>
          <w:t xml:space="preserve">. Both </w:t>
        </w:r>
      </w:ins>
      <w:ins w:id="659" w:author="Linderhof, Vincent" w:date="2016-03-06T16:00:00Z">
        <w:r w:rsidR="00CB2B8E">
          <w:rPr>
            <w:rFonts w:ascii="Times New Roman" w:hAnsi="Times New Roman"/>
            <w:sz w:val="24"/>
            <w:szCs w:val="24"/>
          </w:rPr>
          <w:t xml:space="preserve">DDS and </w:t>
        </w:r>
      </w:ins>
      <w:ins w:id="660" w:author="Linderhof, Vincent" w:date="2016-03-06T15:59:00Z">
        <w:r w:rsidR="00CB2B8E">
          <w:rPr>
            <w:rFonts w:ascii="Times New Roman" w:hAnsi="Times New Roman"/>
            <w:sz w:val="24"/>
            <w:szCs w:val="24"/>
          </w:rPr>
          <w:t xml:space="preserve">FCS </w:t>
        </w:r>
      </w:ins>
      <w:ins w:id="661" w:author="Linderhof, Vincent" w:date="2016-03-06T16:00:00Z">
        <w:r w:rsidR="00CB2B8E">
          <w:rPr>
            <w:rFonts w:ascii="Times New Roman" w:hAnsi="Times New Roman"/>
            <w:sz w:val="24"/>
            <w:szCs w:val="24"/>
          </w:rPr>
          <w:t xml:space="preserve">were lowest in the northern region, but the caloric intake is lowest in the western region. </w:t>
        </w:r>
      </w:ins>
    </w:p>
    <w:p w14:paraId="5CE200C9" w14:textId="61D50934" w:rsidR="007B5639" w:rsidRDefault="0080276C" w:rsidP="007B5639">
      <w:pPr>
        <w:rPr>
          <w:ins w:id="662" w:author="Linderhof, Vincent" w:date="2016-03-06T14:47:00Z"/>
          <w:rFonts w:ascii="Times New Roman" w:hAnsi="Times New Roman"/>
          <w:sz w:val="24"/>
          <w:szCs w:val="24"/>
        </w:rPr>
      </w:pPr>
      <w:ins w:id="663" w:author="Linderhof, Vincent" w:date="2016-03-06T15:08:00Z">
        <w:r>
          <w:rPr>
            <w:rFonts w:ascii="Times New Roman" w:hAnsi="Times New Roman"/>
            <w:sz w:val="24"/>
            <w:szCs w:val="24"/>
          </w:rPr>
          <w:t xml:space="preserve">The </w:t>
        </w:r>
      </w:ins>
      <w:ins w:id="664" w:author="Linderhof, Vincent" w:date="2016-03-06T17:30:00Z">
        <w:r w:rsidR="00CB13D0">
          <w:rPr>
            <w:rFonts w:ascii="Times New Roman" w:hAnsi="Times New Roman"/>
            <w:sz w:val="24"/>
            <w:szCs w:val="24"/>
          </w:rPr>
          <w:t xml:space="preserve">crop count of </w:t>
        </w:r>
      </w:ins>
      <w:ins w:id="665" w:author="Linderhof, Vincent" w:date="2016-03-06T15:30:00Z">
        <w:r w:rsidR="0092575F">
          <w:rPr>
            <w:rFonts w:ascii="Times New Roman" w:hAnsi="Times New Roman"/>
            <w:sz w:val="24"/>
            <w:szCs w:val="24"/>
          </w:rPr>
          <w:t xml:space="preserve"> smallholders </w:t>
        </w:r>
      </w:ins>
      <w:ins w:id="666" w:author="Linderhof, Vincent" w:date="2016-03-06T17:30:00Z">
        <w:r w:rsidR="00CB13D0">
          <w:rPr>
            <w:rFonts w:ascii="Times New Roman" w:hAnsi="Times New Roman"/>
            <w:sz w:val="24"/>
            <w:szCs w:val="24"/>
          </w:rPr>
          <w:t xml:space="preserve">in Uganda </w:t>
        </w:r>
      </w:ins>
      <w:ins w:id="667" w:author="Linderhof, Vincent" w:date="2016-03-06T15:08:00Z">
        <w:r>
          <w:rPr>
            <w:rFonts w:ascii="Times New Roman" w:hAnsi="Times New Roman"/>
            <w:sz w:val="24"/>
            <w:szCs w:val="24"/>
          </w:rPr>
          <w:t>also slightly decl</w:t>
        </w:r>
      </w:ins>
      <w:ins w:id="668" w:author="Linderhof, Vincent" w:date="2016-03-06T15:09:00Z">
        <w:r>
          <w:rPr>
            <w:rFonts w:ascii="Times New Roman" w:hAnsi="Times New Roman"/>
            <w:sz w:val="24"/>
            <w:szCs w:val="24"/>
          </w:rPr>
          <w:t>i</w:t>
        </w:r>
      </w:ins>
      <w:ins w:id="669" w:author="Linderhof, Vincent" w:date="2016-03-06T15:08:00Z">
        <w:r>
          <w:rPr>
            <w:rFonts w:ascii="Times New Roman" w:hAnsi="Times New Roman"/>
            <w:sz w:val="24"/>
            <w:szCs w:val="24"/>
          </w:rPr>
          <w:t>nes over t</w:t>
        </w:r>
      </w:ins>
      <w:ins w:id="670" w:author="Linderhof, Vincent" w:date="2016-03-06T15:09:00Z">
        <w:r>
          <w:rPr>
            <w:rFonts w:ascii="Times New Roman" w:hAnsi="Times New Roman"/>
            <w:sz w:val="24"/>
            <w:szCs w:val="24"/>
          </w:rPr>
          <w:t>i</w:t>
        </w:r>
      </w:ins>
      <w:ins w:id="671" w:author="Linderhof, Vincent" w:date="2016-03-06T15:08:00Z">
        <w:r>
          <w:rPr>
            <w:rFonts w:ascii="Times New Roman" w:hAnsi="Times New Roman"/>
            <w:sz w:val="24"/>
            <w:szCs w:val="24"/>
          </w:rPr>
          <w:t>me fr</w:t>
        </w:r>
      </w:ins>
      <w:ins w:id="672" w:author="Linderhof, Vincent" w:date="2016-03-06T15:09:00Z">
        <w:r>
          <w:rPr>
            <w:rFonts w:ascii="Times New Roman" w:hAnsi="Times New Roman"/>
            <w:sz w:val="24"/>
            <w:szCs w:val="24"/>
          </w:rPr>
          <w:t>o</w:t>
        </w:r>
      </w:ins>
      <w:ins w:id="673" w:author="Linderhof, Vincent" w:date="2016-03-06T15:08:00Z">
        <w:r>
          <w:rPr>
            <w:rFonts w:ascii="Times New Roman" w:hAnsi="Times New Roman"/>
            <w:sz w:val="24"/>
            <w:szCs w:val="24"/>
          </w:rPr>
          <w:t xml:space="preserve">m </w:t>
        </w:r>
      </w:ins>
      <w:ins w:id="674" w:author="Linderhof, Vincent" w:date="2016-03-06T15:09:00Z">
        <w:r>
          <w:rPr>
            <w:rFonts w:ascii="Times New Roman" w:hAnsi="Times New Roman"/>
            <w:sz w:val="24"/>
            <w:szCs w:val="24"/>
          </w:rPr>
          <w:t>5.15 to 4.83</w:t>
        </w:r>
      </w:ins>
      <w:ins w:id="675" w:author="Linderhof, Vincent" w:date="2016-03-06T16:02:00Z">
        <w:r w:rsidR="00CB2B8E">
          <w:rPr>
            <w:rFonts w:ascii="Times New Roman" w:hAnsi="Times New Roman"/>
            <w:sz w:val="24"/>
            <w:szCs w:val="24"/>
          </w:rPr>
          <w:t>, see Table 1</w:t>
        </w:r>
      </w:ins>
      <w:ins w:id="676" w:author="Linderhof, Vincent" w:date="2016-03-06T15:09:00Z">
        <w:r>
          <w:rPr>
            <w:rFonts w:ascii="Times New Roman" w:hAnsi="Times New Roman"/>
            <w:sz w:val="24"/>
            <w:szCs w:val="24"/>
          </w:rPr>
          <w:t xml:space="preserve">. </w:t>
        </w:r>
      </w:ins>
      <w:ins w:id="677" w:author="Linderhof, Vincent" w:date="2016-03-06T15:30:00Z">
        <w:r w:rsidR="0092575F">
          <w:rPr>
            <w:rFonts w:ascii="Times New Roman" w:hAnsi="Times New Roman"/>
            <w:sz w:val="24"/>
            <w:szCs w:val="24"/>
          </w:rPr>
          <w:t>In addition, the cultivated area per household declined by 20% over time.</w:t>
        </w:r>
      </w:ins>
      <w:ins w:id="678" w:author="Linderhof, Vincent" w:date="2016-03-06T14:48:00Z">
        <w:r w:rsidR="002B1F18">
          <w:rPr>
            <w:rFonts w:ascii="Times New Roman" w:hAnsi="Times New Roman"/>
            <w:sz w:val="24"/>
            <w:szCs w:val="24"/>
          </w:rPr>
          <w:t xml:space="preserve"> </w:t>
        </w:r>
      </w:ins>
      <w:ins w:id="679" w:author="Linderhof, Vincent" w:date="2016-03-06T16:01:00Z">
        <w:r w:rsidR="00CB2B8E">
          <w:rPr>
            <w:rFonts w:ascii="Times New Roman" w:hAnsi="Times New Roman"/>
            <w:sz w:val="24"/>
            <w:szCs w:val="24"/>
          </w:rPr>
          <w:t>In Central region, the crop count is highest</w:t>
        </w:r>
      </w:ins>
      <w:ins w:id="680" w:author="Linderhof, Vincent" w:date="2016-03-06T16:02:00Z">
        <w:r w:rsidR="00CB2B8E">
          <w:rPr>
            <w:rFonts w:ascii="Times New Roman" w:hAnsi="Times New Roman"/>
            <w:sz w:val="24"/>
            <w:szCs w:val="24"/>
          </w:rPr>
          <w:t>, and in Eastern region lowest, see Table 2</w:t>
        </w:r>
      </w:ins>
      <w:ins w:id="681" w:author="Linderhof, Vincent" w:date="2016-03-06T16:01:00Z">
        <w:r w:rsidR="00CB2B8E">
          <w:rPr>
            <w:rFonts w:ascii="Times New Roman" w:hAnsi="Times New Roman"/>
            <w:sz w:val="24"/>
            <w:szCs w:val="24"/>
          </w:rPr>
          <w:t xml:space="preserve">. </w:t>
        </w:r>
      </w:ins>
      <w:ins w:id="682" w:author="Linderhof, Vincent" w:date="2016-03-06T17:31:00Z">
        <w:r w:rsidR="00CB13D0">
          <w:rPr>
            <w:rFonts w:ascii="Times New Roman" w:hAnsi="Times New Roman"/>
            <w:sz w:val="24"/>
            <w:szCs w:val="24"/>
          </w:rPr>
          <w:t>The total cultivated area per smallholder is largest in Northern Uganda.</w:t>
        </w:r>
      </w:ins>
      <w:ins w:id="683" w:author="Linderhof, Vincent" w:date="2016-03-06T17:32:00Z">
        <w:r w:rsidR="00CB13D0">
          <w:rPr>
            <w:rFonts w:ascii="Times New Roman" w:hAnsi="Times New Roman"/>
            <w:sz w:val="24"/>
            <w:szCs w:val="24"/>
          </w:rPr>
          <w:t xml:space="preserve"> </w:t>
        </w:r>
      </w:ins>
      <w:ins w:id="684" w:author="Linderhof, Vincent" w:date="2016-03-06T16:01:00Z">
        <w:r w:rsidR="00CB2B8E">
          <w:rPr>
            <w:rFonts w:ascii="Times New Roman" w:hAnsi="Times New Roman"/>
            <w:sz w:val="24"/>
            <w:szCs w:val="24"/>
          </w:rPr>
          <w:t xml:space="preserve"> </w:t>
        </w:r>
      </w:ins>
      <w:moveTo w:id="685" w:author="Linderhof, Vincent" w:date="2016-03-06T14:46:00Z">
        <w:del w:id="686" w:author="Linderhof, Vincent" w:date="2016-03-06T14:48:00Z">
          <w:r w:rsidR="007B5639" w:rsidRPr="008429BD" w:rsidDel="002B1F18">
            <w:rPr>
              <w:rFonts w:ascii="Times New Roman" w:hAnsi="Times New Roman"/>
              <w:sz w:val="24"/>
              <w:szCs w:val="24"/>
            </w:rPr>
            <w:delText xml:space="preserve"> </w:delText>
          </w:r>
        </w:del>
      </w:moveTo>
    </w:p>
    <w:p w14:paraId="01F1EFFA" w14:textId="54E30ED3" w:rsidR="002B1F18" w:rsidRPr="008429BD" w:rsidDel="00CB13D0" w:rsidRDefault="002B1F18" w:rsidP="007B5639">
      <w:pPr>
        <w:rPr>
          <w:del w:id="687" w:author="Linderhof, Vincent" w:date="2016-03-06T17:33:00Z"/>
          <w:moveTo w:id="688" w:author="Linderhof, Vincent" w:date="2016-03-06T14:46:00Z"/>
          <w:rFonts w:ascii="Times New Roman" w:hAnsi="Times New Roman"/>
          <w:sz w:val="24"/>
          <w:szCs w:val="24"/>
        </w:rPr>
      </w:pPr>
    </w:p>
    <w:moveToRangeEnd w:id="622"/>
    <w:p w14:paraId="18A5A170" w14:textId="2CE70736" w:rsidR="00645521" w:rsidRPr="008429BD" w:rsidDel="007B5639" w:rsidRDefault="00645521" w:rsidP="00F77985">
      <w:pPr>
        <w:rPr>
          <w:del w:id="689" w:author="Linderhof, Vincent" w:date="2016-03-06T14:43:00Z"/>
          <w:rFonts w:ascii="Times New Roman" w:hAnsi="Times New Roman"/>
          <w:sz w:val="24"/>
          <w:szCs w:val="24"/>
        </w:rPr>
      </w:pPr>
      <w:del w:id="690" w:author="Linderhof, Vincent" w:date="2016-03-06T14:43:00Z">
        <w:r w:rsidRPr="008429BD" w:rsidDel="007B5639">
          <w:rPr>
            <w:rFonts w:ascii="Times New Roman" w:hAnsi="Times New Roman"/>
            <w:sz w:val="24"/>
            <w:szCs w:val="24"/>
          </w:rPr>
          <w:delText>Location</w:delText>
        </w:r>
      </w:del>
    </w:p>
    <w:p w14:paraId="0A293EC6" w14:textId="64044CB4" w:rsidR="00B3105E" w:rsidRPr="008429BD" w:rsidDel="007B5639" w:rsidRDefault="00B8522B" w:rsidP="00F77985">
      <w:pPr>
        <w:rPr>
          <w:del w:id="691" w:author="Linderhof, Vincent" w:date="2016-03-06T14:43:00Z"/>
          <w:rFonts w:ascii="Times New Roman" w:hAnsi="Times New Roman"/>
          <w:sz w:val="24"/>
          <w:szCs w:val="24"/>
        </w:rPr>
      </w:pPr>
      <w:del w:id="692" w:author="Linderhof, Vincent" w:date="2016-03-06T14:43:00Z">
        <w:r w:rsidRPr="008429BD" w:rsidDel="007B5639">
          <w:rPr>
            <w:rFonts w:ascii="Times New Roman" w:hAnsi="Times New Roman"/>
            <w:sz w:val="24"/>
            <w:szCs w:val="24"/>
          </w:rPr>
          <w:delText>Finally</w:delText>
        </w:r>
        <w:r w:rsidR="00B3105E" w:rsidRPr="008429BD" w:rsidDel="007B5639">
          <w:rPr>
            <w:rFonts w:ascii="Times New Roman" w:hAnsi="Times New Roman"/>
            <w:sz w:val="24"/>
            <w:szCs w:val="24"/>
          </w:rPr>
          <w:delText>, the location</w:delText>
        </w:r>
        <w:r w:rsidR="00FF3819" w:rsidRPr="008429BD" w:rsidDel="007B5639">
          <w:rPr>
            <w:rFonts w:ascii="Times New Roman" w:hAnsi="Times New Roman"/>
            <w:sz w:val="24"/>
            <w:szCs w:val="24"/>
          </w:rPr>
          <w:delText>, in terms of western, eastern, northern or central</w:delText>
        </w:r>
        <w:r w:rsidR="00B3105E"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Uganda, </w:delText>
        </w:r>
        <w:r w:rsidR="00B3105E" w:rsidRPr="008429BD" w:rsidDel="007B5639">
          <w:rPr>
            <w:rFonts w:ascii="Times New Roman" w:hAnsi="Times New Roman"/>
            <w:sz w:val="24"/>
            <w:szCs w:val="24"/>
          </w:rPr>
          <w:delText xml:space="preserve">of </w:delText>
        </w:r>
        <w:r w:rsidR="003727A7" w:rsidRPr="008429BD" w:rsidDel="007B5639">
          <w:rPr>
            <w:rFonts w:ascii="Times New Roman" w:hAnsi="Times New Roman"/>
            <w:sz w:val="24"/>
            <w:szCs w:val="24"/>
          </w:rPr>
          <w:delText xml:space="preserve">a </w:delText>
        </w:r>
        <w:r w:rsidR="00B3105E" w:rsidRPr="008429BD" w:rsidDel="007B5639">
          <w:rPr>
            <w:rFonts w:ascii="Times New Roman" w:hAnsi="Times New Roman"/>
            <w:sz w:val="24"/>
            <w:szCs w:val="24"/>
          </w:rPr>
          <w:delText xml:space="preserve">household </w:delText>
        </w:r>
        <w:r w:rsidR="003727A7" w:rsidRPr="008429BD" w:rsidDel="007B5639">
          <w:rPr>
            <w:rFonts w:ascii="Times New Roman" w:hAnsi="Times New Roman"/>
            <w:sz w:val="24"/>
            <w:szCs w:val="24"/>
          </w:rPr>
          <w:delText>was</w:delText>
        </w:r>
        <w:r w:rsidR="00B3105E" w:rsidRPr="008429BD" w:rsidDel="007B5639">
          <w:rPr>
            <w:rFonts w:ascii="Times New Roman" w:hAnsi="Times New Roman"/>
            <w:sz w:val="24"/>
            <w:szCs w:val="24"/>
          </w:rPr>
          <w:delText xml:space="preserve"> </w:delText>
        </w:r>
        <w:r w:rsidR="003727A7" w:rsidRPr="008429BD" w:rsidDel="007B5639">
          <w:rPr>
            <w:rFonts w:ascii="Times New Roman" w:hAnsi="Times New Roman"/>
            <w:sz w:val="24"/>
            <w:szCs w:val="24"/>
          </w:rPr>
          <w:delText xml:space="preserve">assumed to be an important determinant of </w:delText>
        </w:r>
        <w:r w:rsidR="00FF3819" w:rsidRPr="008429BD" w:rsidDel="007B5639">
          <w:rPr>
            <w:rFonts w:ascii="Times New Roman" w:hAnsi="Times New Roman"/>
            <w:sz w:val="24"/>
            <w:szCs w:val="24"/>
          </w:rPr>
          <w:delText>dietary diversity</w:delText>
        </w:r>
        <w:r w:rsidR="006C1CA4" w:rsidRPr="008429BD" w:rsidDel="007B5639">
          <w:rPr>
            <w:rFonts w:ascii="Times New Roman" w:hAnsi="Times New Roman"/>
            <w:sz w:val="24"/>
            <w:szCs w:val="24"/>
          </w:rPr>
          <w:delText>.</w:delText>
        </w:r>
        <w:r w:rsidR="009C01BB"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  We argue that being in </w:delText>
        </w:r>
        <w:r w:rsidR="009C01BB" w:rsidRPr="008429BD" w:rsidDel="007B5639">
          <w:rPr>
            <w:rFonts w:ascii="Times New Roman" w:hAnsi="Times New Roman"/>
            <w:sz w:val="24"/>
            <w:szCs w:val="24"/>
          </w:rPr>
          <w:delText xml:space="preserve">the </w:delText>
        </w:r>
        <w:r w:rsidR="004F4F08" w:rsidRPr="008429BD" w:rsidDel="007B5639">
          <w:rPr>
            <w:rFonts w:ascii="Times New Roman" w:hAnsi="Times New Roman"/>
            <w:sz w:val="24"/>
            <w:szCs w:val="24"/>
          </w:rPr>
          <w:delText>c</w:delText>
        </w:r>
        <w:r w:rsidR="00DA2879" w:rsidRPr="008429BD" w:rsidDel="007B5639">
          <w:rPr>
            <w:rFonts w:ascii="Times New Roman" w:hAnsi="Times New Roman"/>
            <w:sz w:val="24"/>
            <w:szCs w:val="24"/>
          </w:rPr>
          <w:delText>entral region</w:delText>
        </w:r>
        <w:r w:rsidR="00FF3819" w:rsidRPr="008429BD" w:rsidDel="007B5639">
          <w:rPr>
            <w:rFonts w:ascii="Times New Roman" w:hAnsi="Times New Roman"/>
            <w:sz w:val="24"/>
            <w:szCs w:val="24"/>
          </w:rPr>
          <w:delText xml:space="preserve">, where </w:delText>
        </w:r>
        <w:r w:rsidR="009C01BB" w:rsidRPr="008429BD" w:rsidDel="007B5639">
          <w:rPr>
            <w:rFonts w:ascii="Times New Roman" w:hAnsi="Times New Roman"/>
            <w:sz w:val="24"/>
            <w:szCs w:val="24"/>
          </w:rPr>
          <w:delText>Kampala</w:delText>
        </w:r>
        <w:r w:rsidR="008A5353"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s located, gives a household greater </w:delText>
        </w:r>
        <w:r w:rsidR="008A5353" w:rsidRPr="008429BD" w:rsidDel="007B5639">
          <w:rPr>
            <w:rFonts w:ascii="Times New Roman" w:hAnsi="Times New Roman"/>
            <w:sz w:val="24"/>
            <w:szCs w:val="24"/>
          </w:rPr>
          <w:delText xml:space="preserve">market access for </w:delText>
        </w:r>
        <w:r w:rsidR="00FF3819" w:rsidRPr="008429BD" w:rsidDel="007B5639">
          <w:rPr>
            <w:rFonts w:ascii="Times New Roman" w:hAnsi="Times New Roman"/>
            <w:sz w:val="24"/>
            <w:szCs w:val="24"/>
          </w:rPr>
          <w:delText xml:space="preserve">it products and other products and, in </w:delText>
        </w:r>
        <w:r w:rsidR="00C41EFE" w:rsidRPr="008429BD" w:rsidDel="007B5639">
          <w:rPr>
            <w:rFonts w:ascii="Times New Roman" w:hAnsi="Times New Roman"/>
            <w:sz w:val="24"/>
            <w:szCs w:val="24"/>
          </w:rPr>
          <w:delText>addition</w:delText>
        </w:r>
        <w:r w:rsidR="0045506A"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ncreases access to </w:delText>
        </w:r>
        <w:r w:rsidR="00306CB2" w:rsidRPr="008429BD" w:rsidDel="007B5639">
          <w:rPr>
            <w:rFonts w:ascii="Times New Roman" w:hAnsi="Times New Roman"/>
            <w:sz w:val="24"/>
            <w:szCs w:val="24"/>
          </w:rPr>
          <w:delText xml:space="preserve">non-agricultural </w:delText>
        </w:r>
        <w:r w:rsidR="00FF3819" w:rsidRPr="008429BD" w:rsidDel="007B5639">
          <w:rPr>
            <w:rFonts w:ascii="Times New Roman" w:hAnsi="Times New Roman"/>
            <w:sz w:val="24"/>
            <w:szCs w:val="24"/>
          </w:rPr>
          <w:delText xml:space="preserve">jobs, both of which imply that a household can potentially increase the diversity of the crops it consumes. </w:delText>
        </w:r>
      </w:del>
    </w:p>
    <w:p w14:paraId="0F599065" w14:textId="50AC7B96" w:rsidR="00B36E1F" w:rsidRPr="008429BD" w:rsidDel="007B5639" w:rsidRDefault="00FF3819" w:rsidP="00F77985">
      <w:pPr>
        <w:rPr>
          <w:del w:id="693" w:author="Linderhof, Vincent" w:date="2016-03-06T14:44:00Z"/>
          <w:rFonts w:ascii="Times New Roman" w:hAnsi="Times New Roman"/>
          <w:sz w:val="24"/>
          <w:szCs w:val="24"/>
        </w:rPr>
      </w:pPr>
      <w:del w:id="694" w:author="Linderhof, Vincent" w:date="2016-03-06T14:44:00Z">
        <w:r w:rsidRPr="008429BD" w:rsidDel="007B5639">
          <w:rPr>
            <w:rFonts w:ascii="Times New Roman" w:hAnsi="Times New Roman"/>
            <w:sz w:val="24"/>
            <w:szCs w:val="24"/>
          </w:rPr>
          <w:delText xml:space="preserve">Data </w:delText>
        </w:r>
        <w:r w:rsidR="00B36E1F" w:rsidRPr="008429BD" w:rsidDel="007B5639">
          <w:rPr>
            <w:rFonts w:ascii="Times New Roman" w:hAnsi="Times New Roman"/>
            <w:sz w:val="24"/>
            <w:szCs w:val="24"/>
          </w:rPr>
          <w:delText>characteristics</w:delText>
        </w:r>
      </w:del>
    </w:p>
    <w:p w14:paraId="48931F01" w14:textId="600CAAEF" w:rsidR="00787379" w:rsidRPr="008429BD" w:rsidDel="007B5639" w:rsidRDefault="00787379" w:rsidP="00F77985">
      <w:pPr>
        <w:rPr>
          <w:del w:id="695" w:author="Linderhof, Vincent" w:date="2016-03-06T14:44:00Z"/>
          <w:rFonts w:ascii="Times New Roman" w:hAnsi="Times New Roman"/>
          <w:sz w:val="24"/>
          <w:szCs w:val="24"/>
        </w:rPr>
      </w:pPr>
      <w:del w:id="696" w:author="Linderhof, Vincent" w:date="2016-03-06T14:44:00Z">
        <w:r w:rsidRPr="008429BD" w:rsidDel="007B5639">
          <w:rPr>
            <w:rFonts w:ascii="Times New Roman" w:hAnsi="Times New Roman"/>
            <w:sz w:val="24"/>
            <w:szCs w:val="24"/>
          </w:rPr>
          <w:delText>Two</w:delText>
        </w:r>
        <w:r w:rsidR="00376D17" w:rsidRPr="008429BD" w:rsidDel="007B5639">
          <w:rPr>
            <w:rFonts w:ascii="Times New Roman" w:hAnsi="Times New Roman"/>
            <w:sz w:val="24"/>
            <w:szCs w:val="24"/>
          </w:rPr>
          <w:delText xml:space="preserve"> data analyses </w:delText>
        </w:r>
        <w:r w:rsidRPr="008429BD" w:rsidDel="007B5639">
          <w:rPr>
            <w:rFonts w:ascii="Times New Roman" w:hAnsi="Times New Roman"/>
            <w:sz w:val="24"/>
            <w:szCs w:val="24"/>
          </w:rPr>
          <w:delText xml:space="preserve">are presented in this paragraph, first household data are </w:delText>
        </w:r>
        <w:r w:rsidR="00DB773D" w:rsidRPr="008429BD" w:rsidDel="007B5639">
          <w:rPr>
            <w:rFonts w:ascii="Times New Roman" w:hAnsi="Times New Roman"/>
            <w:sz w:val="24"/>
            <w:szCs w:val="24"/>
          </w:rPr>
          <w:delText xml:space="preserve">described </w:delText>
        </w:r>
        <w:r w:rsidRPr="008429BD" w:rsidDel="007B5639">
          <w:rPr>
            <w:rFonts w:ascii="Times New Roman" w:hAnsi="Times New Roman"/>
            <w:sz w:val="24"/>
            <w:szCs w:val="24"/>
          </w:rPr>
          <w:delText xml:space="preserve">for each of the three waves, </w:delText>
        </w:r>
        <w:r w:rsidR="00C41EFE" w:rsidRPr="008429BD" w:rsidDel="007B5639">
          <w:rPr>
            <w:rFonts w:ascii="Times New Roman" w:hAnsi="Times New Roman"/>
            <w:sz w:val="24"/>
            <w:szCs w:val="24"/>
          </w:rPr>
          <w:delText>and secondly</w:delText>
        </w:r>
        <w:r w:rsidR="00DB773D" w:rsidRPr="008429BD" w:rsidDel="007B5639">
          <w:rPr>
            <w:rFonts w:ascii="Times New Roman" w:hAnsi="Times New Roman"/>
            <w:sz w:val="24"/>
            <w:szCs w:val="24"/>
          </w:rPr>
          <w:delText>,</w:delText>
        </w:r>
        <w:r w:rsidRPr="008429BD" w:rsidDel="007B5639">
          <w:rPr>
            <w:rFonts w:ascii="Times New Roman" w:hAnsi="Times New Roman"/>
            <w:sz w:val="24"/>
            <w:szCs w:val="24"/>
          </w:rPr>
          <w:delText xml:space="preserve"> they are split according to their location to stress differences within the country </w:delText>
        </w:r>
        <w:r w:rsidR="00DB773D" w:rsidRPr="008429BD" w:rsidDel="007B5639">
          <w:rPr>
            <w:rFonts w:ascii="Times New Roman" w:hAnsi="Times New Roman"/>
            <w:sz w:val="24"/>
            <w:szCs w:val="24"/>
          </w:rPr>
          <w:delText xml:space="preserve">which might then be used to set assistance priorities. </w:delText>
        </w:r>
      </w:del>
    </w:p>
    <w:p w14:paraId="3493625F" w14:textId="29B30DEA" w:rsidR="009C10C4" w:rsidRPr="00A0183E" w:rsidRDefault="00320762" w:rsidP="00F77985">
      <w:pPr>
        <w:rPr>
          <w:ins w:id="697" w:author="Linderhof, Vincent" w:date="2016-03-01T19:17:00Z"/>
          <w:rFonts w:ascii="Times New Roman" w:hAnsi="Times New Roman"/>
          <w:sz w:val="24"/>
          <w:szCs w:val="24"/>
          <w:rPrChange w:id="698" w:author="Linderhof, Vincent" w:date="2016-03-04T20:50:00Z">
            <w:rPr>
              <w:ins w:id="699" w:author="Linderhof, Vincent" w:date="2016-03-01T19:17:00Z"/>
            </w:rPr>
          </w:rPrChange>
        </w:rPr>
      </w:pPr>
      <w:del w:id="700" w:author="Linderhof, Vincent" w:date="2016-03-06T17:33:00Z">
        <w:r w:rsidRPr="00A0183E" w:rsidDel="00CB13D0">
          <w:rPr>
            <w:rFonts w:ascii="Times New Roman" w:hAnsi="Times New Roman"/>
            <w:sz w:val="24"/>
            <w:szCs w:val="24"/>
            <w:highlight w:val="yellow"/>
            <w:rPrChange w:id="701" w:author="Linderhof, Vincent" w:date="2016-03-04T20:50:00Z">
              <w:rPr/>
            </w:rPrChange>
          </w:rPr>
          <w:delText xml:space="preserve">Table 1 presents the </w:delText>
        </w:r>
      </w:del>
      <w:del w:id="702" w:author="Linderhof, Vincent" w:date="2016-03-01T19:16:00Z">
        <w:r w:rsidRPr="00A0183E" w:rsidDel="009C10C4">
          <w:rPr>
            <w:rFonts w:ascii="Times New Roman" w:hAnsi="Times New Roman"/>
            <w:sz w:val="24"/>
            <w:szCs w:val="24"/>
            <w:highlight w:val="yellow"/>
            <w:rPrChange w:id="703" w:author="Linderhof, Vincent" w:date="2016-03-04T20:50:00Z">
              <w:rPr/>
            </w:rPrChange>
          </w:rPr>
          <w:delText>characteristics</w:delText>
        </w:r>
        <w:r w:rsidR="00547506" w:rsidRPr="00A0183E" w:rsidDel="009C10C4">
          <w:rPr>
            <w:rFonts w:ascii="Times New Roman" w:hAnsi="Times New Roman"/>
            <w:sz w:val="24"/>
            <w:szCs w:val="24"/>
            <w:highlight w:val="yellow"/>
            <w:rPrChange w:id="704" w:author="Linderhof, Vincent" w:date="2016-03-04T20:50:00Z">
              <w:rPr/>
            </w:rPrChange>
          </w:rPr>
          <w:delText xml:space="preserve"> of </w:delText>
        </w:r>
        <w:r w:rsidR="00885CF9" w:rsidRPr="00A0183E" w:rsidDel="009C10C4">
          <w:rPr>
            <w:rFonts w:ascii="Times New Roman" w:hAnsi="Times New Roman"/>
            <w:sz w:val="24"/>
            <w:szCs w:val="24"/>
            <w:highlight w:val="yellow"/>
            <w:rPrChange w:id="705" w:author="Linderhof, Vincent" w:date="2016-03-04T20:50:00Z">
              <w:rPr/>
            </w:rPrChange>
          </w:rPr>
          <w:delText>h</w:delText>
        </w:r>
        <w:r w:rsidR="00547506" w:rsidRPr="00A0183E" w:rsidDel="009C10C4">
          <w:rPr>
            <w:rFonts w:ascii="Times New Roman" w:hAnsi="Times New Roman"/>
            <w:sz w:val="24"/>
            <w:szCs w:val="24"/>
            <w:highlight w:val="yellow"/>
            <w:rPrChange w:id="706" w:author="Linderhof, Vincent" w:date="2016-03-04T20:50:00Z">
              <w:rPr/>
            </w:rPrChange>
          </w:rPr>
          <w:delText xml:space="preserve">ouseholds </w:delText>
        </w:r>
      </w:del>
      <w:del w:id="707" w:author="Linderhof, Vincent" w:date="2016-03-06T17:33:00Z">
        <w:r w:rsidR="00DB773D" w:rsidRPr="00A0183E" w:rsidDel="00CB13D0">
          <w:rPr>
            <w:rFonts w:ascii="Times New Roman" w:hAnsi="Times New Roman"/>
            <w:sz w:val="24"/>
            <w:szCs w:val="24"/>
            <w:highlight w:val="yellow"/>
            <w:rPrChange w:id="708" w:author="Linderhof, Vincent" w:date="2016-03-04T20:50:00Z">
              <w:rPr/>
            </w:rPrChange>
          </w:rPr>
          <w:delText xml:space="preserve">variables </w:delText>
        </w:r>
      </w:del>
      <w:del w:id="709" w:author="Linderhof, Vincent" w:date="2016-03-01T19:16:00Z">
        <w:r w:rsidR="00DB773D" w:rsidRPr="00A0183E" w:rsidDel="009C10C4">
          <w:rPr>
            <w:rFonts w:ascii="Times New Roman" w:hAnsi="Times New Roman"/>
            <w:sz w:val="24"/>
            <w:szCs w:val="24"/>
            <w:highlight w:val="yellow"/>
            <w:rPrChange w:id="710" w:author="Linderhof, Vincent" w:date="2016-03-04T20:50:00Z">
              <w:rPr/>
            </w:rPrChange>
          </w:rPr>
          <w:delText xml:space="preserve">previously </w:delText>
        </w:r>
        <w:r w:rsidR="00547506" w:rsidRPr="00A0183E" w:rsidDel="009C10C4">
          <w:rPr>
            <w:rFonts w:ascii="Times New Roman" w:hAnsi="Times New Roman"/>
            <w:sz w:val="24"/>
            <w:szCs w:val="24"/>
            <w:highlight w:val="yellow"/>
            <w:rPrChange w:id="711" w:author="Linderhof, Vincent" w:date="2016-03-04T20:50:00Z">
              <w:rPr/>
            </w:rPrChange>
          </w:rPr>
          <w:delText xml:space="preserve">described </w:delText>
        </w:r>
        <w:r w:rsidRPr="00A0183E" w:rsidDel="009C10C4">
          <w:rPr>
            <w:rFonts w:ascii="Times New Roman" w:hAnsi="Times New Roman"/>
            <w:sz w:val="24"/>
            <w:szCs w:val="24"/>
            <w:highlight w:val="yellow"/>
            <w:rPrChange w:id="712" w:author="Linderhof, Vincent" w:date="2016-03-04T20:50:00Z">
              <w:rPr/>
            </w:rPrChange>
          </w:rPr>
          <w:delText xml:space="preserve">disaggregated by </w:delText>
        </w:r>
        <w:r w:rsidR="00DB773D" w:rsidRPr="00A0183E" w:rsidDel="009C10C4">
          <w:rPr>
            <w:rFonts w:ascii="Times New Roman" w:hAnsi="Times New Roman"/>
            <w:sz w:val="24"/>
            <w:szCs w:val="24"/>
            <w:highlight w:val="yellow"/>
            <w:rPrChange w:id="713" w:author="Linderhof, Vincent" w:date="2016-03-04T20:50:00Z">
              <w:rPr/>
            </w:rPrChange>
          </w:rPr>
          <w:delText xml:space="preserve">wave </w:delText>
        </w:r>
        <w:r w:rsidRPr="00A0183E" w:rsidDel="009C10C4">
          <w:rPr>
            <w:rFonts w:ascii="Times New Roman" w:hAnsi="Times New Roman"/>
            <w:sz w:val="24"/>
            <w:szCs w:val="24"/>
            <w:highlight w:val="yellow"/>
            <w:rPrChange w:id="714" w:author="Linderhof, Vincent" w:date="2016-03-04T20:50:00Z">
              <w:rPr/>
            </w:rPrChange>
          </w:rPr>
          <w:delText>year.</w:delText>
        </w:r>
      </w:del>
      <w:del w:id="715" w:author="Linderhof, Vincent" w:date="2016-03-06T17:33:00Z">
        <w:r w:rsidRPr="00A0183E" w:rsidDel="00CB13D0">
          <w:rPr>
            <w:rFonts w:ascii="Times New Roman" w:hAnsi="Times New Roman"/>
            <w:sz w:val="24"/>
            <w:szCs w:val="24"/>
            <w:highlight w:val="yellow"/>
            <w:rPrChange w:id="716" w:author="Linderhof, Vincent" w:date="2016-03-04T20:50:00Z">
              <w:rPr/>
            </w:rPrChange>
          </w:rPr>
          <w:delText xml:space="preserve"> </w:delText>
        </w:r>
      </w:del>
    </w:p>
    <w:p w14:paraId="6BDE4DC2" w14:textId="7C3B4DA1" w:rsidR="009C0BAB" w:rsidRPr="00A0183E" w:rsidRDefault="00320762" w:rsidP="00F77985">
      <w:pPr>
        <w:rPr>
          <w:rFonts w:ascii="Times New Roman" w:hAnsi="Times New Roman"/>
          <w:sz w:val="24"/>
          <w:szCs w:val="24"/>
          <w:rPrChange w:id="717" w:author="Linderhof, Vincent" w:date="2016-03-04T20:50:00Z">
            <w:rPr/>
          </w:rPrChange>
        </w:rPr>
      </w:pPr>
      <w:r w:rsidRPr="00A0183E">
        <w:rPr>
          <w:rFonts w:ascii="Times New Roman" w:hAnsi="Times New Roman"/>
          <w:sz w:val="24"/>
          <w:szCs w:val="24"/>
          <w:rPrChange w:id="718" w:author="Linderhof, Vincent" w:date="2016-03-04T20:50:00Z">
            <w:rPr/>
          </w:rPrChange>
        </w:rPr>
        <w:t>Most important change</w:t>
      </w:r>
      <w:r w:rsidR="00547506" w:rsidRPr="00A0183E">
        <w:rPr>
          <w:rFonts w:ascii="Times New Roman" w:hAnsi="Times New Roman"/>
          <w:sz w:val="24"/>
          <w:szCs w:val="24"/>
          <w:rPrChange w:id="719" w:author="Linderhof, Vincent" w:date="2016-03-04T20:50:00Z">
            <w:rPr/>
          </w:rPrChange>
        </w:rPr>
        <w:t>s</w:t>
      </w:r>
      <w:r w:rsidRPr="00A0183E">
        <w:rPr>
          <w:rFonts w:ascii="Times New Roman" w:hAnsi="Times New Roman"/>
          <w:sz w:val="24"/>
          <w:szCs w:val="24"/>
          <w:rPrChange w:id="720" w:author="Linderhof, Vincent" w:date="2016-03-04T20:50:00Z">
            <w:rPr/>
          </w:rPrChange>
        </w:rPr>
        <w:t xml:space="preserve"> </w:t>
      </w:r>
      <w:r w:rsidR="00885CF9" w:rsidRPr="00A0183E">
        <w:rPr>
          <w:rFonts w:ascii="Times New Roman" w:hAnsi="Times New Roman"/>
          <w:sz w:val="24"/>
          <w:szCs w:val="24"/>
          <w:rPrChange w:id="721" w:author="Linderhof, Vincent" w:date="2016-03-04T20:50:00Z">
            <w:rPr/>
          </w:rPrChange>
        </w:rPr>
        <w:t>were</w:t>
      </w:r>
      <w:r w:rsidRPr="00A0183E">
        <w:rPr>
          <w:rFonts w:ascii="Times New Roman" w:hAnsi="Times New Roman"/>
          <w:sz w:val="24"/>
          <w:szCs w:val="24"/>
          <w:rPrChange w:id="722" w:author="Linderhof, Vincent" w:date="2016-03-04T20:50:00Z">
            <w:rPr/>
          </w:rPrChange>
        </w:rPr>
        <w:t xml:space="preserve"> observed for the household size which increased </w:t>
      </w:r>
      <w:r w:rsidR="00266444" w:rsidRPr="00A0183E">
        <w:rPr>
          <w:rFonts w:ascii="Times New Roman" w:hAnsi="Times New Roman"/>
          <w:sz w:val="24"/>
          <w:szCs w:val="24"/>
          <w:rPrChange w:id="723" w:author="Linderhof, Vincent" w:date="2016-03-04T20:50:00Z">
            <w:rPr/>
          </w:rPrChange>
        </w:rPr>
        <w:t xml:space="preserve">from 2009 to 2012 </w:t>
      </w:r>
      <w:r w:rsidRPr="00A0183E">
        <w:rPr>
          <w:rFonts w:ascii="Times New Roman" w:hAnsi="Times New Roman"/>
          <w:sz w:val="24"/>
          <w:szCs w:val="24"/>
          <w:rPrChange w:id="724" w:author="Linderhof, Vincent" w:date="2016-03-04T20:50:00Z">
            <w:rPr/>
          </w:rPrChange>
        </w:rPr>
        <w:t>and the cultivated area which decreased</w:t>
      </w:r>
      <w:r w:rsidR="00266444" w:rsidRPr="00A0183E">
        <w:rPr>
          <w:rFonts w:ascii="Times New Roman" w:hAnsi="Times New Roman"/>
          <w:sz w:val="24"/>
          <w:szCs w:val="24"/>
          <w:rPrChange w:id="725" w:author="Linderhof, Vincent" w:date="2016-03-04T20:50:00Z">
            <w:rPr/>
          </w:rPrChange>
        </w:rPr>
        <w:t xml:space="preserve"> o</w:t>
      </w:r>
      <w:r w:rsidR="00DB773D" w:rsidRPr="00A0183E">
        <w:rPr>
          <w:rFonts w:ascii="Times New Roman" w:hAnsi="Times New Roman"/>
          <w:sz w:val="24"/>
          <w:szCs w:val="24"/>
          <w:rPrChange w:id="726" w:author="Linderhof, Vincent" w:date="2016-03-04T20:50:00Z">
            <w:rPr/>
          </w:rPrChange>
        </w:rPr>
        <w:t>ver</w:t>
      </w:r>
      <w:r w:rsidR="00266444" w:rsidRPr="00A0183E">
        <w:rPr>
          <w:rFonts w:ascii="Times New Roman" w:hAnsi="Times New Roman"/>
          <w:sz w:val="24"/>
          <w:szCs w:val="24"/>
          <w:rPrChange w:id="727" w:author="Linderhof, Vincent" w:date="2016-03-04T20:50:00Z">
            <w:rPr/>
          </w:rPrChange>
        </w:rPr>
        <w:t xml:space="preserve"> the same period</w:t>
      </w:r>
      <w:r w:rsidRPr="00A0183E">
        <w:rPr>
          <w:rFonts w:ascii="Times New Roman" w:hAnsi="Times New Roman"/>
          <w:sz w:val="24"/>
          <w:szCs w:val="24"/>
          <w:rPrChange w:id="728" w:author="Linderhof, Vincent" w:date="2016-03-04T20:50:00Z">
            <w:rPr/>
          </w:rPrChange>
        </w:rPr>
        <w:t xml:space="preserve">. Table 2 presents the sample </w:t>
      </w:r>
      <w:r w:rsidR="00DB773D" w:rsidRPr="00A0183E">
        <w:rPr>
          <w:rFonts w:ascii="Times New Roman" w:hAnsi="Times New Roman"/>
          <w:sz w:val="24"/>
          <w:szCs w:val="24"/>
          <w:rPrChange w:id="729" w:author="Linderhof, Vincent" w:date="2016-03-04T20:50:00Z">
            <w:rPr/>
          </w:rPrChange>
        </w:rPr>
        <w:t xml:space="preserve">variables split </w:t>
      </w:r>
      <w:r w:rsidRPr="00A0183E">
        <w:rPr>
          <w:rFonts w:ascii="Times New Roman" w:hAnsi="Times New Roman"/>
          <w:sz w:val="24"/>
          <w:szCs w:val="24"/>
          <w:rPrChange w:id="730" w:author="Linderhof, Vincent" w:date="2016-03-04T20:50:00Z">
            <w:rPr/>
          </w:rPrChange>
        </w:rPr>
        <w:t>b</w:t>
      </w:r>
      <w:r w:rsidR="005D1796" w:rsidRPr="00A0183E">
        <w:rPr>
          <w:rFonts w:ascii="Times New Roman" w:hAnsi="Times New Roman"/>
          <w:sz w:val="24"/>
          <w:szCs w:val="24"/>
          <w:rPrChange w:id="731" w:author="Linderhof, Vincent" w:date="2016-03-04T20:50:00Z">
            <w:rPr/>
          </w:rPrChange>
        </w:rPr>
        <w:t xml:space="preserve">y region. </w:t>
      </w:r>
      <w:del w:id="732" w:author="Linderhof, Vincent" w:date="2016-03-06T15:57:00Z">
        <w:r w:rsidR="005D1796" w:rsidRPr="00A0183E" w:rsidDel="00CB2B8E">
          <w:rPr>
            <w:rFonts w:ascii="Times New Roman" w:hAnsi="Times New Roman"/>
            <w:sz w:val="24"/>
            <w:szCs w:val="24"/>
            <w:rPrChange w:id="733" w:author="Linderhof, Vincent" w:date="2016-03-04T20:50:00Z">
              <w:rPr/>
            </w:rPrChange>
          </w:rPr>
          <w:delText>Both dietary diversit</w:delText>
        </w:r>
        <w:r w:rsidR="000F6EEC" w:rsidRPr="00A0183E" w:rsidDel="00CB2B8E">
          <w:rPr>
            <w:rFonts w:ascii="Times New Roman" w:hAnsi="Times New Roman"/>
            <w:sz w:val="24"/>
            <w:szCs w:val="24"/>
            <w:rPrChange w:id="734" w:author="Linderhof, Vincent" w:date="2016-03-04T20:50:00Z">
              <w:rPr/>
            </w:rPrChange>
          </w:rPr>
          <w:delText>y scores</w:delText>
        </w:r>
        <w:r w:rsidRPr="00A0183E" w:rsidDel="00CB2B8E">
          <w:rPr>
            <w:rFonts w:ascii="Times New Roman" w:hAnsi="Times New Roman"/>
            <w:sz w:val="24"/>
            <w:szCs w:val="24"/>
            <w:rPrChange w:id="735" w:author="Linderhof, Vincent" w:date="2016-03-04T20:50:00Z">
              <w:rPr/>
            </w:rPrChange>
          </w:rPr>
          <w:delText xml:space="preserve"> </w:delText>
        </w:r>
        <w:r w:rsidR="00885CF9" w:rsidRPr="00A0183E" w:rsidDel="00CB2B8E">
          <w:rPr>
            <w:rFonts w:ascii="Times New Roman" w:hAnsi="Times New Roman"/>
            <w:sz w:val="24"/>
            <w:szCs w:val="24"/>
            <w:rPrChange w:id="736" w:author="Linderhof, Vincent" w:date="2016-03-04T20:50:00Z">
              <w:rPr/>
            </w:rPrChange>
          </w:rPr>
          <w:delText>were</w:delText>
        </w:r>
        <w:r w:rsidRPr="00A0183E" w:rsidDel="00CB2B8E">
          <w:rPr>
            <w:rFonts w:ascii="Times New Roman" w:hAnsi="Times New Roman"/>
            <w:sz w:val="24"/>
            <w:szCs w:val="24"/>
            <w:rPrChange w:id="737" w:author="Linderhof, Vincent" w:date="2016-03-04T20:50:00Z">
              <w:rPr/>
            </w:rPrChange>
          </w:rPr>
          <w:delText xml:space="preserve"> greater in </w:delText>
        </w:r>
        <w:r w:rsidR="00DB773D" w:rsidRPr="00A0183E" w:rsidDel="00CB2B8E">
          <w:rPr>
            <w:rFonts w:ascii="Times New Roman" w:hAnsi="Times New Roman"/>
            <w:sz w:val="24"/>
            <w:szCs w:val="24"/>
            <w:rPrChange w:id="738" w:author="Linderhof, Vincent" w:date="2016-03-04T20:50:00Z">
              <w:rPr/>
            </w:rPrChange>
          </w:rPr>
          <w:delText xml:space="preserve">the </w:delText>
        </w:r>
        <w:r w:rsidRPr="00A0183E" w:rsidDel="00CB2B8E">
          <w:rPr>
            <w:rFonts w:ascii="Times New Roman" w:hAnsi="Times New Roman"/>
            <w:sz w:val="24"/>
            <w:szCs w:val="24"/>
            <w:rPrChange w:id="739" w:author="Linderhof, Vincent" w:date="2016-03-04T20:50:00Z">
              <w:rPr/>
            </w:rPrChange>
          </w:rPr>
          <w:delText>central region wh</w:delText>
        </w:r>
        <w:r w:rsidR="00071F0E" w:rsidRPr="00A0183E" w:rsidDel="00CB2B8E">
          <w:rPr>
            <w:rFonts w:ascii="Times New Roman" w:hAnsi="Times New Roman"/>
            <w:sz w:val="24"/>
            <w:szCs w:val="24"/>
            <w:rPrChange w:id="740" w:author="Linderhof, Vincent" w:date="2016-03-04T20:50:00Z">
              <w:rPr/>
            </w:rPrChange>
          </w:rPr>
          <w:delText>ile</w:delText>
        </w:r>
        <w:r w:rsidRPr="00A0183E" w:rsidDel="00CB2B8E">
          <w:rPr>
            <w:rFonts w:ascii="Times New Roman" w:hAnsi="Times New Roman"/>
            <w:sz w:val="24"/>
            <w:szCs w:val="24"/>
            <w:rPrChange w:id="741" w:author="Linderhof, Vincent" w:date="2016-03-04T20:50:00Z">
              <w:rPr/>
            </w:rPrChange>
          </w:rPr>
          <w:delText xml:space="preserve"> the </w:delText>
        </w:r>
        <w:r w:rsidR="00071F0E" w:rsidRPr="00A0183E" w:rsidDel="00CB2B8E">
          <w:rPr>
            <w:rFonts w:ascii="Times New Roman" w:hAnsi="Times New Roman"/>
            <w:sz w:val="24"/>
            <w:szCs w:val="24"/>
            <w:rPrChange w:id="742" w:author="Linderhof, Vincent" w:date="2016-03-04T20:50:00Z">
              <w:rPr/>
            </w:rPrChange>
          </w:rPr>
          <w:delText>lowest score</w:delText>
        </w:r>
        <w:r w:rsidR="00B94F9D" w:rsidRPr="00A0183E" w:rsidDel="00CB2B8E">
          <w:rPr>
            <w:rFonts w:ascii="Times New Roman" w:hAnsi="Times New Roman"/>
            <w:sz w:val="24"/>
            <w:szCs w:val="24"/>
            <w:rPrChange w:id="743" w:author="Linderhof, Vincent" w:date="2016-03-04T20:50:00Z">
              <w:rPr/>
            </w:rPrChange>
          </w:rPr>
          <w:delText>s</w:delText>
        </w:r>
        <w:r w:rsidR="00071F0E" w:rsidRPr="00A0183E" w:rsidDel="00CB2B8E">
          <w:rPr>
            <w:rFonts w:ascii="Times New Roman" w:hAnsi="Times New Roman"/>
            <w:sz w:val="24"/>
            <w:szCs w:val="24"/>
            <w:rPrChange w:id="744" w:author="Linderhof, Vincent" w:date="2016-03-04T20:50:00Z">
              <w:rPr/>
            </w:rPrChange>
          </w:rPr>
          <w:delText xml:space="preserve"> </w:delText>
        </w:r>
        <w:r w:rsidR="00B94F9D" w:rsidRPr="00A0183E" w:rsidDel="00CB2B8E">
          <w:rPr>
            <w:rFonts w:ascii="Times New Roman" w:hAnsi="Times New Roman"/>
            <w:sz w:val="24"/>
            <w:szCs w:val="24"/>
            <w:rPrChange w:id="745" w:author="Linderhof, Vincent" w:date="2016-03-04T20:50:00Z">
              <w:rPr/>
            </w:rPrChange>
          </w:rPr>
          <w:delText xml:space="preserve">were </w:delText>
        </w:r>
        <w:r w:rsidRPr="00A0183E" w:rsidDel="00CB2B8E">
          <w:rPr>
            <w:rFonts w:ascii="Times New Roman" w:hAnsi="Times New Roman"/>
            <w:sz w:val="24"/>
            <w:szCs w:val="24"/>
            <w:rPrChange w:id="746" w:author="Linderhof, Vincent" w:date="2016-03-04T20:50:00Z">
              <w:rPr/>
            </w:rPrChange>
          </w:rPr>
          <w:delText>observ</w:delText>
        </w:r>
        <w:r w:rsidR="00E97EFC" w:rsidRPr="00A0183E" w:rsidDel="00CB2B8E">
          <w:rPr>
            <w:rFonts w:ascii="Times New Roman" w:hAnsi="Times New Roman"/>
            <w:sz w:val="24"/>
            <w:szCs w:val="24"/>
            <w:rPrChange w:id="747" w:author="Linderhof, Vincent" w:date="2016-03-04T20:50:00Z">
              <w:rPr/>
            </w:rPrChange>
          </w:rPr>
          <w:delText>ed in</w:delText>
        </w:r>
        <w:r w:rsidR="00071F0E" w:rsidRPr="00A0183E" w:rsidDel="00CB2B8E">
          <w:rPr>
            <w:rFonts w:ascii="Times New Roman" w:hAnsi="Times New Roman"/>
            <w:sz w:val="24"/>
            <w:szCs w:val="24"/>
            <w:rPrChange w:id="748" w:author="Linderhof, Vincent" w:date="2016-03-04T20:50:00Z">
              <w:rPr/>
            </w:rPrChange>
          </w:rPr>
          <w:delText xml:space="preserve"> the</w:delText>
        </w:r>
        <w:r w:rsidR="00E97EFC" w:rsidRPr="00A0183E" w:rsidDel="00CB2B8E">
          <w:rPr>
            <w:rFonts w:ascii="Times New Roman" w:hAnsi="Times New Roman"/>
            <w:sz w:val="24"/>
            <w:szCs w:val="24"/>
            <w:rPrChange w:id="749" w:author="Linderhof, Vincent" w:date="2016-03-04T20:50:00Z">
              <w:rPr/>
            </w:rPrChange>
          </w:rPr>
          <w:delText xml:space="preserve"> northern region for the FC</w:delText>
        </w:r>
        <w:r w:rsidRPr="00A0183E" w:rsidDel="00CB2B8E">
          <w:rPr>
            <w:rFonts w:ascii="Times New Roman" w:hAnsi="Times New Roman"/>
            <w:sz w:val="24"/>
            <w:szCs w:val="24"/>
            <w:rPrChange w:id="750" w:author="Linderhof, Vincent" w:date="2016-03-04T20:50:00Z">
              <w:rPr/>
            </w:rPrChange>
          </w:rPr>
          <w:delText>S and western region for the DDS. Households from western region spen</w:delText>
        </w:r>
        <w:r w:rsidR="00885CF9" w:rsidRPr="00A0183E" w:rsidDel="00CB2B8E">
          <w:rPr>
            <w:rFonts w:ascii="Times New Roman" w:hAnsi="Times New Roman"/>
            <w:sz w:val="24"/>
            <w:szCs w:val="24"/>
            <w:rPrChange w:id="751" w:author="Linderhof, Vincent" w:date="2016-03-04T20:50:00Z">
              <w:rPr/>
            </w:rPrChange>
          </w:rPr>
          <w:delText>t</w:delText>
        </w:r>
        <w:r w:rsidRPr="00A0183E" w:rsidDel="00CB2B8E">
          <w:rPr>
            <w:rFonts w:ascii="Times New Roman" w:hAnsi="Times New Roman"/>
            <w:sz w:val="24"/>
            <w:szCs w:val="24"/>
            <w:rPrChange w:id="752" w:author="Linderhof, Vincent" w:date="2016-03-04T20:50:00Z">
              <w:rPr/>
            </w:rPrChange>
          </w:rPr>
          <w:delText xml:space="preserve"> less for food and consume</w:delText>
        </w:r>
        <w:r w:rsidR="00885CF9" w:rsidRPr="00A0183E" w:rsidDel="00CB2B8E">
          <w:rPr>
            <w:rFonts w:ascii="Times New Roman" w:hAnsi="Times New Roman"/>
            <w:sz w:val="24"/>
            <w:szCs w:val="24"/>
            <w:rPrChange w:id="753" w:author="Linderhof, Vincent" w:date="2016-03-04T20:50:00Z">
              <w:rPr/>
            </w:rPrChange>
          </w:rPr>
          <w:delText>d</w:delText>
        </w:r>
        <w:r w:rsidRPr="00A0183E" w:rsidDel="00CB2B8E">
          <w:rPr>
            <w:rFonts w:ascii="Times New Roman" w:hAnsi="Times New Roman"/>
            <w:sz w:val="24"/>
            <w:szCs w:val="24"/>
            <w:rPrChange w:id="754" w:author="Linderhof, Vincent" w:date="2016-03-04T20:50:00Z">
              <w:rPr/>
            </w:rPrChange>
          </w:rPr>
          <w:delText xml:space="preserve"> more products from their own farm. </w:delText>
        </w:r>
      </w:del>
      <w:r w:rsidRPr="00A0183E">
        <w:rPr>
          <w:rFonts w:ascii="Times New Roman" w:hAnsi="Times New Roman"/>
          <w:sz w:val="24"/>
          <w:szCs w:val="24"/>
          <w:rPrChange w:id="755" w:author="Linderhof, Vincent" w:date="2016-03-04T20:50:00Z">
            <w:rPr/>
          </w:rPrChange>
        </w:rPr>
        <w:t>Their farm</w:t>
      </w:r>
      <w:r w:rsidR="00B94F9D" w:rsidRPr="00A0183E">
        <w:rPr>
          <w:rFonts w:ascii="Times New Roman" w:hAnsi="Times New Roman"/>
          <w:sz w:val="24"/>
          <w:szCs w:val="24"/>
          <w:rPrChange w:id="756" w:author="Linderhof, Vincent" w:date="2016-03-04T20:50:00Z">
            <w:rPr/>
          </w:rPrChange>
        </w:rPr>
        <w:t>s</w:t>
      </w:r>
      <w:r w:rsidRPr="00A0183E">
        <w:rPr>
          <w:rFonts w:ascii="Times New Roman" w:hAnsi="Times New Roman"/>
          <w:sz w:val="24"/>
          <w:szCs w:val="24"/>
          <w:rPrChange w:id="757" w:author="Linderhof, Vincent" w:date="2016-03-04T20:50:00Z">
            <w:rPr/>
          </w:rPrChange>
        </w:rPr>
        <w:t xml:space="preserve"> </w:t>
      </w:r>
      <w:r w:rsidR="00885CF9" w:rsidRPr="00A0183E">
        <w:rPr>
          <w:rFonts w:ascii="Times New Roman" w:hAnsi="Times New Roman"/>
          <w:sz w:val="24"/>
          <w:szCs w:val="24"/>
          <w:rPrChange w:id="758" w:author="Linderhof, Vincent" w:date="2016-03-04T20:50:00Z">
            <w:rPr/>
          </w:rPrChange>
        </w:rPr>
        <w:t>were</w:t>
      </w:r>
      <w:r w:rsidRPr="00A0183E">
        <w:rPr>
          <w:rFonts w:ascii="Times New Roman" w:hAnsi="Times New Roman"/>
          <w:sz w:val="24"/>
          <w:szCs w:val="24"/>
          <w:rPrChange w:id="759" w:author="Linderhof, Vincent" w:date="2016-03-04T20:50:00Z">
            <w:rPr/>
          </w:rPrChange>
        </w:rPr>
        <w:t xml:space="preserve"> the smallest of the </w:t>
      </w:r>
      <w:r w:rsidR="00C41EFE" w:rsidRPr="00A0183E">
        <w:rPr>
          <w:rFonts w:ascii="Times New Roman" w:hAnsi="Times New Roman"/>
          <w:sz w:val="24"/>
          <w:szCs w:val="24"/>
          <w:rPrChange w:id="760" w:author="Linderhof, Vincent" w:date="2016-03-04T20:50:00Z">
            <w:rPr/>
          </w:rPrChange>
        </w:rPr>
        <w:t>country;</w:t>
      </w:r>
      <w:r w:rsidRPr="00A0183E">
        <w:rPr>
          <w:rFonts w:ascii="Times New Roman" w:hAnsi="Times New Roman"/>
          <w:sz w:val="24"/>
          <w:szCs w:val="24"/>
          <w:rPrChange w:id="761" w:author="Linderhof, Vincent" w:date="2016-03-04T20:50:00Z">
            <w:rPr/>
          </w:rPrChange>
        </w:rPr>
        <w:t xml:space="preserve"> the biggest </w:t>
      </w:r>
      <w:r w:rsidR="00885CF9" w:rsidRPr="00A0183E">
        <w:rPr>
          <w:rFonts w:ascii="Times New Roman" w:hAnsi="Times New Roman"/>
          <w:sz w:val="24"/>
          <w:szCs w:val="24"/>
          <w:rPrChange w:id="762" w:author="Linderhof, Vincent" w:date="2016-03-04T20:50:00Z">
            <w:rPr/>
          </w:rPrChange>
        </w:rPr>
        <w:t>were</w:t>
      </w:r>
      <w:r w:rsidRPr="00A0183E">
        <w:rPr>
          <w:rFonts w:ascii="Times New Roman" w:hAnsi="Times New Roman"/>
          <w:sz w:val="24"/>
          <w:szCs w:val="24"/>
          <w:rPrChange w:id="763" w:author="Linderhof, Vincent" w:date="2016-03-04T20:50:00Z">
            <w:rPr/>
          </w:rPrChange>
        </w:rPr>
        <w:t xml:space="preserve"> located in northern region. </w:t>
      </w:r>
      <w:r w:rsidR="00F04B90" w:rsidRPr="00A0183E">
        <w:rPr>
          <w:rFonts w:ascii="Times New Roman" w:hAnsi="Times New Roman"/>
          <w:sz w:val="24"/>
          <w:szCs w:val="24"/>
          <w:rPrChange w:id="764" w:author="Linderhof, Vincent" w:date="2016-03-04T20:50:00Z">
            <w:rPr/>
          </w:rPrChange>
        </w:rPr>
        <w:t>The c</w:t>
      </w:r>
      <w:r w:rsidRPr="00A0183E">
        <w:rPr>
          <w:rFonts w:ascii="Times New Roman" w:hAnsi="Times New Roman"/>
          <w:sz w:val="24"/>
          <w:szCs w:val="24"/>
          <w:rPrChange w:id="765" w:author="Linderhof, Vincent" w:date="2016-03-04T20:50:00Z">
            <w:rPr/>
          </w:rPrChange>
        </w:rPr>
        <w:t>entral region</w:t>
      </w:r>
      <w:r w:rsidR="005D1796" w:rsidRPr="00A0183E">
        <w:rPr>
          <w:rFonts w:ascii="Times New Roman" w:hAnsi="Times New Roman"/>
          <w:sz w:val="24"/>
          <w:szCs w:val="24"/>
          <w:rPrChange w:id="766" w:author="Linderhof, Vincent" w:date="2016-03-04T20:50:00Z">
            <w:rPr/>
          </w:rPrChange>
        </w:rPr>
        <w:t>,</w:t>
      </w:r>
      <w:r w:rsidRPr="00A0183E">
        <w:rPr>
          <w:rFonts w:ascii="Times New Roman" w:hAnsi="Times New Roman"/>
          <w:sz w:val="24"/>
          <w:szCs w:val="24"/>
          <w:rPrChange w:id="767" w:author="Linderhof, Vincent" w:date="2016-03-04T20:50:00Z">
            <w:rPr/>
          </w:rPrChange>
        </w:rPr>
        <w:t xml:space="preserve"> </w:t>
      </w:r>
      <w:r w:rsidR="005D1796" w:rsidRPr="00A0183E">
        <w:rPr>
          <w:rFonts w:ascii="Times New Roman" w:hAnsi="Times New Roman"/>
          <w:sz w:val="24"/>
          <w:szCs w:val="24"/>
          <w:rPrChange w:id="768" w:author="Linderhof, Vincent" w:date="2016-03-04T20:50:00Z">
            <w:rPr/>
          </w:rPrChange>
        </w:rPr>
        <w:t xml:space="preserve">which </w:t>
      </w:r>
      <w:r w:rsidRPr="00A0183E">
        <w:rPr>
          <w:rFonts w:ascii="Times New Roman" w:hAnsi="Times New Roman"/>
          <w:sz w:val="24"/>
          <w:szCs w:val="24"/>
          <w:rPrChange w:id="769" w:author="Linderhof, Vincent" w:date="2016-03-04T20:50:00Z">
            <w:rPr/>
          </w:rPrChange>
        </w:rPr>
        <w:t>include</w:t>
      </w:r>
      <w:r w:rsidR="00F04B90" w:rsidRPr="00A0183E">
        <w:rPr>
          <w:rFonts w:ascii="Times New Roman" w:hAnsi="Times New Roman"/>
          <w:sz w:val="24"/>
          <w:szCs w:val="24"/>
          <w:rPrChange w:id="770" w:author="Linderhof, Vincent" w:date="2016-03-04T20:50:00Z">
            <w:rPr/>
          </w:rPrChange>
        </w:rPr>
        <w:t>s</w:t>
      </w:r>
      <w:r w:rsidRPr="00A0183E">
        <w:rPr>
          <w:rFonts w:ascii="Times New Roman" w:hAnsi="Times New Roman"/>
          <w:sz w:val="24"/>
          <w:szCs w:val="24"/>
          <w:rPrChange w:id="771" w:author="Linderhof, Vincent" w:date="2016-03-04T20:50:00Z">
            <w:rPr/>
          </w:rPrChange>
        </w:rPr>
        <w:t xml:space="preserve"> the Ugandan capital Kampala and </w:t>
      </w:r>
      <w:r w:rsidR="00F04B90" w:rsidRPr="00A0183E">
        <w:rPr>
          <w:rFonts w:ascii="Times New Roman" w:hAnsi="Times New Roman"/>
          <w:sz w:val="24"/>
          <w:szCs w:val="24"/>
          <w:rPrChange w:id="772" w:author="Linderhof, Vincent" w:date="2016-03-04T20:50:00Z">
            <w:rPr/>
          </w:rPrChange>
        </w:rPr>
        <w:t xml:space="preserve">surrounding </w:t>
      </w:r>
      <w:r w:rsidRPr="00A0183E">
        <w:rPr>
          <w:rFonts w:ascii="Times New Roman" w:hAnsi="Times New Roman"/>
          <w:sz w:val="24"/>
          <w:szCs w:val="24"/>
          <w:rPrChange w:id="773" w:author="Linderhof, Vincent" w:date="2016-03-04T20:50:00Z">
            <w:rPr/>
          </w:rPrChange>
        </w:rPr>
        <w:t>region</w:t>
      </w:r>
      <w:r w:rsidR="00F04B90" w:rsidRPr="00A0183E">
        <w:rPr>
          <w:rFonts w:ascii="Times New Roman" w:hAnsi="Times New Roman"/>
          <w:sz w:val="24"/>
          <w:szCs w:val="24"/>
          <w:rPrChange w:id="774" w:author="Linderhof, Vincent" w:date="2016-03-04T20:50:00Z">
            <w:rPr/>
          </w:rPrChange>
        </w:rPr>
        <w:t>s</w:t>
      </w:r>
      <w:r w:rsidRPr="00A0183E">
        <w:rPr>
          <w:rFonts w:ascii="Times New Roman" w:hAnsi="Times New Roman"/>
          <w:sz w:val="24"/>
          <w:szCs w:val="24"/>
          <w:rPrChange w:id="775" w:author="Linderhof, Vincent" w:date="2016-03-04T20:50:00Z">
            <w:rPr/>
          </w:rPrChange>
        </w:rPr>
        <w:t xml:space="preserve">, </w:t>
      </w:r>
      <w:r w:rsidR="005D1796" w:rsidRPr="00A0183E">
        <w:rPr>
          <w:rFonts w:ascii="Times New Roman" w:hAnsi="Times New Roman"/>
          <w:sz w:val="24"/>
          <w:szCs w:val="24"/>
          <w:rPrChange w:id="776" w:author="Linderhof, Vincent" w:date="2016-03-04T20:50:00Z">
            <w:rPr/>
          </w:rPrChange>
        </w:rPr>
        <w:t>had the highe</w:t>
      </w:r>
      <w:r w:rsidR="005B57AF" w:rsidRPr="00A0183E">
        <w:rPr>
          <w:rFonts w:ascii="Times New Roman" w:hAnsi="Times New Roman"/>
          <w:sz w:val="24"/>
          <w:szCs w:val="24"/>
          <w:rPrChange w:id="777" w:author="Linderhof, Vincent" w:date="2016-03-04T20:50:00Z">
            <w:rPr/>
          </w:rPrChange>
        </w:rPr>
        <w:t>st</w:t>
      </w:r>
      <w:r w:rsidRPr="00A0183E">
        <w:rPr>
          <w:rFonts w:ascii="Times New Roman" w:hAnsi="Times New Roman"/>
          <w:sz w:val="24"/>
          <w:szCs w:val="24"/>
          <w:rPrChange w:id="778" w:author="Linderhof, Vincent" w:date="2016-03-04T20:50:00Z">
            <w:rPr/>
          </w:rPrChange>
        </w:rPr>
        <w:t xml:space="preserve"> </w:t>
      </w:r>
      <w:r w:rsidR="00193FF8" w:rsidRPr="00A0183E">
        <w:rPr>
          <w:rFonts w:ascii="Times New Roman" w:hAnsi="Times New Roman"/>
          <w:sz w:val="24"/>
          <w:szCs w:val="24"/>
          <w:rPrChange w:id="779" w:author="Linderhof, Vincent" w:date="2016-03-04T20:50:00Z">
            <w:rPr/>
          </w:rPrChange>
        </w:rPr>
        <w:t>income</w:t>
      </w:r>
      <w:r w:rsidR="005B57AF" w:rsidRPr="00A0183E">
        <w:rPr>
          <w:rFonts w:ascii="Times New Roman" w:hAnsi="Times New Roman"/>
          <w:sz w:val="24"/>
          <w:szCs w:val="24"/>
          <w:rPrChange w:id="780" w:author="Linderhof, Vincent" w:date="2016-03-04T20:50:00Z">
            <w:rPr/>
          </w:rPrChange>
        </w:rPr>
        <w:t>s</w:t>
      </w:r>
      <w:r w:rsidRPr="00A0183E">
        <w:rPr>
          <w:rFonts w:ascii="Times New Roman" w:hAnsi="Times New Roman"/>
          <w:sz w:val="24"/>
          <w:szCs w:val="24"/>
          <w:rPrChange w:id="781" w:author="Linderhof, Vincent" w:date="2016-03-04T20:50:00Z">
            <w:rPr/>
          </w:rPrChange>
        </w:rPr>
        <w:t xml:space="preserve"> </w:t>
      </w:r>
      <w:r w:rsidR="005B57AF" w:rsidRPr="00A0183E">
        <w:rPr>
          <w:rFonts w:ascii="Times New Roman" w:hAnsi="Times New Roman"/>
          <w:sz w:val="24"/>
          <w:szCs w:val="24"/>
          <w:rPrChange w:id="782" w:author="Linderhof, Vincent" w:date="2016-03-04T20:50:00Z">
            <w:rPr/>
          </w:rPrChange>
        </w:rPr>
        <w:t xml:space="preserve">per </w:t>
      </w:r>
      <w:r w:rsidRPr="00A0183E">
        <w:rPr>
          <w:rFonts w:ascii="Times New Roman" w:hAnsi="Times New Roman"/>
          <w:sz w:val="24"/>
          <w:szCs w:val="24"/>
          <w:rPrChange w:id="783" w:author="Linderhof, Vincent" w:date="2016-03-04T20:50:00Z">
            <w:rPr/>
          </w:rPrChange>
        </w:rPr>
        <w:t>household</w:t>
      </w:r>
      <w:r w:rsidR="005B57AF" w:rsidRPr="00A0183E">
        <w:rPr>
          <w:rFonts w:ascii="Times New Roman" w:hAnsi="Times New Roman"/>
          <w:sz w:val="24"/>
          <w:szCs w:val="24"/>
          <w:rPrChange w:id="784" w:author="Linderhof, Vincent" w:date="2016-03-04T20:50:00Z">
            <w:rPr/>
          </w:rPrChange>
        </w:rPr>
        <w:t>.</w:t>
      </w:r>
      <w:r w:rsidR="005D1796" w:rsidRPr="00A0183E">
        <w:rPr>
          <w:rFonts w:ascii="Times New Roman" w:hAnsi="Times New Roman"/>
          <w:sz w:val="24"/>
          <w:szCs w:val="24"/>
          <w:rPrChange w:id="785" w:author="Linderhof, Vincent" w:date="2016-03-04T20:50:00Z">
            <w:rPr/>
          </w:rPrChange>
        </w:rPr>
        <w:t>.</w:t>
      </w:r>
      <w:r w:rsidR="009D3DCD" w:rsidRPr="00A0183E">
        <w:rPr>
          <w:rFonts w:ascii="Times New Roman" w:hAnsi="Times New Roman"/>
          <w:sz w:val="24"/>
          <w:szCs w:val="24"/>
          <w:rPrChange w:id="786" w:author="Linderhof, Vincent" w:date="2016-03-04T20:50:00Z">
            <w:rPr/>
          </w:rPrChange>
        </w:rPr>
        <w:t xml:space="preserve"> </w:t>
      </w:r>
      <w:r w:rsidR="005D1796" w:rsidRPr="00A0183E">
        <w:rPr>
          <w:rFonts w:ascii="Times New Roman" w:hAnsi="Times New Roman"/>
          <w:sz w:val="24"/>
          <w:szCs w:val="24"/>
          <w:rPrChange w:id="787" w:author="Linderhof, Vincent" w:date="2016-03-04T20:50:00Z">
            <w:rPr/>
          </w:rPrChange>
        </w:rPr>
        <w:t>S</w:t>
      </w:r>
      <w:r w:rsidR="009D3DCD" w:rsidRPr="00A0183E">
        <w:rPr>
          <w:rFonts w:ascii="Times New Roman" w:hAnsi="Times New Roman"/>
          <w:sz w:val="24"/>
          <w:szCs w:val="24"/>
          <w:rPrChange w:id="788" w:author="Linderhof, Vincent" w:date="2016-03-04T20:50:00Z">
            <w:rPr/>
          </w:rPrChange>
        </w:rPr>
        <w:t>tandard deviation</w:t>
      </w:r>
      <w:r w:rsidR="005D1796" w:rsidRPr="00A0183E">
        <w:rPr>
          <w:rFonts w:ascii="Times New Roman" w:hAnsi="Times New Roman"/>
          <w:sz w:val="24"/>
          <w:szCs w:val="24"/>
          <w:rPrChange w:id="789" w:author="Linderhof, Vincent" w:date="2016-03-04T20:50:00Z">
            <w:rPr/>
          </w:rPrChange>
        </w:rPr>
        <w:t>s</w:t>
      </w:r>
      <w:r w:rsidR="009D3DCD" w:rsidRPr="00A0183E">
        <w:rPr>
          <w:rFonts w:ascii="Times New Roman" w:hAnsi="Times New Roman"/>
          <w:sz w:val="24"/>
          <w:szCs w:val="24"/>
          <w:rPrChange w:id="790" w:author="Linderhof, Vincent" w:date="2016-03-04T20:50:00Z">
            <w:rPr/>
          </w:rPrChange>
        </w:rPr>
        <w:t xml:space="preserve"> are </w:t>
      </w:r>
      <w:r w:rsidR="007909B4" w:rsidRPr="00A0183E">
        <w:rPr>
          <w:rFonts w:ascii="Times New Roman" w:hAnsi="Times New Roman"/>
          <w:sz w:val="24"/>
          <w:szCs w:val="24"/>
          <w:rPrChange w:id="791" w:author="Linderhof, Vincent" w:date="2016-03-04T20:50:00Z">
            <w:rPr/>
          </w:rPrChange>
        </w:rPr>
        <w:t xml:space="preserve">large </w:t>
      </w:r>
      <w:r w:rsidR="009D3DCD" w:rsidRPr="00A0183E">
        <w:rPr>
          <w:rFonts w:ascii="Times New Roman" w:hAnsi="Times New Roman"/>
          <w:sz w:val="24"/>
          <w:szCs w:val="24"/>
          <w:rPrChange w:id="792" w:author="Linderhof, Vincent" w:date="2016-03-04T20:50:00Z">
            <w:rPr/>
          </w:rPrChange>
        </w:rPr>
        <w:t xml:space="preserve">and stress the existence of </w:t>
      </w:r>
      <w:r w:rsidR="007909B4" w:rsidRPr="00A0183E">
        <w:rPr>
          <w:rFonts w:ascii="Times New Roman" w:hAnsi="Times New Roman"/>
          <w:sz w:val="24"/>
          <w:szCs w:val="24"/>
          <w:rPrChange w:id="793" w:author="Linderhof, Vincent" w:date="2016-03-04T20:50:00Z">
            <w:rPr/>
          </w:rPrChange>
        </w:rPr>
        <w:t xml:space="preserve">large </w:t>
      </w:r>
      <w:r w:rsidR="009D3DCD" w:rsidRPr="00A0183E">
        <w:rPr>
          <w:rFonts w:ascii="Times New Roman" w:hAnsi="Times New Roman"/>
          <w:sz w:val="24"/>
          <w:szCs w:val="24"/>
          <w:rPrChange w:id="794" w:author="Linderhof, Vincent" w:date="2016-03-04T20:50:00Z">
            <w:rPr/>
          </w:rPrChange>
        </w:rPr>
        <w:t>gap</w:t>
      </w:r>
      <w:r w:rsidR="007909B4" w:rsidRPr="00A0183E">
        <w:rPr>
          <w:rFonts w:ascii="Times New Roman" w:hAnsi="Times New Roman"/>
          <w:sz w:val="24"/>
          <w:szCs w:val="24"/>
          <w:rPrChange w:id="795" w:author="Linderhof, Vincent" w:date="2016-03-04T20:50:00Z">
            <w:rPr/>
          </w:rPrChange>
        </w:rPr>
        <w:t>s</w:t>
      </w:r>
      <w:r w:rsidR="009D3DCD" w:rsidRPr="00A0183E">
        <w:rPr>
          <w:rFonts w:ascii="Times New Roman" w:hAnsi="Times New Roman"/>
          <w:sz w:val="24"/>
          <w:szCs w:val="24"/>
          <w:rPrChange w:id="796" w:author="Linderhof, Vincent" w:date="2016-03-04T20:50:00Z">
            <w:rPr/>
          </w:rPrChange>
        </w:rPr>
        <w:t xml:space="preserve"> between </w:t>
      </w:r>
      <w:r w:rsidR="007909B4" w:rsidRPr="00A0183E">
        <w:rPr>
          <w:rFonts w:ascii="Times New Roman" w:hAnsi="Times New Roman"/>
          <w:sz w:val="24"/>
          <w:szCs w:val="24"/>
          <w:rPrChange w:id="797" w:author="Linderhof, Vincent" w:date="2016-03-04T20:50:00Z">
            <w:rPr/>
          </w:rPrChange>
        </w:rPr>
        <w:t xml:space="preserve">the </w:t>
      </w:r>
      <w:r w:rsidR="009D3DCD" w:rsidRPr="00A0183E">
        <w:rPr>
          <w:rFonts w:ascii="Times New Roman" w:hAnsi="Times New Roman"/>
          <w:sz w:val="24"/>
          <w:szCs w:val="24"/>
          <w:rPrChange w:id="798" w:author="Linderhof, Vincent" w:date="2016-03-04T20:50:00Z">
            <w:rPr/>
          </w:rPrChange>
        </w:rPr>
        <w:t xml:space="preserve">poorest and richest </w:t>
      </w:r>
      <w:r w:rsidR="009D3DCD" w:rsidRPr="00A0183E">
        <w:rPr>
          <w:rFonts w:ascii="Times New Roman" w:hAnsi="Times New Roman"/>
          <w:sz w:val="24"/>
          <w:szCs w:val="24"/>
          <w:rPrChange w:id="799" w:author="Linderhof, Vincent" w:date="2016-03-04T20:50:00Z">
            <w:rPr/>
          </w:rPrChange>
        </w:rPr>
        <w:lastRenderedPageBreak/>
        <w:t>households</w:t>
      </w:r>
      <w:r w:rsidRPr="00A0183E">
        <w:rPr>
          <w:rFonts w:ascii="Times New Roman" w:hAnsi="Times New Roman"/>
          <w:sz w:val="24"/>
          <w:szCs w:val="24"/>
          <w:rPrChange w:id="800" w:author="Linderhof, Vincent" w:date="2016-03-04T20:50:00Z">
            <w:rPr/>
          </w:rPrChange>
        </w:rPr>
        <w:t>.</w:t>
      </w:r>
      <w:r w:rsidR="005D1796" w:rsidRPr="00A0183E">
        <w:rPr>
          <w:rFonts w:ascii="Times New Roman" w:hAnsi="Times New Roman"/>
          <w:sz w:val="24"/>
          <w:szCs w:val="24"/>
          <w:rPrChange w:id="801" w:author="Linderhof, Vincent" w:date="2016-03-04T20:50:00Z">
            <w:rPr/>
          </w:rPrChange>
        </w:rPr>
        <w:t xml:space="preserve"> </w:t>
      </w:r>
      <w:r w:rsidR="001C6CF7" w:rsidRPr="00A0183E">
        <w:rPr>
          <w:rFonts w:ascii="Times New Roman" w:hAnsi="Times New Roman"/>
          <w:sz w:val="24"/>
          <w:szCs w:val="24"/>
          <w:rPrChange w:id="802" w:author="Linderhof, Vincent" w:date="2016-03-04T20:50:00Z">
            <w:rPr/>
          </w:rPrChange>
        </w:rPr>
        <w:t xml:space="preserve">These large differences were observed after removing outliers.  </w:t>
      </w:r>
      <w:r w:rsidR="009562E7" w:rsidRPr="00A0183E">
        <w:rPr>
          <w:rFonts w:ascii="Times New Roman" w:hAnsi="Times New Roman"/>
          <w:sz w:val="24"/>
          <w:szCs w:val="24"/>
          <w:rPrChange w:id="803" w:author="Linderhof, Vincent" w:date="2016-03-04T20:50:00Z">
            <w:rPr/>
          </w:rPrChange>
        </w:rPr>
        <w:t xml:space="preserve">But standard deviations for </w:t>
      </w:r>
      <w:r w:rsidR="00193FF8" w:rsidRPr="00A0183E">
        <w:rPr>
          <w:rFonts w:ascii="Times New Roman" w:hAnsi="Times New Roman"/>
          <w:sz w:val="24"/>
          <w:szCs w:val="24"/>
          <w:rPrChange w:id="804" w:author="Linderhof, Vincent" w:date="2016-03-04T20:50:00Z">
            <w:rPr/>
          </w:rPrChange>
        </w:rPr>
        <w:t>income</w:t>
      </w:r>
      <w:r w:rsidR="009562E7" w:rsidRPr="00A0183E">
        <w:rPr>
          <w:rFonts w:ascii="Times New Roman" w:hAnsi="Times New Roman"/>
          <w:sz w:val="24"/>
          <w:szCs w:val="24"/>
          <w:rPrChange w:id="805" w:author="Linderhof, Vincent" w:date="2016-03-04T20:50:00Z">
            <w:rPr/>
          </w:rPrChange>
        </w:rPr>
        <w:t xml:space="preserve"> and expenditures remained still significantly elevated.</w:t>
      </w:r>
    </w:p>
    <w:p w14:paraId="7FB9E471" w14:textId="77777777" w:rsidR="00430A1F" w:rsidRDefault="00430A1F" w:rsidP="00F77985">
      <w:pPr>
        <w:suppressAutoHyphens w:val="0"/>
        <w:spacing w:after="0"/>
        <w:rPr>
          <w:ins w:id="806" w:author="Linderhof, Vincent" w:date="2016-03-03T16:58:00Z"/>
          <w:rFonts w:ascii="Times New Roman" w:hAnsi="Times New Roman"/>
          <w:i/>
          <w:sz w:val="20"/>
        </w:rPr>
      </w:pPr>
      <w:ins w:id="807" w:author="Linderhof, Vincent" w:date="2016-03-03T16:58:00Z">
        <w:r>
          <w:rPr>
            <w:rFonts w:ascii="Times New Roman" w:hAnsi="Times New Roman"/>
            <w:i/>
            <w:sz w:val="20"/>
          </w:rPr>
          <w:br w:type="page"/>
        </w:r>
      </w:ins>
    </w:p>
    <w:p w14:paraId="1A588E1A" w14:textId="0326B9FE" w:rsidR="00B36E1F" w:rsidRPr="00A0183E" w:rsidRDefault="00B36E1F" w:rsidP="00F77985">
      <w:pPr>
        <w:jc w:val="both"/>
        <w:rPr>
          <w:rFonts w:ascii="Times New Roman" w:hAnsi="Times New Roman"/>
          <w:i/>
          <w:sz w:val="24"/>
          <w:szCs w:val="24"/>
          <w:rPrChange w:id="808" w:author="Linderhof, Vincent" w:date="2016-03-04T20:50:00Z">
            <w:rPr>
              <w:rFonts w:ascii="Times New Roman" w:hAnsi="Times New Roman"/>
              <w:i/>
              <w:sz w:val="20"/>
            </w:rPr>
          </w:rPrChange>
        </w:rPr>
      </w:pPr>
      <w:r w:rsidRPr="00A0183E">
        <w:rPr>
          <w:rFonts w:ascii="Times New Roman" w:hAnsi="Times New Roman"/>
          <w:i/>
          <w:sz w:val="24"/>
          <w:szCs w:val="24"/>
          <w:rPrChange w:id="809" w:author="Linderhof, Vincent" w:date="2016-03-04T20:50:00Z">
            <w:rPr>
              <w:rFonts w:ascii="Times New Roman" w:hAnsi="Times New Roman"/>
              <w:i/>
              <w:sz w:val="20"/>
            </w:rPr>
          </w:rPrChange>
        </w:rPr>
        <w:lastRenderedPageBreak/>
        <w:t xml:space="preserve">Table 1: </w:t>
      </w:r>
      <w:commentRangeStart w:id="810"/>
      <w:r w:rsidRPr="00A0183E">
        <w:rPr>
          <w:rFonts w:ascii="Times New Roman" w:hAnsi="Times New Roman"/>
          <w:i/>
          <w:sz w:val="24"/>
          <w:szCs w:val="24"/>
          <w:rPrChange w:id="811" w:author="Linderhof, Vincent" w:date="2016-03-04T20:50:00Z">
            <w:rPr>
              <w:rFonts w:ascii="Times New Roman" w:hAnsi="Times New Roman"/>
              <w:i/>
              <w:sz w:val="20"/>
            </w:rPr>
          </w:rPrChange>
        </w:rPr>
        <w:t>Variable characteristics by year</w:t>
      </w:r>
      <w:commentRangeEnd w:id="810"/>
      <w:r w:rsidR="00A94C61" w:rsidRPr="00A0183E">
        <w:rPr>
          <w:rStyle w:val="CommentReference"/>
          <w:rFonts w:ascii="Times New Roman" w:hAnsi="Times New Roman"/>
          <w:sz w:val="24"/>
          <w:szCs w:val="24"/>
          <w:rPrChange w:id="812" w:author="Linderhof, Vincent" w:date="2016-03-04T20:50:00Z">
            <w:rPr>
              <w:rStyle w:val="CommentReference"/>
            </w:rPr>
          </w:rPrChange>
        </w:rPr>
        <w:commentReference w:id="810"/>
      </w:r>
    </w:p>
    <w:tbl>
      <w:tblPr>
        <w:tblW w:w="9195" w:type="dxa"/>
        <w:tblInd w:w="93" w:type="dxa"/>
        <w:tblLook w:val="04A0" w:firstRow="1" w:lastRow="0" w:firstColumn="1" w:lastColumn="0" w:noHBand="0" w:noVBand="1"/>
        <w:tblPrChange w:id="813" w:author="Linderhof, Vincent" w:date="2016-03-03T12:22:00Z">
          <w:tblPr>
            <w:tblW w:w="8946" w:type="dxa"/>
            <w:tblInd w:w="93" w:type="dxa"/>
            <w:tblLook w:val="04A0" w:firstRow="1" w:lastRow="0" w:firstColumn="1" w:lastColumn="0" w:noHBand="0" w:noVBand="1"/>
          </w:tblPr>
        </w:tblPrChange>
      </w:tblPr>
      <w:tblGrid>
        <w:gridCol w:w="2766"/>
        <w:gridCol w:w="1055"/>
        <w:gridCol w:w="1055"/>
        <w:gridCol w:w="1055"/>
        <w:gridCol w:w="1055"/>
        <w:gridCol w:w="1356"/>
        <w:gridCol w:w="1154"/>
        <w:tblGridChange w:id="814">
          <w:tblGrid>
            <w:gridCol w:w="2766"/>
            <w:gridCol w:w="32"/>
            <w:gridCol w:w="1023"/>
            <w:gridCol w:w="26"/>
            <w:gridCol w:w="1029"/>
            <w:gridCol w:w="21"/>
            <w:gridCol w:w="1034"/>
            <w:gridCol w:w="16"/>
            <w:gridCol w:w="1039"/>
            <w:gridCol w:w="11"/>
            <w:gridCol w:w="1044"/>
            <w:gridCol w:w="6"/>
            <w:gridCol w:w="295"/>
            <w:gridCol w:w="853"/>
            <w:gridCol w:w="301"/>
          </w:tblGrid>
        </w:tblGridChange>
      </w:tblGrid>
      <w:tr w:rsidR="00664688" w:rsidRPr="00A0183E" w14:paraId="2EDC878A" w14:textId="77777777" w:rsidTr="00EF19C2">
        <w:trPr>
          <w:trHeight w:val="20"/>
          <w:trPrChange w:id="815" w:author="Linderhof, Vincent" w:date="2016-03-03T12:22:00Z">
            <w:trPr>
              <w:gridAfter w:val="0"/>
              <w:trHeight w:val="20"/>
            </w:trPr>
          </w:trPrChange>
        </w:trPr>
        <w:tc>
          <w:tcPr>
            <w:tcW w:w="2766" w:type="dxa"/>
            <w:tcBorders>
              <w:top w:val="single" w:sz="4" w:space="0" w:color="auto"/>
              <w:left w:val="nil"/>
            </w:tcBorders>
            <w:shd w:val="clear" w:color="auto" w:fill="auto"/>
            <w:noWrap/>
            <w:vAlign w:val="bottom"/>
            <w:tcPrChange w:id="816" w:author="Linderhof, Vincent" w:date="2016-03-03T12:22:00Z">
              <w:tcPr>
                <w:tcW w:w="2850" w:type="dxa"/>
                <w:gridSpan w:val="2"/>
                <w:tcBorders>
                  <w:top w:val="single" w:sz="4" w:space="0" w:color="auto"/>
                  <w:left w:val="nil"/>
                </w:tcBorders>
                <w:shd w:val="clear" w:color="auto" w:fill="auto"/>
                <w:noWrap/>
                <w:vAlign w:val="bottom"/>
              </w:tcPr>
            </w:tcPrChange>
          </w:tcPr>
          <w:p w14:paraId="59FB3A80" w14:textId="4D481C17" w:rsidR="00664688" w:rsidRPr="00A0183E" w:rsidRDefault="00664688">
            <w:pPr>
              <w:suppressAutoHyphens w:val="0"/>
              <w:spacing w:after="0"/>
              <w:rPr>
                <w:rFonts w:ascii="Times New Roman" w:eastAsia="Times New Roman" w:hAnsi="Times New Roman"/>
                <w:color w:val="000000"/>
                <w:sz w:val="24"/>
                <w:szCs w:val="24"/>
                <w:lang w:eastAsia="en-GB"/>
                <w:rPrChange w:id="817" w:author="Linderhof, Vincent" w:date="2016-03-04T20:50:00Z">
                  <w:rPr>
                    <w:rFonts w:ascii="Times New Roman" w:eastAsia="Times New Roman" w:hAnsi="Times New Roman"/>
                    <w:color w:val="000000"/>
                    <w:sz w:val="20"/>
                    <w:szCs w:val="20"/>
                    <w:lang w:eastAsia="en-GB"/>
                  </w:rPr>
                </w:rPrChange>
              </w:rPr>
              <w:pPrChange w:id="818" w:author="Linderhof, Vincent" w:date="2016-03-04T20:58:00Z">
                <w:pPr>
                  <w:suppressAutoHyphens w:val="0"/>
                  <w:spacing w:after="0" w:line="240" w:lineRule="auto"/>
                </w:pPr>
              </w:pPrChange>
            </w:pPr>
          </w:p>
        </w:tc>
        <w:tc>
          <w:tcPr>
            <w:tcW w:w="2110" w:type="dxa"/>
            <w:gridSpan w:val="2"/>
            <w:tcBorders>
              <w:top w:val="single" w:sz="4" w:space="0" w:color="auto"/>
              <w:bottom w:val="single" w:sz="4" w:space="0" w:color="auto"/>
            </w:tcBorders>
            <w:shd w:val="clear" w:color="auto" w:fill="auto"/>
            <w:noWrap/>
            <w:vAlign w:val="bottom"/>
            <w:hideMark/>
            <w:tcPrChange w:id="819"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6002641"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0" w:author="Linderhof, Vincent" w:date="2016-03-04T20:50:00Z">
                  <w:rPr>
                    <w:rFonts w:ascii="Times New Roman" w:eastAsia="Times New Roman" w:hAnsi="Times New Roman"/>
                    <w:color w:val="000000"/>
                    <w:sz w:val="20"/>
                    <w:szCs w:val="20"/>
                    <w:lang w:eastAsia="en-GB"/>
                  </w:rPr>
                </w:rPrChange>
              </w:rPr>
              <w:pPrChange w:id="821"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22" w:author="Linderhof, Vincent" w:date="2016-03-04T20:50:00Z">
                  <w:rPr>
                    <w:rFonts w:ascii="Times New Roman" w:eastAsia="Times New Roman" w:hAnsi="Times New Roman"/>
                    <w:color w:val="000000"/>
                    <w:sz w:val="20"/>
                    <w:szCs w:val="20"/>
                    <w:lang w:eastAsia="en-GB"/>
                  </w:rPr>
                </w:rPrChange>
              </w:rPr>
              <w:t>2009/2010</w:t>
            </w:r>
          </w:p>
        </w:tc>
        <w:tc>
          <w:tcPr>
            <w:tcW w:w="2110" w:type="dxa"/>
            <w:gridSpan w:val="2"/>
            <w:tcBorders>
              <w:top w:val="single" w:sz="4" w:space="0" w:color="auto"/>
              <w:bottom w:val="single" w:sz="4" w:space="0" w:color="auto"/>
            </w:tcBorders>
            <w:shd w:val="clear" w:color="auto" w:fill="auto"/>
            <w:noWrap/>
            <w:vAlign w:val="bottom"/>
            <w:hideMark/>
            <w:tcPrChange w:id="823"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EC858B8"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4" w:author="Linderhof, Vincent" w:date="2016-03-04T20:50:00Z">
                  <w:rPr>
                    <w:rFonts w:ascii="Times New Roman" w:eastAsia="Times New Roman" w:hAnsi="Times New Roman"/>
                    <w:color w:val="000000"/>
                    <w:sz w:val="20"/>
                    <w:szCs w:val="20"/>
                    <w:lang w:eastAsia="en-GB"/>
                  </w:rPr>
                </w:rPrChange>
              </w:rPr>
              <w:pPrChange w:id="825"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26" w:author="Linderhof, Vincent" w:date="2016-03-04T20:50:00Z">
                  <w:rPr>
                    <w:rFonts w:ascii="Times New Roman" w:eastAsia="Times New Roman" w:hAnsi="Times New Roman"/>
                    <w:color w:val="000000"/>
                    <w:sz w:val="20"/>
                    <w:szCs w:val="20"/>
                    <w:lang w:eastAsia="en-GB"/>
                  </w:rPr>
                </w:rPrChange>
              </w:rPr>
              <w:t>2010/2011</w:t>
            </w:r>
          </w:p>
        </w:tc>
        <w:tc>
          <w:tcPr>
            <w:tcW w:w="2209" w:type="dxa"/>
            <w:gridSpan w:val="2"/>
            <w:tcBorders>
              <w:top w:val="single" w:sz="4" w:space="0" w:color="auto"/>
              <w:bottom w:val="single" w:sz="4" w:space="0" w:color="auto"/>
              <w:right w:val="nil"/>
            </w:tcBorders>
            <w:shd w:val="clear" w:color="auto" w:fill="auto"/>
            <w:noWrap/>
            <w:vAlign w:val="bottom"/>
            <w:hideMark/>
            <w:tcPrChange w:id="827" w:author="Linderhof, Vincent" w:date="2016-03-03T12:22:00Z">
              <w:tcPr>
                <w:tcW w:w="2032" w:type="dxa"/>
                <w:gridSpan w:val="4"/>
                <w:tcBorders>
                  <w:top w:val="single" w:sz="4" w:space="0" w:color="auto"/>
                  <w:bottom w:val="single" w:sz="4" w:space="0" w:color="auto"/>
                  <w:right w:val="nil"/>
                </w:tcBorders>
                <w:shd w:val="clear" w:color="auto" w:fill="auto"/>
                <w:noWrap/>
                <w:vAlign w:val="bottom"/>
                <w:hideMark/>
              </w:tcPr>
            </w:tcPrChange>
          </w:tcPr>
          <w:p w14:paraId="07003AC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8" w:author="Linderhof, Vincent" w:date="2016-03-04T20:50:00Z">
                  <w:rPr>
                    <w:rFonts w:ascii="Times New Roman" w:eastAsia="Times New Roman" w:hAnsi="Times New Roman"/>
                    <w:color w:val="000000"/>
                    <w:sz w:val="20"/>
                    <w:szCs w:val="20"/>
                    <w:lang w:eastAsia="en-GB"/>
                  </w:rPr>
                </w:rPrChange>
              </w:rPr>
              <w:pPrChange w:id="82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30" w:author="Linderhof, Vincent" w:date="2016-03-04T20:50:00Z">
                  <w:rPr>
                    <w:rFonts w:ascii="Times New Roman" w:eastAsia="Times New Roman" w:hAnsi="Times New Roman"/>
                    <w:color w:val="000000"/>
                    <w:sz w:val="20"/>
                    <w:szCs w:val="20"/>
                    <w:lang w:eastAsia="en-GB"/>
                  </w:rPr>
                </w:rPrChange>
              </w:rPr>
              <w:t>2011/2012</w:t>
            </w:r>
          </w:p>
        </w:tc>
      </w:tr>
      <w:tr w:rsidR="00664688" w:rsidRPr="00A0183E" w14:paraId="55E8E85F" w14:textId="77777777" w:rsidTr="00EF19C2">
        <w:trPr>
          <w:trHeight w:val="20"/>
          <w:trPrChange w:id="831" w:author="Linderhof, Vincent" w:date="2016-03-03T12:22:00Z">
            <w:trPr>
              <w:gridAfter w:val="0"/>
              <w:trHeight w:val="20"/>
            </w:trPr>
          </w:trPrChange>
        </w:trPr>
        <w:tc>
          <w:tcPr>
            <w:tcW w:w="2766" w:type="dxa"/>
            <w:tcBorders>
              <w:left w:val="nil"/>
              <w:bottom w:val="single" w:sz="4" w:space="0" w:color="auto"/>
              <w:right w:val="nil"/>
            </w:tcBorders>
            <w:shd w:val="clear" w:color="auto" w:fill="auto"/>
            <w:noWrap/>
            <w:vAlign w:val="bottom"/>
            <w:hideMark/>
            <w:tcPrChange w:id="832" w:author="Linderhof, Vincent" w:date="2016-03-03T12:22:00Z">
              <w:tcPr>
                <w:tcW w:w="2850" w:type="dxa"/>
                <w:gridSpan w:val="2"/>
                <w:tcBorders>
                  <w:left w:val="nil"/>
                  <w:bottom w:val="single" w:sz="4" w:space="0" w:color="auto"/>
                  <w:right w:val="nil"/>
                </w:tcBorders>
                <w:shd w:val="clear" w:color="auto" w:fill="auto"/>
                <w:noWrap/>
                <w:vAlign w:val="bottom"/>
                <w:hideMark/>
              </w:tcPr>
            </w:tcPrChange>
          </w:tcPr>
          <w:p w14:paraId="5D489465" w14:textId="626A7A37" w:rsidR="00664688" w:rsidRPr="00A0183E" w:rsidRDefault="00664688">
            <w:pPr>
              <w:suppressAutoHyphens w:val="0"/>
              <w:spacing w:after="0"/>
              <w:rPr>
                <w:rFonts w:ascii="Times New Roman" w:eastAsia="Times New Roman" w:hAnsi="Times New Roman"/>
                <w:color w:val="000000"/>
                <w:sz w:val="24"/>
                <w:szCs w:val="24"/>
                <w:lang w:eastAsia="en-GB"/>
                <w:rPrChange w:id="833" w:author="Linderhof, Vincent" w:date="2016-03-04T20:50:00Z">
                  <w:rPr>
                    <w:rFonts w:ascii="Times New Roman" w:eastAsia="Times New Roman" w:hAnsi="Times New Roman"/>
                    <w:color w:val="000000"/>
                    <w:sz w:val="20"/>
                    <w:szCs w:val="20"/>
                    <w:lang w:eastAsia="en-GB"/>
                  </w:rPr>
                </w:rPrChange>
              </w:rPr>
              <w:pPrChange w:id="834" w:author="Linderhof, Vincent" w:date="2016-03-04T20:58:00Z">
                <w:pPr>
                  <w:suppressAutoHyphens w:val="0"/>
                  <w:spacing w:after="0" w:line="240" w:lineRule="auto"/>
                </w:pPr>
              </w:pPrChange>
            </w:pPr>
            <w:r w:rsidRPr="00A0183E">
              <w:rPr>
                <w:rFonts w:ascii="Times New Roman" w:eastAsia="Times New Roman" w:hAnsi="Times New Roman"/>
                <w:color w:val="000000"/>
                <w:sz w:val="24"/>
                <w:szCs w:val="24"/>
                <w:lang w:eastAsia="en-GB"/>
                <w:rPrChange w:id="835" w:author="Linderhof, Vincent" w:date="2016-03-04T20:50:00Z">
                  <w:rPr>
                    <w:rFonts w:ascii="Times New Roman" w:eastAsia="Times New Roman" w:hAnsi="Times New Roman"/>
                    <w:color w:val="000000"/>
                    <w:sz w:val="20"/>
                    <w:szCs w:val="20"/>
                    <w:lang w:eastAsia="en-GB"/>
                  </w:rPr>
                </w:rPrChange>
              </w:rPr>
              <w:t>Characteristics</w:t>
            </w:r>
          </w:p>
        </w:tc>
        <w:tc>
          <w:tcPr>
            <w:tcW w:w="1055" w:type="dxa"/>
            <w:tcBorders>
              <w:top w:val="single" w:sz="4" w:space="0" w:color="auto"/>
              <w:left w:val="nil"/>
              <w:bottom w:val="single" w:sz="4" w:space="0" w:color="auto"/>
              <w:right w:val="nil"/>
            </w:tcBorders>
            <w:shd w:val="clear" w:color="auto" w:fill="auto"/>
            <w:noWrap/>
            <w:vAlign w:val="bottom"/>
            <w:hideMark/>
            <w:tcPrChange w:id="836"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4471C9AC"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37" w:author="Linderhof, Vincent" w:date="2016-03-04T20:50:00Z">
                  <w:rPr>
                    <w:rFonts w:ascii="Times New Roman" w:eastAsia="Times New Roman" w:hAnsi="Times New Roman"/>
                    <w:color w:val="000000"/>
                    <w:sz w:val="20"/>
                    <w:szCs w:val="20"/>
                    <w:lang w:eastAsia="en-GB"/>
                  </w:rPr>
                </w:rPrChange>
              </w:rPr>
              <w:pPrChange w:id="838"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39"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40"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5C52A34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1" w:author="Linderhof, Vincent" w:date="2016-03-04T20:50:00Z">
                  <w:rPr>
                    <w:rFonts w:ascii="Times New Roman" w:eastAsia="Times New Roman" w:hAnsi="Times New Roman"/>
                    <w:color w:val="000000"/>
                    <w:sz w:val="20"/>
                    <w:szCs w:val="20"/>
                    <w:lang w:eastAsia="en-GB"/>
                  </w:rPr>
                </w:rPrChange>
              </w:rPr>
              <w:pPrChange w:id="842"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43"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844"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694F965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5" w:author="Linderhof, Vincent" w:date="2016-03-04T20:50:00Z">
                  <w:rPr>
                    <w:rFonts w:ascii="Times New Roman" w:eastAsia="Times New Roman" w:hAnsi="Times New Roman"/>
                    <w:color w:val="000000"/>
                    <w:sz w:val="20"/>
                    <w:szCs w:val="20"/>
                    <w:lang w:eastAsia="en-GB"/>
                  </w:rPr>
                </w:rPrChange>
              </w:rPr>
              <w:pPrChange w:id="84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47"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48"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D4676FF"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9" w:author="Linderhof, Vincent" w:date="2016-03-04T20:50:00Z">
                  <w:rPr>
                    <w:rFonts w:ascii="Times New Roman" w:eastAsia="Times New Roman" w:hAnsi="Times New Roman"/>
                    <w:color w:val="000000"/>
                    <w:sz w:val="20"/>
                    <w:szCs w:val="20"/>
                    <w:lang w:eastAsia="en-GB"/>
                  </w:rPr>
                </w:rPrChange>
              </w:rPr>
              <w:pPrChange w:id="850"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1"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852"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034FD8C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53" w:author="Linderhof, Vincent" w:date="2016-03-04T20:50:00Z">
                  <w:rPr>
                    <w:rFonts w:ascii="Times New Roman" w:eastAsia="Times New Roman" w:hAnsi="Times New Roman"/>
                    <w:color w:val="000000"/>
                    <w:sz w:val="20"/>
                    <w:szCs w:val="20"/>
                    <w:lang w:eastAsia="en-GB"/>
                  </w:rPr>
                </w:rPrChange>
              </w:rPr>
              <w:pPrChange w:id="854"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5" w:author="Linderhof, Vincent" w:date="2016-03-04T20:50:00Z">
                  <w:rPr>
                    <w:rFonts w:ascii="Times New Roman" w:eastAsia="Times New Roman" w:hAnsi="Times New Roman"/>
                    <w:color w:val="000000"/>
                    <w:sz w:val="20"/>
                    <w:szCs w:val="20"/>
                    <w:lang w:eastAsia="en-GB"/>
                  </w:rPr>
                </w:rPrChange>
              </w:rPr>
              <w:t>mean</w:t>
            </w:r>
          </w:p>
        </w:tc>
        <w:tc>
          <w:tcPr>
            <w:tcW w:w="1154" w:type="dxa"/>
            <w:tcBorders>
              <w:top w:val="single" w:sz="4" w:space="0" w:color="auto"/>
              <w:left w:val="nil"/>
              <w:bottom w:val="single" w:sz="4" w:space="0" w:color="auto"/>
              <w:right w:val="nil"/>
            </w:tcBorders>
            <w:shd w:val="clear" w:color="auto" w:fill="auto"/>
            <w:noWrap/>
            <w:vAlign w:val="bottom"/>
            <w:hideMark/>
            <w:tcPrChange w:id="856"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93AF58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57" w:author="Linderhof, Vincent" w:date="2016-03-04T20:50:00Z">
                  <w:rPr>
                    <w:rFonts w:ascii="Times New Roman" w:eastAsia="Times New Roman" w:hAnsi="Times New Roman"/>
                    <w:color w:val="000000"/>
                    <w:sz w:val="20"/>
                    <w:szCs w:val="20"/>
                    <w:lang w:eastAsia="en-GB"/>
                  </w:rPr>
                </w:rPrChange>
              </w:rPr>
              <w:pPrChange w:id="858"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9" w:author="Linderhof, Vincent" w:date="2016-03-04T20:50:00Z">
                  <w:rPr>
                    <w:rFonts w:ascii="Times New Roman" w:eastAsia="Times New Roman" w:hAnsi="Times New Roman"/>
                    <w:color w:val="000000"/>
                    <w:sz w:val="20"/>
                    <w:szCs w:val="20"/>
                    <w:lang w:eastAsia="en-GB"/>
                  </w:rPr>
                </w:rPrChange>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7B5639" w:rsidRPr="00A0183E" w14:paraId="150696BE" w14:textId="77777777" w:rsidTr="0092575F">
        <w:trPr>
          <w:trHeight w:val="20"/>
        </w:trPr>
        <w:tc>
          <w:tcPr>
            <w:tcW w:w="2766" w:type="dxa"/>
            <w:tcBorders>
              <w:top w:val="nil"/>
              <w:left w:val="nil"/>
              <w:bottom w:val="nil"/>
              <w:right w:val="nil"/>
            </w:tcBorders>
            <w:shd w:val="clear" w:color="auto" w:fill="auto"/>
            <w:noWrap/>
            <w:vAlign w:val="bottom"/>
            <w:hideMark/>
          </w:tcPr>
          <w:p w14:paraId="0C3E45A0" w14:textId="77777777" w:rsidR="007B5639" w:rsidRPr="00E05337" w:rsidRDefault="007B5639" w:rsidP="0092575F">
            <w:pPr>
              <w:suppressAutoHyphens w:val="0"/>
              <w:spacing w:after="0"/>
              <w:rPr>
                <w:moveTo w:id="860" w:author="Linderhof, Vincent" w:date="2016-03-06T14:46:00Z"/>
                <w:rFonts w:ascii="Times New Roman" w:eastAsia="Times New Roman" w:hAnsi="Times New Roman"/>
                <w:color w:val="000000"/>
                <w:sz w:val="24"/>
                <w:szCs w:val="24"/>
                <w:lang w:eastAsia="en-GB"/>
              </w:rPr>
            </w:pPr>
            <w:moveToRangeStart w:id="861" w:author="Linderhof, Vincent" w:date="2016-03-06T14:46:00Z" w:name="move445038889"/>
            <w:moveTo w:id="862" w:author="Linderhof, Vincent" w:date="2016-03-06T14:46:00Z">
              <w:r w:rsidRPr="00E05337">
                <w:rPr>
                  <w:rFonts w:ascii="Times New Roman" w:eastAsia="Times New Roman" w:hAnsi="Times New Roman"/>
                  <w:color w:val="000000"/>
                  <w:sz w:val="24"/>
                  <w:szCs w:val="24"/>
                  <w:lang w:eastAsia="en-GB"/>
                </w:rPr>
                <w:t>DDS</w:t>
              </w:r>
            </w:moveTo>
          </w:p>
        </w:tc>
        <w:tc>
          <w:tcPr>
            <w:tcW w:w="1055" w:type="dxa"/>
            <w:tcBorders>
              <w:top w:val="nil"/>
              <w:left w:val="nil"/>
              <w:bottom w:val="nil"/>
              <w:right w:val="nil"/>
            </w:tcBorders>
            <w:shd w:val="clear" w:color="auto" w:fill="auto"/>
            <w:noWrap/>
            <w:vAlign w:val="bottom"/>
            <w:hideMark/>
          </w:tcPr>
          <w:p w14:paraId="4C01C711" w14:textId="77777777" w:rsidR="007B5639" w:rsidRPr="00E05337" w:rsidRDefault="007B5639" w:rsidP="0092575F">
            <w:pPr>
              <w:suppressAutoHyphens w:val="0"/>
              <w:spacing w:after="0"/>
              <w:jc w:val="right"/>
              <w:rPr>
                <w:moveTo w:id="863" w:author="Linderhof, Vincent" w:date="2016-03-06T14:46:00Z"/>
                <w:rFonts w:ascii="Times New Roman" w:eastAsia="Times New Roman" w:hAnsi="Times New Roman"/>
                <w:color w:val="000000"/>
                <w:sz w:val="24"/>
                <w:szCs w:val="24"/>
                <w:lang w:eastAsia="en-GB"/>
              </w:rPr>
            </w:pPr>
            <w:moveTo w:id="864" w:author="Linderhof, Vincent" w:date="2016-03-06T14:46:00Z">
              <w:r w:rsidRPr="00E05337">
                <w:rPr>
                  <w:rFonts w:ascii="Times New Roman" w:eastAsia="Times New Roman" w:hAnsi="Times New Roman"/>
                  <w:color w:val="000000"/>
                  <w:sz w:val="24"/>
                  <w:szCs w:val="24"/>
                  <w:lang w:eastAsia="en-GB"/>
                </w:rPr>
                <w:t>7.35</w:t>
              </w:r>
            </w:moveTo>
          </w:p>
        </w:tc>
        <w:tc>
          <w:tcPr>
            <w:tcW w:w="1055" w:type="dxa"/>
            <w:tcBorders>
              <w:top w:val="nil"/>
              <w:left w:val="nil"/>
              <w:bottom w:val="nil"/>
              <w:right w:val="nil"/>
            </w:tcBorders>
            <w:shd w:val="clear" w:color="auto" w:fill="auto"/>
            <w:noWrap/>
            <w:vAlign w:val="bottom"/>
            <w:hideMark/>
          </w:tcPr>
          <w:p w14:paraId="7B3EBD00" w14:textId="77777777" w:rsidR="007B5639" w:rsidRPr="00E05337" w:rsidRDefault="007B5639" w:rsidP="0092575F">
            <w:pPr>
              <w:suppressAutoHyphens w:val="0"/>
              <w:spacing w:after="0"/>
              <w:jc w:val="right"/>
              <w:rPr>
                <w:moveTo w:id="865" w:author="Linderhof, Vincent" w:date="2016-03-06T14:46:00Z"/>
                <w:rFonts w:ascii="Times New Roman" w:eastAsia="Times New Roman" w:hAnsi="Times New Roman"/>
                <w:color w:val="000000"/>
                <w:sz w:val="24"/>
                <w:szCs w:val="24"/>
                <w:lang w:eastAsia="en-GB"/>
              </w:rPr>
            </w:pPr>
            <w:moveTo w:id="866" w:author="Linderhof, Vincent" w:date="2016-03-06T14:46:00Z">
              <w:r w:rsidRPr="00E05337">
                <w:rPr>
                  <w:rFonts w:ascii="Times New Roman" w:eastAsia="Times New Roman" w:hAnsi="Times New Roman"/>
                  <w:color w:val="000000"/>
                  <w:sz w:val="24"/>
                  <w:szCs w:val="24"/>
                  <w:lang w:eastAsia="en-GB"/>
                </w:rPr>
                <w:t>1.97</w:t>
              </w:r>
            </w:moveTo>
          </w:p>
        </w:tc>
        <w:tc>
          <w:tcPr>
            <w:tcW w:w="1055" w:type="dxa"/>
            <w:tcBorders>
              <w:top w:val="nil"/>
              <w:left w:val="nil"/>
              <w:bottom w:val="nil"/>
              <w:right w:val="nil"/>
            </w:tcBorders>
            <w:shd w:val="clear" w:color="auto" w:fill="auto"/>
            <w:noWrap/>
            <w:vAlign w:val="bottom"/>
            <w:hideMark/>
          </w:tcPr>
          <w:p w14:paraId="30E5A36F" w14:textId="77777777" w:rsidR="007B5639" w:rsidRPr="00E05337" w:rsidRDefault="007B5639" w:rsidP="0092575F">
            <w:pPr>
              <w:suppressAutoHyphens w:val="0"/>
              <w:spacing w:after="0"/>
              <w:jc w:val="right"/>
              <w:rPr>
                <w:moveTo w:id="867" w:author="Linderhof, Vincent" w:date="2016-03-06T14:46:00Z"/>
                <w:rFonts w:ascii="Times New Roman" w:eastAsia="Times New Roman" w:hAnsi="Times New Roman"/>
                <w:color w:val="000000"/>
                <w:sz w:val="24"/>
                <w:szCs w:val="24"/>
                <w:lang w:eastAsia="en-GB"/>
              </w:rPr>
            </w:pPr>
            <w:moveTo w:id="868" w:author="Linderhof, Vincent" w:date="2016-03-06T14:46:00Z">
              <w:r w:rsidRPr="00E05337">
                <w:rPr>
                  <w:rFonts w:ascii="Times New Roman" w:eastAsia="Times New Roman" w:hAnsi="Times New Roman"/>
                  <w:color w:val="000000"/>
                  <w:sz w:val="24"/>
                  <w:szCs w:val="24"/>
                  <w:lang w:eastAsia="en-GB"/>
                </w:rPr>
                <w:t>7.33</w:t>
              </w:r>
            </w:moveTo>
          </w:p>
        </w:tc>
        <w:tc>
          <w:tcPr>
            <w:tcW w:w="1055" w:type="dxa"/>
            <w:tcBorders>
              <w:top w:val="nil"/>
              <w:left w:val="nil"/>
              <w:bottom w:val="nil"/>
              <w:right w:val="nil"/>
            </w:tcBorders>
            <w:shd w:val="clear" w:color="auto" w:fill="auto"/>
            <w:noWrap/>
            <w:vAlign w:val="bottom"/>
            <w:hideMark/>
          </w:tcPr>
          <w:p w14:paraId="74BBAB85" w14:textId="77777777" w:rsidR="007B5639" w:rsidRPr="00E05337" w:rsidRDefault="007B5639" w:rsidP="0092575F">
            <w:pPr>
              <w:suppressAutoHyphens w:val="0"/>
              <w:spacing w:after="0"/>
              <w:jc w:val="right"/>
              <w:rPr>
                <w:moveTo w:id="869" w:author="Linderhof, Vincent" w:date="2016-03-06T14:46:00Z"/>
                <w:rFonts w:ascii="Times New Roman" w:eastAsia="Times New Roman" w:hAnsi="Times New Roman"/>
                <w:color w:val="000000"/>
                <w:sz w:val="24"/>
                <w:szCs w:val="24"/>
                <w:lang w:eastAsia="en-GB"/>
              </w:rPr>
            </w:pPr>
            <w:moveTo w:id="870" w:author="Linderhof, Vincent" w:date="2016-03-06T14:46:00Z">
              <w:r w:rsidRPr="00E05337">
                <w:rPr>
                  <w:rFonts w:ascii="Times New Roman" w:eastAsia="Times New Roman" w:hAnsi="Times New Roman"/>
                  <w:color w:val="000000"/>
                  <w:sz w:val="24"/>
                  <w:szCs w:val="24"/>
                  <w:lang w:eastAsia="en-GB"/>
                </w:rPr>
                <w:t>2.04</w:t>
              </w:r>
            </w:moveTo>
          </w:p>
        </w:tc>
        <w:tc>
          <w:tcPr>
            <w:tcW w:w="1055" w:type="dxa"/>
            <w:tcBorders>
              <w:top w:val="nil"/>
              <w:left w:val="nil"/>
              <w:bottom w:val="nil"/>
              <w:right w:val="nil"/>
            </w:tcBorders>
            <w:shd w:val="clear" w:color="auto" w:fill="auto"/>
            <w:noWrap/>
            <w:vAlign w:val="bottom"/>
            <w:hideMark/>
          </w:tcPr>
          <w:p w14:paraId="5EAFF11F" w14:textId="77777777" w:rsidR="007B5639" w:rsidRPr="00E05337" w:rsidRDefault="007B5639" w:rsidP="0092575F">
            <w:pPr>
              <w:suppressAutoHyphens w:val="0"/>
              <w:spacing w:after="0"/>
              <w:jc w:val="right"/>
              <w:rPr>
                <w:moveTo w:id="871" w:author="Linderhof, Vincent" w:date="2016-03-06T14:46:00Z"/>
                <w:rFonts w:ascii="Times New Roman" w:eastAsia="Times New Roman" w:hAnsi="Times New Roman"/>
                <w:color w:val="000000"/>
                <w:sz w:val="24"/>
                <w:szCs w:val="24"/>
                <w:lang w:eastAsia="en-GB"/>
              </w:rPr>
            </w:pPr>
            <w:moveTo w:id="872" w:author="Linderhof, Vincent" w:date="2016-03-06T14:46:00Z">
              <w:r w:rsidRPr="00E05337">
                <w:rPr>
                  <w:rFonts w:ascii="Times New Roman" w:eastAsia="Times New Roman" w:hAnsi="Times New Roman"/>
                  <w:color w:val="000000"/>
                  <w:sz w:val="24"/>
                  <w:szCs w:val="24"/>
                  <w:lang w:eastAsia="en-GB"/>
                </w:rPr>
                <w:t>7.48</w:t>
              </w:r>
            </w:moveTo>
          </w:p>
        </w:tc>
        <w:tc>
          <w:tcPr>
            <w:tcW w:w="1154" w:type="dxa"/>
            <w:tcBorders>
              <w:top w:val="nil"/>
              <w:left w:val="nil"/>
              <w:bottom w:val="nil"/>
              <w:right w:val="nil"/>
            </w:tcBorders>
            <w:shd w:val="clear" w:color="auto" w:fill="auto"/>
            <w:noWrap/>
            <w:vAlign w:val="bottom"/>
            <w:hideMark/>
          </w:tcPr>
          <w:p w14:paraId="1EC20A01" w14:textId="77777777" w:rsidR="007B5639" w:rsidRPr="00E05337" w:rsidRDefault="007B5639" w:rsidP="0092575F">
            <w:pPr>
              <w:suppressAutoHyphens w:val="0"/>
              <w:spacing w:after="0"/>
              <w:jc w:val="right"/>
              <w:rPr>
                <w:moveTo w:id="873" w:author="Linderhof, Vincent" w:date="2016-03-06T14:46:00Z"/>
                <w:rFonts w:ascii="Times New Roman" w:eastAsia="Times New Roman" w:hAnsi="Times New Roman"/>
                <w:color w:val="000000"/>
                <w:sz w:val="24"/>
                <w:szCs w:val="24"/>
                <w:lang w:eastAsia="en-GB"/>
              </w:rPr>
            </w:pPr>
            <w:moveTo w:id="874" w:author="Linderhof, Vincent" w:date="2016-03-06T14:46:00Z">
              <w:r w:rsidRPr="00E05337">
                <w:rPr>
                  <w:rFonts w:ascii="Times New Roman" w:eastAsia="Times New Roman" w:hAnsi="Times New Roman"/>
                  <w:color w:val="000000"/>
                  <w:sz w:val="24"/>
                  <w:szCs w:val="24"/>
                  <w:lang w:eastAsia="en-GB"/>
                </w:rPr>
                <w:t>2.05</w:t>
              </w:r>
            </w:moveTo>
          </w:p>
        </w:tc>
      </w:tr>
      <w:moveToRangeEnd w:id="861"/>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rsidDel="007B5639" w14:paraId="0A280D60" w14:textId="0F7EBDA6" w:rsidTr="00E05337">
        <w:trPr>
          <w:trHeight w:val="20"/>
        </w:trPr>
        <w:tc>
          <w:tcPr>
            <w:tcW w:w="2766" w:type="dxa"/>
            <w:tcBorders>
              <w:top w:val="nil"/>
              <w:left w:val="nil"/>
              <w:bottom w:val="nil"/>
              <w:right w:val="nil"/>
            </w:tcBorders>
            <w:shd w:val="clear" w:color="auto" w:fill="auto"/>
            <w:noWrap/>
            <w:vAlign w:val="bottom"/>
            <w:hideMark/>
          </w:tcPr>
          <w:p w14:paraId="1BF636CC" w14:textId="41F041F3" w:rsidR="00A51CD1" w:rsidRPr="00E05337" w:rsidDel="007B5639" w:rsidRDefault="00A51CD1" w:rsidP="00E05337">
            <w:pPr>
              <w:suppressAutoHyphens w:val="0"/>
              <w:spacing w:after="0"/>
              <w:rPr>
                <w:moveFrom w:id="875" w:author="Linderhof, Vincent" w:date="2016-03-06T14:46:00Z"/>
                <w:rFonts w:ascii="Times New Roman" w:eastAsia="Times New Roman" w:hAnsi="Times New Roman"/>
                <w:color w:val="000000"/>
                <w:sz w:val="24"/>
                <w:szCs w:val="24"/>
                <w:lang w:eastAsia="en-GB"/>
              </w:rPr>
            </w:pPr>
            <w:moveFromRangeStart w:id="876" w:author="Linderhof, Vincent" w:date="2016-03-06T14:46:00Z" w:name="move445038889"/>
            <w:moveFrom w:id="877" w:author="Linderhof, Vincent" w:date="2016-03-06T14:46:00Z">
              <w:r w:rsidRPr="00E05337" w:rsidDel="007B5639">
                <w:rPr>
                  <w:rFonts w:ascii="Times New Roman" w:eastAsia="Times New Roman" w:hAnsi="Times New Roman"/>
                  <w:color w:val="000000"/>
                  <w:sz w:val="24"/>
                  <w:szCs w:val="24"/>
                  <w:lang w:eastAsia="en-GB"/>
                </w:rPr>
                <w:t>DDS</w:t>
              </w:r>
            </w:moveFrom>
          </w:p>
        </w:tc>
        <w:tc>
          <w:tcPr>
            <w:tcW w:w="1055" w:type="dxa"/>
            <w:tcBorders>
              <w:top w:val="nil"/>
              <w:left w:val="nil"/>
              <w:bottom w:val="nil"/>
              <w:right w:val="nil"/>
            </w:tcBorders>
            <w:shd w:val="clear" w:color="auto" w:fill="auto"/>
            <w:noWrap/>
            <w:vAlign w:val="bottom"/>
            <w:hideMark/>
          </w:tcPr>
          <w:p w14:paraId="4FA0F8A4" w14:textId="391EE59D" w:rsidR="00A51CD1" w:rsidRPr="00E05337" w:rsidDel="007B5639" w:rsidRDefault="00A51CD1" w:rsidP="00E05337">
            <w:pPr>
              <w:suppressAutoHyphens w:val="0"/>
              <w:spacing w:after="0"/>
              <w:jc w:val="right"/>
              <w:rPr>
                <w:moveFrom w:id="878" w:author="Linderhof, Vincent" w:date="2016-03-06T14:46:00Z"/>
                <w:rFonts w:ascii="Times New Roman" w:eastAsia="Times New Roman" w:hAnsi="Times New Roman"/>
                <w:color w:val="000000"/>
                <w:sz w:val="24"/>
                <w:szCs w:val="24"/>
                <w:lang w:eastAsia="en-GB"/>
              </w:rPr>
            </w:pPr>
            <w:moveFrom w:id="879" w:author="Linderhof, Vincent" w:date="2016-03-06T14:46:00Z">
              <w:r w:rsidRPr="00E05337" w:rsidDel="007B5639">
                <w:rPr>
                  <w:rFonts w:ascii="Times New Roman" w:eastAsia="Times New Roman" w:hAnsi="Times New Roman"/>
                  <w:color w:val="000000"/>
                  <w:sz w:val="24"/>
                  <w:szCs w:val="24"/>
                  <w:lang w:eastAsia="en-GB"/>
                </w:rPr>
                <w:t>7.35</w:t>
              </w:r>
            </w:moveFrom>
          </w:p>
        </w:tc>
        <w:tc>
          <w:tcPr>
            <w:tcW w:w="1055" w:type="dxa"/>
            <w:tcBorders>
              <w:top w:val="nil"/>
              <w:left w:val="nil"/>
              <w:bottom w:val="nil"/>
              <w:right w:val="nil"/>
            </w:tcBorders>
            <w:shd w:val="clear" w:color="auto" w:fill="auto"/>
            <w:noWrap/>
            <w:vAlign w:val="bottom"/>
            <w:hideMark/>
          </w:tcPr>
          <w:p w14:paraId="6D6F7ED2" w14:textId="715B85CF" w:rsidR="00A51CD1" w:rsidRPr="00E05337" w:rsidDel="007B5639" w:rsidRDefault="00A51CD1" w:rsidP="00E05337">
            <w:pPr>
              <w:suppressAutoHyphens w:val="0"/>
              <w:spacing w:after="0"/>
              <w:jc w:val="right"/>
              <w:rPr>
                <w:moveFrom w:id="880" w:author="Linderhof, Vincent" w:date="2016-03-06T14:46:00Z"/>
                <w:rFonts w:ascii="Times New Roman" w:eastAsia="Times New Roman" w:hAnsi="Times New Roman"/>
                <w:color w:val="000000"/>
                <w:sz w:val="24"/>
                <w:szCs w:val="24"/>
                <w:lang w:eastAsia="en-GB"/>
              </w:rPr>
            </w:pPr>
            <w:moveFrom w:id="881" w:author="Linderhof, Vincent" w:date="2016-03-06T14:46:00Z">
              <w:r w:rsidRPr="00E05337" w:rsidDel="007B5639">
                <w:rPr>
                  <w:rFonts w:ascii="Times New Roman" w:eastAsia="Times New Roman" w:hAnsi="Times New Roman"/>
                  <w:color w:val="000000"/>
                  <w:sz w:val="24"/>
                  <w:szCs w:val="24"/>
                  <w:lang w:eastAsia="en-GB"/>
                </w:rPr>
                <w:t>1.97</w:t>
              </w:r>
            </w:moveFrom>
          </w:p>
        </w:tc>
        <w:tc>
          <w:tcPr>
            <w:tcW w:w="1055" w:type="dxa"/>
            <w:tcBorders>
              <w:top w:val="nil"/>
              <w:left w:val="nil"/>
              <w:bottom w:val="nil"/>
              <w:right w:val="nil"/>
            </w:tcBorders>
            <w:shd w:val="clear" w:color="auto" w:fill="auto"/>
            <w:noWrap/>
            <w:vAlign w:val="bottom"/>
            <w:hideMark/>
          </w:tcPr>
          <w:p w14:paraId="696136EC" w14:textId="5F2944DE" w:rsidR="00A51CD1" w:rsidRPr="00E05337" w:rsidDel="007B5639" w:rsidRDefault="00A51CD1" w:rsidP="00E05337">
            <w:pPr>
              <w:suppressAutoHyphens w:val="0"/>
              <w:spacing w:after="0"/>
              <w:jc w:val="right"/>
              <w:rPr>
                <w:moveFrom w:id="882" w:author="Linderhof, Vincent" w:date="2016-03-06T14:46:00Z"/>
                <w:rFonts w:ascii="Times New Roman" w:eastAsia="Times New Roman" w:hAnsi="Times New Roman"/>
                <w:color w:val="000000"/>
                <w:sz w:val="24"/>
                <w:szCs w:val="24"/>
                <w:lang w:eastAsia="en-GB"/>
              </w:rPr>
            </w:pPr>
            <w:moveFrom w:id="883" w:author="Linderhof, Vincent" w:date="2016-03-06T14:46:00Z">
              <w:r w:rsidRPr="00E05337" w:rsidDel="007B5639">
                <w:rPr>
                  <w:rFonts w:ascii="Times New Roman" w:eastAsia="Times New Roman" w:hAnsi="Times New Roman"/>
                  <w:color w:val="000000"/>
                  <w:sz w:val="24"/>
                  <w:szCs w:val="24"/>
                  <w:lang w:eastAsia="en-GB"/>
                </w:rPr>
                <w:t>7.33</w:t>
              </w:r>
            </w:moveFrom>
          </w:p>
        </w:tc>
        <w:tc>
          <w:tcPr>
            <w:tcW w:w="1055" w:type="dxa"/>
            <w:tcBorders>
              <w:top w:val="nil"/>
              <w:left w:val="nil"/>
              <w:bottom w:val="nil"/>
              <w:right w:val="nil"/>
            </w:tcBorders>
            <w:shd w:val="clear" w:color="auto" w:fill="auto"/>
            <w:noWrap/>
            <w:vAlign w:val="bottom"/>
            <w:hideMark/>
          </w:tcPr>
          <w:p w14:paraId="5184E682" w14:textId="4D43DD6D" w:rsidR="00A51CD1" w:rsidRPr="00E05337" w:rsidDel="007B5639" w:rsidRDefault="00A51CD1" w:rsidP="00E05337">
            <w:pPr>
              <w:suppressAutoHyphens w:val="0"/>
              <w:spacing w:after="0"/>
              <w:jc w:val="right"/>
              <w:rPr>
                <w:moveFrom w:id="884" w:author="Linderhof, Vincent" w:date="2016-03-06T14:46:00Z"/>
                <w:rFonts w:ascii="Times New Roman" w:eastAsia="Times New Roman" w:hAnsi="Times New Roman"/>
                <w:color w:val="000000"/>
                <w:sz w:val="24"/>
                <w:szCs w:val="24"/>
                <w:lang w:eastAsia="en-GB"/>
              </w:rPr>
            </w:pPr>
            <w:moveFrom w:id="885" w:author="Linderhof, Vincent" w:date="2016-03-06T14:46:00Z">
              <w:r w:rsidRPr="00E05337" w:rsidDel="007B5639">
                <w:rPr>
                  <w:rFonts w:ascii="Times New Roman" w:eastAsia="Times New Roman" w:hAnsi="Times New Roman"/>
                  <w:color w:val="000000"/>
                  <w:sz w:val="24"/>
                  <w:szCs w:val="24"/>
                  <w:lang w:eastAsia="en-GB"/>
                </w:rPr>
                <w:t>2.04</w:t>
              </w:r>
            </w:moveFrom>
          </w:p>
        </w:tc>
        <w:tc>
          <w:tcPr>
            <w:tcW w:w="1055" w:type="dxa"/>
            <w:tcBorders>
              <w:top w:val="nil"/>
              <w:left w:val="nil"/>
              <w:bottom w:val="nil"/>
              <w:right w:val="nil"/>
            </w:tcBorders>
            <w:shd w:val="clear" w:color="auto" w:fill="auto"/>
            <w:noWrap/>
            <w:vAlign w:val="bottom"/>
            <w:hideMark/>
          </w:tcPr>
          <w:p w14:paraId="728BDCD8" w14:textId="3F928433" w:rsidR="00A51CD1" w:rsidRPr="00E05337" w:rsidDel="007B5639" w:rsidRDefault="00A51CD1" w:rsidP="00E05337">
            <w:pPr>
              <w:suppressAutoHyphens w:val="0"/>
              <w:spacing w:after="0"/>
              <w:jc w:val="right"/>
              <w:rPr>
                <w:moveFrom w:id="886" w:author="Linderhof, Vincent" w:date="2016-03-06T14:46:00Z"/>
                <w:rFonts w:ascii="Times New Roman" w:eastAsia="Times New Roman" w:hAnsi="Times New Roman"/>
                <w:color w:val="000000"/>
                <w:sz w:val="24"/>
                <w:szCs w:val="24"/>
                <w:lang w:eastAsia="en-GB"/>
              </w:rPr>
            </w:pPr>
            <w:moveFrom w:id="887" w:author="Linderhof, Vincent" w:date="2016-03-06T14:46:00Z">
              <w:r w:rsidRPr="00E05337" w:rsidDel="007B5639">
                <w:rPr>
                  <w:rFonts w:ascii="Times New Roman" w:eastAsia="Times New Roman" w:hAnsi="Times New Roman"/>
                  <w:color w:val="000000"/>
                  <w:sz w:val="24"/>
                  <w:szCs w:val="24"/>
                  <w:lang w:eastAsia="en-GB"/>
                </w:rPr>
                <w:t>7.48</w:t>
              </w:r>
            </w:moveFrom>
          </w:p>
        </w:tc>
        <w:tc>
          <w:tcPr>
            <w:tcW w:w="1154" w:type="dxa"/>
            <w:tcBorders>
              <w:top w:val="nil"/>
              <w:left w:val="nil"/>
              <w:bottom w:val="nil"/>
              <w:right w:val="nil"/>
            </w:tcBorders>
            <w:shd w:val="clear" w:color="auto" w:fill="auto"/>
            <w:noWrap/>
            <w:vAlign w:val="bottom"/>
            <w:hideMark/>
          </w:tcPr>
          <w:p w14:paraId="7AA43F94" w14:textId="72E67E0D" w:rsidR="00A51CD1" w:rsidRPr="00E05337" w:rsidDel="007B5639" w:rsidRDefault="00A51CD1" w:rsidP="00E05337">
            <w:pPr>
              <w:suppressAutoHyphens w:val="0"/>
              <w:spacing w:after="0"/>
              <w:jc w:val="right"/>
              <w:rPr>
                <w:moveFrom w:id="888" w:author="Linderhof, Vincent" w:date="2016-03-06T14:46:00Z"/>
                <w:rFonts w:ascii="Times New Roman" w:eastAsia="Times New Roman" w:hAnsi="Times New Roman"/>
                <w:color w:val="000000"/>
                <w:sz w:val="24"/>
                <w:szCs w:val="24"/>
                <w:lang w:eastAsia="en-GB"/>
              </w:rPr>
            </w:pPr>
            <w:moveFrom w:id="889" w:author="Linderhof, Vincent" w:date="2016-03-06T14:46:00Z">
              <w:r w:rsidRPr="00E05337" w:rsidDel="007B5639">
                <w:rPr>
                  <w:rFonts w:ascii="Times New Roman" w:eastAsia="Times New Roman" w:hAnsi="Times New Roman"/>
                  <w:color w:val="000000"/>
                  <w:sz w:val="24"/>
                  <w:szCs w:val="24"/>
                  <w:lang w:eastAsia="en-GB"/>
                </w:rPr>
                <w:t>2.05</w:t>
              </w:r>
            </w:moveFrom>
          </w:p>
        </w:tc>
      </w:tr>
      <w:moveFromRangeEnd w:id="876"/>
      <w:tr w:rsidR="00A51CD1" w:rsidRPr="00A0183E" w:rsidDel="007B5639" w14:paraId="6D0AC704" w14:textId="00741662" w:rsidTr="0080276C">
        <w:tblPrEx>
          <w:tblPrExChange w:id="890" w:author="Linderhof, Vincent" w:date="2016-03-06T15:06:00Z">
            <w:tblPrEx>
              <w:tblW w:w="9195" w:type="dxa"/>
            </w:tblPrEx>
          </w:tblPrExChange>
        </w:tblPrEx>
        <w:trPr>
          <w:trHeight w:val="20"/>
          <w:del w:id="891" w:author="Linderhof, Vincent" w:date="2016-03-06T14:44:00Z"/>
          <w:trPrChange w:id="892"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893" w:author="Linderhof, Vincent" w:date="2016-03-06T15:06:00Z">
              <w:tcPr>
                <w:tcW w:w="2766" w:type="dxa"/>
                <w:tcBorders>
                  <w:top w:val="nil"/>
                  <w:left w:val="nil"/>
                  <w:bottom w:val="nil"/>
                  <w:right w:val="nil"/>
                </w:tcBorders>
                <w:shd w:val="clear" w:color="auto" w:fill="auto"/>
                <w:noWrap/>
                <w:vAlign w:val="bottom"/>
                <w:hideMark/>
              </w:tcPr>
            </w:tcPrChange>
          </w:tcPr>
          <w:p w14:paraId="5460C43F" w14:textId="38383CEF" w:rsidR="00A51CD1" w:rsidRPr="00E05337" w:rsidDel="007B5639" w:rsidRDefault="00A51CD1" w:rsidP="007B5639">
            <w:pPr>
              <w:suppressAutoHyphens w:val="0"/>
              <w:spacing w:after="0"/>
              <w:rPr>
                <w:del w:id="894" w:author="Linderhof, Vincent" w:date="2016-03-06T14:44:00Z"/>
                <w:rFonts w:ascii="Times New Roman" w:eastAsia="Times New Roman" w:hAnsi="Times New Roman"/>
                <w:color w:val="000000"/>
                <w:sz w:val="24"/>
                <w:szCs w:val="24"/>
                <w:lang w:eastAsia="en-GB"/>
              </w:rPr>
              <w:pPrChange w:id="895" w:author="Linderhof, Vincent" w:date="2016-03-06T14:44:00Z">
                <w:pPr>
                  <w:suppressAutoHyphens w:val="0"/>
                  <w:spacing w:after="0"/>
                </w:pPr>
              </w:pPrChange>
            </w:pPr>
            <w:del w:id="896" w:author="Linderhof, Vincent" w:date="2016-03-06T14:44:00Z">
              <w:r w:rsidRPr="00E05337" w:rsidDel="007B5639">
                <w:rPr>
                  <w:rFonts w:ascii="Times New Roman" w:eastAsia="Times New Roman" w:hAnsi="Times New Roman"/>
                  <w:color w:val="000000"/>
                  <w:sz w:val="24"/>
                  <w:szCs w:val="24"/>
                  <w:lang w:eastAsia="en-GB"/>
                </w:rPr>
                <w:delText xml:space="preserve">Proportion </w:delText>
              </w:r>
              <w:r w:rsidR="00C421EA" w:rsidRPr="00E05337" w:rsidDel="007B5639">
                <w:rPr>
                  <w:rFonts w:ascii="Times New Roman" w:eastAsia="Times New Roman" w:hAnsi="Times New Roman"/>
                  <w:color w:val="000000"/>
                  <w:sz w:val="24"/>
                  <w:szCs w:val="24"/>
                  <w:lang w:eastAsia="en-GB"/>
                </w:rPr>
                <w:delText>own consumption</w:delText>
              </w:r>
            </w:del>
          </w:p>
        </w:tc>
        <w:tc>
          <w:tcPr>
            <w:tcW w:w="1055" w:type="dxa"/>
            <w:tcBorders>
              <w:top w:val="nil"/>
              <w:left w:val="nil"/>
              <w:right w:val="nil"/>
            </w:tcBorders>
            <w:shd w:val="clear" w:color="auto" w:fill="auto"/>
            <w:noWrap/>
            <w:vAlign w:val="bottom"/>
            <w:hideMark/>
            <w:tcPrChange w:id="897"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1F557E0E" w14:textId="60866308" w:rsidR="00A51CD1" w:rsidRPr="00E05337" w:rsidDel="007B5639" w:rsidRDefault="00A51CD1" w:rsidP="00E05337">
            <w:pPr>
              <w:suppressAutoHyphens w:val="0"/>
              <w:spacing w:after="0"/>
              <w:jc w:val="right"/>
              <w:rPr>
                <w:del w:id="898" w:author="Linderhof, Vincent" w:date="2016-03-06T14:44:00Z"/>
                <w:rFonts w:ascii="Times New Roman" w:eastAsia="Times New Roman" w:hAnsi="Times New Roman"/>
                <w:color w:val="000000"/>
                <w:sz w:val="24"/>
                <w:szCs w:val="24"/>
                <w:lang w:eastAsia="en-GB"/>
              </w:rPr>
            </w:pPr>
            <w:del w:id="899" w:author="Linderhof, Vincent" w:date="2016-03-06T14:44:00Z">
              <w:r w:rsidRPr="00E05337" w:rsidDel="007B5639">
                <w:rPr>
                  <w:rFonts w:ascii="Times New Roman" w:eastAsia="Times New Roman" w:hAnsi="Times New Roman"/>
                  <w:color w:val="000000"/>
                  <w:sz w:val="24"/>
                  <w:szCs w:val="24"/>
                  <w:lang w:eastAsia="en-GB"/>
                </w:rPr>
                <w:delText>0.37</w:delText>
              </w:r>
            </w:del>
          </w:p>
        </w:tc>
        <w:tc>
          <w:tcPr>
            <w:tcW w:w="1055" w:type="dxa"/>
            <w:tcBorders>
              <w:top w:val="nil"/>
              <w:left w:val="nil"/>
              <w:right w:val="nil"/>
            </w:tcBorders>
            <w:shd w:val="clear" w:color="auto" w:fill="auto"/>
            <w:noWrap/>
            <w:vAlign w:val="bottom"/>
            <w:hideMark/>
            <w:tcPrChange w:id="900"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2DD19868" w14:textId="1E920B51" w:rsidR="00A51CD1" w:rsidRPr="00E05337" w:rsidDel="007B5639" w:rsidRDefault="00A51CD1" w:rsidP="00E05337">
            <w:pPr>
              <w:suppressAutoHyphens w:val="0"/>
              <w:spacing w:after="0"/>
              <w:jc w:val="right"/>
              <w:rPr>
                <w:del w:id="901" w:author="Linderhof, Vincent" w:date="2016-03-06T14:44:00Z"/>
                <w:rFonts w:ascii="Times New Roman" w:eastAsia="Times New Roman" w:hAnsi="Times New Roman"/>
                <w:color w:val="000000"/>
                <w:sz w:val="24"/>
                <w:szCs w:val="24"/>
                <w:lang w:eastAsia="en-GB"/>
              </w:rPr>
            </w:pPr>
            <w:del w:id="902" w:author="Linderhof, Vincent" w:date="2016-03-06T14:44:00Z">
              <w:r w:rsidRPr="00E05337" w:rsidDel="007B5639">
                <w:rPr>
                  <w:rFonts w:ascii="Times New Roman" w:eastAsia="Times New Roman" w:hAnsi="Times New Roman"/>
                  <w:color w:val="000000"/>
                  <w:sz w:val="24"/>
                  <w:szCs w:val="24"/>
                  <w:lang w:eastAsia="en-GB"/>
                </w:rPr>
                <w:delText>0.19</w:delText>
              </w:r>
            </w:del>
          </w:p>
        </w:tc>
        <w:tc>
          <w:tcPr>
            <w:tcW w:w="1055" w:type="dxa"/>
            <w:tcBorders>
              <w:top w:val="nil"/>
              <w:left w:val="nil"/>
              <w:right w:val="nil"/>
            </w:tcBorders>
            <w:shd w:val="clear" w:color="auto" w:fill="auto"/>
            <w:noWrap/>
            <w:vAlign w:val="bottom"/>
            <w:hideMark/>
            <w:tcPrChange w:id="903"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5CD0A5E5" w14:textId="63C8DAFF" w:rsidR="00A51CD1" w:rsidRPr="00E05337" w:rsidDel="007B5639" w:rsidRDefault="00A51CD1" w:rsidP="00E05337">
            <w:pPr>
              <w:suppressAutoHyphens w:val="0"/>
              <w:spacing w:after="0"/>
              <w:jc w:val="right"/>
              <w:rPr>
                <w:del w:id="904" w:author="Linderhof, Vincent" w:date="2016-03-06T14:44:00Z"/>
                <w:rFonts w:ascii="Times New Roman" w:eastAsia="Times New Roman" w:hAnsi="Times New Roman"/>
                <w:color w:val="000000"/>
                <w:sz w:val="24"/>
                <w:szCs w:val="24"/>
                <w:lang w:eastAsia="en-GB"/>
              </w:rPr>
            </w:pPr>
            <w:del w:id="905" w:author="Linderhof, Vincent" w:date="2016-03-06T14:44:00Z">
              <w:r w:rsidRPr="00E05337" w:rsidDel="007B5639">
                <w:rPr>
                  <w:rFonts w:ascii="Times New Roman" w:eastAsia="Times New Roman" w:hAnsi="Times New Roman"/>
                  <w:color w:val="000000"/>
                  <w:sz w:val="24"/>
                  <w:szCs w:val="24"/>
                  <w:lang w:eastAsia="en-GB"/>
                </w:rPr>
                <w:delText>0.34</w:delText>
              </w:r>
            </w:del>
          </w:p>
        </w:tc>
        <w:tc>
          <w:tcPr>
            <w:tcW w:w="1055" w:type="dxa"/>
            <w:tcBorders>
              <w:top w:val="nil"/>
              <w:left w:val="nil"/>
              <w:right w:val="nil"/>
            </w:tcBorders>
            <w:shd w:val="clear" w:color="auto" w:fill="auto"/>
            <w:noWrap/>
            <w:vAlign w:val="bottom"/>
            <w:hideMark/>
            <w:tcPrChange w:id="906"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4B793368" w14:textId="2B8647CC" w:rsidR="00A51CD1" w:rsidRPr="00E05337" w:rsidDel="007B5639" w:rsidRDefault="00A51CD1" w:rsidP="00E05337">
            <w:pPr>
              <w:suppressAutoHyphens w:val="0"/>
              <w:spacing w:after="0"/>
              <w:jc w:val="right"/>
              <w:rPr>
                <w:del w:id="907" w:author="Linderhof, Vincent" w:date="2016-03-06T14:44:00Z"/>
                <w:rFonts w:ascii="Times New Roman" w:eastAsia="Times New Roman" w:hAnsi="Times New Roman"/>
                <w:color w:val="000000"/>
                <w:sz w:val="24"/>
                <w:szCs w:val="24"/>
                <w:lang w:eastAsia="en-GB"/>
              </w:rPr>
            </w:pPr>
            <w:del w:id="908" w:author="Linderhof, Vincent" w:date="2016-03-06T14:44:00Z">
              <w:r w:rsidRPr="00E05337" w:rsidDel="007B5639">
                <w:rPr>
                  <w:rFonts w:ascii="Times New Roman" w:eastAsia="Times New Roman" w:hAnsi="Times New Roman"/>
                  <w:color w:val="000000"/>
                  <w:sz w:val="24"/>
                  <w:szCs w:val="24"/>
                  <w:lang w:eastAsia="en-GB"/>
                </w:rPr>
                <w:delText>0.20</w:delText>
              </w:r>
            </w:del>
          </w:p>
        </w:tc>
        <w:tc>
          <w:tcPr>
            <w:tcW w:w="1055" w:type="dxa"/>
            <w:tcBorders>
              <w:top w:val="nil"/>
              <w:left w:val="nil"/>
              <w:right w:val="nil"/>
            </w:tcBorders>
            <w:shd w:val="clear" w:color="auto" w:fill="auto"/>
            <w:noWrap/>
            <w:vAlign w:val="bottom"/>
            <w:hideMark/>
            <w:tcPrChange w:id="909"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03B6083C" w14:textId="597D2ACF" w:rsidR="00A51CD1" w:rsidRPr="00E05337" w:rsidDel="007B5639" w:rsidRDefault="00A51CD1" w:rsidP="00E05337">
            <w:pPr>
              <w:suppressAutoHyphens w:val="0"/>
              <w:spacing w:after="0"/>
              <w:jc w:val="right"/>
              <w:rPr>
                <w:del w:id="910" w:author="Linderhof, Vincent" w:date="2016-03-06T14:44:00Z"/>
                <w:rFonts w:ascii="Times New Roman" w:eastAsia="Times New Roman" w:hAnsi="Times New Roman"/>
                <w:color w:val="000000"/>
                <w:sz w:val="24"/>
                <w:szCs w:val="24"/>
                <w:lang w:eastAsia="en-GB"/>
              </w:rPr>
            </w:pPr>
            <w:del w:id="911" w:author="Linderhof, Vincent" w:date="2016-03-06T14:44:00Z">
              <w:r w:rsidRPr="00E05337" w:rsidDel="007B5639">
                <w:rPr>
                  <w:rFonts w:ascii="Times New Roman" w:eastAsia="Times New Roman" w:hAnsi="Times New Roman"/>
                  <w:color w:val="000000"/>
                  <w:sz w:val="24"/>
                  <w:szCs w:val="24"/>
                  <w:lang w:eastAsia="en-GB"/>
                </w:rPr>
                <w:delText>0.39</w:delText>
              </w:r>
            </w:del>
          </w:p>
        </w:tc>
        <w:tc>
          <w:tcPr>
            <w:tcW w:w="1154" w:type="dxa"/>
            <w:tcBorders>
              <w:top w:val="nil"/>
              <w:left w:val="nil"/>
              <w:right w:val="nil"/>
            </w:tcBorders>
            <w:shd w:val="clear" w:color="auto" w:fill="auto"/>
            <w:noWrap/>
            <w:vAlign w:val="bottom"/>
            <w:hideMark/>
            <w:tcPrChange w:id="912" w:author="Linderhof, Vincent" w:date="2016-03-06T15:06:00Z">
              <w:tcPr>
                <w:tcW w:w="1154" w:type="dxa"/>
                <w:gridSpan w:val="3"/>
                <w:tcBorders>
                  <w:top w:val="nil"/>
                  <w:left w:val="nil"/>
                  <w:bottom w:val="nil"/>
                  <w:right w:val="nil"/>
                </w:tcBorders>
                <w:shd w:val="clear" w:color="auto" w:fill="auto"/>
                <w:noWrap/>
                <w:vAlign w:val="bottom"/>
                <w:hideMark/>
              </w:tcPr>
            </w:tcPrChange>
          </w:tcPr>
          <w:p w14:paraId="7966850A" w14:textId="31E02EE7" w:rsidR="00A51CD1" w:rsidRPr="00E05337" w:rsidDel="007B5639" w:rsidRDefault="00A51CD1" w:rsidP="00E05337">
            <w:pPr>
              <w:suppressAutoHyphens w:val="0"/>
              <w:spacing w:after="0"/>
              <w:jc w:val="right"/>
              <w:rPr>
                <w:del w:id="913" w:author="Linderhof, Vincent" w:date="2016-03-06T14:44:00Z"/>
                <w:rFonts w:ascii="Times New Roman" w:eastAsia="Times New Roman" w:hAnsi="Times New Roman"/>
                <w:color w:val="000000"/>
                <w:sz w:val="24"/>
                <w:szCs w:val="24"/>
                <w:lang w:eastAsia="en-GB"/>
              </w:rPr>
            </w:pPr>
            <w:del w:id="914" w:author="Linderhof, Vincent" w:date="2016-03-06T14:44:00Z">
              <w:r w:rsidRPr="00E05337" w:rsidDel="007B5639">
                <w:rPr>
                  <w:rFonts w:ascii="Times New Roman" w:eastAsia="Times New Roman" w:hAnsi="Times New Roman"/>
                  <w:color w:val="000000"/>
                  <w:sz w:val="24"/>
                  <w:szCs w:val="24"/>
                  <w:lang w:eastAsia="en-GB"/>
                </w:rPr>
                <w:delText>0.20</w:delText>
              </w:r>
            </w:del>
          </w:p>
        </w:tc>
      </w:tr>
      <w:tr w:rsidR="00A51CD1" w:rsidRPr="00A0183E" w14:paraId="29FDE209" w14:textId="77777777" w:rsidTr="0080276C">
        <w:tblPrEx>
          <w:tblPrExChange w:id="915" w:author="Linderhof, Vincent" w:date="2016-03-06T15:06:00Z">
            <w:tblPrEx>
              <w:tblW w:w="9195" w:type="dxa"/>
            </w:tblPrEx>
          </w:tblPrExChange>
        </w:tblPrEx>
        <w:trPr>
          <w:trHeight w:val="20"/>
          <w:trPrChange w:id="916"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917" w:author="Linderhof, Vincent" w:date="2016-03-06T15:06:00Z">
              <w:tcPr>
                <w:tcW w:w="2766" w:type="dxa"/>
                <w:tcBorders>
                  <w:top w:val="nil"/>
                  <w:left w:val="nil"/>
                  <w:bottom w:val="single" w:sz="4" w:space="0" w:color="auto"/>
                  <w:right w:val="nil"/>
                </w:tcBorders>
                <w:shd w:val="clear" w:color="auto" w:fill="auto"/>
                <w:noWrap/>
                <w:vAlign w:val="bottom"/>
                <w:hideMark/>
              </w:tcPr>
            </w:tcPrChange>
          </w:tcPr>
          <w:p w14:paraId="5181E45B" w14:textId="0FA4E416"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Calories </w:t>
            </w:r>
            <w:ins w:id="918" w:author="Linderhof, Vincent" w:date="2016-03-06T14:54:00Z">
              <w:r w:rsidR="002B1F18">
                <w:rPr>
                  <w:rFonts w:ascii="Times New Roman" w:eastAsia="Times New Roman" w:hAnsi="Times New Roman"/>
                  <w:color w:val="000000"/>
                  <w:sz w:val="24"/>
                  <w:szCs w:val="24"/>
                  <w:lang w:eastAsia="en-GB"/>
                </w:rPr>
                <w:t>per</w:t>
              </w:r>
            </w:ins>
            <w:del w:id="919" w:author="Linderhof, Vincent" w:date="2016-03-06T14:54:00Z">
              <w:r w:rsidRPr="00E05337" w:rsidDel="002B1F18">
                <w:rPr>
                  <w:rFonts w:ascii="Times New Roman" w:eastAsia="Times New Roman" w:hAnsi="Times New Roman"/>
                  <w:color w:val="000000"/>
                  <w:sz w:val="24"/>
                  <w:szCs w:val="24"/>
                  <w:lang w:eastAsia="en-GB"/>
                </w:rPr>
                <w:delText>by</w:delText>
              </w:r>
            </w:del>
            <w:r w:rsidRPr="00E05337">
              <w:rPr>
                <w:rFonts w:ascii="Times New Roman" w:eastAsia="Times New Roman" w:hAnsi="Times New Roman"/>
                <w:color w:val="000000"/>
                <w:sz w:val="24"/>
                <w:szCs w:val="24"/>
                <w:lang w:eastAsia="en-GB"/>
              </w:rPr>
              <w:t xml:space="preserve"> HH (x 1,000)</w:t>
            </w:r>
          </w:p>
        </w:tc>
        <w:tc>
          <w:tcPr>
            <w:tcW w:w="1055" w:type="dxa"/>
            <w:tcBorders>
              <w:top w:val="nil"/>
              <w:left w:val="nil"/>
              <w:right w:val="nil"/>
            </w:tcBorders>
            <w:shd w:val="clear" w:color="auto" w:fill="auto"/>
            <w:noWrap/>
            <w:vAlign w:val="bottom"/>
            <w:hideMark/>
            <w:tcPrChange w:id="920"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right w:val="nil"/>
            </w:tcBorders>
            <w:shd w:val="clear" w:color="auto" w:fill="auto"/>
            <w:noWrap/>
            <w:vAlign w:val="bottom"/>
            <w:hideMark/>
            <w:tcPrChange w:id="921"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right w:val="nil"/>
            </w:tcBorders>
            <w:shd w:val="clear" w:color="auto" w:fill="auto"/>
            <w:noWrap/>
            <w:vAlign w:val="bottom"/>
            <w:hideMark/>
            <w:tcPrChange w:id="922"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right w:val="nil"/>
            </w:tcBorders>
            <w:shd w:val="clear" w:color="auto" w:fill="auto"/>
            <w:noWrap/>
            <w:vAlign w:val="bottom"/>
            <w:hideMark/>
            <w:tcPrChange w:id="923"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right w:val="nil"/>
            </w:tcBorders>
            <w:shd w:val="clear" w:color="auto" w:fill="auto"/>
            <w:noWrap/>
            <w:vAlign w:val="bottom"/>
            <w:hideMark/>
            <w:tcPrChange w:id="924"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right w:val="nil"/>
            </w:tcBorders>
            <w:shd w:val="clear" w:color="auto" w:fill="auto"/>
            <w:noWrap/>
            <w:vAlign w:val="bottom"/>
            <w:hideMark/>
            <w:tcPrChange w:id="925" w:author="Linderhof, Vincent" w:date="2016-03-06T15:06:00Z">
              <w:tcPr>
                <w:tcW w:w="1154" w:type="dxa"/>
                <w:gridSpan w:val="3"/>
                <w:tcBorders>
                  <w:top w:val="nil"/>
                  <w:left w:val="nil"/>
                  <w:bottom w:val="single" w:sz="4" w:space="0" w:color="auto"/>
                  <w:right w:val="nil"/>
                </w:tcBorders>
                <w:shd w:val="clear" w:color="auto" w:fill="auto"/>
                <w:noWrap/>
                <w:vAlign w:val="bottom"/>
                <w:hideMark/>
              </w:tcPr>
            </w:tcPrChange>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2B1F18" w:rsidRPr="00A0183E" w14:paraId="2630AA42" w14:textId="77777777" w:rsidTr="00E05337">
        <w:trPr>
          <w:trHeight w:val="20"/>
          <w:ins w:id="926" w:author="Linderhof, Vincent" w:date="2016-03-06T14:54:00Z"/>
        </w:trPr>
        <w:tc>
          <w:tcPr>
            <w:tcW w:w="2766" w:type="dxa"/>
            <w:tcBorders>
              <w:top w:val="nil"/>
              <w:left w:val="nil"/>
              <w:bottom w:val="single" w:sz="4" w:space="0" w:color="auto"/>
              <w:right w:val="nil"/>
            </w:tcBorders>
            <w:shd w:val="clear" w:color="auto" w:fill="auto"/>
            <w:noWrap/>
            <w:vAlign w:val="bottom"/>
          </w:tcPr>
          <w:p w14:paraId="776D362D" w14:textId="55AA2EE6" w:rsidR="002B1F18" w:rsidRPr="00E05337" w:rsidRDefault="002B1F18" w:rsidP="00E05337">
            <w:pPr>
              <w:suppressAutoHyphens w:val="0"/>
              <w:spacing w:after="0"/>
              <w:rPr>
                <w:ins w:id="927" w:author="Linderhof, Vincent" w:date="2016-03-06T14:54:00Z"/>
                <w:rFonts w:ascii="Times New Roman" w:eastAsia="Times New Roman" w:hAnsi="Times New Roman"/>
                <w:color w:val="000000"/>
                <w:sz w:val="24"/>
                <w:szCs w:val="24"/>
                <w:lang w:eastAsia="en-GB"/>
              </w:rPr>
            </w:pPr>
            <w:ins w:id="928" w:author="Linderhof, Vincent" w:date="2016-03-06T14:54:00Z">
              <w:r>
                <w:rPr>
                  <w:rFonts w:ascii="Times New Roman" w:eastAsia="Times New Roman" w:hAnsi="Times New Roman"/>
                  <w:color w:val="000000"/>
                  <w:sz w:val="24"/>
                  <w:szCs w:val="24"/>
                  <w:lang w:eastAsia="en-GB"/>
                </w:rPr>
                <w:t>Calories per household member</w:t>
              </w:r>
            </w:ins>
            <w:ins w:id="929" w:author="Linderhof, Vincent" w:date="2016-03-06T14:55:00Z">
              <w:r>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x 1,000)</w:t>
              </w:r>
            </w:ins>
          </w:p>
        </w:tc>
        <w:tc>
          <w:tcPr>
            <w:tcW w:w="1055" w:type="dxa"/>
            <w:tcBorders>
              <w:top w:val="nil"/>
              <w:left w:val="nil"/>
              <w:bottom w:val="single" w:sz="4" w:space="0" w:color="auto"/>
              <w:right w:val="nil"/>
            </w:tcBorders>
            <w:shd w:val="clear" w:color="auto" w:fill="auto"/>
            <w:noWrap/>
            <w:vAlign w:val="bottom"/>
          </w:tcPr>
          <w:p w14:paraId="33C44180" w14:textId="3B3C8FF9" w:rsidR="002B1F18" w:rsidRPr="00E05337" w:rsidRDefault="002B1F18" w:rsidP="00E05337">
            <w:pPr>
              <w:suppressAutoHyphens w:val="0"/>
              <w:spacing w:after="0"/>
              <w:jc w:val="right"/>
              <w:rPr>
                <w:ins w:id="930" w:author="Linderhof, Vincent" w:date="2016-03-06T14:54:00Z"/>
                <w:rFonts w:ascii="Times New Roman" w:eastAsia="Times New Roman" w:hAnsi="Times New Roman"/>
                <w:color w:val="000000"/>
                <w:sz w:val="24"/>
                <w:szCs w:val="24"/>
                <w:lang w:eastAsia="en-GB"/>
              </w:rPr>
            </w:pPr>
            <w:ins w:id="931" w:author="Linderhof, Vincent" w:date="2016-03-06T15:06:00Z">
              <w:r>
                <w:rPr>
                  <w:rFonts w:ascii="Times New Roman" w:eastAsia="Times New Roman" w:hAnsi="Times New Roman"/>
                  <w:color w:val="000000"/>
                  <w:sz w:val="24"/>
                  <w:szCs w:val="24"/>
                  <w:lang w:eastAsia="en-GB"/>
                </w:rPr>
                <w:t>10.6</w:t>
              </w:r>
            </w:ins>
          </w:p>
        </w:tc>
        <w:tc>
          <w:tcPr>
            <w:tcW w:w="1055" w:type="dxa"/>
            <w:tcBorders>
              <w:top w:val="nil"/>
              <w:left w:val="nil"/>
              <w:bottom w:val="single" w:sz="4" w:space="0" w:color="auto"/>
              <w:right w:val="nil"/>
            </w:tcBorders>
            <w:shd w:val="clear" w:color="auto" w:fill="auto"/>
            <w:noWrap/>
            <w:vAlign w:val="bottom"/>
          </w:tcPr>
          <w:p w14:paraId="0B11AD96" w14:textId="77777777" w:rsidR="002B1F18" w:rsidRPr="00E05337" w:rsidRDefault="002B1F18" w:rsidP="00E05337">
            <w:pPr>
              <w:suppressAutoHyphens w:val="0"/>
              <w:spacing w:after="0"/>
              <w:jc w:val="right"/>
              <w:rPr>
                <w:ins w:id="932"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403CFE0D" w14:textId="423481F5" w:rsidR="002B1F18" w:rsidRPr="00E05337" w:rsidRDefault="002B1F18" w:rsidP="002B1F18">
            <w:pPr>
              <w:suppressAutoHyphens w:val="0"/>
              <w:spacing w:after="0"/>
              <w:jc w:val="right"/>
              <w:rPr>
                <w:ins w:id="933" w:author="Linderhof, Vincent" w:date="2016-03-06T14:54:00Z"/>
                <w:rFonts w:ascii="Times New Roman" w:eastAsia="Times New Roman" w:hAnsi="Times New Roman"/>
                <w:color w:val="000000"/>
                <w:sz w:val="24"/>
                <w:szCs w:val="24"/>
                <w:lang w:eastAsia="en-GB"/>
              </w:rPr>
              <w:pPrChange w:id="934" w:author="Linderhof, Vincent" w:date="2016-03-06T15:06:00Z">
                <w:pPr>
                  <w:suppressAutoHyphens w:val="0"/>
                  <w:spacing w:after="0"/>
                  <w:jc w:val="right"/>
                </w:pPr>
              </w:pPrChange>
            </w:pPr>
            <w:ins w:id="935" w:author="Linderhof, Vincent" w:date="2016-03-06T15:06:00Z">
              <w:r>
                <w:rPr>
                  <w:rFonts w:ascii="Times New Roman" w:eastAsia="Times New Roman" w:hAnsi="Times New Roman"/>
                  <w:color w:val="000000"/>
                  <w:sz w:val="24"/>
                  <w:szCs w:val="24"/>
                  <w:lang w:eastAsia="en-GB"/>
                </w:rPr>
                <w:t>9.0</w:t>
              </w:r>
            </w:ins>
          </w:p>
        </w:tc>
        <w:tc>
          <w:tcPr>
            <w:tcW w:w="1055" w:type="dxa"/>
            <w:tcBorders>
              <w:top w:val="nil"/>
              <w:left w:val="nil"/>
              <w:bottom w:val="single" w:sz="4" w:space="0" w:color="auto"/>
              <w:right w:val="nil"/>
            </w:tcBorders>
            <w:shd w:val="clear" w:color="auto" w:fill="auto"/>
            <w:noWrap/>
            <w:vAlign w:val="bottom"/>
          </w:tcPr>
          <w:p w14:paraId="7EEB1927" w14:textId="77777777" w:rsidR="002B1F18" w:rsidRPr="00E05337" w:rsidRDefault="002B1F18" w:rsidP="00E05337">
            <w:pPr>
              <w:suppressAutoHyphens w:val="0"/>
              <w:spacing w:after="0"/>
              <w:jc w:val="right"/>
              <w:rPr>
                <w:ins w:id="936"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1C30E49B" w14:textId="736A6393" w:rsidR="002B1F18" w:rsidRPr="00E05337" w:rsidRDefault="002B1F18" w:rsidP="00E05337">
            <w:pPr>
              <w:suppressAutoHyphens w:val="0"/>
              <w:spacing w:after="0"/>
              <w:jc w:val="right"/>
              <w:rPr>
                <w:ins w:id="937" w:author="Linderhof, Vincent" w:date="2016-03-06T14:54:00Z"/>
                <w:rFonts w:ascii="Times New Roman" w:eastAsia="Times New Roman" w:hAnsi="Times New Roman"/>
                <w:color w:val="000000"/>
                <w:sz w:val="24"/>
                <w:szCs w:val="24"/>
                <w:lang w:eastAsia="en-GB"/>
              </w:rPr>
            </w:pPr>
            <w:ins w:id="938" w:author="Linderhof, Vincent" w:date="2016-03-06T15:06:00Z">
              <w:r>
                <w:rPr>
                  <w:rFonts w:ascii="Times New Roman" w:eastAsia="Times New Roman" w:hAnsi="Times New Roman"/>
                  <w:color w:val="000000"/>
                  <w:sz w:val="24"/>
                  <w:szCs w:val="24"/>
                  <w:lang w:eastAsia="en-GB"/>
                </w:rPr>
                <w:t>8.7</w:t>
              </w:r>
            </w:ins>
          </w:p>
        </w:tc>
        <w:tc>
          <w:tcPr>
            <w:tcW w:w="1154" w:type="dxa"/>
            <w:tcBorders>
              <w:top w:val="nil"/>
              <w:left w:val="nil"/>
              <w:bottom w:val="single" w:sz="4" w:space="0" w:color="auto"/>
              <w:right w:val="nil"/>
            </w:tcBorders>
            <w:shd w:val="clear" w:color="auto" w:fill="auto"/>
            <w:noWrap/>
            <w:vAlign w:val="bottom"/>
          </w:tcPr>
          <w:p w14:paraId="1ABED651" w14:textId="77777777" w:rsidR="002B1F18" w:rsidRPr="00E05337" w:rsidRDefault="002B1F18" w:rsidP="00E05337">
            <w:pPr>
              <w:suppressAutoHyphens w:val="0"/>
              <w:spacing w:after="0"/>
              <w:jc w:val="right"/>
              <w:rPr>
                <w:ins w:id="939" w:author="Linderhof, Vincent" w:date="2016-03-06T14:54:00Z"/>
                <w:rFonts w:ascii="Times New Roman" w:eastAsia="Times New Roman" w:hAnsi="Times New Roman"/>
                <w:color w:val="000000"/>
                <w:sz w:val="24"/>
                <w:szCs w:val="24"/>
                <w:lang w:eastAsia="en-GB"/>
              </w:rPr>
            </w:pP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62227FEE" w:rsidR="00A51CD1" w:rsidRPr="00E05337" w:rsidRDefault="00A51CD1" w:rsidP="007B5639">
            <w:pPr>
              <w:suppressAutoHyphens w:val="0"/>
              <w:spacing w:after="0"/>
              <w:rPr>
                <w:rFonts w:ascii="Times New Roman" w:eastAsia="Times New Roman" w:hAnsi="Times New Roman"/>
                <w:i/>
                <w:color w:val="000000"/>
                <w:sz w:val="24"/>
                <w:szCs w:val="24"/>
                <w:lang w:eastAsia="en-GB"/>
              </w:rPr>
              <w:pPrChange w:id="940" w:author="Linderhof, Vincent" w:date="2016-03-06T14:45:00Z">
                <w:pPr>
                  <w:suppressAutoHyphens w:val="0"/>
                  <w:spacing w:after="0"/>
                </w:pPr>
              </w:pPrChange>
            </w:pPr>
            <w:r w:rsidRPr="00E05337">
              <w:rPr>
                <w:rFonts w:ascii="Times New Roman" w:eastAsia="Times New Roman" w:hAnsi="Times New Roman"/>
                <w:i/>
                <w:color w:val="000000"/>
                <w:sz w:val="24"/>
                <w:szCs w:val="24"/>
                <w:lang w:eastAsia="en-GB"/>
              </w:rPr>
              <w:t xml:space="preserve">Production </w:t>
            </w:r>
            <w:del w:id="941" w:author="Linderhof, Vincent" w:date="2016-03-06T14:45:00Z">
              <w:r w:rsidRPr="00E05337" w:rsidDel="007B5639">
                <w:rPr>
                  <w:rFonts w:ascii="Times New Roman" w:eastAsia="Times New Roman" w:hAnsi="Times New Roman"/>
                  <w:i/>
                  <w:color w:val="000000"/>
                  <w:sz w:val="24"/>
                  <w:szCs w:val="24"/>
                  <w:lang w:eastAsia="en-GB"/>
                </w:rPr>
                <w:delText>indicators</w:delText>
              </w:r>
            </w:del>
            <w:ins w:id="942" w:author="Linderhof, Vincent" w:date="2016-03-06T14:45:00Z">
              <w:r w:rsidR="007B5639">
                <w:rPr>
                  <w:rFonts w:ascii="Times New Roman" w:eastAsia="Times New Roman" w:hAnsi="Times New Roman"/>
                  <w:i/>
                  <w:color w:val="000000"/>
                  <w:sz w:val="24"/>
                  <w:szCs w:val="24"/>
                  <w:lang w:eastAsia="en-GB"/>
                </w:rPr>
                <w:t>diversity</w:t>
              </w:r>
            </w:ins>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2975DCDE" w:rsidR="00A51CD1" w:rsidRPr="00E05337" w:rsidRDefault="00A51CD1" w:rsidP="00E05337">
            <w:pPr>
              <w:suppressAutoHyphens w:val="0"/>
              <w:spacing w:after="0"/>
              <w:rPr>
                <w:rFonts w:ascii="Times New Roman" w:eastAsia="Times New Roman" w:hAnsi="Times New Roman"/>
                <w:color w:val="000000"/>
                <w:sz w:val="24"/>
                <w:szCs w:val="24"/>
                <w:lang w:eastAsia="en-GB"/>
              </w:rPr>
            </w:pPr>
            <w:del w:id="943" w:author="Linderhof, Vincent" w:date="2016-03-06T14:47:00Z">
              <w:r w:rsidRPr="00E05337" w:rsidDel="002B1F18">
                <w:rPr>
                  <w:rFonts w:ascii="Times New Roman" w:eastAsia="Times New Roman" w:hAnsi="Times New Roman"/>
                  <w:color w:val="000000"/>
                  <w:sz w:val="24"/>
                  <w:szCs w:val="24"/>
                  <w:lang w:eastAsia="en-GB"/>
                </w:rPr>
                <w:delText>Number of different crops produced by household</w:delText>
              </w:r>
            </w:del>
            <w:ins w:id="944" w:author="Linderhof, Vincent" w:date="2016-03-06T14:47:00Z">
              <w:r w:rsidR="002B1F18">
                <w:rPr>
                  <w:rFonts w:ascii="Times New Roman" w:eastAsia="Times New Roman" w:hAnsi="Times New Roman"/>
                  <w:color w:val="000000"/>
                  <w:sz w:val="24"/>
                  <w:szCs w:val="24"/>
                  <w:lang w:eastAsia="en-GB"/>
                </w:rPr>
                <w:t>Crop count</w:t>
              </w:r>
            </w:ins>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commentRangeStart w:id="945"/>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commentRangeEnd w:id="945"/>
            <w:r w:rsidRPr="00E05337">
              <w:rPr>
                <w:rStyle w:val="CommentReference"/>
                <w:rFonts w:ascii="Times New Roman" w:hAnsi="Times New Roman"/>
                <w:sz w:val="24"/>
                <w:szCs w:val="24"/>
              </w:rPr>
              <w:commentReference w:id="945"/>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B5639" w:rsidRPr="00A0183E" w14:paraId="660F96AE" w14:textId="77777777" w:rsidTr="0092575F">
        <w:trPr>
          <w:trHeight w:val="20"/>
          <w:ins w:id="946" w:author="Linderhof, Vincent" w:date="2016-03-06T14:44:00Z"/>
        </w:trPr>
        <w:tc>
          <w:tcPr>
            <w:tcW w:w="2766" w:type="dxa"/>
            <w:tcBorders>
              <w:top w:val="nil"/>
              <w:left w:val="nil"/>
              <w:bottom w:val="nil"/>
              <w:right w:val="nil"/>
            </w:tcBorders>
            <w:shd w:val="clear" w:color="auto" w:fill="auto"/>
            <w:noWrap/>
            <w:vAlign w:val="bottom"/>
            <w:hideMark/>
          </w:tcPr>
          <w:p w14:paraId="008B6581" w14:textId="77777777" w:rsidR="007B5639" w:rsidRPr="00E05337" w:rsidRDefault="007B5639" w:rsidP="0092575F">
            <w:pPr>
              <w:suppressAutoHyphens w:val="0"/>
              <w:spacing w:after="0"/>
              <w:rPr>
                <w:ins w:id="947" w:author="Linderhof, Vincent" w:date="2016-03-06T14:44:00Z"/>
                <w:rFonts w:ascii="Times New Roman" w:eastAsia="Times New Roman" w:hAnsi="Times New Roman"/>
                <w:color w:val="000000"/>
                <w:sz w:val="24"/>
                <w:szCs w:val="24"/>
                <w:lang w:eastAsia="en-GB"/>
              </w:rPr>
            </w:pPr>
            <w:ins w:id="948" w:author="Linderhof, Vincent" w:date="2016-03-06T14:44:00Z">
              <w:r>
                <w:rPr>
                  <w:rFonts w:ascii="Times New Roman" w:eastAsia="Times New Roman" w:hAnsi="Times New Roman"/>
                  <w:color w:val="000000"/>
                  <w:sz w:val="24"/>
                  <w:szCs w:val="24"/>
                  <w:lang w:eastAsia="en-GB"/>
                </w:rPr>
                <w:t>O</w:t>
              </w:r>
              <w:r w:rsidRPr="00E05337">
                <w:rPr>
                  <w:rFonts w:ascii="Times New Roman" w:eastAsia="Times New Roman" w:hAnsi="Times New Roman"/>
                  <w:color w:val="000000"/>
                  <w:sz w:val="24"/>
                  <w:szCs w:val="24"/>
                  <w:lang w:eastAsia="en-GB"/>
                </w:rPr>
                <w:t xml:space="preserve">wn </w:t>
              </w:r>
              <w:r>
                <w:rPr>
                  <w:rFonts w:ascii="Times New Roman" w:eastAsia="Times New Roman" w:hAnsi="Times New Roman"/>
                  <w:color w:val="000000"/>
                  <w:sz w:val="24"/>
                  <w:szCs w:val="24"/>
                  <w:lang w:eastAsia="en-GB"/>
                </w:rPr>
                <w:t>production ratio</w:t>
              </w:r>
            </w:ins>
          </w:p>
        </w:tc>
        <w:tc>
          <w:tcPr>
            <w:tcW w:w="1055" w:type="dxa"/>
            <w:tcBorders>
              <w:top w:val="nil"/>
              <w:left w:val="nil"/>
              <w:bottom w:val="nil"/>
              <w:right w:val="nil"/>
            </w:tcBorders>
            <w:shd w:val="clear" w:color="auto" w:fill="auto"/>
            <w:noWrap/>
            <w:vAlign w:val="bottom"/>
            <w:hideMark/>
          </w:tcPr>
          <w:p w14:paraId="7EC1A64E" w14:textId="77777777" w:rsidR="007B5639" w:rsidRPr="00E05337" w:rsidRDefault="007B5639" w:rsidP="0092575F">
            <w:pPr>
              <w:suppressAutoHyphens w:val="0"/>
              <w:spacing w:after="0"/>
              <w:jc w:val="right"/>
              <w:rPr>
                <w:ins w:id="949" w:author="Linderhof, Vincent" w:date="2016-03-06T14:44:00Z"/>
                <w:rFonts w:ascii="Times New Roman" w:eastAsia="Times New Roman" w:hAnsi="Times New Roman"/>
                <w:color w:val="000000"/>
                <w:sz w:val="24"/>
                <w:szCs w:val="24"/>
                <w:lang w:eastAsia="en-GB"/>
              </w:rPr>
            </w:pPr>
            <w:ins w:id="950" w:author="Linderhof, Vincent" w:date="2016-03-06T14:44:00Z">
              <w:r w:rsidRPr="00E05337">
                <w:rPr>
                  <w:rFonts w:ascii="Times New Roman" w:eastAsia="Times New Roman" w:hAnsi="Times New Roman"/>
                  <w:color w:val="000000"/>
                  <w:sz w:val="24"/>
                  <w:szCs w:val="24"/>
                  <w:lang w:eastAsia="en-GB"/>
                </w:rPr>
                <w:t>0.37</w:t>
              </w:r>
            </w:ins>
          </w:p>
        </w:tc>
        <w:tc>
          <w:tcPr>
            <w:tcW w:w="1055" w:type="dxa"/>
            <w:tcBorders>
              <w:top w:val="nil"/>
              <w:left w:val="nil"/>
              <w:bottom w:val="nil"/>
              <w:right w:val="nil"/>
            </w:tcBorders>
            <w:shd w:val="clear" w:color="auto" w:fill="auto"/>
            <w:noWrap/>
            <w:vAlign w:val="bottom"/>
            <w:hideMark/>
          </w:tcPr>
          <w:p w14:paraId="6615FCA0" w14:textId="77777777" w:rsidR="007B5639" w:rsidRPr="00E05337" w:rsidRDefault="007B5639" w:rsidP="0092575F">
            <w:pPr>
              <w:suppressAutoHyphens w:val="0"/>
              <w:spacing w:after="0"/>
              <w:jc w:val="right"/>
              <w:rPr>
                <w:ins w:id="951" w:author="Linderhof, Vincent" w:date="2016-03-06T14:44:00Z"/>
                <w:rFonts w:ascii="Times New Roman" w:eastAsia="Times New Roman" w:hAnsi="Times New Roman"/>
                <w:color w:val="000000"/>
                <w:sz w:val="24"/>
                <w:szCs w:val="24"/>
                <w:lang w:eastAsia="en-GB"/>
              </w:rPr>
            </w:pPr>
            <w:ins w:id="952" w:author="Linderhof, Vincent" w:date="2016-03-06T14:44:00Z">
              <w:r w:rsidRPr="00E05337">
                <w:rPr>
                  <w:rFonts w:ascii="Times New Roman" w:eastAsia="Times New Roman" w:hAnsi="Times New Roman"/>
                  <w:color w:val="000000"/>
                  <w:sz w:val="24"/>
                  <w:szCs w:val="24"/>
                  <w:lang w:eastAsia="en-GB"/>
                </w:rPr>
                <w:t>0.19</w:t>
              </w:r>
            </w:ins>
          </w:p>
        </w:tc>
        <w:tc>
          <w:tcPr>
            <w:tcW w:w="1055" w:type="dxa"/>
            <w:tcBorders>
              <w:top w:val="nil"/>
              <w:left w:val="nil"/>
              <w:bottom w:val="nil"/>
              <w:right w:val="nil"/>
            </w:tcBorders>
            <w:shd w:val="clear" w:color="auto" w:fill="auto"/>
            <w:noWrap/>
            <w:vAlign w:val="bottom"/>
            <w:hideMark/>
          </w:tcPr>
          <w:p w14:paraId="7489620F" w14:textId="77777777" w:rsidR="007B5639" w:rsidRPr="00E05337" w:rsidRDefault="007B5639" w:rsidP="0092575F">
            <w:pPr>
              <w:suppressAutoHyphens w:val="0"/>
              <w:spacing w:after="0"/>
              <w:jc w:val="right"/>
              <w:rPr>
                <w:ins w:id="953" w:author="Linderhof, Vincent" w:date="2016-03-06T14:44:00Z"/>
                <w:rFonts w:ascii="Times New Roman" w:eastAsia="Times New Roman" w:hAnsi="Times New Roman"/>
                <w:color w:val="000000"/>
                <w:sz w:val="24"/>
                <w:szCs w:val="24"/>
                <w:lang w:eastAsia="en-GB"/>
              </w:rPr>
            </w:pPr>
            <w:ins w:id="954" w:author="Linderhof, Vincent" w:date="2016-03-06T14:44:00Z">
              <w:r w:rsidRPr="00E05337">
                <w:rPr>
                  <w:rFonts w:ascii="Times New Roman" w:eastAsia="Times New Roman" w:hAnsi="Times New Roman"/>
                  <w:color w:val="000000"/>
                  <w:sz w:val="24"/>
                  <w:szCs w:val="24"/>
                  <w:lang w:eastAsia="en-GB"/>
                </w:rPr>
                <w:t>0.34</w:t>
              </w:r>
            </w:ins>
          </w:p>
        </w:tc>
        <w:tc>
          <w:tcPr>
            <w:tcW w:w="1055" w:type="dxa"/>
            <w:tcBorders>
              <w:top w:val="nil"/>
              <w:left w:val="nil"/>
              <w:bottom w:val="nil"/>
              <w:right w:val="nil"/>
            </w:tcBorders>
            <w:shd w:val="clear" w:color="auto" w:fill="auto"/>
            <w:noWrap/>
            <w:vAlign w:val="bottom"/>
            <w:hideMark/>
          </w:tcPr>
          <w:p w14:paraId="5583D4C8" w14:textId="77777777" w:rsidR="007B5639" w:rsidRPr="00E05337" w:rsidRDefault="007B5639" w:rsidP="0092575F">
            <w:pPr>
              <w:suppressAutoHyphens w:val="0"/>
              <w:spacing w:after="0"/>
              <w:jc w:val="right"/>
              <w:rPr>
                <w:ins w:id="955" w:author="Linderhof, Vincent" w:date="2016-03-06T14:44:00Z"/>
                <w:rFonts w:ascii="Times New Roman" w:eastAsia="Times New Roman" w:hAnsi="Times New Roman"/>
                <w:color w:val="000000"/>
                <w:sz w:val="24"/>
                <w:szCs w:val="24"/>
                <w:lang w:eastAsia="en-GB"/>
              </w:rPr>
            </w:pPr>
            <w:ins w:id="956" w:author="Linderhof, Vincent" w:date="2016-03-06T14:44:00Z">
              <w:r w:rsidRPr="00E05337">
                <w:rPr>
                  <w:rFonts w:ascii="Times New Roman" w:eastAsia="Times New Roman" w:hAnsi="Times New Roman"/>
                  <w:color w:val="000000"/>
                  <w:sz w:val="24"/>
                  <w:szCs w:val="24"/>
                  <w:lang w:eastAsia="en-GB"/>
                </w:rPr>
                <w:t>0.20</w:t>
              </w:r>
            </w:ins>
          </w:p>
        </w:tc>
        <w:tc>
          <w:tcPr>
            <w:tcW w:w="1055" w:type="dxa"/>
            <w:tcBorders>
              <w:top w:val="nil"/>
              <w:left w:val="nil"/>
              <w:bottom w:val="nil"/>
              <w:right w:val="nil"/>
            </w:tcBorders>
            <w:shd w:val="clear" w:color="auto" w:fill="auto"/>
            <w:noWrap/>
            <w:vAlign w:val="bottom"/>
            <w:hideMark/>
          </w:tcPr>
          <w:p w14:paraId="3D86D5BF" w14:textId="77777777" w:rsidR="007B5639" w:rsidRPr="00E05337" w:rsidRDefault="007B5639" w:rsidP="0092575F">
            <w:pPr>
              <w:suppressAutoHyphens w:val="0"/>
              <w:spacing w:after="0"/>
              <w:jc w:val="right"/>
              <w:rPr>
                <w:ins w:id="957" w:author="Linderhof, Vincent" w:date="2016-03-06T14:44:00Z"/>
                <w:rFonts w:ascii="Times New Roman" w:eastAsia="Times New Roman" w:hAnsi="Times New Roman"/>
                <w:color w:val="000000"/>
                <w:sz w:val="24"/>
                <w:szCs w:val="24"/>
                <w:lang w:eastAsia="en-GB"/>
              </w:rPr>
            </w:pPr>
            <w:ins w:id="958" w:author="Linderhof, Vincent" w:date="2016-03-06T14:44:00Z">
              <w:r w:rsidRPr="00E05337">
                <w:rPr>
                  <w:rFonts w:ascii="Times New Roman" w:eastAsia="Times New Roman" w:hAnsi="Times New Roman"/>
                  <w:color w:val="000000"/>
                  <w:sz w:val="24"/>
                  <w:szCs w:val="24"/>
                  <w:lang w:eastAsia="en-GB"/>
                </w:rPr>
                <w:t>0.39</w:t>
              </w:r>
            </w:ins>
          </w:p>
        </w:tc>
        <w:tc>
          <w:tcPr>
            <w:tcW w:w="1154" w:type="dxa"/>
            <w:tcBorders>
              <w:top w:val="nil"/>
              <w:left w:val="nil"/>
              <w:bottom w:val="nil"/>
              <w:right w:val="nil"/>
            </w:tcBorders>
            <w:shd w:val="clear" w:color="auto" w:fill="auto"/>
            <w:noWrap/>
            <w:vAlign w:val="bottom"/>
            <w:hideMark/>
          </w:tcPr>
          <w:p w14:paraId="78C2D919" w14:textId="77777777" w:rsidR="007B5639" w:rsidRPr="00E05337" w:rsidRDefault="007B5639" w:rsidP="0092575F">
            <w:pPr>
              <w:suppressAutoHyphens w:val="0"/>
              <w:spacing w:after="0"/>
              <w:jc w:val="right"/>
              <w:rPr>
                <w:ins w:id="959" w:author="Linderhof, Vincent" w:date="2016-03-06T14:44:00Z"/>
                <w:rFonts w:ascii="Times New Roman" w:eastAsia="Times New Roman" w:hAnsi="Times New Roman"/>
                <w:color w:val="000000"/>
                <w:sz w:val="24"/>
                <w:szCs w:val="24"/>
                <w:lang w:eastAsia="en-GB"/>
              </w:rPr>
            </w:pPr>
            <w:ins w:id="960" w:author="Linderhof, Vincent" w:date="2016-03-06T14:44:00Z">
              <w:r w:rsidRPr="00E05337">
                <w:rPr>
                  <w:rFonts w:ascii="Times New Roman" w:eastAsia="Times New Roman" w:hAnsi="Times New Roman"/>
                  <w:color w:val="000000"/>
                  <w:sz w:val="24"/>
                  <w:szCs w:val="24"/>
                  <w:lang w:eastAsia="en-GB"/>
                </w:rPr>
                <w:t>0.20</w:t>
              </w:r>
            </w:ins>
          </w:p>
        </w:tc>
      </w:tr>
      <w:tr w:rsidR="00A51CD1" w:rsidRPr="00A0183E" w:rsidDel="007B5639" w14:paraId="46373CD4" w14:textId="7FE0B3BC" w:rsidTr="00E05337">
        <w:trPr>
          <w:trHeight w:val="20"/>
        </w:trPr>
        <w:tc>
          <w:tcPr>
            <w:tcW w:w="2766" w:type="dxa"/>
            <w:tcBorders>
              <w:top w:val="nil"/>
              <w:left w:val="nil"/>
              <w:bottom w:val="nil"/>
              <w:right w:val="nil"/>
            </w:tcBorders>
            <w:shd w:val="clear" w:color="auto" w:fill="auto"/>
            <w:noWrap/>
            <w:vAlign w:val="bottom"/>
            <w:hideMark/>
          </w:tcPr>
          <w:p w14:paraId="79C85773" w14:textId="1C27F018" w:rsidR="00A51CD1" w:rsidRPr="00E05337" w:rsidDel="007B5639" w:rsidRDefault="00A51CD1" w:rsidP="00E05337">
            <w:pPr>
              <w:suppressAutoHyphens w:val="0"/>
              <w:spacing w:after="0"/>
              <w:rPr>
                <w:moveFrom w:id="961" w:author="Linderhof, Vincent" w:date="2016-03-06T14:45:00Z"/>
                <w:rFonts w:ascii="Times New Roman" w:eastAsia="Times New Roman" w:hAnsi="Times New Roman"/>
                <w:color w:val="000000"/>
                <w:sz w:val="24"/>
                <w:szCs w:val="24"/>
                <w:lang w:eastAsia="en-GB"/>
              </w:rPr>
            </w:pPr>
            <w:moveFromRangeStart w:id="962" w:author="Linderhof, Vincent" w:date="2016-03-06T14:45:00Z" w:name="move445038865"/>
            <w:moveFrom w:id="963" w:author="Linderhof, Vincent" w:date="2016-03-06T14:45:00Z">
              <w:r w:rsidRPr="00E05337" w:rsidDel="007B5639">
                <w:rPr>
                  <w:rFonts w:ascii="Times New Roman" w:eastAsia="Times New Roman" w:hAnsi="Times New Roman"/>
                  <w:color w:val="000000"/>
                  <w:sz w:val="24"/>
                  <w:szCs w:val="24"/>
                  <w:lang w:eastAsia="en-GB"/>
                </w:rPr>
                <w:t>Total cropped area</w:t>
              </w:r>
            </w:moveFrom>
          </w:p>
        </w:tc>
        <w:tc>
          <w:tcPr>
            <w:tcW w:w="1055" w:type="dxa"/>
            <w:tcBorders>
              <w:top w:val="nil"/>
              <w:left w:val="nil"/>
              <w:bottom w:val="nil"/>
              <w:right w:val="nil"/>
            </w:tcBorders>
            <w:shd w:val="clear" w:color="auto" w:fill="auto"/>
            <w:noWrap/>
            <w:vAlign w:val="bottom"/>
            <w:hideMark/>
          </w:tcPr>
          <w:p w14:paraId="15CFD87B" w14:textId="43329B97" w:rsidR="00A51CD1" w:rsidRPr="00E05337" w:rsidDel="007B5639" w:rsidRDefault="00A51CD1" w:rsidP="00E05337">
            <w:pPr>
              <w:suppressAutoHyphens w:val="0"/>
              <w:spacing w:after="0"/>
              <w:jc w:val="right"/>
              <w:rPr>
                <w:moveFrom w:id="964" w:author="Linderhof, Vincent" w:date="2016-03-06T14:45:00Z"/>
                <w:rFonts w:ascii="Times New Roman" w:eastAsia="Times New Roman" w:hAnsi="Times New Roman"/>
                <w:color w:val="000000"/>
                <w:sz w:val="24"/>
                <w:szCs w:val="24"/>
                <w:lang w:eastAsia="en-GB"/>
              </w:rPr>
            </w:pPr>
            <w:moveFrom w:id="965" w:author="Linderhof, Vincent" w:date="2016-03-06T14:45:00Z">
              <w:r w:rsidRPr="00E05337" w:rsidDel="007B5639">
                <w:rPr>
                  <w:rFonts w:ascii="Times New Roman" w:eastAsia="Times New Roman" w:hAnsi="Times New Roman"/>
                  <w:color w:val="000000"/>
                  <w:sz w:val="24"/>
                  <w:szCs w:val="24"/>
                  <w:lang w:eastAsia="en-GB"/>
                </w:rPr>
                <w:t>5.09</w:t>
              </w:r>
            </w:moveFrom>
          </w:p>
        </w:tc>
        <w:tc>
          <w:tcPr>
            <w:tcW w:w="1055" w:type="dxa"/>
            <w:tcBorders>
              <w:top w:val="nil"/>
              <w:left w:val="nil"/>
              <w:bottom w:val="nil"/>
              <w:right w:val="nil"/>
            </w:tcBorders>
            <w:shd w:val="clear" w:color="auto" w:fill="auto"/>
            <w:noWrap/>
            <w:vAlign w:val="bottom"/>
            <w:hideMark/>
          </w:tcPr>
          <w:p w14:paraId="61B0AA58" w14:textId="0787C5A7" w:rsidR="00A51CD1" w:rsidRPr="00E05337" w:rsidDel="007B5639" w:rsidRDefault="00A51CD1" w:rsidP="00E05337">
            <w:pPr>
              <w:suppressAutoHyphens w:val="0"/>
              <w:spacing w:after="0"/>
              <w:jc w:val="right"/>
              <w:rPr>
                <w:moveFrom w:id="966" w:author="Linderhof, Vincent" w:date="2016-03-06T14:45:00Z"/>
                <w:rFonts w:ascii="Times New Roman" w:eastAsia="Times New Roman" w:hAnsi="Times New Roman"/>
                <w:color w:val="000000"/>
                <w:sz w:val="24"/>
                <w:szCs w:val="24"/>
                <w:lang w:eastAsia="en-GB"/>
              </w:rPr>
            </w:pPr>
            <w:moveFrom w:id="967" w:author="Linderhof, Vincent" w:date="2016-03-06T14:45:00Z">
              <w:r w:rsidRPr="00E05337" w:rsidDel="007B5639">
                <w:rPr>
                  <w:rFonts w:ascii="Times New Roman" w:eastAsia="Times New Roman" w:hAnsi="Times New Roman"/>
                  <w:color w:val="000000"/>
                  <w:sz w:val="24"/>
                  <w:szCs w:val="24"/>
                  <w:lang w:eastAsia="en-GB"/>
                </w:rPr>
                <w:t>21.74</w:t>
              </w:r>
            </w:moveFrom>
          </w:p>
        </w:tc>
        <w:tc>
          <w:tcPr>
            <w:tcW w:w="1055" w:type="dxa"/>
            <w:tcBorders>
              <w:top w:val="nil"/>
              <w:left w:val="nil"/>
              <w:bottom w:val="nil"/>
              <w:right w:val="nil"/>
            </w:tcBorders>
            <w:shd w:val="clear" w:color="auto" w:fill="auto"/>
            <w:noWrap/>
            <w:vAlign w:val="bottom"/>
            <w:hideMark/>
          </w:tcPr>
          <w:p w14:paraId="5183CCA2" w14:textId="7EB64A51" w:rsidR="00A51CD1" w:rsidRPr="00E05337" w:rsidDel="007B5639" w:rsidRDefault="00A51CD1" w:rsidP="00E05337">
            <w:pPr>
              <w:suppressAutoHyphens w:val="0"/>
              <w:spacing w:after="0"/>
              <w:jc w:val="right"/>
              <w:rPr>
                <w:moveFrom w:id="968" w:author="Linderhof, Vincent" w:date="2016-03-06T14:45:00Z"/>
                <w:rFonts w:ascii="Times New Roman" w:eastAsia="Times New Roman" w:hAnsi="Times New Roman"/>
                <w:color w:val="000000"/>
                <w:sz w:val="24"/>
                <w:szCs w:val="24"/>
                <w:lang w:eastAsia="en-GB"/>
              </w:rPr>
            </w:pPr>
            <w:moveFrom w:id="969" w:author="Linderhof, Vincent" w:date="2016-03-06T14:45:00Z">
              <w:r w:rsidRPr="00E05337" w:rsidDel="007B5639">
                <w:rPr>
                  <w:rFonts w:ascii="Times New Roman" w:eastAsia="Times New Roman" w:hAnsi="Times New Roman"/>
                  <w:color w:val="000000"/>
                  <w:sz w:val="24"/>
                  <w:szCs w:val="24"/>
                  <w:lang w:eastAsia="en-GB"/>
                </w:rPr>
                <w:t>5.56</w:t>
              </w:r>
            </w:moveFrom>
          </w:p>
        </w:tc>
        <w:tc>
          <w:tcPr>
            <w:tcW w:w="1055" w:type="dxa"/>
            <w:tcBorders>
              <w:top w:val="nil"/>
              <w:left w:val="nil"/>
              <w:bottom w:val="nil"/>
              <w:right w:val="nil"/>
            </w:tcBorders>
            <w:shd w:val="clear" w:color="auto" w:fill="auto"/>
            <w:noWrap/>
            <w:vAlign w:val="bottom"/>
            <w:hideMark/>
          </w:tcPr>
          <w:p w14:paraId="484E3473" w14:textId="324DFD89" w:rsidR="00A51CD1" w:rsidRPr="00E05337" w:rsidDel="007B5639" w:rsidRDefault="00A51CD1" w:rsidP="00E05337">
            <w:pPr>
              <w:suppressAutoHyphens w:val="0"/>
              <w:spacing w:after="0"/>
              <w:jc w:val="right"/>
              <w:rPr>
                <w:moveFrom w:id="970" w:author="Linderhof, Vincent" w:date="2016-03-06T14:45:00Z"/>
                <w:rFonts w:ascii="Times New Roman" w:eastAsia="Times New Roman" w:hAnsi="Times New Roman"/>
                <w:color w:val="000000"/>
                <w:sz w:val="24"/>
                <w:szCs w:val="24"/>
                <w:lang w:eastAsia="en-GB"/>
              </w:rPr>
            </w:pPr>
            <w:moveFrom w:id="971" w:author="Linderhof, Vincent" w:date="2016-03-06T14:45:00Z">
              <w:r w:rsidRPr="00E05337" w:rsidDel="007B5639">
                <w:rPr>
                  <w:rFonts w:ascii="Times New Roman" w:eastAsia="Times New Roman" w:hAnsi="Times New Roman"/>
                  <w:color w:val="000000"/>
                  <w:sz w:val="24"/>
                  <w:szCs w:val="24"/>
                  <w:lang w:eastAsia="en-GB"/>
                </w:rPr>
                <w:t>29.79</w:t>
              </w:r>
            </w:moveFrom>
          </w:p>
        </w:tc>
        <w:tc>
          <w:tcPr>
            <w:tcW w:w="1055" w:type="dxa"/>
            <w:tcBorders>
              <w:top w:val="nil"/>
              <w:left w:val="nil"/>
              <w:bottom w:val="nil"/>
              <w:right w:val="nil"/>
            </w:tcBorders>
            <w:shd w:val="clear" w:color="auto" w:fill="auto"/>
            <w:noWrap/>
            <w:vAlign w:val="bottom"/>
            <w:hideMark/>
          </w:tcPr>
          <w:p w14:paraId="7B3EF232" w14:textId="75045133" w:rsidR="00A51CD1" w:rsidRPr="00E05337" w:rsidDel="007B5639" w:rsidRDefault="00A51CD1" w:rsidP="00E05337">
            <w:pPr>
              <w:suppressAutoHyphens w:val="0"/>
              <w:spacing w:after="0"/>
              <w:jc w:val="right"/>
              <w:rPr>
                <w:moveFrom w:id="972" w:author="Linderhof, Vincent" w:date="2016-03-06T14:45:00Z"/>
                <w:rFonts w:ascii="Times New Roman" w:eastAsia="Times New Roman" w:hAnsi="Times New Roman"/>
                <w:color w:val="000000"/>
                <w:sz w:val="24"/>
                <w:szCs w:val="24"/>
                <w:lang w:eastAsia="en-GB"/>
              </w:rPr>
            </w:pPr>
            <w:moveFrom w:id="973" w:author="Linderhof, Vincent" w:date="2016-03-06T14:45:00Z">
              <w:r w:rsidRPr="00E05337" w:rsidDel="007B5639">
                <w:rPr>
                  <w:rFonts w:ascii="Times New Roman" w:eastAsia="Times New Roman" w:hAnsi="Times New Roman"/>
                  <w:color w:val="000000"/>
                  <w:sz w:val="24"/>
                  <w:szCs w:val="24"/>
                  <w:lang w:eastAsia="en-GB"/>
                </w:rPr>
                <w:t>4.02</w:t>
              </w:r>
            </w:moveFrom>
          </w:p>
        </w:tc>
        <w:tc>
          <w:tcPr>
            <w:tcW w:w="1154" w:type="dxa"/>
            <w:tcBorders>
              <w:top w:val="nil"/>
              <w:left w:val="nil"/>
              <w:bottom w:val="nil"/>
              <w:right w:val="nil"/>
            </w:tcBorders>
            <w:shd w:val="clear" w:color="auto" w:fill="auto"/>
            <w:noWrap/>
            <w:vAlign w:val="bottom"/>
            <w:hideMark/>
          </w:tcPr>
          <w:p w14:paraId="38DE60E0" w14:textId="41AC08F7" w:rsidR="00A51CD1" w:rsidRPr="00E05337" w:rsidDel="007B5639" w:rsidRDefault="00A51CD1" w:rsidP="00E05337">
            <w:pPr>
              <w:suppressAutoHyphens w:val="0"/>
              <w:spacing w:after="0"/>
              <w:jc w:val="right"/>
              <w:rPr>
                <w:moveFrom w:id="974" w:author="Linderhof, Vincent" w:date="2016-03-06T14:45:00Z"/>
                <w:rFonts w:ascii="Times New Roman" w:eastAsia="Times New Roman" w:hAnsi="Times New Roman"/>
                <w:color w:val="000000"/>
                <w:sz w:val="24"/>
                <w:szCs w:val="24"/>
                <w:lang w:eastAsia="en-GB"/>
              </w:rPr>
            </w:pPr>
            <w:moveFrom w:id="975" w:author="Linderhof, Vincent" w:date="2016-03-06T14:45:00Z">
              <w:r w:rsidRPr="00E05337" w:rsidDel="007B5639">
                <w:rPr>
                  <w:rFonts w:ascii="Times New Roman" w:eastAsia="Times New Roman" w:hAnsi="Times New Roman"/>
                  <w:color w:val="000000"/>
                  <w:sz w:val="24"/>
                  <w:szCs w:val="24"/>
                  <w:lang w:eastAsia="en-GB"/>
                </w:rPr>
                <w:t>7.65</w:t>
              </w:r>
            </w:moveFrom>
          </w:p>
        </w:tc>
      </w:tr>
      <w:moveFromRangeEnd w:id="962"/>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76"/>
            <w:r w:rsidRPr="00E05337">
              <w:rPr>
                <w:rFonts w:ascii="Times New Roman" w:eastAsia="Times New Roman" w:hAnsi="Times New Roman"/>
                <w:color w:val="000000"/>
                <w:sz w:val="24"/>
                <w:szCs w:val="24"/>
                <w:lang w:eastAsia="en-GB"/>
              </w:rPr>
              <w:t>Education level head household</w:t>
            </w:r>
            <w:commentRangeEnd w:id="976"/>
            <w:r w:rsidR="00786273" w:rsidRPr="00E05337">
              <w:rPr>
                <w:rStyle w:val="CommentReference"/>
                <w:rFonts w:ascii="Times New Roman" w:hAnsi="Times New Roman"/>
                <w:sz w:val="24"/>
                <w:szCs w:val="24"/>
              </w:rPr>
              <w:commentReference w:id="976"/>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74B20766" w:rsidR="00664688" w:rsidRPr="00E05337" w:rsidRDefault="00CB13D0" w:rsidP="00CB13D0">
            <w:pPr>
              <w:suppressAutoHyphens w:val="0"/>
              <w:spacing w:after="0"/>
              <w:rPr>
                <w:rFonts w:ascii="Times New Roman" w:eastAsia="Times New Roman" w:hAnsi="Times New Roman"/>
                <w:color w:val="000000"/>
                <w:sz w:val="24"/>
                <w:szCs w:val="24"/>
                <w:lang w:eastAsia="en-GB"/>
              </w:rPr>
              <w:pPrChange w:id="977" w:author="Linderhof, Vincent" w:date="2016-03-06T17:34:00Z">
                <w:pPr>
                  <w:suppressAutoHyphens w:val="0"/>
                  <w:spacing w:after="0"/>
                </w:pPr>
              </w:pPrChange>
            </w:pPr>
            <w:ins w:id="978" w:author="Linderhof, Vincent" w:date="2016-03-06T17:34:00Z">
              <w:r>
                <w:rPr>
                  <w:rFonts w:ascii="Times New Roman" w:eastAsia="Times New Roman" w:hAnsi="Times New Roman"/>
                  <w:color w:val="000000"/>
                  <w:sz w:val="24"/>
                  <w:szCs w:val="24"/>
                  <w:lang w:eastAsia="en-GB"/>
                </w:rPr>
                <w:t xml:space="preserve"># sources of </w:t>
              </w:r>
            </w:ins>
            <w:del w:id="979" w:author="Linderhof, Vincent" w:date="2016-03-06T17:34:00Z">
              <w:r w:rsidR="00664688" w:rsidRPr="00E05337" w:rsidDel="00CB13D0">
                <w:rPr>
                  <w:rFonts w:ascii="Times New Roman" w:eastAsia="Times New Roman" w:hAnsi="Times New Roman"/>
                  <w:color w:val="000000"/>
                  <w:sz w:val="24"/>
                  <w:szCs w:val="24"/>
                  <w:lang w:eastAsia="en-GB"/>
                </w:rPr>
                <w:delText xml:space="preserve">Number different </w:delText>
              </w:r>
            </w:del>
            <w:r w:rsidR="00664688" w:rsidRPr="00E05337">
              <w:rPr>
                <w:rFonts w:ascii="Times New Roman" w:eastAsia="Times New Roman" w:hAnsi="Times New Roman"/>
                <w:color w:val="000000"/>
                <w:sz w:val="24"/>
                <w:szCs w:val="24"/>
                <w:lang w:eastAsia="en-GB"/>
              </w:rPr>
              <w:t>non-agricultural income</w:t>
            </w:r>
            <w:del w:id="980" w:author="Linderhof, Vincent" w:date="2016-03-06T17:34:00Z">
              <w:r w:rsidR="00664688" w:rsidRPr="00E05337" w:rsidDel="00CB13D0">
                <w:rPr>
                  <w:rFonts w:ascii="Times New Roman" w:eastAsia="Times New Roman" w:hAnsi="Times New Roman"/>
                  <w:color w:val="000000"/>
                  <w:sz w:val="24"/>
                  <w:szCs w:val="24"/>
                  <w:lang w:eastAsia="en-GB"/>
                </w:rPr>
                <w:delText xml:space="preserve"> sources</w:delText>
              </w:r>
            </w:del>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81"/>
            <w:r w:rsidRPr="00E05337">
              <w:rPr>
                <w:rFonts w:ascii="Times New Roman" w:eastAsia="Times New Roman" w:hAnsi="Times New Roman"/>
                <w:color w:val="000000"/>
                <w:sz w:val="24"/>
                <w:szCs w:val="24"/>
                <w:lang w:eastAsia="en-GB"/>
              </w:rPr>
              <w:t>Property income</w:t>
            </w:r>
            <w:commentRangeEnd w:id="981"/>
            <w:r w:rsidR="00374DBE" w:rsidRPr="00E05337">
              <w:rPr>
                <w:rStyle w:val="CommentReference"/>
                <w:rFonts w:ascii="Times New Roman" w:hAnsi="Times New Roman"/>
                <w:sz w:val="24"/>
                <w:szCs w:val="24"/>
              </w:rPr>
              <w:commentReference w:id="981"/>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82"/>
            <w:r w:rsidRPr="00E05337">
              <w:rPr>
                <w:rFonts w:ascii="Times New Roman" w:eastAsia="Times New Roman" w:hAnsi="Times New Roman"/>
                <w:color w:val="000000"/>
                <w:sz w:val="24"/>
                <w:szCs w:val="24"/>
                <w:lang w:eastAsia="en-GB"/>
              </w:rPr>
              <w:t>Investments</w:t>
            </w:r>
            <w:commentRangeEnd w:id="982"/>
            <w:r w:rsidR="00374DBE" w:rsidRPr="00E05337">
              <w:rPr>
                <w:rStyle w:val="CommentReference"/>
                <w:rFonts w:ascii="Times New Roman" w:hAnsi="Times New Roman"/>
                <w:sz w:val="24"/>
                <w:szCs w:val="24"/>
              </w:rPr>
              <w:commentReference w:id="982"/>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r w:rsidR="007B5639" w:rsidRPr="00A0183E" w14:paraId="387E915D" w14:textId="77777777" w:rsidTr="007B5639">
        <w:trPr>
          <w:trHeight w:val="20"/>
        </w:trPr>
        <w:tc>
          <w:tcPr>
            <w:tcW w:w="2766" w:type="dxa"/>
            <w:tcBorders>
              <w:top w:val="nil"/>
              <w:left w:val="nil"/>
              <w:bottom w:val="single" w:sz="4" w:space="0" w:color="auto"/>
              <w:right w:val="nil"/>
            </w:tcBorders>
            <w:shd w:val="clear" w:color="auto" w:fill="auto"/>
            <w:noWrap/>
            <w:vAlign w:val="bottom"/>
            <w:hideMark/>
          </w:tcPr>
          <w:p w14:paraId="6A5C227D" w14:textId="77777777" w:rsidR="007B5639" w:rsidRPr="00E05337" w:rsidRDefault="007B5639" w:rsidP="0092575F">
            <w:pPr>
              <w:suppressAutoHyphens w:val="0"/>
              <w:spacing w:after="0"/>
              <w:rPr>
                <w:moveTo w:id="983" w:author="Linderhof, Vincent" w:date="2016-03-06T14:45:00Z"/>
                <w:rFonts w:ascii="Times New Roman" w:eastAsia="Times New Roman" w:hAnsi="Times New Roman"/>
                <w:color w:val="000000"/>
                <w:sz w:val="24"/>
                <w:szCs w:val="24"/>
                <w:lang w:eastAsia="en-GB"/>
              </w:rPr>
            </w:pPr>
            <w:moveToRangeStart w:id="984" w:author="Linderhof, Vincent" w:date="2016-03-06T14:45:00Z" w:name="move445038865"/>
            <w:moveTo w:id="985" w:author="Linderhof, Vincent" w:date="2016-03-06T14:45:00Z">
              <w:r w:rsidRPr="00E05337">
                <w:rPr>
                  <w:rFonts w:ascii="Times New Roman" w:eastAsia="Times New Roman" w:hAnsi="Times New Roman"/>
                  <w:color w:val="000000"/>
                  <w:sz w:val="24"/>
                  <w:szCs w:val="24"/>
                  <w:lang w:eastAsia="en-GB"/>
                </w:rPr>
                <w:t>Total cropped area</w:t>
              </w:r>
            </w:moveTo>
          </w:p>
        </w:tc>
        <w:tc>
          <w:tcPr>
            <w:tcW w:w="1055" w:type="dxa"/>
            <w:tcBorders>
              <w:top w:val="nil"/>
              <w:left w:val="nil"/>
              <w:bottom w:val="single" w:sz="4" w:space="0" w:color="auto"/>
              <w:right w:val="nil"/>
            </w:tcBorders>
            <w:shd w:val="clear" w:color="auto" w:fill="auto"/>
            <w:noWrap/>
            <w:vAlign w:val="bottom"/>
            <w:hideMark/>
          </w:tcPr>
          <w:p w14:paraId="6BA40487" w14:textId="77777777" w:rsidR="007B5639" w:rsidRPr="00E05337" w:rsidRDefault="007B5639" w:rsidP="0092575F">
            <w:pPr>
              <w:suppressAutoHyphens w:val="0"/>
              <w:spacing w:after="0"/>
              <w:jc w:val="right"/>
              <w:rPr>
                <w:moveTo w:id="986" w:author="Linderhof, Vincent" w:date="2016-03-06T14:45:00Z"/>
                <w:rFonts w:ascii="Times New Roman" w:eastAsia="Times New Roman" w:hAnsi="Times New Roman"/>
                <w:color w:val="000000"/>
                <w:sz w:val="24"/>
                <w:szCs w:val="24"/>
                <w:lang w:eastAsia="en-GB"/>
              </w:rPr>
            </w:pPr>
            <w:moveTo w:id="987" w:author="Linderhof, Vincent" w:date="2016-03-06T14:45:00Z">
              <w:r w:rsidRPr="00E05337">
                <w:rPr>
                  <w:rFonts w:ascii="Times New Roman" w:eastAsia="Times New Roman" w:hAnsi="Times New Roman"/>
                  <w:color w:val="000000"/>
                  <w:sz w:val="24"/>
                  <w:szCs w:val="24"/>
                  <w:lang w:eastAsia="en-GB"/>
                </w:rPr>
                <w:t>5.09</w:t>
              </w:r>
            </w:moveTo>
          </w:p>
        </w:tc>
        <w:tc>
          <w:tcPr>
            <w:tcW w:w="1055" w:type="dxa"/>
            <w:tcBorders>
              <w:top w:val="nil"/>
              <w:left w:val="nil"/>
              <w:bottom w:val="single" w:sz="4" w:space="0" w:color="auto"/>
              <w:right w:val="nil"/>
            </w:tcBorders>
            <w:shd w:val="clear" w:color="auto" w:fill="auto"/>
            <w:noWrap/>
            <w:vAlign w:val="bottom"/>
            <w:hideMark/>
          </w:tcPr>
          <w:p w14:paraId="0E4E9732" w14:textId="77777777" w:rsidR="007B5639" w:rsidRPr="00E05337" w:rsidRDefault="007B5639" w:rsidP="0092575F">
            <w:pPr>
              <w:suppressAutoHyphens w:val="0"/>
              <w:spacing w:after="0"/>
              <w:jc w:val="right"/>
              <w:rPr>
                <w:moveTo w:id="988" w:author="Linderhof, Vincent" w:date="2016-03-06T14:45:00Z"/>
                <w:rFonts w:ascii="Times New Roman" w:eastAsia="Times New Roman" w:hAnsi="Times New Roman"/>
                <w:color w:val="000000"/>
                <w:sz w:val="24"/>
                <w:szCs w:val="24"/>
                <w:lang w:eastAsia="en-GB"/>
              </w:rPr>
            </w:pPr>
            <w:moveTo w:id="989" w:author="Linderhof, Vincent" w:date="2016-03-06T14:45:00Z">
              <w:r w:rsidRPr="00E05337">
                <w:rPr>
                  <w:rFonts w:ascii="Times New Roman" w:eastAsia="Times New Roman" w:hAnsi="Times New Roman"/>
                  <w:color w:val="000000"/>
                  <w:sz w:val="24"/>
                  <w:szCs w:val="24"/>
                  <w:lang w:eastAsia="en-GB"/>
                </w:rPr>
                <w:t>21.74</w:t>
              </w:r>
            </w:moveTo>
          </w:p>
        </w:tc>
        <w:tc>
          <w:tcPr>
            <w:tcW w:w="1055" w:type="dxa"/>
            <w:tcBorders>
              <w:top w:val="nil"/>
              <w:left w:val="nil"/>
              <w:bottom w:val="single" w:sz="4" w:space="0" w:color="auto"/>
              <w:right w:val="nil"/>
            </w:tcBorders>
            <w:shd w:val="clear" w:color="auto" w:fill="auto"/>
            <w:noWrap/>
            <w:vAlign w:val="bottom"/>
            <w:hideMark/>
          </w:tcPr>
          <w:p w14:paraId="780B1F12" w14:textId="77777777" w:rsidR="007B5639" w:rsidRPr="00E05337" w:rsidRDefault="007B5639" w:rsidP="0092575F">
            <w:pPr>
              <w:suppressAutoHyphens w:val="0"/>
              <w:spacing w:after="0"/>
              <w:jc w:val="right"/>
              <w:rPr>
                <w:moveTo w:id="990" w:author="Linderhof, Vincent" w:date="2016-03-06T14:45:00Z"/>
                <w:rFonts w:ascii="Times New Roman" w:eastAsia="Times New Roman" w:hAnsi="Times New Roman"/>
                <w:color w:val="000000"/>
                <w:sz w:val="24"/>
                <w:szCs w:val="24"/>
                <w:lang w:eastAsia="en-GB"/>
              </w:rPr>
            </w:pPr>
            <w:moveTo w:id="991" w:author="Linderhof, Vincent" w:date="2016-03-06T14:45:00Z">
              <w:r w:rsidRPr="00E05337">
                <w:rPr>
                  <w:rFonts w:ascii="Times New Roman" w:eastAsia="Times New Roman" w:hAnsi="Times New Roman"/>
                  <w:color w:val="000000"/>
                  <w:sz w:val="24"/>
                  <w:szCs w:val="24"/>
                  <w:lang w:eastAsia="en-GB"/>
                </w:rPr>
                <w:t>5.56</w:t>
              </w:r>
            </w:moveTo>
          </w:p>
        </w:tc>
        <w:tc>
          <w:tcPr>
            <w:tcW w:w="1055" w:type="dxa"/>
            <w:tcBorders>
              <w:top w:val="nil"/>
              <w:left w:val="nil"/>
              <w:bottom w:val="single" w:sz="4" w:space="0" w:color="auto"/>
              <w:right w:val="nil"/>
            </w:tcBorders>
            <w:shd w:val="clear" w:color="auto" w:fill="auto"/>
            <w:noWrap/>
            <w:vAlign w:val="bottom"/>
            <w:hideMark/>
          </w:tcPr>
          <w:p w14:paraId="5DB3E16F" w14:textId="77777777" w:rsidR="007B5639" w:rsidRPr="00E05337" w:rsidRDefault="007B5639" w:rsidP="0092575F">
            <w:pPr>
              <w:suppressAutoHyphens w:val="0"/>
              <w:spacing w:after="0"/>
              <w:jc w:val="right"/>
              <w:rPr>
                <w:moveTo w:id="992" w:author="Linderhof, Vincent" w:date="2016-03-06T14:45:00Z"/>
                <w:rFonts w:ascii="Times New Roman" w:eastAsia="Times New Roman" w:hAnsi="Times New Roman"/>
                <w:color w:val="000000"/>
                <w:sz w:val="24"/>
                <w:szCs w:val="24"/>
                <w:lang w:eastAsia="en-GB"/>
              </w:rPr>
            </w:pPr>
            <w:moveTo w:id="993" w:author="Linderhof, Vincent" w:date="2016-03-06T14:45:00Z">
              <w:r w:rsidRPr="00E05337">
                <w:rPr>
                  <w:rFonts w:ascii="Times New Roman" w:eastAsia="Times New Roman" w:hAnsi="Times New Roman"/>
                  <w:color w:val="000000"/>
                  <w:sz w:val="24"/>
                  <w:szCs w:val="24"/>
                  <w:lang w:eastAsia="en-GB"/>
                </w:rPr>
                <w:t>29.79</w:t>
              </w:r>
            </w:moveTo>
          </w:p>
        </w:tc>
        <w:tc>
          <w:tcPr>
            <w:tcW w:w="1055" w:type="dxa"/>
            <w:tcBorders>
              <w:top w:val="nil"/>
              <w:left w:val="nil"/>
              <w:bottom w:val="single" w:sz="4" w:space="0" w:color="auto"/>
              <w:right w:val="nil"/>
            </w:tcBorders>
            <w:shd w:val="clear" w:color="auto" w:fill="auto"/>
            <w:noWrap/>
            <w:vAlign w:val="bottom"/>
            <w:hideMark/>
          </w:tcPr>
          <w:p w14:paraId="58DC4EBE" w14:textId="77777777" w:rsidR="007B5639" w:rsidRPr="00E05337" w:rsidRDefault="007B5639" w:rsidP="0092575F">
            <w:pPr>
              <w:suppressAutoHyphens w:val="0"/>
              <w:spacing w:after="0"/>
              <w:jc w:val="right"/>
              <w:rPr>
                <w:moveTo w:id="994" w:author="Linderhof, Vincent" w:date="2016-03-06T14:45:00Z"/>
                <w:rFonts w:ascii="Times New Roman" w:eastAsia="Times New Roman" w:hAnsi="Times New Roman"/>
                <w:color w:val="000000"/>
                <w:sz w:val="24"/>
                <w:szCs w:val="24"/>
                <w:lang w:eastAsia="en-GB"/>
              </w:rPr>
            </w:pPr>
            <w:moveTo w:id="995" w:author="Linderhof, Vincent" w:date="2016-03-06T14:45:00Z">
              <w:r w:rsidRPr="00E05337">
                <w:rPr>
                  <w:rFonts w:ascii="Times New Roman" w:eastAsia="Times New Roman" w:hAnsi="Times New Roman"/>
                  <w:color w:val="000000"/>
                  <w:sz w:val="24"/>
                  <w:szCs w:val="24"/>
                  <w:lang w:eastAsia="en-GB"/>
                </w:rPr>
                <w:t>4.02</w:t>
              </w:r>
            </w:moveTo>
          </w:p>
        </w:tc>
        <w:tc>
          <w:tcPr>
            <w:tcW w:w="1154" w:type="dxa"/>
            <w:tcBorders>
              <w:top w:val="nil"/>
              <w:left w:val="nil"/>
              <w:bottom w:val="single" w:sz="4" w:space="0" w:color="auto"/>
              <w:right w:val="nil"/>
            </w:tcBorders>
            <w:shd w:val="clear" w:color="auto" w:fill="auto"/>
            <w:noWrap/>
            <w:vAlign w:val="bottom"/>
            <w:hideMark/>
          </w:tcPr>
          <w:p w14:paraId="16C5ACB0" w14:textId="77777777" w:rsidR="007B5639" w:rsidRPr="00E05337" w:rsidRDefault="007B5639" w:rsidP="0092575F">
            <w:pPr>
              <w:suppressAutoHyphens w:val="0"/>
              <w:spacing w:after="0"/>
              <w:jc w:val="right"/>
              <w:rPr>
                <w:moveTo w:id="996" w:author="Linderhof, Vincent" w:date="2016-03-06T14:45:00Z"/>
                <w:rFonts w:ascii="Times New Roman" w:eastAsia="Times New Roman" w:hAnsi="Times New Roman"/>
                <w:color w:val="000000"/>
                <w:sz w:val="24"/>
                <w:szCs w:val="24"/>
                <w:lang w:eastAsia="en-GB"/>
              </w:rPr>
            </w:pPr>
            <w:moveTo w:id="997" w:author="Linderhof, Vincent" w:date="2016-03-06T14:45:00Z">
              <w:r w:rsidRPr="00E05337">
                <w:rPr>
                  <w:rFonts w:ascii="Times New Roman" w:eastAsia="Times New Roman" w:hAnsi="Times New Roman"/>
                  <w:color w:val="000000"/>
                  <w:sz w:val="24"/>
                  <w:szCs w:val="24"/>
                  <w:lang w:eastAsia="en-GB"/>
                </w:rPr>
                <w:t>7.65</w:t>
              </w:r>
            </w:moveTo>
          </w:p>
        </w:tc>
      </w:tr>
    </w:tbl>
    <w:moveToRangeEnd w:id="984"/>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10"/>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 xml:space="preserve">Table 2: Variables characteristics by </w:t>
      </w:r>
      <w:commentRangeStart w:id="1010"/>
      <w:r w:rsidRPr="00E05337">
        <w:rPr>
          <w:rFonts w:ascii="Times New Roman" w:hAnsi="Times New Roman"/>
          <w:i/>
          <w:sz w:val="24"/>
          <w:szCs w:val="24"/>
        </w:rPr>
        <w:t>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commentRangeEnd w:id="1010"/>
      <w:r w:rsidR="00C03049" w:rsidRPr="00E05337">
        <w:rPr>
          <w:rStyle w:val="CommentReference"/>
          <w:rFonts w:ascii="Times New Roman" w:hAnsi="Times New Roman"/>
          <w:sz w:val="24"/>
          <w:szCs w:val="24"/>
        </w:rPr>
        <w:commentReference w:id="1010"/>
      </w:r>
    </w:p>
    <w:tbl>
      <w:tblPr>
        <w:tblW w:w="14081" w:type="dxa"/>
        <w:tblInd w:w="93" w:type="dxa"/>
        <w:tblLook w:val="04A0" w:firstRow="1" w:lastRow="0" w:firstColumn="1" w:lastColumn="0" w:noHBand="0" w:noVBand="1"/>
        <w:tblPrChange w:id="1011" w:author="Linderhof, Vincent" w:date="2016-03-06T15:36:00Z">
          <w:tblPr>
            <w:tblW w:w="13555" w:type="dxa"/>
            <w:tblInd w:w="93" w:type="dxa"/>
            <w:tblLook w:val="04A0" w:firstRow="1" w:lastRow="0" w:firstColumn="1" w:lastColumn="0" w:noHBand="0" w:noVBand="1"/>
          </w:tblPr>
        </w:tblPrChange>
      </w:tblPr>
      <w:tblGrid>
        <w:gridCol w:w="4742"/>
        <w:gridCol w:w="284"/>
        <w:gridCol w:w="883"/>
        <w:gridCol w:w="249"/>
        <w:gridCol w:w="919"/>
        <w:gridCol w:w="215"/>
        <w:gridCol w:w="952"/>
        <w:gridCol w:w="181"/>
        <w:gridCol w:w="986"/>
        <w:gridCol w:w="148"/>
        <w:gridCol w:w="1020"/>
        <w:gridCol w:w="115"/>
        <w:gridCol w:w="1052"/>
        <w:gridCol w:w="82"/>
        <w:gridCol w:w="1086"/>
        <w:gridCol w:w="49"/>
        <w:gridCol w:w="1118"/>
        <w:tblGridChange w:id="1012">
          <w:tblGrid>
            <w:gridCol w:w="4742"/>
            <w:gridCol w:w="284"/>
            <w:gridCol w:w="313"/>
            <w:gridCol w:w="488"/>
            <w:gridCol w:w="82"/>
            <w:gridCol w:w="249"/>
            <w:gridCol w:w="273"/>
            <w:gridCol w:w="362"/>
            <w:gridCol w:w="30"/>
            <w:gridCol w:w="254"/>
            <w:gridCol w:w="215"/>
            <w:gridCol w:w="231"/>
            <w:gridCol w:w="236"/>
            <w:gridCol w:w="60"/>
            <w:gridCol w:w="425"/>
            <w:gridCol w:w="181"/>
            <w:gridCol w:w="191"/>
            <w:gridCol w:w="109"/>
            <w:gridCol w:w="110"/>
            <w:gridCol w:w="576"/>
            <w:gridCol w:w="148"/>
            <w:gridCol w:w="132"/>
            <w:gridCol w:w="18"/>
            <w:gridCol w:w="122"/>
            <w:gridCol w:w="748"/>
            <w:gridCol w:w="78"/>
            <w:gridCol w:w="37"/>
            <w:gridCol w:w="108"/>
            <w:gridCol w:w="112"/>
            <w:gridCol w:w="709"/>
            <w:gridCol w:w="123"/>
            <w:gridCol w:w="82"/>
            <w:gridCol w:w="67"/>
            <w:gridCol w:w="15"/>
            <w:gridCol w:w="679"/>
            <w:gridCol w:w="317"/>
            <w:gridCol w:w="8"/>
            <w:gridCol w:w="49"/>
            <w:gridCol w:w="25"/>
            <w:gridCol w:w="567"/>
            <w:gridCol w:w="467"/>
            <w:gridCol w:w="59"/>
          </w:tblGrid>
        </w:tblGridChange>
      </w:tblGrid>
      <w:tr w:rsidR="00786273" w:rsidRPr="00A0183E" w14:paraId="04571046" w14:textId="77777777" w:rsidTr="0092575F">
        <w:trPr>
          <w:trHeight w:val="315"/>
          <w:trPrChange w:id="1013" w:author="Linderhof, Vincent" w:date="2016-03-06T15:36:00Z">
            <w:trPr>
              <w:gridAfter w:val="0"/>
              <w:trHeight w:val="315"/>
            </w:trPr>
          </w:trPrChange>
        </w:trPr>
        <w:tc>
          <w:tcPr>
            <w:tcW w:w="4796" w:type="dxa"/>
            <w:tcBorders>
              <w:top w:val="single" w:sz="4" w:space="0" w:color="auto"/>
              <w:left w:val="nil"/>
            </w:tcBorders>
            <w:shd w:val="clear" w:color="auto" w:fill="auto"/>
            <w:noWrap/>
            <w:vAlign w:val="bottom"/>
            <w:hideMark/>
            <w:tcPrChange w:id="1014" w:author="Linderhof, Vincent" w:date="2016-03-06T15:36:00Z">
              <w:tcPr>
                <w:tcW w:w="5827" w:type="dxa"/>
                <w:gridSpan w:val="4"/>
                <w:tcBorders>
                  <w:top w:val="single" w:sz="4" w:space="0" w:color="auto"/>
                  <w:left w:val="nil"/>
                </w:tcBorders>
                <w:shd w:val="clear" w:color="auto" w:fill="auto"/>
                <w:noWrap/>
                <w:vAlign w:val="bottom"/>
                <w:hideMark/>
              </w:tcPr>
            </w:tcPrChange>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15"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1160" w:type="dxa"/>
            <w:gridSpan w:val="2"/>
            <w:tcBorders>
              <w:top w:val="single" w:sz="4" w:space="0" w:color="auto"/>
              <w:bottom w:val="single" w:sz="4" w:space="0" w:color="auto"/>
            </w:tcBorders>
            <w:shd w:val="clear" w:color="auto" w:fill="auto"/>
            <w:noWrap/>
            <w:vAlign w:val="bottom"/>
            <w:hideMark/>
            <w:tcPrChange w:id="1016"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17"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1161" w:type="dxa"/>
            <w:gridSpan w:val="2"/>
            <w:tcBorders>
              <w:top w:val="single" w:sz="4" w:space="0" w:color="auto"/>
              <w:bottom w:val="single" w:sz="4" w:space="0" w:color="auto"/>
            </w:tcBorders>
            <w:shd w:val="clear" w:color="auto" w:fill="auto"/>
            <w:noWrap/>
            <w:vAlign w:val="bottom"/>
            <w:hideMark/>
            <w:tcPrChange w:id="1018"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0" w:type="dxa"/>
            <w:gridSpan w:val="2"/>
            <w:tcBorders>
              <w:top w:val="single" w:sz="4" w:space="0" w:color="auto"/>
              <w:bottom w:val="single" w:sz="4" w:space="0" w:color="auto"/>
            </w:tcBorders>
            <w:shd w:val="clear" w:color="auto" w:fill="auto"/>
            <w:noWrap/>
            <w:vAlign w:val="bottom"/>
            <w:hideMark/>
            <w:tcPrChange w:id="1019"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1160" w:type="dxa"/>
            <w:gridSpan w:val="2"/>
            <w:tcBorders>
              <w:top w:val="single" w:sz="4" w:space="0" w:color="auto"/>
              <w:bottom w:val="single" w:sz="4" w:space="0" w:color="auto"/>
            </w:tcBorders>
            <w:shd w:val="clear" w:color="auto" w:fill="auto"/>
            <w:noWrap/>
            <w:vAlign w:val="bottom"/>
            <w:hideMark/>
            <w:tcPrChange w:id="1020"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21" w:author="Linderhof, Vincent" w:date="2016-03-06T15:36:00Z">
              <w:tcPr>
                <w:tcW w:w="966" w:type="dxa"/>
                <w:gridSpan w:val="2"/>
                <w:tcBorders>
                  <w:top w:val="single" w:sz="4" w:space="0" w:color="auto"/>
                  <w:bottom w:val="single" w:sz="4" w:space="0" w:color="auto"/>
                </w:tcBorders>
                <w:shd w:val="clear" w:color="auto" w:fill="auto"/>
                <w:noWrap/>
                <w:vAlign w:val="bottom"/>
                <w:hideMark/>
              </w:tcPr>
            </w:tcPrChange>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1161" w:type="dxa"/>
            <w:gridSpan w:val="2"/>
            <w:tcBorders>
              <w:top w:val="single" w:sz="4" w:space="0" w:color="auto"/>
              <w:bottom w:val="single" w:sz="4" w:space="0" w:color="auto"/>
              <w:right w:val="nil"/>
            </w:tcBorders>
            <w:shd w:val="clear" w:color="auto" w:fill="auto"/>
            <w:noWrap/>
            <w:vAlign w:val="bottom"/>
            <w:hideMark/>
            <w:tcPrChange w:id="1022" w:author="Linderhof, Vincent" w:date="2016-03-06T15:36:00Z">
              <w:tcPr>
                <w:tcW w:w="966" w:type="dxa"/>
                <w:gridSpan w:val="5"/>
                <w:tcBorders>
                  <w:top w:val="single" w:sz="4" w:space="0" w:color="auto"/>
                  <w:bottom w:val="single" w:sz="4" w:space="0" w:color="auto"/>
                  <w:right w:val="nil"/>
                </w:tcBorders>
                <w:shd w:val="clear" w:color="auto" w:fill="auto"/>
                <w:noWrap/>
                <w:vAlign w:val="bottom"/>
                <w:hideMark/>
              </w:tcPr>
            </w:tcPrChange>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92575F">
        <w:trPr>
          <w:trHeight w:val="315"/>
          <w:trPrChange w:id="1023" w:author="Linderhof, Vincent" w:date="2016-03-06T15:36:00Z">
            <w:trPr>
              <w:gridAfter w:val="0"/>
              <w:trHeight w:val="315"/>
            </w:trPr>
          </w:trPrChange>
        </w:trPr>
        <w:tc>
          <w:tcPr>
            <w:tcW w:w="4796" w:type="dxa"/>
            <w:tcBorders>
              <w:left w:val="nil"/>
              <w:bottom w:val="single" w:sz="4" w:space="0" w:color="auto"/>
              <w:right w:val="nil"/>
            </w:tcBorders>
            <w:shd w:val="clear" w:color="auto" w:fill="auto"/>
            <w:noWrap/>
            <w:vAlign w:val="bottom"/>
            <w:hideMark/>
            <w:tcPrChange w:id="1024" w:author="Linderhof, Vincent" w:date="2016-03-06T15:36:00Z">
              <w:tcPr>
                <w:tcW w:w="5827" w:type="dxa"/>
                <w:gridSpan w:val="4"/>
                <w:tcBorders>
                  <w:left w:val="nil"/>
                  <w:bottom w:val="single" w:sz="4" w:space="0" w:color="auto"/>
                  <w:right w:val="nil"/>
                </w:tcBorders>
                <w:shd w:val="clear" w:color="auto" w:fill="auto"/>
                <w:noWrap/>
                <w:vAlign w:val="bottom"/>
                <w:hideMark/>
              </w:tcPr>
            </w:tcPrChange>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5"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26"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7"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8"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29"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30"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31" w:author="Linderhof, Vincent" w:date="2016-03-06T15:36:00Z">
              <w:tcPr>
                <w:tcW w:w="966" w:type="dxa"/>
                <w:gridSpan w:val="2"/>
                <w:tcBorders>
                  <w:top w:val="single" w:sz="4" w:space="0" w:color="auto"/>
                  <w:left w:val="nil"/>
                  <w:bottom w:val="single" w:sz="4" w:space="0" w:color="auto"/>
                  <w:right w:val="nil"/>
                </w:tcBorders>
                <w:shd w:val="clear" w:color="auto" w:fill="auto"/>
                <w:noWrap/>
                <w:vAlign w:val="bottom"/>
                <w:hideMark/>
              </w:tcPr>
            </w:tcPrChange>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32"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92575F">
        <w:trPr>
          <w:trHeight w:val="300"/>
          <w:trPrChange w:id="1033" w:author="Linderhof, Vincent" w:date="2016-03-06T15:36:00Z">
            <w:trPr>
              <w:gridAfter w:val="0"/>
              <w:trHeight w:val="300"/>
            </w:trPr>
          </w:trPrChange>
        </w:trPr>
        <w:tc>
          <w:tcPr>
            <w:tcW w:w="4796" w:type="dxa"/>
            <w:tcBorders>
              <w:top w:val="single" w:sz="4" w:space="0" w:color="auto"/>
              <w:left w:val="nil"/>
              <w:right w:val="nil"/>
            </w:tcBorders>
            <w:shd w:val="clear" w:color="auto" w:fill="auto"/>
            <w:noWrap/>
            <w:vAlign w:val="bottom"/>
            <w:tcPrChange w:id="1034" w:author="Linderhof, Vincent" w:date="2016-03-06T15:36:00Z">
              <w:tcPr>
                <w:tcW w:w="5827" w:type="dxa"/>
                <w:gridSpan w:val="4"/>
                <w:tcBorders>
                  <w:top w:val="single" w:sz="4" w:space="0" w:color="auto"/>
                  <w:left w:val="nil"/>
                  <w:right w:val="nil"/>
                </w:tcBorders>
                <w:shd w:val="clear" w:color="auto" w:fill="auto"/>
                <w:noWrap/>
                <w:vAlign w:val="bottom"/>
              </w:tcPr>
            </w:tcPrChange>
          </w:tcPr>
          <w:p w14:paraId="641B56C7" w14:textId="49060C4A" w:rsidR="00430A1F" w:rsidRPr="0092575F" w:rsidRDefault="0092575F" w:rsidP="00E05337">
            <w:pPr>
              <w:suppressAutoHyphens w:val="0"/>
              <w:spacing w:after="0"/>
              <w:rPr>
                <w:rFonts w:ascii="Times New Roman" w:eastAsia="Times New Roman" w:hAnsi="Times New Roman"/>
                <w:i/>
                <w:color w:val="000000"/>
                <w:sz w:val="24"/>
                <w:szCs w:val="24"/>
                <w:lang w:eastAsia="en-GB"/>
                <w:rPrChange w:id="1035" w:author="Linderhof, Vincent" w:date="2016-03-06T15:34:00Z">
                  <w:rPr>
                    <w:rFonts w:ascii="Times New Roman" w:eastAsia="Times New Roman" w:hAnsi="Times New Roman"/>
                    <w:color w:val="000000"/>
                    <w:sz w:val="24"/>
                    <w:szCs w:val="24"/>
                    <w:lang w:eastAsia="en-GB"/>
                  </w:rPr>
                </w:rPrChange>
              </w:rPr>
            </w:pPr>
            <w:ins w:id="1036" w:author="Linderhof, Vincent" w:date="2016-03-06T15:34:00Z">
              <w:r w:rsidRPr="0092575F">
                <w:rPr>
                  <w:rFonts w:ascii="Times New Roman" w:eastAsia="Times New Roman" w:hAnsi="Times New Roman"/>
                  <w:i/>
                  <w:color w:val="000000"/>
                  <w:sz w:val="24"/>
                  <w:szCs w:val="24"/>
                  <w:lang w:eastAsia="en-GB"/>
                  <w:rPrChange w:id="1037" w:author="Linderhof, Vincent" w:date="2016-03-06T15:34:00Z">
                    <w:rPr>
                      <w:rFonts w:ascii="Times New Roman" w:eastAsia="Times New Roman" w:hAnsi="Times New Roman"/>
                      <w:color w:val="000000"/>
                      <w:sz w:val="24"/>
                      <w:szCs w:val="24"/>
                      <w:lang w:eastAsia="en-GB"/>
                    </w:rPr>
                  </w:rPrChange>
                </w:rPr>
                <w:t>Nutrition diversity</w:t>
              </w:r>
            </w:ins>
            <w:del w:id="1038" w:author="Linderhof, Vincent" w:date="2016-03-06T15:34:00Z">
              <w:r w:rsidR="00430A1F" w:rsidRPr="0092575F" w:rsidDel="0092575F">
                <w:rPr>
                  <w:rFonts w:ascii="Times New Roman" w:eastAsia="Times New Roman" w:hAnsi="Times New Roman"/>
                  <w:i/>
                  <w:color w:val="000000"/>
                  <w:sz w:val="24"/>
                  <w:szCs w:val="24"/>
                  <w:lang w:eastAsia="en-GB"/>
                  <w:rPrChange w:id="1039" w:author="Linderhof, Vincent" w:date="2016-03-06T15:34:00Z">
                    <w:rPr>
                      <w:rFonts w:ascii="Times New Roman" w:eastAsia="Times New Roman" w:hAnsi="Times New Roman"/>
                      <w:color w:val="000000"/>
                      <w:sz w:val="24"/>
                      <w:szCs w:val="24"/>
                      <w:lang w:eastAsia="en-GB"/>
                    </w:rPr>
                  </w:rPrChange>
                </w:rPr>
                <w:delText>DDS</w:delText>
              </w:r>
            </w:del>
          </w:p>
        </w:tc>
        <w:tc>
          <w:tcPr>
            <w:tcW w:w="1161" w:type="dxa"/>
            <w:gridSpan w:val="2"/>
            <w:tcBorders>
              <w:top w:val="single" w:sz="4" w:space="0" w:color="auto"/>
              <w:left w:val="nil"/>
              <w:right w:val="nil"/>
            </w:tcBorders>
            <w:shd w:val="clear" w:color="auto" w:fill="auto"/>
            <w:noWrap/>
            <w:vAlign w:val="bottom"/>
            <w:tcPrChange w:id="1040"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07DD0F00" w14:textId="4BC70FC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1" w:author="Linderhof, Vincent" w:date="2016-03-06T15:34:00Z">
              <w:r w:rsidRPr="00E05337" w:rsidDel="0092575F">
                <w:rPr>
                  <w:rFonts w:ascii="Times New Roman" w:eastAsia="Times New Roman" w:hAnsi="Times New Roman"/>
                  <w:color w:val="000000"/>
                  <w:sz w:val="24"/>
                  <w:szCs w:val="24"/>
                  <w:lang w:eastAsia="en-GB"/>
                </w:rPr>
                <w:delText>7.64</w:delText>
              </w:r>
            </w:del>
          </w:p>
        </w:tc>
        <w:tc>
          <w:tcPr>
            <w:tcW w:w="1160" w:type="dxa"/>
            <w:gridSpan w:val="2"/>
            <w:tcBorders>
              <w:top w:val="single" w:sz="4" w:space="0" w:color="auto"/>
              <w:left w:val="nil"/>
              <w:right w:val="nil"/>
            </w:tcBorders>
            <w:shd w:val="clear" w:color="auto" w:fill="auto"/>
            <w:noWrap/>
            <w:vAlign w:val="bottom"/>
            <w:tcPrChange w:id="1042"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6952C65" w14:textId="02993D0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3" w:author="Linderhof, Vincent" w:date="2016-03-06T15:34:00Z">
              <w:r w:rsidRPr="00E05337" w:rsidDel="0092575F">
                <w:rPr>
                  <w:rFonts w:ascii="Times New Roman" w:eastAsia="Times New Roman" w:hAnsi="Times New Roman"/>
                  <w:color w:val="000000"/>
                  <w:sz w:val="24"/>
                  <w:szCs w:val="24"/>
                  <w:lang w:eastAsia="en-GB"/>
                </w:rPr>
                <w:delText>1.94</w:delText>
              </w:r>
            </w:del>
          </w:p>
        </w:tc>
        <w:tc>
          <w:tcPr>
            <w:tcW w:w="1161" w:type="dxa"/>
            <w:gridSpan w:val="2"/>
            <w:tcBorders>
              <w:top w:val="single" w:sz="4" w:space="0" w:color="auto"/>
              <w:left w:val="nil"/>
              <w:right w:val="nil"/>
            </w:tcBorders>
            <w:shd w:val="clear" w:color="auto" w:fill="auto"/>
            <w:noWrap/>
            <w:vAlign w:val="bottom"/>
            <w:tcPrChange w:id="1044"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63D4FDC6" w14:textId="30D8A75C"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5" w:author="Linderhof, Vincent" w:date="2016-03-06T15:34:00Z">
              <w:r w:rsidRPr="00E05337" w:rsidDel="0092575F">
                <w:rPr>
                  <w:rFonts w:ascii="Times New Roman" w:eastAsia="Times New Roman" w:hAnsi="Times New Roman"/>
                  <w:color w:val="000000"/>
                  <w:sz w:val="24"/>
                  <w:szCs w:val="24"/>
                  <w:lang w:eastAsia="en-GB"/>
                </w:rPr>
                <w:delText>6.53</w:delText>
              </w:r>
            </w:del>
          </w:p>
        </w:tc>
        <w:tc>
          <w:tcPr>
            <w:tcW w:w="1161" w:type="dxa"/>
            <w:gridSpan w:val="2"/>
            <w:tcBorders>
              <w:top w:val="single" w:sz="4" w:space="0" w:color="auto"/>
              <w:left w:val="nil"/>
              <w:right w:val="nil"/>
            </w:tcBorders>
            <w:shd w:val="clear" w:color="auto" w:fill="auto"/>
            <w:noWrap/>
            <w:vAlign w:val="bottom"/>
            <w:tcPrChange w:id="1046"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7D188206" w14:textId="6E89A054"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7" w:author="Linderhof, Vincent" w:date="2016-03-06T15:34:00Z">
              <w:r w:rsidRPr="00E05337" w:rsidDel="0092575F">
                <w:rPr>
                  <w:rFonts w:ascii="Times New Roman" w:eastAsia="Times New Roman" w:hAnsi="Times New Roman"/>
                  <w:color w:val="000000"/>
                  <w:sz w:val="24"/>
                  <w:szCs w:val="24"/>
                  <w:lang w:eastAsia="en-GB"/>
                </w:rPr>
                <w:delText>1.97</w:delText>
              </w:r>
            </w:del>
          </w:p>
        </w:tc>
        <w:tc>
          <w:tcPr>
            <w:tcW w:w="1160" w:type="dxa"/>
            <w:gridSpan w:val="2"/>
            <w:tcBorders>
              <w:top w:val="single" w:sz="4" w:space="0" w:color="auto"/>
              <w:left w:val="nil"/>
              <w:right w:val="nil"/>
            </w:tcBorders>
            <w:shd w:val="clear" w:color="auto" w:fill="auto"/>
            <w:noWrap/>
            <w:vAlign w:val="bottom"/>
            <w:tcPrChange w:id="1048"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30410C01" w14:textId="3CC862F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9" w:author="Linderhof, Vincent" w:date="2016-03-06T15:34:00Z">
              <w:r w:rsidRPr="00E05337" w:rsidDel="0092575F">
                <w:rPr>
                  <w:rFonts w:ascii="Times New Roman" w:eastAsia="Times New Roman" w:hAnsi="Times New Roman"/>
                  <w:color w:val="000000"/>
                  <w:sz w:val="24"/>
                  <w:szCs w:val="24"/>
                  <w:lang w:eastAsia="en-GB"/>
                </w:rPr>
                <w:delText>7.46</w:delText>
              </w:r>
            </w:del>
          </w:p>
        </w:tc>
        <w:tc>
          <w:tcPr>
            <w:tcW w:w="1160" w:type="dxa"/>
            <w:gridSpan w:val="2"/>
            <w:tcBorders>
              <w:top w:val="single" w:sz="4" w:space="0" w:color="auto"/>
              <w:left w:val="nil"/>
              <w:right w:val="nil"/>
            </w:tcBorders>
            <w:shd w:val="clear" w:color="auto" w:fill="auto"/>
            <w:noWrap/>
            <w:vAlign w:val="bottom"/>
            <w:tcPrChange w:id="1050"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A764486" w14:textId="44F66D3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1" w:author="Linderhof, Vincent" w:date="2016-03-06T15:34:00Z">
              <w:r w:rsidRPr="00E05337" w:rsidDel="0092575F">
                <w:rPr>
                  <w:rFonts w:ascii="Times New Roman" w:eastAsia="Times New Roman" w:hAnsi="Times New Roman"/>
                  <w:color w:val="000000"/>
                  <w:sz w:val="24"/>
                  <w:szCs w:val="24"/>
                  <w:lang w:eastAsia="en-GB"/>
                </w:rPr>
                <w:delText>1.96</w:delText>
              </w:r>
            </w:del>
          </w:p>
        </w:tc>
        <w:tc>
          <w:tcPr>
            <w:tcW w:w="1161" w:type="dxa"/>
            <w:gridSpan w:val="2"/>
            <w:tcBorders>
              <w:top w:val="single" w:sz="4" w:space="0" w:color="auto"/>
              <w:left w:val="nil"/>
              <w:right w:val="nil"/>
            </w:tcBorders>
            <w:shd w:val="clear" w:color="auto" w:fill="auto"/>
            <w:noWrap/>
            <w:vAlign w:val="bottom"/>
            <w:tcPrChange w:id="1052" w:author="Linderhof, Vincent" w:date="2016-03-06T15:36:00Z">
              <w:tcPr>
                <w:tcW w:w="966" w:type="dxa"/>
                <w:gridSpan w:val="2"/>
                <w:tcBorders>
                  <w:top w:val="single" w:sz="4" w:space="0" w:color="auto"/>
                  <w:left w:val="nil"/>
                  <w:right w:val="nil"/>
                </w:tcBorders>
                <w:shd w:val="clear" w:color="auto" w:fill="auto"/>
                <w:noWrap/>
                <w:vAlign w:val="bottom"/>
              </w:tcPr>
            </w:tcPrChange>
          </w:tcPr>
          <w:p w14:paraId="362FB16E" w14:textId="29C6A6B6"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3" w:author="Linderhof, Vincent" w:date="2016-03-06T15:34:00Z">
              <w:r w:rsidRPr="00E05337" w:rsidDel="0092575F">
                <w:rPr>
                  <w:rFonts w:ascii="Times New Roman" w:eastAsia="Times New Roman" w:hAnsi="Times New Roman"/>
                  <w:color w:val="000000"/>
                  <w:sz w:val="24"/>
                  <w:szCs w:val="24"/>
                  <w:lang w:eastAsia="en-GB"/>
                </w:rPr>
                <w:delText>7.94</w:delText>
              </w:r>
            </w:del>
          </w:p>
        </w:tc>
        <w:tc>
          <w:tcPr>
            <w:tcW w:w="1161" w:type="dxa"/>
            <w:gridSpan w:val="2"/>
            <w:tcBorders>
              <w:top w:val="single" w:sz="4" w:space="0" w:color="auto"/>
              <w:left w:val="nil"/>
              <w:right w:val="nil"/>
            </w:tcBorders>
            <w:shd w:val="clear" w:color="auto" w:fill="auto"/>
            <w:noWrap/>
            <w:vAlign w:val="bottom"/>
            <w:tcPrChange w:id="1054"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5EB6A040" w14:textId="73E4C0D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5" w:author="Linderhof, Vincent" w:date="2016-03-06T15:34:00Z">
              <w:r w:rsidRPr="00E05337" w:rsidDel="0092575F">
                <w:rPr>
                  <w:rFonts w:ascii="Times New Roman" w:eastAsia="Times New Roman" w:hAnsi="Times New Roman"/>
                  <w:color w:val="000000"/>
                  <w:sz w:val="24"/>
                  <w:szCs w:val="24"/>
                  <w:lang w:eastAsia="en-GB"/>
                </w:rPr>
                <w:delText>1.97</w:delText>
              </w:r>
            </w:del>
          </w:p>
        </w:tc>
      </w:tr>
      <w:tr w:rsidR="0092575F" w:rsidRPr="00A0183E" w14:paraId="3768A267" w14:textId="77777777" w:rsidTr="0092575F">
        <w:trPr>
          <w:trHeight w:val="300"/>
          <w:trPrChange w:id="1056" w:author="Linderhof, Vincent" w:date="2016-03-06T15:36:00Z">
            <w:trPr>
              <w:gridAfter w:val="0"/>
              <w:trHeight w:val="300"/>
            </w:trPr>
          </w:trPrChange>
        </w:trPr>
        <w:tc>
          <w:tcPr>
            <w:tcW w:w="4796" w:type="dxa"/>
            <w:tcBorders>
              <w:left w:val="nil"/>
              <w:bottom w:val="nil"/>
              <w:right w:val="nil"/>
            </w:tcBorders>
            <w:shd w:val="clear" w:color="auto" w:fill="auto"/>
            <w:noWrap/>
            <w:vAlign w:val="bottom"/>
            <w:tcPrChange w:id="1057" w:author="Linderhof, Vincent" w:date="2016-03-06T15:36:00Z">
              <w:tcPr>
                <w:tcW w:w="5827" w:type="dxa"/>
                <w:gridSpan w:val="4"/>
                <w:tcBorders>
                  <w:top w:val="nil"/>
                  <w:left w:val="nil"/>
                  <w:bottom w:val="nil"/>
                  <w:right w:val="nil"/>
                </w:tcBorders>
                <w:shd w:val="clear" w:color="auto" w:fill="auto"/>
                <w:noWrap/>
                <w:vAlign w:val="bottom"/>
              </w:tcPr>
            </w:tcPrChange>
          </w:tcPr>
          <w:p w14:paraId="262BE5E7" w14:textId="3EF72FDF" w:rsidR="0092575F" w:rsidRPr="00E05337" w:rsidRDefault="0092575F" w:rsidP="00E05337">
            <w:pPr>
              <w:suppressAutoHyphens w:val="0"/>
              <w:spacing w:after="0"/>
              <w:rPr>
                <w:rFonts w:ascii="Times New Roman" w:eastAsia="Times New Roman" w:hAnsi="Times New Roman"/>
                <w:color w:val="000000"/>
                <w:sz w:val="24"/>
                <w:szCs w:val="24"/>
                <w:lang w:eastAsia="en-GB"/>
              </w:rPr>
            </w:pPr>
            <w:ins w:id="1058" w:author="Linderhof, Vincent" w:date="2016-03-06T15:34:00Z">
              <w:r w:rsidRPr="00E05337">
                <w:rPr>
                  <w:rFonts w:ascii="Times New Roman" w:eastAsia="Times New Roman" w:hAnsi="Times New Roman"/>
                  <w:color w:val="000000"/>
                  <w:sz w:val="24"/>
                  <w:szCs w:val="24"/>
                  <w:lang w:eastAsia="en-GB"/>
                </w:rPr>
                <w:t>DDS</w:t>
              </w:r>
            </w:ins>
            <w:del w:id="1059" w:author="Linderhof, Vincent" w:date="2016-03-06T15:33:00Z">
              <w:r w:rsidRPr="00E05337" w:rsidDel="0092575F">
                <w:rPr>
                  <w:rFonts w:ascii="Times New Roman" w:eastAsia="Times New Roman" w:hAnsi="Times New Roman"/>
                  <w:color w:val="000000"/>
                  <w:sz w:val="24"/>
                  <w:szCs w:val="24"/>
                  <w:lang w:eastAsia="en-GB"/>
                </w:rPr>
                <w:delText>FCS</w:delText>
              </w:r>
            </w:del>
          </w:p>
        </w:tc>
        <w:tc>
          <w:tcPr>
            <w:tcW w:w="1161" w:type="dxa"/>
            <w:gridSpan w:val="2"/>
            <w:tcBorders>
              <w:left w:val="nil"/>
              <w:bottom w:val="nil"/>
              <w:right w:val="nil"/>
            </w:tcBorders>
            <w:shd w:val="clear" w:color="auto" w:fill="auto"/>
            <w:noWrap/>
            <w:vAlign w:val="bottom"/>
            <w:tcPrChange w:id="1060" w:author="Linderhof, Vincent" w:date="2016-03-06T15:36:00Z">
              <w:tcPr>
                <w:tcW w:w="966" w:type="dxa"/>
                <w:gridSpan w:val="4"/>
                <w:tcBorders>
                  <w:top w:val="nil"/>
                  <w:left w:val="nil"/>
                  <w:bottom w:val="nil"/>
                  <w:right w:val="nil"/>
                </w:tcBorders>
                <w:shd w:val="clear" w:color="auto" w:fill="auto"/>
                <w:noWrap/>
                <w:vAlign w:val="bottom"/>
              </w:tcPr>
            </w:tcPrChange>
          </w:tcPr>
          <w:p w14:paraId="7D1F908D" w14:textId="2BF44B5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1" w:author="Linderhof, Vincent" w:date="2016-03-06T15:34:00Z">
              <w:r w:rsidRPr="00E05337">
                <w:rPr>
                  <w:rFonts w:ascii="Times New Roman" w:eastAsia="Times New Roman" w:hAnsi="Times New Roman"/>
                  <w:color w:val="000000"/>
                  <w:sz w:val="24"/>
                  <w:szCs w:val="24"/>
                  <w:lang w:eastAsia="en-GB"/>
                </w:rPr>
                <w:t>7.64</w:t>
              </w:r>
            </w:ins>
            <w:del w:id="1062" w:author="Linderhof, Vincent" w:date="2016-03-06T15:33:00Z">
              <w:r w:rsidRPr="00E05337" w:rsidDel="0092575F">
                <w:rPr>
                  <w:rFonts w:ascii="Times New Roman" w:eastAsia="Times New Roman" w:hAnsi="Times New Roman"/>
                  <w:color w:val="000000"/>
                  <w:sz w:val="24"/>
                  <w:szCs w:val="24"/>
                  <w:lang w:eastAsia="en-GB"/>
                </w:rPr>
                <w:delText>58.23</w:delText>
              </w:r>
            </w:del>
          </w:p>
        </w:tc>
        <w:tc>
          <w:tcPr>
            <w:tcW w:w="1160" w:type="dxa"/>
            <w:gridSpan w:val="2"/>
            <w:tcBorders>
              <w:left w:val="nil"/>
              <w:bottom w:val="nil"/>
              <w:right w:val="nil"/>
            </w:tcBorders>
            <w:shd w:val="clear" w:color="auto" w:fill="auto"/>
            <w:noWrap/>
            <w:vAlign w:val="bottom"/>
            <w:tcPrChange w:id="1063" w:author="Linderhof, Vincent" w:date="2016-03-06T15:36:00Z">
              <w:tcPr>
                <w:tcW w:w="966" w:type="dxa"/>
                <w:gridSpan w:val="5"/>
                <w:tcBorders>
                  <w:top w:val="nil"/>
                  <w:left w:val="nil"/>
                  <w:bottom w:val="nil"/>
                  <w:right w:val="nil"/>
                </w:tcBorders>
                <w:shd w:val="clear" w:color="auto" w:fill="auto"/>
                <w:noWrap/>
                <w:vAlign w:val="bottom"/>
              </w:tcPr>
            </w:tcPrChange>
          </w:tcPr>
          <w:p w14:paraId="3EF975EC" w14:textId="55FB0D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4" w:author="Linderhof, Vincent" w:date="2016-03-06T15:34:00Z">
              <w:r w:rsidRPr="00E05337">
                <w:rPr>
                  <w:rFonts w:ascii="Times New Roman" w:eastAsia="Times New Roman" w:hAnsi="Times New Roman"/>
                  <w:color w:val="000000"/>
                  <w:sz w:val="24"/>
                  <w:szCs w:val="24"/>
                  <w:lang w:eastAsia="en-GB"/>
                </w:rPr>
                <w:t>1.94</w:t>
              </w:r>
            </w:ins>
            <w:del w:id="1065" w:author="Linderhof, Vincent" w:date="2016-03-06T15:33:00Z">
              <w:r w:rsidRPr="00E05337" w:rsidDel="0092575F">
                <w:rPr>
                  <w:rFonts w:ascii="Times New Roman" w:eastAsia="Times New Roman" w:hAnsi="Times New Roman"/>
                  <w:color w:val="000000"/>
                  <w:sz w:val="24"/>
                  <w:szCs w:val="24"/>
                  <w:lang w:eastAsia="en-GB"/>
                </w:rPr>
                <w:delText>22.78</w:delText>
              </w:r>
            </w:del>
          </w:p>
        </w:tc>
        <w:tc>
          <w:tcPr>
            <w:tcW w:w="1161" w:type="dxa"/>
            <w:gridSpan w:val="2"/>
            <w:tcBorders>
              <w:left w:val="nil"/>
              <w:bottom w:val="nil"/>
              <w:right w:val="nil"/>
            </w:tcBorders>
            <w:shd w:val="clear" w:color="auto" w:fill="auto"/>
            <w:noWrap/>
            <w:vAlign w:val="bottom"/>
            <w:tcPrChange w:id="1066" w:author="Linderhof, Vincent" w:date="2016-03-06T15:36:00Z">
              <w:tcPr>
                <w:tcW w:w="966" w:type="dxa"/>
                <w:gridSpan w:val="5"/>
                <w:tcBorders>
                  <w:top w:val="nil"/>
                  <w:left w:val="nil"/>
                  <w:bottom w:val="nil"/>
                  <w:right w:val="nil"/>
                </w:tcBorders>
                <w:shd w:val="clear" w:color="auto" w:fill="auto"/>
                <w:noWrap/>
                <w:vAlign w:val="bottom"/>
              </w:tcPr>
            </w:tcPrChange>
          </w:tcPr>
          <w:p w14:paraId="032DAC97" w14:textId="1B40654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7" w:author="Linderhof, Vincent" w:date="2016-03-06T15:34:00Z">
              <w:r w:rsidRPr="00E05337">
                <w:rPr>
                  <w:rFonts w:ascii="Times New Roman" w:eastAsia="Times New Roman" w:hAnsi="Times New Roman"/>
                  <w:color w:val="000000"/>
                  <w:sz w:val="24"/>
                  <w:szCs w:val="24"/>
                  <w:lang w:eastAsia="en-GB"/>
                </w:rPr>
                <w:t>6.53</w:t>
              </w:r>
            </w:ins>
            <w:del w:id="1068" w:author="Linderhof, Vincent" w:date="2016-03-06T15:33:00Z">
              <w:r w:rsidRPr="00E05337" w:rsidDel="0092575F">
                <w:rPr>
                  <w:rFonts w:ascii="Times New Roman" w:eastAsia="Times New Roman" w:hAnsi="Times New Roman"/>
                  <w:color w:val="000000"/>
                  <w:sz w:val="24"/>
                  <w:szCs w:val="24"/>
                  <w:lang w:eastAsia="en-GB"/>
                </w:rPr>
                <w:delText>58.60</w:delText>
              </w:r>
            </w:del>
          </w:p>
        </w:tc>
        <w:tc>
          <w:tcPr>
            <w:tcW w:w="1161" w:type="dxa"/>
            <w:gridSpan w:val="2"/>
            <w:tcBorders>
              <w:left w:val="nil"/>
              <w:bottom w:val="nil"/>
              <w:right w:val="nil"/>
            </w:tcBorders>
            <w:shd w:val="clear" w:color="auto" w:fill="auto"/>
            <w:noWrap/>
            <w:vAlign w:val="bottom"/>
            <w:tcPrChange w:id="1069" w:author="Linderhof, Vincent" w:date="2016-03-06T15:36:00Z">
              <w:tcPr>
                <w:tcW w:w="966" w:type="dxa"/>
                <w:gridSpan w:val="4"/>
                <w:tcBorders>
                  <w:top w:val="nil"/>
                  <w:left w:val="nil"/>
                  <w:bottom w:val="nil"/>
                  <w:right w:val="nil"/>
                </w:tcBorders>
                <w:shd w:val="clear" w:color="auto" w:fill="auto"/>
                <w:noWrap/>
                <w:vAlign w:val="bottom"/>
              </w:tcPr>
            </w:tcPrChange>
          </w:tcPr>
          <w:p w14:paraId="0A42C5C5" w14:textId="107AF100"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0" w:author="Linderhof, Vincent" w:date="2016-03-06T15:34:00Z">
              <w:r w:rsidRPr="00E05337">
                <w:rPr>
                  <w:rFonts w:ascii="Times New Roman" w:eastAsia="Times New Roman" w:hAnsi="Times New Roman"/>
                  <w:color w:val="000000"/>
                  <w:sz w:val="24"/>
                  <w:szCs w:val="24"/>
                  <w:lang w:eastAsia="en-GB"/>
                </w:rPr>
                <w:t>1.97</w:t>
              </w:r>
            </w:ins>
            <w:del w:id="1071" w:author="Linderhof, Vincent" w:date="2016-03-06T15:33:00Z">
              <w:r w:rsidRPr="00E05337" w:rsidDel="0092575F">
                <w:rPr>
                  <w:rFonts w:ascii="Times New Roman" w:eastAsia="Times New Roman" w:hAnsi="Times New Roman"/>
                  <w:color w:val="000000"/>
                  <w:sz w:val="24"/>
                  <w:szCs w:val="24"/>
                  <w:lang w:eastAsia="en-GB"/>
                </w:rPr>
                <w:delText>20.39</w:delText>
              </w:r>
            </w:del>
          </w:p>
        </w:tc>
        <w:tc>
          <w:tcPr>
            <w:tcW w:w="1160" w:type="dxa"/>
            <w:gridSpan w:val="2"/>
            <w:tcBorders>
              <w:left w:val="nil"/>
              <w:bottom w:val="nil"/>
              <w:right w:val="nil"/>
            </w:tcBorders>
            <w:shd w:val="clear" w:color="auto" w:fill="auto"/>
            <w:noWrap/>
            <w:vAlign w:val="bottom"/>
            <w:tcPrChange w:id="1072" w:author="Linderhof, Vincent" w:date="2016-03-06T15:36:00Z">
              <w:tcPr>
                <w:tcW w:w="966" w:type="dxa"/>
                <w:gridSpan w:val="4"/>
                <w:tcBorders>
                  <w:top w:val="nil"/>
                  <w:left w:val="nil"/>
                  <w:bottom w:val="nil"/>
                  <w:right w:val="nil"/>
                </w:tcBorders>
                <w:shd w:val="clear" w:color="auto" w:fill="auto"/>
                <w:noWrap/>
                <w:vAlign w:val="bottom"/>
              </w:tcPr>
            </w:tcPrChange>
          </w:tcPr>
          <w:p w14:paraId="3EA9D0CA" w14:textId="577C3F0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3" w:author="Linderhof, Vincent" w:date="2016-03-06T15:34:00Z">
              <w:r w:rsidRPr="00E05337">
                <w:rPr>
                  <w:rFonts w:ascii="Times New Roman" w:eastAsia="Times New Roman" w:hAnsi="Times New Roman"/>
                  <w:color w:val="000000"/>
                  <w:sz w:val="24"/>
                  <w:szCs w:val="24"/>
                  <w:lang w:eastAsia="en-GB"/>
                </w:rPr>
                <w:t>7.46</w:t>
              </w:r>
            </w:ins>
            <w:del w:id="1074" w:author="Linderhof, Vincent" w:date="2016-03-06T15:33:00Z">
              <w:r w:rsidRPr="00E05337" w:rsidDel="0092575F">
                <w:rPr>
                  <w:rFonts w:ascii="Times New Roman" w:eastAsia="Times New Roman" w:hAnsi="Times New Roman"/>
                  <w:color w:val="000000"/>
                  <w:sz w:val="24"/>
                  <w:szCs w:val="24"/>
                  <w:lang w:eastAsia="en-GB"/>
                </w:rPr>
                <w:delText>52.27</w:delText>
              </w:r>
            </w:del>
          </w:p>
        </w:tc>
        <w:tc>
          <w:tcPr>
            <w:tcW w:w="1160" w:type="dxa"/>
            <w:gridSpan w:val="2"/>
            <w:tcBorders>
              <w:left w:val="nil"/>
              <w:bottom w:val="nil"/>
              <w:right w:val="nil"/>
            </w:tcBorders>
            <w:shd w:val="clear" w:color="auto" w:fill="auto"/>
            <w:noWrap/>
            <w:vAlign w:val="bottom"/>
            <w:tcPrChange w:id="1075" w:author="Linderhof, Vincent" w:date="2016-03-06T15:36:00Z">
              <w:tcPr>
                <w:tcW w:w="966" w:type="dxa"/>
                <w:gridSpan w:val="4"/>
                <w:tcBorders>
                  <w:top w:val="nil"/>
                  <w:left w:val="nil"/>
                  <w:bottom w:val="nil"/>
                  <w:right w:val="nil"/>
                </w:tcBorders>
                <w:shd w:val="clear" w:color="auto" w:fill="auto"/>
                <w:noWrap/>
                <w:vAlign w:val="bottom"/>
              </w:tcPr>
            </w:tcPrChange>
          </w:tcPr>
          <w:p w14:paraId="13BBA506" w14:textId="548BBC73"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6" w:author="Linderhof, Vincent" w:date="2016-03-06T15:34:00Z">
              <w:r w:rsidRPr="00E05337">
                <w:rPr>
                  <w:rFonts w:ascii="Times New Roman" w:eastAsia="Times New Roman" w:hAnsi="Times New Roman"/>
                  <w:color w:val="000000"/>
                  <w:sz w:val="24"/>
                  <w:szCs w:val="24"/>
                  <w:lang w:eastAsia="en-GB"/>
                </w:rPr>
                <w:t>1.96</w:t>
              </w:r>
            </w:ins>
            <w:del w:id="1077" w:author="Linderhof, Vincent" w:date="2016-03-06T15:33:00Z">
              <w:r w:rsidRPr="00E05337" w:rsidDel="0092575F">
                <w:rPr>
                  <w:rFonts w:ascii="Times New Roman" w:eastAsia="Times New Roman" w:hAnsi="Times New Roman"/>
                  <w:color w:val="000000"/>
                  <w:sz w:val="24"/>
                  <w:szCs w:val="24"/>
                  <w:lang w:eastAsia="en-GB"/>
                </w:rPr>
                <w:delText>20.18</w:delText>
              </w:r>
            </w:del>
          </w:p>
        </w:tc>
        <w:tc>
          <w:tcPr>
            <w:tcW w:w="1161" w:type="dxa"/>
            <w:gridSpan w:val="2"/>
            <w:tcBorders>
              <w:left w:val="nil"/>
              <w:bottom w:val="nil"/>
              <w:right w:val="nil"/>
            </w:tcBorders>
            <w:shd w:val="clear" w:color="auto" w:fill="auto"/>
            <w:noWrap/>
            <w:vAlign w:val="bottom"/>
            <w:tcPrChange w:id="1078" w:author="Linderhof, Vincent" w:date="2016-03-06T15:36:00Z">
              <w:tcPr>
                <w:tcW w:w="966" w:type="dxa"/>
                <w:gridSpan w:val="5"/>
                <w:tcBorders>
                  <w:top w:val="nil"/>
                  <w:left w:val="nil"/>
                  <w:bottom w:val="nil"/>
                  <w:right w:val="nil"/>
                </w:tcBorders>
                <w:shd w:val="clear" w:color="auto" w:fill="auto"/>
                <w:noWrap/>
                <w:vAlign w:val="bottom"/>
              </w:tcPr>
            </w:tcPrChange>
          </w:tcPr>
          <w:p w14:paraId="20B6A4F5" w14:textId="0FC962BE"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9" w:author="Linderhof, Vincent" w:date="2016-03-06T15:34:00Z">
              <w:r w:rsidRPr="00E05337">
                <w:rPr>
                  <w:rFonts w:ascii="Times New Roman" w:eastAsia="Times New Roman" w:hAnsi="Times New Roman"/>
                  <w:color w:val="000000"/>
                  <w:sz w:val="24"/>
                  <w:szCs w:val="24"/>
                  <w:lang w:eastAsia="en-GB"/>
                </w:rPr>
                <w:t>7.94</w:t>
              </w:r>
            </w:ins>
            <w:del w:id="1080" w:author="Linderhof, Vincent" w:date="2016-03-06T15:33:00Z">
              <w:r w:rsidRPr="00E05337" w:rsidDel="0092575F">
                <w:rPr>
                  <w:rFonts w:ascii="Times New Roman" w:eastAsia="Times New Roman" w:hAnsi="Times New Roman"/>
                  <w:color w:val="000000"/>
                  <w:sz w:val="24"/>
                  <w:szCs w:val="24"/>
                  <w:lang w:eastAsia="en-GB"/>
                </w:rPr>
                <w:delText>60.63</w:delText>
              </w:r>
            </w:del>
          </w:p>
        </w:tc>
        <w:tc>
          <w:tcPr>
            <w:tcW w:w="1161" w:type="dxa"/>
            <w:gridSpan w:val="2"/>
            <w:tcBorders>
              <w:left w:val="nil"/>
              <w:bottom w:val="nil"/>
              <w:right w:val="nil"/>
            </w:tcBorders>
            <w:shd w:val="clear" w:color="auto" w:fill="auto"/>
            <w:noWrap/>
            <w:vAlign w:val="bottom"/>
            <w:tcPrChange w:id="1081" w:author="Linderhof, Vincent" w:date="2016-03-06T15:36:00Z">
              <w:tcPr>
                <w:tcW w:w="966" w:type="dxa"/>
                <w:gridSpan w:val="5"/>
                <w:tcBorders>
                  <w:top w:val="nil"/>
                  <w:left w:val="nil"/>
                  <w:bottom w:val="nil"/>
                  <w:right w:val="nil"/>
                </w:tcBorders>
                <w:shd w:val="clear" w:color="auto" w:fill="auto"/>
                <w:noWrap/>
                <w:vAlign w:val="bottom"/>
              </w:tcPr>
            </w:tcPrChange>
          </w:tcPr>
          <w:p w14:paraId="19E31350" w14:textId="3BDDDA22"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82" w:author="Linderhof, Vincent" w:date="2016-03-06T15:34:00Z">
              <w:r w:rsidRPr="00E05337">
                <w:rPr>
                  <w:rFonts w:ascii="Times New Roman" w:eastAsia="Times New Roman" w:hAnsi="Times New Roman"/>
                  <w:color w:val="000000"/>
                  <w:sz w:val="24"/>
                  <w:szCs w:val="24"/>
                  <w:lang w:eastAsia="en-GB"/>
                </w:rPr>
                <w:t>1.97</w:t>
              </w:r>
            </w:ins>
            <w:del w:id="1083" w:author="Linderhof, Vincent" w:date="2016-03-06T15:33:00Z">
              <w:r w:rsidRPr="00E05337" w:rsidDel="0092575F">
                <w:rPr>
                  <w:rFonts w:ascii="Times New Roman" w:eastAsia="Times New Roman" w:hAnsi="Times New Roman"/>
                  <w:color w:val="000000"/>
                  <w:sz w:val="24"/>
                  <w:szCs w:val="24"/>
                  <w:lang w:eastAsia="en-GB"/>
                </w:rPr>
                <w:delText>22.54</w:delText>
              </w:r>
            </w:del>
          </w:p>
        </w:tc>
      </w:tr>
      <w:tr w:rsidR="0092575F" w:rsidRPr="00A0183E" w:rsidDel="0092575F" w14:paraId="2C17761B" w14:textId="2EF9DA5F" w:rsidTr="0092575F">
        <w:trPr>
          <w:trHeight w:val="300"/>
          <w:del w:id="1084" w:author="Linderhof, Vincent" w:date="2016-03-06T15:33:00Z"/>
          <w:trPrChange w:id="108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08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B577C9C" w14:textId="2808A045" w:rsidR="0092575F" w:rsidRPr="00E05337" w:rsidDel="0092575F" w:rsidRDefault="0092575F" w:rsidP="00E05337">
            <w:pPr>
              <w:suppressAutoHyphens w:val="0"/>
              <w:spacing w:after="0"/>
              <w:rPr>
                <w:del w:id="1087" w:author="Linderhof, Vincent" w:date="2016-03-06T15:33:00Z"/>
                <w:rFonts w:ascii="Times New Roman" w:eastAsia="Times New Roman" w:hAnsi="Times New Roman"/>
                <w:color w:val="000000"/>
                <w:sz w:val="24"/>
                <w:szCs w:val="24"/>
                <w:lang w:eastAsia="en-GB"/>
              </w:rPr>
            </w:pPr>
            <w:del w:id="1088" w:author="Linderhof, Vincent" w:date="2016-03-06T15:33:00Z">
              <w:r w:rsidRPr="00E05337" w:rsidDel="0092575F">
                <w:rPr>
                  <w:rFonts w:ascii="Times New Roman" w:eastAsia="Times New Roman" w:hAnsi="Times New Roman"/>
                  <w:color w:val="000000"/>
                  <w:sz w:val="24"/>
                  <w:szCs w:val="24"/>
                  <w:lang w:eastAsia="en-GB"/>
                </w:rPr>
                <w:delText>Calories by HH (x 1,000)</w:delText>
              </w:r>
            </w:del>
          </w:p>
        </w:tc>
        <w:tc>
          <w:tcPr>
            <w:tcW w:w="1161" w:type="dxa"/>
            <w:gridSpan w:val="2"/>
            <w:tcBorders>
              <w:top w:val="nil"/>
              <w:left w:val="nil"/>
              <w:bottom w:val="nil"/>
              <w:right w:val="nil"/>
            </w:tcBorders>
            <w:shd w:val="clear" w:color="auto" w:fill="auto"/>
            <w:noWrap/>
            <w:vAlign w:val="bottom"/>
            <w:hideMark/>
            <w:tcPrChange w:id="108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543C66" w14:textId="1829A66A" w:rsidR="0092575F" w:rsidRPr="00E05337" w:rsidDel="0092575F" w:rsidRDefault="0092575F" w:rsidP="00E05337">
            <w:pPr>
              <w:suppressAutoHyphens w:val="0"/>
              <w:spacing w:after="0"/>
              <w:jc w:val="right"/>
              <w:rPr>
                <w:del w:id="1090" w:author="Linderhof, Vincent" w:date="2016-03-06T15:33:00Z"/>
                <w:rFonts w:ascii="Times New Roman" w:eastAsia="Times New Roman" w:hAnsi="Times New Roman"/>
                <w:color w:val="000000"/>
                <w:sz w:val="24"/>
                <w:szCs w:val="24"/>
                <w:lang w:eastAsia="en-GB"/>
              </w:rPr>
            </w:pPr>
            <w:del w:id="1091" w:author="Linderhof, Vincent" w:date="2016-03-06T15:33:00Z">
              <w:r w:rsidRPr="00E05337" w:rsidDel="0092575F">
                <w:rPr>
                  <w:rFonts w:ascii="Times New Roman" w:eastAsia="Times New Roman" w:hAnsi="Times New Roman"/>
                  <w:color w:val="000000"/>
                  <w:sz w:val="24"/>
                  <w:szCs w:val="24"/>
                  <w:lang w:eastAsia="en-GB"/>
                </w:rPr>
                <w:delText>83.34</w:delText>
              </w:r>
            </w:del>
          </w:p>
        </w:tc>
        <w:tc>
          <w:tcPr>
            <w:tcW w:w="1160" w:type="dxa"/>
            <w:gridSpan w:val="2"/>
            <w:tcBorders>
              <w:top w:val="nil"/>
              <w:left w:val="nil"/>
              <w:bottom w:val="nil"/>
              <w:right w:val="nil"/>
            </w:tcBorders>
            <w:shd w:val="clear" w:color="auto" w:fill="auto"/>
            <w:noWrap/>
            <w:vAlign w:val="bottom"/>
            <w:hideMark/>
            <w:tcPrChange w:id="109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D2B9" w14:textId="53D805F7" w:rsidR="0092575F" w:rsidRPr="00E05337" w:rsidDel="0092575F" w:rsidRDefault="0092575F" w:rsidP="00E05337">
            <w:pPr>
              <w:suppressAutoHyphens w:val="0"/>
              <w:spacing w:after="0"/>
              <w:jc w:val="right"/>
              <w:rPr>
                <w:del w:id="1093" w:author="Linderhof, Vincent" w:date="2016-03-06T15:33:00Z"/>
                <w:rFonts w:ascii="Times New Roman" w:eastAsia="Times New Roman" w:hAnsi="Times New Roman"/>
                <w:color w:val="000000"/>
                <w:sz w:val="24"/>
                <w:szCs w:val="24"/>
                <w:lang w:eastAsia="en-GB"/>
              </w:rPr>
            </w:pPr>
            <w:del w:id="1094" w:author="Linderhof, Vincent" w:date="2016-03-06T15:33:00Z">
              <w:r w:rsidRPr="00E05337" w:rsidDel="0092575F">
                <w:rPr>
                  <w:rFonts w:ascii="Times New Roman" w:eastAsia="Times New Roman" w:hAnsi="Times New Roman"/>
                  <w:color w:val="000000"/>
                  <w:sz w:val="24"/>
                  <w:szCs w:val="24"/>
                  <w:lang w:eastAsia="en-GB"/>
                </w:rPr>
                <w:delText>86.40</w:delText>
              </w:r>
            </w:del>
          </w:p>
        </w:tc>
        <w:tc>
          <w:tcPr>
            <w:tcW w:w="1161" w:type="dxa"/>
            <w:gridSpan w:val="2"/>
            <w:tcBorders>
              <w:top w:val="nil"/>
              <w:left w:val="nil"/>
              <w:bottom w:val="nil"/>
              <w:right w:val="nil"/>
            </w:tcBorders>
            <w:shd w:val="clear" w:color="auto" w:fill="auto"/>
            <w:noWrap/>
            <w:vAlign w:val="bottom"/>
            <w:hideMark/>
            <w:tcPrChange w:id="109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9A9C97E" w14:textId="346C2FA3" w:rsidR="0092575F" w:rsidRPr="00E05337" w:rsidDel="0092575F" w:rsidRDefault="0092575F" w:rsidP="00E05337">
            <w:pPr>
              <w:suppressAutoHyphens w:val="0"/>
              <w:spacing w:after="0"/>
              <w:jc w:val="right"/>
              <w:rPr>
                <w:del w:id="1096" w:author="Linderhof, Vincent" w:date="2016-03-06T15:33:00Z"/>
                <w:rFonts w:ascii="Times New Roman" w:eastAsia="Times New Roman" w:hAnsi="Times New Roman"/>
                <w:color w:val="000000"/>
                <w:sz w:val="24"/>
                <w:szCs w:val="24"/>
                <w:lang w:eastAsia="en-GB"/>
              </w:rPr>
            </w:pPr>
            <w:del w:id="1097" w:author="Linderhof, Vincent" w:date="2016-03-06T15:33:00Z">
              <w:r w:rsidRPr="00E05337" w:rsidDel="0092575F">
                <w:rPr>
                  <w:rFonts w:ascii="Times New Roman" w:eastAsia="Times New Roman" w:hAnsi="Times New Roman"/>
                  <w:color w:val="000000"/>
                  <w:sz w:val="24"/>
                  <w:szCs w:val="24"/>
                  <w:lang w:eastAsia="en-GB"/>
                </w:rPr>
                <w:delText>55.88</w:delText>
              </w:r>
            </w:del>
          </w:p>
        </w:tc>
        <w:tc>
          <w:tcPr>
            <w:tcW w:w="1161" w:type="dxa"/>
            <w:gridSpan w:val="2"/>
            <w:tcBorders>
              <w:top w:val="nil"/>
              <w:left w:val="nil"/>
              <w:bottom w:val="nil"/>
              <w:right w:val="nil"/>
            </w:tcBorders>
            <w:shd w:val="clear" w:color="auto" w:fill="auto"/>
            <w:noWrap/>
            <w:vAlign w:val="bottom"/>
            <w:hideMark/>
            <w:tcPrChange w:id="109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1A3A8C8" w14:textId="6CAB0552" w:rsidR="0092575F" w:rsidRPr="00E05337" w:rsidDel="0092575F" w:rsidRDefault="0092575F" w:rsidP="00E05337">
            <w:pPr>
              <w:suppressAutoHyphens w:val="0"/>
              <w:spacing w:after="0"/>
              <w:jc w:val="right"/>
              <w:rPr>
                <w:del w:id="1099" w:author="Linderhof, Vincent" w:date="2016-03-06T15:33:00Z"/>
                <w:rFonts w:ascii="Times New Roman" w:eastAsia="Times New Roman" w:hAnsi="Times New Roman"/>
                <w:color w:val="000000"/>
                <w:sz w:val="24"/>
                <w:szCs w:val="24"/>
                <w:lang w:eastAsia="en-GB"/>
              </w:rPr>
            </w:pPr>
            <w:del w:id="1100" w:author="Linderhof, Vincent" w:date="2016-03-06T15:33:00Z">
              <w:r w:rsidRPr="00E05337" w:rsidDel="0092575F">
                <w:rPr>
                  <w:rFonts w:ascii="Times New Roman" w:eastAsia="Times New Roman" w:hAnsi="Times New Roman"/>
                  <w:color w:val="000000"/>
                  <w:sz w:val="24"/>
                  <w:szCs w:val="24"/>
                  <w:lang w:eastAsia="en-GB"/>
                </w:rPr>
                <w:delText>55.23</w:delText>
              </w:r>
            </w:del>
          </w:p>
        </w:tc>
        <w:tc>
          <w:tcPr>
            <w:tcW w:w="1160" w:type="dxa"/>
            <w:gridSpan w:val="2"/>
            <w:tcBorders>
              <w:top w:val="nil"/>
              <w:left w:val="nil"/>
              <w:bottom w:val="nil"/>
              <w:right w:val="nil"/>
            </w:tcBorders>
            <w:shd w:val="clear" w:color="auto" w:fill="auto"/>
            <w:noWrap/>
            <w:vAlign w:val="bottom"/>
            <w:hideMark/>
            <w:tcPrChange w:id="110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E8F01D6" w14:textId="1E15A2AC" w:rsidR="0092575F" w:rsidRPr="00E05337" w:rsidDel="0092575F" w:rsidRDefault="0092575F" w:rsidP="00E05337">
            <w:pPr>
              <w:suppressAutoHyphens w:val="0"/>
              <w:spacing w:after="0"/>
              <w:jc w:val="right"/>
              <w:rPr>
                <w:del w:id="1102" w:author="Linderhof, Vincent" w:date="2016-03-06T15:33:00Z"/>
                <w:rFonts w:ascii="Times New Roman" w:eastAsia="Times New Roman" w:hAnsi="Times New Roman"/>
                <w:color w:val="000000"/>
                <w:sz w:val="24"/>
                <w:szCs w:val="24"/>
                <w:lang w:eastAsia="en-GB"/>
              </w:rPr>
            </w:pPr>
            <w:del w:id="1103" w:author="Linderhof, Vincent" w:date="2016-03-06T15:33:00Z">
              <w:r w:rsidRPr="00E05337" w:rsidDel="0092575F">
                <w:rPr>
                  <w:rFonts w:ascii="Times New Roman" w:eastAsia="Times New Roman" w:hAnsi="Times New Roman"/>
                  <w:color w:val="000000"/>
                  <w:sz w:val="24"/>
                  <w:szCs w:val="24"/>
                  <w:lang w:eastAsia="en-GB"/>
                </w:rPr>
                <w:delText>67.44</w:delText>
              </w:r>
            </w:del>
          </w:p>
        </w:tc>
        <w:tc>
          <w:tcPr>
            <w:tcW w:w="1160" w:type="dxa"/>
            <w:gridSpan w:val="2"/>
            <w:tcBorders>
              <w:top w:val="nil"/>
              <w:left w:val="nil"/>
              <w:bottom w:val="nil"/>
              <w:right w:val="nil"/>
            </w:tcBorders>
            <w:shd w:val="clear" w:color="auto" w:fill="auto"/>
            <w:noWrap/>
            <w:vAlign w:val="bottom"/>
            <w:hideMark/>
            <w:tcPrChange w:id="110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F4627EA" w14:textId="7B6991DA" w:rsidR="0092575F" w:rsidRPr="00E05337" w:rsidDel="0092575F" w:rsidRDefault="0092575F" w:rsidP="00E05337">
            <w:pPr>
              <w:suppressAutoHyphens w:val="0"/>
              <w:spacing w:after="0"/>
              <w:jc w:val="right"/>
              <w:rPr>
                <w:del w:id="1105" w:author="Linderhof, Vincent" w:date="2016-03-06T15:33:00Z"/>
                <w:rFonts w:ascii="Times New Roman" w:eastAsia="Times New Roman" w:hAnsi="Times New Roman"/>
                <w:color w:val="000000"/>
                <w:sz w:val="24"/>
                <w:szCs w:val="24"/>
                <w:lang w:eastAsia="en-GB"/>
              </w:rPr>
            </w:pPr>
            <w:del w:id="1106" w:author="Linderhof, Vincent" w:date="2016-03-06T15:33:00Z">
              <w:r w:rsidRPr="00E05337" w:rsidDel="0092575F">
                <w:rPr>
                  <w:rFonts w:ascii="Times New Roman" w:eastAsia="Times New Roman" w:hAnsi="Times New Roman"/>
                  <w:color w:val="000000"/>
                  <w:sz w:val="24"/>
                  <w:szCs w:val="24"/>
                  <w:lang w:eastAsia="en-GB"/>
                </w:rPr>
                <w:delText>54.76</w:delText>
              </w:r>
            </w:del>
          </w:p>
        </w:tc>
        <w:tc>
          <w:tcPr>
            <w:tcW w:w="1161" w:type="dxa"/>
            <w:gridSpan w:val="2"/>
            <w:tcBorders>
              <w:top w:val="nil"/>
              <w:left w:val="nil"/>
              <w:bottom w:val="nil"/>
              <w:right w:val="nil"/>
            </w:tcBorders>
            <w:shd w:val="clear" w:color="auto" w:fill="auto"/>
            <w:noWrap/>
            <w:vAlign w:val="bottom"/>
            <w:hideMark/>
            <w:tcPrChange w:id="1107"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1760631" w14:textId="70C14AE3" w:rsidR="0092575F" w:rsidRPr="00E05337" w:rsidDel="0092575F" w:rsidRDefault="0092575F" w:rsidP="00E05337">
            <w:pPr>
              <w:suppressAutoHyphens w:val="0"/>
              <w:spacing w:after="0"/>
              <w:jc w:val="right"/>
              <w:rPr>
                <w:del w:id="1108" w:author="Linderhof, Vincent" w:date="2016-03-06T15:33:00Z"/>
                <w:rFonts w:ascii="Times New Roman" w:eastAsia="Times New Roman" w:hAnsi="Times New Roman"/>
                <w:color w:val="000000"/>
                <w:sz w:val="24"/>
                <w:szCs w:val="24"/>
                <w:lang w:eastAsia="en-GB"/>
              </w:rPr>
            </w:pPr>
            <w:del w:id="1109" w:author="Linderhof, Vincent" w:date="2016-03-06T15:33:00Z">
              <w:r w:rsidRPr="00E05337" w:rsidDel="0092575F">
                <w:rPr>
                  <w:rFonts w:ascii="Times New Roman" w:eastAsia="Times New Roman" w:hAnsi="Times New Roman"/>
                  <w:color w:val="000000"/>
                  <w:sz w:val="24"/>
                  <w:szCs w:val="24"/>
                  <w:lang w:eastAsia="en-GB"/>
                </w:rPr>
                <w:delText>74.01</w:delText>
              </w:r>
            </w:del>
          </w:p>
        </w:tc>
        <w:tc>
          <w:tcPr>
            <w:tcW w:w="1161" w:type="dxa"/>
            <w:gridSpan w:val="2"/>
            <w:tcBorders>
              <w:top w:val="nil"/>
              <w:left w:val="nil"/>
              <w:bottom w:val="nil"/>
              <w:right w:val="nil"/>
            </w:tcBorders>
            <w:shd w:val="clear" w:color="auto" w:fill="auto"/>
            <w:noWrap/>
            <w:vAlign w:val="bottom"/>
            <w:hideMark/>
            <w:tcPrChange w:id="11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7D83289" w14:textId="7052AE69" w:rsidR="0092575F" w:rsidRPr="00E05337" w:rsidDel="0092575F" w:rsidRDefault="0092575F" w:rsidP="00E05337">
            <w:pPr>
              <w:suppressAutoHyphens w:val="0"/>
              <w:spacing w:after="0"/>
              <w:jc w:val="right"/>
              <w:rPr>
                <w:del w:id="1111" w:author="Linderhof, Vincent" w:date="2016-03-06T15:33:00Z"/>
                <w:rFonts w:ascii="Times New Roman" w:eastAsia="Times New Roman" w:hAnsi="Times New Roman"/>
                <w:color w:val="000000"/>
                <w:sz w:val="24"/>
                <w:szCs w:val="24"/>
                <w:lang w:eastAsia="en-GB"/>
              </w:rPr>
            </w:pPr>
            <w:del w:id="1112" w:author="Linderhof, Vincent" w:date="2016-03-06T15:33:00Z">
              <w:r w:rsidRPr="00E05337" w:rsidDel="0092575F">
                <w:rPr>
                  <w:rFonts w:ascii="Times New Roman" w:eastAsia="Times New Roman" w:hAnsi="Times New Roman"/>
                  <w:color w:val="000000"/>
                  <w:sz w:val="24"/>
                  <w:szCs w:val="24"/>
                  <w:lang w:eastAsia="en-GB"/>
                </w:rPr>
                <w:delText>69.77</w:delText>
              </w:r>
            </w:del>
          </w:p>
        </w:tc>
      </w:tr>
      <w:tr w:rsidR="0092575F" w:rsidRPr="00A0183E" w14:paraId="4E6D81F4" w14:textId="77777777" w:rsidTr="0092575F">
        <w:trPr>
          <w:trHeight w:val="300"/>
          <w:ins w:id="1113" w:author="Linderhof, Vincent" w:date="2016-03-06T15:33:00Z"/>
        </w:trPr>
        <w:tc>
          <w:tcPr>
            <w:tcW w:w="4796" w:type="dxa"/>
            <w:tcBorders>
              <w:top w:val="nil"/>
              <w:left w:val="nil"/>
              <w:bottom w:val="nil"/>
              <w:right w:val="nil"/>
            </w:tcBorders>
            <w:shd w:val="clear" w:color="auto" w:fill="auto"/>
            <w:noWrap/>
            <w:vAlign w:val="bottom"/>
          </w:tcPr>
          <w:p w14:paraId="39BE271F" w14:textId="36BB2E1B" w:rsidR="0092575F" w:rsidRPr="00E05337" w:rsidRDefault="0092575F" w:rsidP="0092575F">
            <w:pPr>
              <w:suppressAutoHyphens w:val="0"/>
              <w:spacing w:after="0"/>
              <w:rPr>
                <w:ins w:id="1114" w:author="Linderhof, Vincent" w:date="2016-03-06T15:33:00Z"/>
                <w:rFonts w:ascii="Times New Roman" w:eastAsia="Times New Roman" w:hAnsi="Times New Roman"/>
                <w:color w:val="000000"/>
                <w:sz w:val="24"/>
                <w:szCs w:val="24"/>
                <w:lang w:eastAsia="en-GB"/>
              </w:rPr>
            </w:pPr>
            <w:ins w:id="1115" w:author="Linderhof, Vincent" w:date="2016-03-06T15:33:00Z">
              <w:r w:rsidRPr="00E05337">
                <w:rPr>
                  <w:rFonts w:ascii="Times New Roman" w:eastAsia="Times New Roman" w:hAnsi="Times New Roman"/>
                  <w:color w:val="000000"/>
                  <w:sz w:val="24"/>
                  <w:szCs w:val="24"/>
                  <w:lang w:eastAsia="en-GB"/>
                </w:rPr>
                <w:t>FCS</w:t>
              </w:r>
              <w:moveToRangeStart w:id="1116" w:author="Linderhof, Vincent" w:date="2016-03-06T15:33:00Z" w:name="move445041729"/>
            </w:ins>
          </w:p>
        </w:tc>
        <w:tc>
          <w:tcPr>
            <w:tcW w:w="1161" w:type="dxa"/>
            <w:gridSpan w:val="2"/>
            <w:tcBorders>
              <w:top w:val="nil"/>
              <w:left w:val="nil"/>
              <w:bottom w:val="nil"/>
              <w:right w:val="nil"/>
            </w:tcBorders>
            <w:shd w:val="clear" w:color="auto" w:fill="auto"/>
            <w:noWrap/>
            <w:vAlign w:val="bottom"/>
          </w:tcPr>
          <w:p w14:paraId="4EEF9891" w14:textId="73E70F4B" w:rsidR="0092575F" w:rsidRPr="00E05337" w:rsidRDefault="0092575F" w:rsidP="0092575F">
            <w:pPr>
              <w:suppressAutoHyphens w:val="0"/>
              <w:spacing w:after="0"/>
              <w:jc w:val="right"/>
              <w:rPr>
                <w:ins w:id="1117" w:author="Linderhof, Vincent" w:date="2016-03-06T15:33:00Z"/>
                <w:rFonts w:ascii="Times New Roman" w:eastAsia="Times New Roman" w:hAnsi="Times New Roman"/>
                <w:color w:val="000000"/>
                <w:sz w:val="24"/>
                <w:szCs w:val="24"/>
                <w:lang w:eastAsia="en-GB"/>
              </w:rPr>
            </w:pPr>
            <w:ins w:id="1118" w:author="Linderhof, Vincent" w:date="2016-03-06T15:33:00Z">
              <w:r w:rsidRPr="00E05337">
                <w:rPr>
                  <w:rFonts w:ascii="Times New Roman" w:eastAsia="Times New Roman" w:hAnsi="Times New Roman"/>
                  <w:color w:val="000000"/>
                  <w:sz w:val="24"/>
                  <w:szCs w:val="24"/>
                  <w:lang w:eastAsia="en-GB"/>
                </w:rPr>
                <w:t>58.23</w:t>
              </w:r>
            </w:ins>
          </w:p>
        </w:tc>
        <w:tc>
          <w:tcPr>
            <w:tcW w:w="1160" w:type="dxa"/>
            <w:gridSpan w:val="2"/>
            <w:tcBorders>
              <w:top w:val="nil"/>
              <w:left w:val="nil"/>
              <w:bottom w:val="nil"/>
              <w:right w:val="nil"/>
            </w:tcBorders>
            <w:shd w:val="clear" w:color="auto" w:fill="auto"/>
            <w:noWrap/>
            <w:vAlign w:val="bottom"/>
          </w:tcPr>
          <w:p w14:paraId="58BCD761" w14:textId="09E0E2AC" w:rsidR="0092575F" w:rsidRPr="00E05337" w:rsidRDefault="0092575F" w:rsidP="0092575F">
            <w:pPr>
              <w:suppressAutoHyphens w:val="0"/>
              <w:spacing w:after="0"/>
              <w:jc w:val="right"/>
              <w:rPr>
                <w:ins w:id="1119" w:author="Linderhof, Vincent" w:date="2016-03-06T15:33:00Z"/>
                <w:rFonts w:ascii="Times New Roman" w:eastAsia="Times New Roman" w:hAnsi="Times New Roman"/>
                <w:color w:val="000000"/>
                <w:sz w:val="24"/>
                <w:szCs w:val="24"/>
                <w:lang w:eastAsia="en-GB"/>
              </w:rPr>
            </w:pPr>
            <w:ins w:id="1120" w:author="Linderhof, Vincent" w:date="2016-03-06T15:33:00Z">
              <w:r w:rsidRPr="00E05337">
                <w:rPr>
                  <w:rFonts w:ascii="Times New Roman" w:eastAsia="Times New Roman" w:hAnsi="Times New Roman"/>
                  <w:color w:val="000000"/>
                  <w:sz w:val="24"/>
                  <w:szCs w:val="24"/>
                  <w:lang w:eastAsia="en-GB"/>
                </w:rPr>
                <w:t>22.78</w:t>
              </w:r>
            </w:ins>
          </w:p>
        </w:tc>
        <w:tc>
          <w:tcPr>
            <w:tcW w:w="1161" w:type="dxa"/>
            <w:gridSpan w:val="2"/>
            <w:tcBorders>
              <w:top w:val="nil"/>
              <w:left w:val="nil"/>
              <w:bottom w:val="nil"/>
              <w:right w:val="nil"/>
            </w:tcBorders>
            <w:shd w:val="clear" w:color="auto" w:fill="auto"/>
            <w:noWrap/>
            <w:vAlign w:val="bottom"/>
          </w:tcPr>
          <w:p w14:paraId="5F9F82DF" w14:textId="20CB34B3" w:rsidR="0092575F" w:rsidRPr="00E05337" w:rsidRDefault="0092575F" w:rsidP="0092575F">
            <w:pPr>
              <w:suppressAutoHyphens w:val="0"/>
              <w:spacing w:after="0"/>
              <w:jc w:val="right"/>
              <w:rPr>
                <w:ins w:id="1121" w:author="Linderhof, Vincent" w:date="2016-03-06T15:33:00Z"/>
                <w:rFonts w:ascii="Times New Roman" w:eastAsia="Times New Roman" w:hAnsi="Times New Roman"/>
                <w:color w:val="000000"/>
                <w:sz w:val="24"/>
                <w:szCs w:val="24"/>
                <w:lang w:eastAsia="en-GB"/>
              </w:rPr>
            </w:pPr>
            <w:ins w:id="1122" w:author="Linderhof, Vincent" w:date="2016-03-06T15:33:00Z">
              <w:r w:rsidRPr="00E05337">
                <w:rPr>
                  <w:rFonts w:ascii="Times New Roman" w:eastAsia="Times New Roman" w:hAnsi="Times New Roman"/>
                  <w:color w:val="000000"/>
                  <w:sz w:val="24"/>
                  <w:szCs w:val="24"/>
                  <w:lang w:eastAsia="en-GB"/>
                </w:rPr>
                <w:t>58.60</w:t>
              </w:r>
            </w:ins>
          </w:p>
        </w:tc>
        <w:tc>
          <w:tcPr>
            <w:tcW w:w="1161" w:type="dxa"/>
            <w:gridSpan w:val="2"/>
            <w:tcBorders>
              <w:top w:val="nil"/>
              <w:left w:val="nil"/>
              <w:bottom w:val="nil"/>
              <w:right w:val="nil"/>
            </w:tcBorders>
            <w:shd w:val="clear" w:color="auto" w:fill="auto"/>
            <w:noWrap/>
            <w:vAlign w:val="bottom"/>
          </w:tcPr>
          <w:p w14:paraId="056C8EAA" w14:textId="25472783" w:rsidR="0092575F" w:rsidRPr="00E05337" w:rsidRDefault="0092575F" w:rsidP="0092575F">
            <w:pPr>
              <w:suppressAutoHyphens w:val="0"/>
              <w:spacing w:after="0"/>
              <w:jc w:val="right"/>
              <w:rPr>
                <w:ins w:id="1123" w:author="Linderhof, Vincent" w:date="2016-03-06T15:33:00Z"/>
                <w:rFonts w:ascii="Times New Roman" w:eastAsia="Times New Roman" w:hAnsi="Times New Roman"/>
                <w:color w:val="000000"/>
                <w:sz w:val="24"/>
                <w:szCs w:val="24"/>
                <w:lang w:eastAsia="en-GB"/>
              </w:rPr>
            </w:pPr>
            <w:ins w:id="1124" w:author="Linderhof, Vincent" w:date="2016-03-06T15:33:00Z">
              <w:r w:rsidRPr="00E05337">
                <w:rPr>
                  <w:rFonts w:ascii="Times New Roman" w:eastAsia="Times New Roman" w:hAnsi="Times New Roman"/>
                  <w:color w:val="000000"/>
                  <w:sz w:val="24"/>
                  <w:szCs w:val="24"/>
                  <w:lang w:eastAsia="en-GB"/>
                </w:rPr>
                <w:t>20.39</w:t>
              </w:r>
            </w:ins>
          </w:p>
        </w:tc>
        <w:tc>
          <w:tcPr>
            <w:tcW w:w="1160" w:type="dxa"/>
            <w:gridSpan w:val="2"/>
            <w:tcBorders>
              <w:top w:val="nil"/>
              <w:left w:val="nil"/>
              <w:bottom w:val="nil"/>
              <w:right w:val="nil"/>
            </w:tcBorders>
            <w:shd w:val="clear" w:color="auto" w:fill="auto"/>
            <w:noWrap/>
            <w:vAlign w:val="bottom"/>
          </w:tcPr>
          <w:p w14:paraId="30A9C795" w14:textId="76ACB237" w:rsidR="0092575F" w:rsidRPr="00E05337" w:rsidRDefault="0092575F" w:rsidP="0092575F">
            <w:pPr>
              <w:suppressAutoHyphens w:val="0"/>
              <w:spacing w:after="0"/>
              <w:jc w:val="right"/>
              <w:rPr>
                <w:ins w:id="1125" w:author="Linderhof, Vincent" w:date="2016-03-06T15:33:00Z"/>
                <w:rFonts w:ascii="Times New Roman" w:eastAsia="Times New Roman" w:hAnsi="Times New Roman"/>
                <w:color w:val="000000"/>
                <w:sz w:val="24"/>
                <w:szCs w:val="24"/>
                <w:lang w:eastAsia="en-GB"/>
              </w:rPr>
            </w:pPr>
            <w:ins w:id="1126" w:author="Linderhof, Vincent" w:date="2016-03-06T15:33:00Z">
              <w:r w:rsidRPr="00E05337">
                <w:rPr>
                  <w:rFonts w:ascii="Times New Roman" w:eastAsia="Times New Roman" w:hAnsi="Times New Roman"/>
                  <w:color w:val="000000"/>
                  <w:sz w:val="24"/>
                  <w:szCs w:val="24"/>
                  <w:lang w:eastAsia="en-GB"/>
                </w:rPr>
                <w:t>52.27</w:t>
              </w:r>
            </w:ins>
          </w:p>
        </w:tc>
        <w:tc>
          <w:tcPr>
            <w:tcW w:w="1160" w:type="dxa"/>
            <w:gridSpan w:val="2"/>
            <w:tcBorders>
              <w:top w:val="nil"/>
              <w:left w:val="nil"/>
              <w:bottom w:val="nil"/>
              <w:right w:val="nil"/>
            </w:tcBorders>
            <w:shd w:val="clear" w:color="auto" w:fill="auto"/>
            <w:noWrap/>
            <w:vAlign w:val="bottom"/>
          </w:tcPr>
          <w:p w14:paraId="7C5A5EF7" w14:textId="07B30F1C" w:rsidR="0092575F" w:rsidRPr="00E05337" w:rsidRDefault="0092575F" w:rsidP="0092575F">
            <w:pPr>
              <w:suppressAutoHyphens w:val="0"/>
              <w:spacing w:after="0"/>
              <w:jc w:val="right"/>
              <w:rPr>
                <w:ins w:id="1127" w:author="Linderhof, Vincent" w:date="2016-03-06T15:33:00Z"/>
                <w:rFonts w:ascii="Times New Roman" w:eastAsia="Times New Roman" w:hAnsi="Times New Roman"/>
                <w:color w:val="000000"/>
                <w:sz w:val="24"/>
                <w:szCs w:val="24"/>
                <w:lang w:eastAsia="en-GB"/>
              </w:rPr>
            </w:pPr>
            <w:ins w:id="1128" w:author="Linderhof, Vincent" w:date="2016-03-06T15:33:00Z">
              <w:r w:rsidRPr="00E05337">
                <w:rPr>
                  <w:rFonts w:ascii="Times New Roman" w:eastAsia="Times New Roman" w:hAnsi="Times New Roman"/>
                  <w:color w:val="000000"/>
                  <w:sz w:val="24"/>
                  <w:szCs w:val="24"/>
                  <w:lang w:eastAsia="en-GB"/>
                </w:rPr>
                <w:t>20.18</w:t>
              </w:r>
            </w:ins>
          </w:p>
        </w:tc>
        <w:tc>
          <w:tcPr>
            <w:tcW w:w="1161" w:type="dxa"/>
            <w:gridSpan w:val="2"/>
            <w:tcBorders>
              <w:top w:val="nil"/>
              <w:left w:val="nil"/>
              <w:bottom w:val="nil"/>
              <w:right w:val="nil"/>
            </w:tcBorders>
            <w:shd w:val="clear" w:color="auto" w:fill="auto"/>
            <w:noWrap/>
            <w:vAlign w:val="bottom"/>
          </w:tcPr>
          <w:p w14:paraId="31FA20A5" w14:textId="4C4B0ACA" w:rsidR="0092575F" w:rsidRPr="00E05337" w:rsidRDefault="0092575F" w:rsidP="0092575F">
            <w:pPr>
              <w:suppressAutoHyphens w:val="0"/>
              <w:spacing w:after="0"/>
              <w:jc w:val="right"/>
              <w:rPr>
                <w:ins w:id="1129" w:author="Linderhof, Vincent" w:date="2016-03-06T15:33:00Z"/>
                <w:rFonts w:ascii="Times New Roman" w:eastAsia="Times New Roman" w:hAnsi="Times New Roman"/>
                <w:color w:val="000000"/>
                <w:sz w:val="24"/>
                <w:szCs w:val="24"/>
                <w:lang w:eastAsia="en-GB"/>
              </w:rPr>
            </w:pPr>
            <w:ins w:id="1130" w:author="Linderhof, Vincent" w:date="2016-03-06T15:33:00Z">
              <w:r w:rsidRPr="00E05337">
                <w:rPr>
                  <w:rFonts w:ascii="Times New Roman" w:eastAsia="Times New Roman" w:hAnsi="Times New Roman"/>
                  <w:color w:val="000000"/>
                  <w:sz w:val="24"/>
                  <w:szCs w:val="24"/>
                  <w:lang w:eastAsia="en-GB"/>
                </w:rPr>
                <w:t>60.63</w:t>
              </w:r>
            </w:ins>
          </w:p>
        </w:tc>
        <w:tc>
          <w:tcPr>
            <w:tcW w:w="1161" w:type="dxa"/>
            <w:gridSpan w:val="2"/>
            <w:tcBorders>
              <w:top w:val="nil"/>
              <w:left w:val="nil"/>
              <w:bottom w:val="nil"/>
              <w:right w:val="nil"/>
            </w:tcBorders>
            <w:shd w:val="clear" w:color="auto" w:fill="auto"/>
            <w:noWrap/>
            <w:vAlign w:val="bottom"/>
          </w:tcPr>
          <w:p w14:paraId="63C3179B" w14:textId="789F1622" w:rsidR="0092575F" w:rsidRPr="00E05337" w:rsidRDefault="0092575F" w:rsidP="0092575F">
            <w:pPr>
              <w:suppressAutoHyphens w:val="0"/>
              <w:spacing w:after="0"/>
              <w:jc w:val="right"/>
              <w:rPr>
                <w:ins w:id="1131" w:author="Linderhof, Vincent" w:date="2016-03-06T15:33:00Z"/>
                <w:rFonts w:ascii="Times New Roman" w:eastAsia="Times New Roman" w:hAnsi="Times New Roman"/>
                <w:color w:val="000000"/>
                <w:sz w:val="24"/>
                <w:szCs w:val="24"/>
                <w:lang w:eastAsia="en-GB"/>
              </w:rPr>
            </w:pPr>
            <w:ins w:id="1132" w:author="Linderhof, Vincent" w:date="2016-03-06T15:33:00Z">
              <w:r w:rsidRPr="00E05337">
                <w:rPr>
                  <w:rFonts w:ascii="Times New Roman" w:eastAsia="Times New Roman" w:hAnsi="Times New Roman"/>
                  <w:color w:val="000000"/>
                  <w:sz w:val="24"/>
                  <w:szCs w:val="24"/>
                  <w:lang w:eastAsia="en-GB"/>
                </w:rPr>
                <w:t>22.54</w:t>
              </w:r>
            </w:ins>
          </w:p>
        </w:tc>
      </w:tr>
      <w:moveToRangeEnd w:id="1116"/>
      <w:tr w:rsidR="0092575F" w:rsidRPr="00A0183E" w14:paraId="4F5392EE" w14:textId="77777777" w:rsidTr="0092575F">
        <w:trPr>
          <w:trHeight w:val="300"/>
          <w:ins w:id="1133" w:author="Linderhof, Vincent" w:date="2016-03-06T15:33:00Z"/>
          <w:trPrChange w:id="1134"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tcPrChange w:id="1135" w:author="Linderhof, Vincent" w:date="2016-03-06T15:36:00Z">
              <w:tcPr>
                <w:tcW w:w="5827" w:type="dxa"/>
                <w:gridSpan w:val="4"/>
                <w:tcBorders>
                  <w:top w:val="nil"/>
                  <w:left w:val="nil"/>
                  <w:bottom w:val="nil"/>
                  <w:right w:val="nil"/>
                </w:tcBorders>
                <w:shd w:val="clear" w:color="auto" w:fill="auto"/>
                <w:noWrap/>
                <w:vAlign w:val="bottom"/>
              </w:tcPr>
            </w:tcPrChange>
          </w:tcPr>
          <w:p w14:paraId="260517E2" w14:textId="0F281E9F" w:rsidR="0092575F" w:rsidRPr="00E05337" w:rsidRDefault="0092575F" w:rsidP="00E05337">
            <w:pPr>
              <w:suppressAutoHyphens w:val="0"/>
              <w:spacing w:after="0"/>
              <w:rPr>
                <w:ins w:id="1136" w:author="Linderhof, Vincent" w:date="2016-03-06T15:33:00Z"/>
                <w:rFonts w:ascii="Times New Roman" w:eastAsia="Times New Roman" w:hAnsi="Times New Roman"/>
                <w:color w:val="000000"/>
                <w:sz w:val="24"/>
                <w:szCs w:val="24"/>
                <w:lang w:eastAsia="en-GB"/>
              </w:rPr>
            </w:pPr>
            <w:ins w:id="1137" w:author="Linderhof, Vincent" w:date="2016-03-06T15:33:00Z">
              <w:r w:rsidRPr="00E05337">
                <w:rPr>
                  <w:rFonts w:ascii="Times New Roman" w:eastAsia="Times New Roman" w:hAnsi="Times New Roman"/>
                  <w:color w:val="000000"/>
                  <w:sz w:val="24"/>
                  <w:szCs w:val="24"/>
                  <w:lang w:eastAsia="en-GB"/>
                </w:rPr>
                <w:t>Calories by HH (x 1,000)</w:t>
              </w:r>
            </w:ins>
          </w:p>
        </w:tc>
        <w:tc>
          <w:tcPr>
            <w:tcW w:w="1161" w:type="dxa"/>
            <w:gridSpan w:val="2"/>
            <w:tcBorders>
              <w:top w:val="nil"/>
              <w:left w:val="nil"/>
              <w:bottom w:val="single" w:sz="4" w:space="0" w:color="auto"/>
              <w:right w:val="nil"/>
            </w:tcBorders>
            <w:shd w:val="clear" w:color="auto" w:fill="auto"/>
            <w:noWrap/>
            <w:vAlign w:val="bottom"/>
            <w:tcPrChange w:id="1138" w:author="Linderhof, Vincent" w:date="2016-03-06T15:36:00Z">
              <w:tcPr>
                <w:tcW w:w="966" w:type="dxa"/>
                <w:gridSpan w:val="5"/>
                <w:tcBorders>
                  <w:top w:val="nil"/>
                  <w:left w:val="nil"/>
                  <w:bottom w:val="nil"/>
                  <w:right w:val="nil"/>
                </w:tcBorders>
                <w:shd w:val="clear" w:color="auto" w:fill="auto"/>
                <w:noWrap/>
                <w:vAlign w:val="bottom"/>
              </w:tcPr>
            </w:tcPrChange>
          </w:tcPr>
          <w:p w14:paraId="2C720E26" w14:textId="112B7A21" w:rsidR="0092575F" w:rsidRPr="00E05337" w:rsidRDefault="0092575F" w:rsidP="00E05337">
            <w:pPr>
              <w:suppressAutoHyphens w:val="0"/>
              <w:spacing w:after="0"/>
              <w:jc w:val="right"/>
              <w:rPr>
                <w:ins w:id="1139" w:author="Linderhof, Vincent" w:date="2016-03-06T15:33:00Z"/>
                <w:rFonts w:ascii="Times New Roman" w:eastAsia="Times New Roman" w:hAnsi="Times New Roman"/>
                <w:color w:val="000000"/>
                <w:sz w:val="24"/>
                <w:szCs w:val="24"/>
                <w:lang w:eastAsia="en-GB"/>
              </w:rPr>
            </w:pPr>
            <w:ins w:id="1140" w:author="Linderhof, Vincent" w:date="2016-03-06T15:33:00Z">
              <w:r w:rsidRPr="00E05337">
                <w:rPr>
                  <w:rFonts w:ascii="Times New Roman" w:eastAsia="Times New Roman" w:hAnsi="Times New Roman"/>
                  <w:color w:val="000000"/>
                  <w:sz w:val="24"/>
                  <w:szCs w:val="24"/>
                  <w:lang w:eastAsia="en-GB"/>
                </w:rPr>
                <w:t>83.34</w:t>
              </w:r>
            </w:ins>
          </w:p>
        </w:tc>
        <w:tc>
          <w:tcPr>
            <w:tcW w:w="1160" w:type="dxa"/>
            <w:gridSpan w:val="2"/>
            <w:tcBorders>
              <w:top w:val="nil"/>
              <w:left w:val="nil"/>
              <w:bottom w:val="single" w:sz="4" w:space="0" w:color="auto"/>
              <w:right w:val="nil"/>
            </w:tcBorders>
            <w:shd w:val="clear" w:color="auto" w:fill="auto"/>
            <w:noWrap/>
            <w:vAlign w:val="bottom"/>
            <w:tcPrChange w:id="1141" w:author="Linderhof, Vincent" w:date="2016-03-06T15:36:00Z">
              <w:tcPr>
                <w:tcW w:w="966" w:type="dxa"/>
                <w:gridSpan w:val="5"/>
                <w:tcBorders>
                  <w:top w:val="nil"/>
                  <w:left w:val="nil"/>
                  <w:bottom w:val="nil"/>
                  <w:right w:val="nil"/>
                </w:tcBorders>
                <w:shd w:val="clear" w:color="auto" w:fill="auto"/>
                <w:noWrap/>
                <w:vAlign w:val="bottom"/>
              </w:tcPr>
            </w:tcPrChange>
          </w:tcPr>
          <w:p w14:paraId="2E958180" w14:textId="4BF8F896" w:rsidR="0092575F" w:rsidRPr="00E05337" w:rsidRDefault="0092575F" w:rsidP="00E05337">
            <w:pPr>
              <w:suppressAutoHyphens w:val="0"/>
              <w:spacing w:after="0"/>
              <w:jc w:val="right"/>
              <w:rPr>
                <w:ins w:id="1142" w:author="Linderhof, Vincent" w:date="2016-03-06T15:33:00Z"/>
                <w:rFonts w:ascii="Times New Roman" w:eastAsia="Times New Roman" w:hAnsi="Times New Roman"/>
                <w:color w:val="000000"/>
                <w:sz w:val="24"/>
                <w:szCs w:val="24"/>
                <w:lang w:eastAsia="en-GB"/>
              </w:rPr>
            </w:pPr>
            <w:ins w:id="1143" w:author="Linderhof, Vincent" w:date="2016-03-06T15:33:00Z">
              <w:r w:rsidRPr="00E05337">
                <w:rPr>
                  <w:rFonts w:ascii="Times New Roman" w:eastAsia="Times New Roman" w:hAnsi="Times New Roman"/>
                  <w:color w:val="000000"/>
                  <w:sz w:val="24"/>
                  <w:szCs w:val="24"/>
                  <w:lang w:eastAsia="en-GB"/>
                </w:rPr>
                <w:t>86.40</w:t>
              </w:r>
            </w:ins>
          </w:p>
        </w:tc>
        <w:tc>
          <w:tcPr>
            <w:tcW w:w="1161" w:type="dxa"/>
            <w:gridSpan w:val="2"/>
            <w:tcBorders>
              <w:top w:val="nil"/>
              <w:left w:val="nil"/>
              <w:bottom w:val="single" w:sz="4" w:space="0" w:color="auto"/>
              <w:right w:val="nil"/>
            </w:tcBorders>
            <w:shd w:val="clear" w:color="auto" w:fill="auto"/>
            <w:noWrap/>
            <w:vAlign w:val="bottom"/>
            <w:tcPrChange w:id="1144" w:author="Linderhof, Vincent" w:date="2016-03-06T15:36:00Z">
              <w:tcPr>
                <w:tcW w:w="966" w:type="dxa"/>
                <w:gridSpan w:val="5"/>
                <w:tcBorders>
                  <w:top w:val="nil"/>
                  <w:left w:val="nil"/>
                  <w:bottom w:val="nil"/>
                  <w:right w:val="nil"/>
                </w:tcBorders>
                <w:shd w:val="clear" w:color="auto" w:fill="auto"/>
                <w:noWrap/>
                <w:vAlign w:val="bottom"/>
              </w:tcPr>
            </w:tcPrChange>
          </w:tcPr>
          <w:p w14:paraId="3895E018" w14:textId="29657FF7" w:rsidR="0092575F" w:rsidRPr="00E05337" w:rsidRDefault="0092575F" w:rsidP="00E05337">
            <w:pPr>
              <w:suppressAutoHyphens w:val="0"/>
              <w:spacing w:after="0"/>
              <w:jc w:val="right"/>
              <w:rPr>
                <w:ins w:id="1145" w:author="Linderhof, Vincent" w:date="2016-03-06T15:33:00Z"/>
                <w:rFonts w:ascii="Times New Roman" w:eastAsia="Times New Roman" w:hAnsi="Times New Roman"/>
                <w:color w:val="000000"/>
                <w:sz w:val="24"/>
                <w:szCs w:val="24"/>
                <w:lang w:eastAsia="en-GB"/>
              </w:rPr>
            </w:pPr>
            <w:ins w:id="1146" w:author="Linderhof, Vincent" w:date="2016-03-06T15:33:00Z">
              <w:r w:rsidRPr="00E05337">
                <w:rPr>
                  <w:rFonts w:ascii="Times New Roman" w:eastAsia="Times New Roman" w:hAnsi="Times New Roman"/>
                  <w:color w:val="000000"/>
                  <w:sz w:val="24"/>
                  <w:szCs w:val="24"/>
                  <w:lang w:eastAsia="en-GB"/>
                </w:rPr>
                <w:t>55.88</w:t>
              </w:r>
            </w:ins>
          </w:p>
        </w:tc>
        <w:tc>
          <w:tcPr>
            <w:tcW w:w="1161" w:type="dxa"/>
            <w:gridSpan w:val="2"/>
            <w:tcBorders>
              <w:top w:val="nil"/>
              <w:left w:val="nil"/>
              <w:bottom w:val="single" w:sz="4" w:space="0" w:color="auto"/>
              <w:right w:val="nil"/>
            </w:tcBorders>
            <w:shd w:val="clear" w:color="auto" w:fill="auto"/>
            <w:noWrap/>
            <w:vAlign w:val="bottom"/>
            <w:tcPrChange w:id="1147" w:author="Linderhof, Vincent" w:date="2016-03-06T15:36:00Z">
              <w:tcPr>
                <w:tcW w:w="966" w:type="dxa"/>
                <w:gridSpan w:val="5"/>
                <w:tcBorders>
                  <w:top w:val="nil"/>
                  <w:left w:val="nil"/>
                  <w:bottom w:val="nil"/>
                  <w:right w:val="nil"/>
                </w:tcBorders>
                <w:shd w:val="clear" w:color="auto" w:fill="auto"/>
                <w:noWrap/>
                <w:vAlign w:val="bottom"/>
              </w:tcPr>
            </w:tcPrChange>
          </w:tcPr>
          <w:p w14:paraId="68C2D554" w14:textId="35EAE8AB" w:rsidR="0092575F" w:rsidRPr="00E05337" w:rsidRDefault="0092575F" w:rsidP="00E05337">
            <w:pPr>
              <w:suppressAutoHyphens w:val="0"/>
              <w:spacing w:after="0"/>
              <w:jc w:val="right"/>
              <w:rPr>
                <w:ins w:id="1148" w:author="Linderhof, Vincent" w:date="2016-03-06T15:33:00Z"/>
                <w:rFonts w:ascii="Times New Roman" w:eastAsia="Times New Roman" w:hAnsi="Times New Roman"/>
                <w:color w:val="000000"/>
                <w:sz w:val="24"/>
                <w:szCs w:val="24"/>
                <w:lang w:eastAsia="en-GB"/>
              </w:rPr>
            </w:pPr>
            <w:ins w:id="1149" w:author="Linderhof, Vincent" w:date="2016-03-06T15:33:00Z">
              <w:r w:rsidRPr="00E05337">
                <w:rPr>
                  <w:rFonts w:ascii="Times New Roman" w:eastAsia="Times New Roman" w:hAnsi="Times New Roman"/>
                  <w:color w:val="000000"/>
                  <w:sz w:val="24"/>
                  <w:szCs w:val="24"/>
                  <w:lang w:eastAsia="en-GB"/>
                </w:rPr>
                <w:t>55.23</w:t>
              </w:r>
            </w:ins>
          </w:p>
        </w:tc>
        <w:tc>
          <w:tcPr>
            <w:tcW w:w="1160" w:type="dxa"/>
            <w:gridSpan w:val="2"/>
            <w:tcBorders>
              <w:top w:val="nil"/>
              <w:left w:val="nil"/>
              <w:bottom w:val="single" w:sz="4" w:space="0" w:color="auto"/>
              <w:right w:val="nil"/>
            </w:tcBorders>
            <w:shd w:val="clear" w:color="auto" w:fill="auto"/>
            <w:noWrap/>
            <w:vAlign w:val="bottom"/>
            <w:tcPrChange w:id="1150" w:author="Linderhof, Vincent" w:date="2016-03-06T15:36:00Z">
              <w:tcPr>
                <w:tcW w:w="966" w:type="dxa"/>
                <w:gridSpan w:val="5"/>
                <w:tcBorders>
                  <w:top w:val="nil"/>
                  <w:left w:val="nil"/>
                  <w:bottom w:val="nil"/>
                  <w:right w:val="nil"/>
                </w:tcBorders>
                <w:shd w:val="clear" w:color="auto" w:fill="auto"/>
                <w:noWrap/>
                <w:vAlign w:val="bottom"/>
              </w:tcPr>
            </w:tcPrChange>
          </w:tcPr>
          <w:p w14:paraId="157EE4D7" w14:textId="0FECBBF8" w:rsidR="0092575F" w:rsidRPr="00E05337" w:rsidRDefault="0092575F" w:rsidP="00E05337">
            <w:pPr>
              <w:suppressAutoHyphens w:val="0"/>
              <w:spacing w:after="0"/>
              <w:jc w:val="right"/>
              <w:rPr>
                <w:ins w:id="1151" w:author="Linderhof, Vincent" w:date="2016-03-06T15:33:00Z"/>
                <w:rFonts w:ascii="Times New Roman" w:eastAsia="Times New Roman" w:hAnsi="Times New Roman"/>
                <w:color w:val="000000"/>
                <w:sz w:val="24"/>
                <w:szCs w:val="24"/>
                <w:lang w:eastAsia="en-GB"/>
              </w:rPr>
            </w:pPr>
            <w:ins w:id="1152" w:author="Linderhof, Vincent" w:date="2016-03-06T15:33:00Z">
              <w:r w:rsidRPr="00E05337">
                <w:rPr>
                  <w:rFonts w:ascii="Times New Roman" w:eastAsia="Times New Roman" w:hAnsi="Times New Roman"/>
                  <w:color w:val="000000"/>
                  <w:sz w:val="24"/>
                  <w:szCs w:val="24"/>
                  <w:lang w:eastAsia="en-GB"/>
                </w:rPr>
                <w:t>67.44</w:t>
              </w:r>
            </w:ins>
          </w:p>
        </w:tc>
        <w:tc>
          <w:tcPr>
            <w:tcW w:w="1160" w:type="dxa"/>
            <w:gridSpan w:val="2"/>
            <w:tcBorders>
              <w:top w:val="nil"/>
              <w:left w:val="nil"/>
              <w:bottom w:val="single" w:sz="4" w:space="0" w:color="auto"/>
              <w:right w:val="nil"/>
            </w:tcBorders>
            <w:shd w:val="clear" w:color="auto" w:fill="auto"/>
            <w:noWrap/>
            <w:vAlign w:val="bottom"/>
            <w:tcPrChange w:id="1153" w:author="Linderhof, Vincent" w:date="2016-03-06T15:36:00Z">
              <w:tcPr>
                <w:tcW w:w="966" w:type="dxa"/>
                <w:gridSpan w:val="5"/>
                <w:tcBorders>
                  <w:top w:val="nil"/>
                  <w:left w:val="nil"/>
                  <w:bottom w:val="nil"/>
                  <w:right w:val="nil"/>
                </w:tcBorders>
                <w:shd w:val="clear" w:color="auto" w:fill="auto"/>
                <w:noWrap/>
                <w:vAlign w:val="bottom"/>
              </w:tcPr>
            </w:tcPrChange>
          </w:tcPr>
          <w:p w14:paraId="401DC01B" w14:textId="07F3D664" w:rsidR="0092575F" w:rsidRPr="00E05337" w:rsidRDefault="0092575F" w:rsidP="00E05337">
            <w:pPr>
              <w:suppressAutoHyphens w:val="0"/>
              <w:spacing w:after="0"/>
              <w:jc w:val="right"/>
              <w:rPr>
                <w:ins w:id="1154" w:author="Linderhof, Vincent" w:date="2016-03-06T15:33:00Z"/>
                <w:rFonts w:ascii="Times New Roman" w:eastAsia="Times New Roman" w:hAnsi="Times New Roman"/>
                <w:color w:val="000000"/>
                <w:sz w:val="24"/>
                <w:szCs w:val="24"/>
                <w:lang w:eastAsia="en-GB"/>
              </w:rPr>
            </w:pPr>
            <w:ins w:id="1155" w:author="Linderhof, Vincent" w:date="2016-03-06T15:33:00Z">
              <w:r w:rsidRPr="00E05337">
                <w:rPr>
                  <w:rFonts w:ascii="Times New Roman" w:eastAsia="Times New Roman" w:hAnsi="Times New Roman"/>
                  <w:color w:val="000000"/>
                  <w:sz w:val="24"/>
                  <w:szCs w:val="24"/>
                  <w:lang w:eastAsia="en-GB"/>
                </w:rPr>
                <w:t>54.76</w:t>
              </w:r>
            </w:ins>
          </w:p>
        </w:tc>
        <w:tc>
          <w:tcPr>
            <w:tcW w:w="1161" w:type="dxa"/>
            <w:gridSpan w:val="2"/>
            <w:tcBorders>
              <w:top w:val="nil"/>
              <w:left w:val="nil"/>
              <w:bottom w:val="single" w:sz="4" w:space="0" w:color="auto"/>
              <w:right w:val="nil"/>
            </w:tcBorders>
            <w:shd w:val="clear" w:color="auto" w:fill="auto"/>
            <w:noWrap/>
            <w:vAlign w:val="bottom"/>
            <w:tcPrChange w:id="1156" w:author="Linderhof, Vincent" w:date="2016-03-06T15:36:00Z">
              <w:tcPr>
                <w:tcW w:w="966" w:type="dxa"/>
                <w:gridSpan w:val="2"/>
                <w:tcBorders>
                  <w:top w:val="nil"/>
                  <w:left w:val="nil"/>
                  <w:bottom w:val="nil"/>
                  <w:right w:val="nil"/>
                </w:tcBorders>
                <w:shd w:val="clear" w:color="auto" w:fill="auto"/>
                <w:noWrap/>
                <w:vAlign w:val="bottom"/>
              </w:tcPr>
            </w:tcPrChange>
          </w:tcPr>
          <w:p w14:paraId="505FA7E5" w14:textId="30745DC5" w:rsidR="0092575F" w:rsidRPr="00E05337" w:rsidRDefault="0092575F" w:rsidP="00E05337">
            <w:pPr>
              <w:suppressAutoHyphens w:val="0"/>
              <w:spacing w:after="0"/>
              <w:jc w:val="right"/>
              <w:rPr>
                <w:ins w:id="1157" w:author="Linderhof, Vincent" w:date="2016-03-06T15:33:00Z"/>
                <w:rFonts w:ascii="Times New Roman" w:eastAsia="Times New Roman" w:hAnsi="Times New Roman"/>
                <w:color w:val="000000"/>
                <w:sz w:val="24"/>
                <w:szCs w:val="24"/>
                <w:lang w:eastAsia="en-GB"/>
              </w:rPr>
            </w:pPr>
            <w:ins w:id="1158" w:author="Linderhof, Vincent" w:date="2016-03-06T15:33:00Z">
              <w:r w:rsidRPr="00E05337">
                <w:rPr>
                  <w:rFonts w:ascii="Times New Roman" w:eastAsia="Times New Roman" w:hAnsi="Times New Roman"/>
                  <w:color w:val="000000"/>
                  <w:sz w:val="24"/>
                  <w:szCs w:val="24"/>
                  <w:lang w:eastAsia="en-GB"/>
                </w:rPr>
                <w:t>74.01</w:t>
              </w:r>
            </w:ins>
          </w:p>
        </w:tc>
        <w:tc>
          <w:tcPr>
            <w:tcW w:w="1161" w:type="dxa"/>
            <w:gridSpan w:val="2"/>
            <w:tcBorders>
              <w:top w:val="nil"/>
              <w:left w:val="nil"/>
              <w:bottom w:val="single" w:sz="4" w:space="0" w:color="auto"/>
              <w:right w:val="nil"/>
            </w:tcBorders>
            <w:shd w:val="clear" w:color="auto" w:fill="auto"/>
            <w:noWrap/>
            <w:vAlign w:val="bottom"/>
            <w:tcPrChange w:id="1159" w:author="Linderhof, Vincent" w:date="2016-03-06T15:36:00Z">
              <w:tcPr>
                <w:tcW w:w="966" w:type="dxa"/>
                <w:gridSpan w:val="5"/>
                <w:tcBorders>
                  <w:top w:val="nil"/>
                  <w:left w:val="nil"/>
                  <w:bottom w:val="nil"/>
                  <w:right w:val="nil"/>
                </w:tcBorders>
                <w:shd w:val="clear" w:color="auto" w:fill="auto"/>
                <w:noWrap/>
                <w:vAlign w:val="bottom"/>
              </w:tcPr>
            </w:tcPrChange>
          </w:tcPr>
          <w:p w14:paraId="00B8DF1A" w14:textId="7B3E252E" w:rsidR="0092575F" w:rsidRPr="00E05337" w:rsidRDefault="0092575F" w:rsidP="00E05337">
            <w:pPr>
              <w:suppressAutoHyphens w:val="0"/>
              <w:spacing w:after="0"/>
              <w:jc w:val="right"/>
              <w:rPr>
                <w:ins w:id="1160" w:author="Linderhof, Vincent" w:date="2016-03-06T15:33:00Z"/>
                <w:rFonts w:ascii="Times New Roman" w:eastAsia="Times New Roman" w:hAnsi="Times New Roman"/>
                <w:color w:val="000000"/>
                <w:sz w:val="24"/>
                <w:szCs w:val="24"/>
                <w:lang w:eastAsia="en-GB"/>
              </w:rPr>
            </w:pPr>
            <w:ins w:id="1161" w:author="Linderhof, Vincent" w:date="2016-03-06T15:33:00Z">
              <w:r w:rsidRPr="00E05337">
                <w:rPr>
                  <w:rFonts w:ascii="Times New Roman" w:eastAsia="Times New Roman" w:hAnsi="Times New Roman"/>
                  <w:color w:val="000000"/>
                  <w:sz w:val="24"/>
                  <w:szCs w:val="24"/>
                  <w:lang w:eastAsia="en-GB"/>
                </w:rPr>
                <w:t>69.77</w:t>
              </w:r>
            </w:ins>
          </w:p>
        </w:tc>
      </w:tr>
      <w:tr w:rsidR="0092575F" w:rsidRPr="0092575F" w14:paraId="29B1AA99" w14:textId="77777777" w:rsidTr="0092575F">
        <w:trPr>
          <w:trHeight w:val="300"/>
          <w:ins w:id="1162" w:author="Linderhof, Vincent" w:date="2016-03-06T15:33:00Z"/>
          <w:trPrChange w:id="1163"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tcPrChange w:id="1164" w:author="Linderhof, Vincent" w:date="2016-03-06T15:36:00Z">
              <w:tcPr>
                <w:tcW w:w="5827" w:type="dxa"/>
                <w:gridSpan w:val="4"/>
                <w:tcBorders>
                  <w:top w:val="nil"/>
                  <w:left w:val="nil"/>
                  <w:bottom w:val="nil"/>
                  <w:right w:val="nil"/>
                </w:tcBorders>
                <w:shd w:val="clear" w:color="auto" w:fill="auto"/>
                <w:noWrap/>
                <w:vAlign w:val="bottom"/>
              </w:tcPr>
            </w:tcPrChange>
          </w:tcPr>
          <w:p w14:paraId="065E1209" w14:textId="081246BB" w:rsidR="0092575F" w:rsidRPr="0092575F" w:rsidRDefault="0092575F" w:rsidP="00E05337">
            <w:pPr>
              <w:suppressAutoHyphens w:val="0"/>
              <w:spacing w:after="0"/>
              <w:rPr>
                <w:ins w:id="1165" w:author="Linderhof, Vincent" w:date="2016-03-06T15:33:00Z"/>
                <w:rFonts w:ascii="Times New Roman" w:eastAsia="Times New Roman" w:hAnsi="Times New Roman"/>
                <w:i/>
                <w:color w:val="000000"/>
                <w:sz w:val="24"/>
                <w:szCs w:val="24"/>
                <w:lang w:eastAsia="en-GB"/>
                <w:rPrChange w:id="1166" w:author="Linderhof, Vincent" w:date="2016-03-06T15:34:00Z">
                  <w:rPr>
                    <w:ins w:id="1167" w:author="Linderhof, Vincent" w:date="2016-03-06T15:33:00Z"/>
                    <w:rFonts w:ascii="Times New Roman" w:eastAsia="Times New Roman" w:hAnsi="Times New Roman"/>
                    <w:color w:val="000000"/>
                    <w:sz w:val="24"/>
                    <w:szCs w:val="24"/>
                    <w:lang w:eastAsia="en-GB"/>
                  </w:rPr>
                </w:rPrChange>
              </w:rPr>
            </w:pPr>
            <w:ins w:id="1168" w:author="Linderhof, Vincent" w:date="2016-03-06T15:34:00Z">
              <w:r w:rsidRPr="0092575F">
                <w:rPr>
                  <w:rFonts w:ascii="Times New Roman" w:eastAsia="Times New Roman" w:hAnsi="Times New Roman"/>
                  <w:i/>
                  <w:color w:val="000000"/>
                  <w:sz w:val="24"/>
                  <w:szCs w:val="24"/>
                  <w:lang w:eastAsia="en-GB"/>
                  <w:rPrChange w:id="1169" w:author="Linderhof, Vincent" w:date="2016-03-06T15:34:00Z">
                    <w:rPr>
                      <w:rFonts w:ascii="Times New Roman" w:eastAsia="Times New Roman" w:hAnsi="Times New Roman"/>
                      <w:color w:val="000000"/>
                      <w:sz w:val="24"/>
                      <w:szCs w:val="24"/>
                      <w:lang w:eastAsia="en-GB"/>
                    </w:rPr>
                  </w:rPrChange>
                </w:rPr>
                <w:t>Production diversity</w:t>
              </w:r>
            </w:ins>
          </w:p>
        </w:tc>
        <w:tc>
          <w:tcPr>
            <w:tcW w:w="1161" w:type="dxa"/>
            <w:gridSpan w:val="2"/>
            <w:tcBorders>
              <w:top w:val="single" w:sz="4" w:space="0" w:color="auto"/>
              <w:left w:val="nil"/>
              <w:bottom w:val="nil"/>
              <w:right w:val="nil"/>
            </w:tcBorders>
            <w:shd w:val="clear" w:color="auto" w:fill="auto"/>
            <w:noWrap/>
            <w:vAlign w:val="bottom"/>
            <w:tcPrChange w:id="1170" w:author="Linderhof, Vincent" w:date="2016-03-06T15:36:00Z">
              <w:tcPr>
                <w:tcW w:w="966" w:type="dxa"/>
                <w:gridSpan w:val="5"/>
                <w:tcBorders>
                  <w:top w:val="nil"/>
                  <w:left w:val="nil"/>
                  <w:bottom w:val="nil"/>
                  <w:right w:val="nil"/>
                </w:tcBorders>
                <w:shd w:val="clear" w:color="auto" w:fill="auto"/>
                <w:noWrap/>
                <w:vAlign w:val="bottom"/>
              </w:tcPr>
            </w:tcPrChange>
          </w:tcPr>
          <w:p w14:paraId="61E69BEA" w14:textId="77777777" w:rsidR="0092575F" w:rsidRPr="0092575F" w:rsidRDefault="0092575F" w:rsidP="00E05337">
            <w:pPr>
              <w:suppressAutoHyphens w:val="0"/>
              <w:spacing w:after="0"/>
              <w:jc w:val="right"/>
              <w:rPr>
                <w:ins w:id="1171" w:author="Linderhof, Vincent" w:date="2016-03-06T15:33:00Z"/>
                <w:rFonts w:ascii="Times New Roman" w:eastAsia="Times New Roman" w:hAnsi="Times New Roman"/>
                <w:i/>
                <w:color w:val="000000"/>
                <w:sz w:val="24"/>
                <w:szCs w:val="24"/>
                <w:lang w:eastAsia="en-GB"/>
                <w:rPrChange w:id="1172" w:author="Linderhof, Vincent" w:date="2016-03-06T15:34:00Z">
                  <w:rPr>
                    <w:ins w:id="1173"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74" w:author="Linderhof, Vincent" w:date="2016-03-06T15:36:00Z">
              <w:tcPr>
                <w:tcW w:w="966" w:type="dxa"/>
                <w:gridSpan w:val="5"/>
                <w:tcBorders>
                  <w:top w:val="nil"/>
                  <w:left w:val="nil"/>
                  <w:bottom w:val="nil"/>
                  <w:right w:val="nil"/>
                </w:tcBorders>
                <w:shd w:val="clear" w:color="auto" w:fill="auto"/>
                <w:noWrap/>
                <w:vAlign w:val="bottom"/>
              </w:tcPr>
            </w:tcPrChange>
          </w:tcPr>
          <w:p w14:paraId="66F84622" w14:textId="77777777" w:rsidR="0092575F" w:rsidRPr="0092575F" w:rsidRDefault="0092575F" w:rsidP="00E05337">
            <w:pPr>
              <w:suppressAutoHyphens w:val="0"/>
              <w:spacing w:after="0"/>
              <w:jc w:val="right"/>
              <w:rPr>
                <w:ins w:id="1175" w:author="Linderhof, Vincent" w:date="2016-03-06T15:33:00Z"/>
                <w:rFonts w:ascii="Times New Roman" w:eastAsia="Times New Roman" w:hAnsi="Times New Roman"/>
                <w:i/>
                <w:color w:val="000000"/>
                <w:sz w:val="24"/>
                <w:szCs w:val="24"/>
                <w:lang w:eastAsia="en-GB"/>
                <w:rPrChange w:id="1176" w:author="Linderhof, Vincent" w:date="2016-03-06T15:34:00Z">
                  <w:rPr>
                    <w:ins w:id="1177"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78" w:author="Linderhof, Vincent" w:date="2016-03-06T15:36:00Z">
              <w:tcPr>
                <w:tcW w:w="966" w:type="dxa"/>
                <w:gridSpan w:val="5"/>
                <w:tcBorders>
                  <w:top w:val="nil"/>
                  <w:left w:val="nil"/>
                  <w:bottom w:val="nil"/>
                  <w:right w:val="nil"/>
                </w:tcBorders>
                <w:shd w:val="clear" w:color="auto" w:fill="auto"/>
                <w:noWrap/>
                <w:vAlign w:val="bottom"/>
              </w:tcPr>
            </w:tcPrChange>
          </w:tcPr>
          <w:p w14:paraId="5DA7764B" w14:textId="77777777" w:rsidR="0092575F" w:rsidRPr="0092575F" w:rsidRDefault="0092575F" w:rsidP="00E05337">
            <w:pPr>
              <w:suppressAutoHyphens w:val="0"/>
              <w:spacing w:after="0"/>
              <w:jc w:val="right"/>
              <w:rPr>
                <w:ins w:id="1179" w:author="Linderhof, Vincent" w:date="2016-03-06T15:33:00Z"/>
                <w:rFonts w:ascii="Times New Roman" w:eastAsia="Times New Roman" w:hAnsi="Times New Roman"/>
                <w:i/>
                <w:color w:val="000000"/>
                <w:sz w:val="24"/>
                <w:szCs w:val="24"/>
                <w:lang w:eastAsia="en-GB"/>
                <w:rPrChange w:id="1180" w:author="Linderhof, Vincent" w:date="2016-03-06T15:34:00Z">
                  <w:rPr>
                    <w:ins w:id="1181"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82" w:author="Linderhof, Vincent" w:date="2016-03-06T15:36:00Z">
              <w:tcPr>
                <w:tcW w:w="966" w:type="dxa"/>
                <w:gridSpan w:val="5"/>
                <w:tcBorders>
                  <w:top w:val="nil"/>
                  <w:left w:val="nil"/>
                  <w:bottom w:val="nil"/>
                  <w:right w:val="nil"/>
                </w:tcBorders>
                <w:shd w:val="clear" w:color="auto" w:fill="auto"/>
                <w:noWrap/>
                <w:vAlign w:val="bottom"/>
              </w:tcPr>
            </w:tcPrChange>
          </w:tcPr>
          <w:p w14:paraId="7C720351" w14:textId="77777777" w:rsidR="0092575F" w:rsidRPr="0092575F" w:rsidRDefault="0092575F" w:rsidP="00E05337">
            <w:pPr>
              <w:suppressAutoHyphens w:val="0"/>
              <w:spacing w:after="0"/>
              <w:jc w:val="right"/>
              <w:rPr>
                <w:ins w:id="1183" w:author="Linderhof, Vincent" w:date="2016-03-06T15:33:00Z"/>
                <w:rFonts w:ascii="Times New Roman" w:eastAsia="Times New Roman" w:hAnsi="Times New Roman"/>
                <w:i/>
                <w:color w:val="000000"/>
                <w:sz w:val="24"/>
                <w:szCs w:val="24"/>
                <w:lang w:eastAsia="en-GB"/>
                <w:rPrChange w:id="1184" w:author="Linderhof, Vincent" w:date="2016-03-06T15:34:00Z">
                  <w:rPr>
                    <w:ins w:id="1185"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86" w:author="Linderhof, Vincent" w:date="2016-03-06T15:36:00Z">
              <w:tcPr>
                <w:tcW w:w="966" w:type="dxa"/>
                <w:gridSpan w:val="5"/>
                <w:tcBorders>
                  <w:top w:val="nil"/>
                  <w:left w:val="nil"/>
                  <w:bottom w:val="nil"/>
                  <w:right w:val="nil"/>
                </w:tcBorders>
                <w:shd w:val="clear" w:color="auto" w:fill="auto"/>
                <w:noWrap/>
                <w:vAlign w:val="bottom"/>
              </w:tcPr>
            </w:tcPrChange>
          </w:tcPr>
          <w:p w14:paraId="3CF64618" w14:textId="77777777" w:rsidR="0092575F" w:rsidRPr="0092575F" w:rsidRDefault="0092575F" w:rsidP="00E05337">
            <w:pPr>
              <w:suppressAutoHyphens w:val="0"/>
              <w:spacing w:after="0"/>
              <w:jc w:val="right"/>
              <w:rPr>
                <w:ins w:id="1187" w:author="Linderhof, Vincent" w:date="2016-03-06T15:33:00Z"/>
                <w:rFonts w:ascii="Times New Roman" w:eastAsia="Times New Roman" w:hAnsi="Times New Roman"/>
                <w:i/>
                <w:color w:val="000000"/>
                <w:sz w:val="24"/>
                <w:szCs w:val="24"/>
                <w:lang w:eastAsia="en-GB"/>
                <w:rPrChange w:id="1188" w:author="Linderhof, Vincent" w:date="2016-03-06T15:34:00Z">
                  <w:rPr>
                    <w:ins w:id="1189"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90" w:author="Linderhof, Vincent" w:date="2016-03-06T15:36:00Z">
              <w:tcPr>
                <w:tcW w:w="966" w:type="dxa"/>
                <w:gridSpan w:val="5"/>
                <w:tcBorders>
                  <w:top w:val="nil"/>
                  <w:left w:val="nil"/>
                  <w:bottom w:val="nil"/>
                  <w:right w:val="nil"/>
                </w:tcBorders>
                <w:shd w:val="clear" w:color="auto" w:fill="auto"/>
                <w:noWrap/>
                <w:vAlign w:val="bottom"/>
              </w:tcPr>
            </w:tcPrChange>
          </w:tcPr>
          <w:p w14:paraId="4EEBD05F" w14:textId="77777777" w:rsidR="0092575F" w:rsidRPr="0092575F" w:rsidRDefault="0092575F" w:rsidP="00E05337">
            <w:pPr>
              <w:suppressAutoHyphens w:val="0"/>
              <w:spacing w:after="0"/>
              <w:jc w:val="right"/>
              <w:rPr>
                <w:ins w:id="1191" w:author="Linderhof, Vincent" w:date="2016-03-06T15:33:00Z"/>
                <w:rFonts w:ascii="Times New Roman" w:eastAsia="Times New Roman" w:hAnsi="Times New Roman"/>
                <w:i/>
                <w:color w:val="000000"/>
                <w:sz w:val="24"/>
                <w:szCs w:val="24"/>
                <w:lang w:eastAsia="en-GB"/>
                <w:rPrChange w:id="1192" w:author="Linderhof, Vincent" w:date="2016-03-06T15:34:00Z">
                  <w:rPr>
                    <w:ins w:id="1193"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94" w:author="Linderhof, Vincent" w:date="2016-03-06T15:36:00Z">
              <w:tcPr>
                <w:tcW w:w="966" w:type="dxa"/>
                <w:gridSpan w:val="2"/>
                <w:tcBorders>
                  <w:top w:val="nil"/>
                  <w:left w:val="nil"/>
                  <w:bottom w:val="nil"/>
                  <w:right w:val="nil"/>
                </w:tcBorders>
                <w:shd w:val="clear" w:color="auto" w:fill="auto"/>
                <w:noWrap/>
                <w:vAlign w:val="bottom"/>
              </w:tcPr>
            </w:tcPrChange>
          </w:tcPr>
          <w:p w14:paraId="47A5BB8E" w14:textId="77777777" w:rsidR="0092575F" w:rsidRPr="0092575F" w:rsidRDefault="0092575F" w:rsidP="00E05337">
            <w:pPr>
              <w:suppressAutoHyphens w:val="0"/>
              <w:spacing w:after="0"/>
              <w:jc w:val="right"/>
              <w:rPr>
                <w:ins w:id="1195" w:author="Linderhof, Vincent" w:date="2016-03-06T15:33:00Z"/>
                <w:rFonts w:ascii="Times New Roman" w:eastAsia="Times New Roman" w:hAnsi="Times New Roman"/>
                <w:i/>
                <w:color w:val="000000"/>
                <w:sz w:val="24"/>
                <w:szCs w:val="24"/>
                <w:lang w:eastAsia="en-GB"/>
                <w:rPrChange w:id="1196" w:author="Linderhof, Vincent" w:date="2016-03-06T15:34:00Z">
                  <w:rPr>
                    <w:ins w:id="1197"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98" w:author="Linderhof, Vincent" w:date="2016-03-06T15:36:00Z">
              <w:tcPr>
                <w:tcW w:w="966" w:type="dxa"/>
                <w:gridSpan w:val="5"/>
                <w:tcBorders>
                  <w:top w:val="nil"/>
                  <w:left w:val="nil"/>
                  <w:bottom w:val="nil"/>
                  <w:right w:val="nil"/>
                </w:tcBorders>
                <w:shd w:val="clear" w:color="auto" w:fill="auto"/>
                <w:noWrap/>
                <w:vAlign w:val="bottom"/>
              </w:tcPr>
            </w:tcPrChange>
          </w:tcPr>
          <w:p w14:paraId="3C1917C5" w14:textId="77777777" w:rsidR="0092575F" w:rsidRPr="0092575F" w:rsidRDefault="0092575F" w:rsidP="00E05337">
            <w:pPr>
              <w:suppressAutoHyphens w:val="0"/>
              <w:spacing w:after="0"/>
              <w:jc w:val="right"/>
              <w:rPr>
                <w:ins w:id="1199" w:author="Linderhof, Vincent" w:date="2016-03-06T15:33:00Z"/>
                <w:rFonts w:ascii="Times New Roman" w:eastAsia="Times New Roman" w:hAnsi="Times New Roman"/>
                <w:i/>
                <w:color w:val="000000"/>
                <w:sz w:val="24"/>
                <w:szCs w:val="24"/>
                <w:lang w:eastAsia="en-GB"/>
                <w:rPrChange w:id="1200" w:author="Linderhof, Vincent" w:date="2016-03-06T15:34:00Z">
                  <w:rPr>
                    <w:ins w:id="1201" w:author="Linderhof, Vincent" w:date="2016-03-06T15:33:00Z"/>
                    <w:rFonts w:ascii="Times New Roman" w:eastAsia="Times New Roman" w:hAnsi="Times New Roman"/>
                    <w:color w:val="000000"/>
                    <w:sz w:val="24"/>
                    <w:szCs w:val="24"/>
                    <w:lang w:eastAsia="en-GB"/>
                  </w:rPr>
                </w:rPrChange>
              </w:rPr>
            </w:pPr>
          </w:p>
        </w:tc>
      </w:tr>
      <w:tr w:rsidR="0092575F" w:rsidRPr="00A0183E" w14:paraId="20AD4439" w14:textId="77777777" w:rsidTr="0092575F">
        <w:trPr>
          <w:trHeight w:val="300"/>
          <w:trPrChange w:id="1202"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203"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442B280D" w14:textId="4D801336" w:rsidR="0092575F" w:rsidRPr="00E05337" w:rsidRDefault="0092575F" w:rsidP="00E05337">
            <w:pPr>
              <w:suppressAutoHyphens w:val="0"/>
              <w:spacing w:after="0"/>
              <w:rPr>
                <w:rFonts w:ascii="Times New Roman" w:eastAsia="Times New Roman" w:hAnsi="Times New Roman"/>
                <w:color w:val="000000"/>
                <w:sz w:val="24"/>
                <w:szCs w:val="24"/>
                <w:lang w:eastAsia="en-GB"/>
              </w:rPr>
            </w:pPr>
            <w:del w:id="1204" w:author="Linderhof, Vincent" w:date="2016-03-06T15:34:00Z">
              <w:r w:rsidRPr="00E05337" w:rsidDel="0092575F">
                <w:rPr>
                  <w:rFonts w:ascii="Times New Roman" w:eastAsia="Times New Roman" w:hAnsi="Times New Roman"/>
                  <w:color w:val="000000"/>
                  <w:sz w:val="24"/>
                  <w:szCs w:val="24"/>
                  <w:lang w:eastAsia="en-GB"/>
                </w:rPr>
                <w:delText>Number of different crops produced by the household</w:delText>
              </w:r>
            </w:del>
            <w:ins w:id="1205" w:author="Linderhof, Vincent" w:date="2016-03-06T15:34:00Z">
              <w:r>
                <w:rPr>
                  <w:rFonts w:ascii="Times New Roman" w:eastAsia="Times New Roman" w:hAnsi="Times New Roman"/>
                  <w:color w:val="000000"/>
                  <w:sz w:val="24"/>
                  <w:szCs w:val="24"/>
                  <w:lang w:eastAsia="en-GB"/>
                </w:rPr>
                <w:t>Crop count</w:t>
              </w:r>
            </w:ins>
          </w:p>
        </w:tc>
        <w:tc>
          <w:tcPr>
            <w:tcW w:w="1161" w:type="dxa"/>
            <w:gridSpan w:val="2"/>
            <w:tcBorders>
              <w:top w:val="nil"/>
              <w:left w:val="nil"/>
              <w:bottom w:val="nil"/>
              <w:right w:val="nil"/>
            </w:tcBorders>
            <w:shd w:val="clear" w:color="auto" w:fill="auto"/>
            <w:noWrap/>
            <w:vAlign w:val="bottom"/>
            <w:hideMark/>
            <w:tcPrChange w:id="120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6AC64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1160" w:type="dxa"/>
            <w:gridSpan w:val="2"/>
            <w:tcBorders>
              <w:top w:val="nil"/>
              <w:left w:val="nil"/>
              <w:bottom w:val="nil"/>
              <w:right w:val="nil"/>
            </w:tcBorders>
            <w:shd w:val="clear" w:color="auto" w:fill="auto"/>
            <w:noWrap/>
            <w:vAlign w:val="bottom"/>
            <w:hideMark/>
            <w:tcPrChange w:id="120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E936EB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1161" w:type="dxa"/>
            <w:gridSpan w:val="2"/>
            <w:tcBorders>
              <w:top w:val="nil"/>
              <w:left w:val="nil"/>
              <w:bottom w:val="nil"/>
              <w:right w:val="nil"/>
            </w:tcBorders>
            <w:shd w:val="clear" w:color="auto" w:fill="auto"/>
            <w:noWrap/>
            <w:vAlign w:val="bottom"/>
            <w:hideMark/>
            <w:tcPrChange w:id="120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0A88D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1161" w:type="dxa"/>
            <w:gridSpan w:val="2"/>
            <w:tcBorders>
              <w:top w:val="nil"/>
              <w:left w:val="nil"/>
              <w:bottom w:val="nil"/>
              <w:right w:val="nil"/>
            </w:tcBorders>
            <w:shd w:val="clear" w:color="auto" w:fill="auto"/>
            <w:noWrap/>
            <w:vAlign w:val="bottom"/>
            <w:hideMark/>
            <w:tcPrChange w:id="120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317D3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1160" w:type="dxa"/>
            <w:gridSpan w:val="2"/>
            <w:tcBorders>
              <w:top w:val="nil"/>
              <w:left w:val="nil"/>
              <w:bottom w:val="nil"/>
              <w:right w:val="nil"/>
            </w:tcBorders>
            <w:shd w:val="clear" w:color="auto" w:fill="auto"/>
            <w:noWrap/>
            <w:vAlign w:val="bottom"/>
            <w:hideMark/>
            <w:tcPrChange w:id="12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99CCB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1160" w:type="dxa"/>
            <w:gridSpan w:val="2"/>
            <w:tcBorders>
              <w:top w:val="nil"/>
              <w:left w:val="nil"/>
              <w:bottom w:val="nil"/>
              <w:right w:val="nil"/>
            </w:tcBorders>
            <w:shd w:val="clear" w:color="auto" w:fill="auto"/>
            <w:noWrap/>
            <w:vAlign w:val="bottom"/>
            <w:hideMark/>
            <w:tcPrChange w:id="12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F2923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161" w:type="dxa"/>
            <w:gridSpan w:val="2"/>
            <w:tcBorders>
              <w:top w:val="nil"/>
              <w:left w:val="nil"/>
              <w:bottom w:val="nil"/>
              <w:right w:val="nil"/>
            </w:tcBorders>
            <w:shd w:val="clear" w:color="auto" w:fill="auto"/>
            <w:noWrap/>
            <w:vAlign w:val="bottom"/>
            <w:hideMark/>
            <w:tcPrChange w:id="121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3846AAF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1161" w:type="dxa"/>
            <w:gridSpan w:val="2"/>
            <w:tcBorders>
              <w:top w:val="nil"/>
              <w:left w:val="nil"/>
              <w:bottom w:val="nil"/>
              <w:right w:val="nil"/>
            </w:tcBorders>
            <w:shd w:val="clear" w:color="auto" w:fill="auto"/>
            <w:noWrap/>
            <w:vAlign w:val="bottom"/>
            <w:hideMark/>
            <w:tcPrChange w:id="121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A19F3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92575F" w:rsidRPr="00A0183E" w14:paraId="3C6D9C57" w14:textId="77777777" w:rsidTr="0092575F">
        <w:trPr>
          <w:trHeight w:val="300"/>
        </w:trPr>
        <w:tc>
          <w:tcPr>
            <w:tcW w:w="5077" w:type="dxa"/>
            <w:gridSpan w:val="2"/>
            <w:tcBorders>
              <w:top w:val="nil"/>
              <w:left w:val="nil"/>
              <w:bottom w:val="single" w:sz="4" w:space="0" w:color="auto"/>
              <w:right w:val="nil"/>
            </w:tcBorders>
            <w:shd w:val="clear" w:color="auto" w:fill="auto"/>
            <w:noWrap/>
            <w:vAlign w:val="bottom"/>
            <w:hideMark/>
          </w:tcPr>
          <w:p w14:paraId="0909B686" w14:textId="72673441" w:rsidR="0092575F" w:rsidRPr="00E05337" w:rsidDel="0092575F" w:rsidRDefault="0092575F" w:rsidP="0092575F">
            <w:pPr>
              <w:suppressAutoHyphens w:val="0"/>
              <w:spacing w:after="0"/>
              <w:rPr>
                <w:del w:id="1214" w:author="Linderhof, Vincent" w:date="2016-03-06T15:35:00Z"/>
                <w:moveTo w:id="1215" w:author="Linderhof, Vincent" w:date="2016-03-06T15:35:00Z"/>
                <w:rFonts w:ascii="Times New Roman" w:eastAsia="Times New Roman" w:hAnsi="Times New Roman"/>
                <w:color w:val="000000"/>
                <w:sz w:val="24"/>
                <w:szCs w:val="24"/>
                <w:lang w:eastAsia="en-GB"/>
              </w:rPr>
              <w:pPrChange w:id="1216" w:author="Linderhof, Vincent" w:date="2016-03-06T15:35:00Z">
                <w:pPr>
                  <w:suppressAutoHyphens w:val="0"/>
                  <w:spacing w:after="0"/>
                </w:pPr>
              </w:pPrChange>
            </w:pPr>
            <w:ins w:id="1217" w:author="Linderhof, Vincent" w:date="2016-03-06T15:35:00Z">
              <w:r>
                <w:rPr>
                  <w:rFonts w:ascii="Times New Roman" w:eastAsia="Times New Roman" w:hAnsi="Times New Roman"/>
                  <w:color w:val="000000"/>
                  <w:sz w:val="24"/>
                  <w:szCs w:val="24"/>
                  <w:lang w:eastAsia="en-GB"/>
                </w:rPr>
                <w:t>Own p</w:t>
              </w:r>
            </w:ins>
            <w:moveToRangeStart w:id="1218" w:author="Linderhof, Vincent" w:date="2016-03-06T15:35:00Z" w:name="move445041833"/>
            <w:moveTo w:id="1219" w:author="Linderhof, Vincent" w:date="2016-03-06T15:35:00Z">
              <w:del w:id="1220" w:author="Linderhof, Vincent" w:date="2016-03-06T15:35:00Z">
                <w:r w:rsidRPr="00E05337" w:rsidDel="0092575F">
                  <w:rPr>
                    <w:rFonts w:ascii="Times New Roman" w:eastAsia="Times New Roman" w:hAnsi="Times New Roman"/>
                    <w:color w:val="000000"/>
                    <w:sz w:val="24"/>
                    <w:szCs w:val="24"/>
                    <w:lang w:eastAsia="en-GB"/>
                  </w:rPr>
                  <w:delText>P</w:delText>
                </w:r>
              </w:del>
              <w:r w:rsidRPr="00E05337">
                <w:rPr>
                  <w:rFonts w:ascii="Times New Roman" w:eastAsia="Times New Roman" w:hAnsi="Times New Roman"/>
                  <w:color w:val="000000"/>
                  <w:sz w:val="24"/>
                  <w:szCs w:val="24"/>
                  <w:lang w:eastAsia="en-GB"/>
                </w:rPr>
                <w:t xml:space="preserve">roportion </w:t>
              </w:r>
            </w:moveTo>
            <w:ins w:id="1221" w:author="Linderhof, Vincent" w:date="2016-03-06T15:35:00Z">
              <w:r>
                <w:rPr>
                  <w:rFonts w:ascii="Times New Roman" w:eastAsia="Times New Roman" w:hAnsi="Times New Roman"/>
                  <w:color w:val="000000"/>
                  <w:sz w:val="24"/>
                  <w:szCs w:val="24"/>
                  <w:lang w:eastAsia="en-GB"/>
                </w:rPr>
                <w:t>ratio</w:t>
              </w:r>
            </w:ins>
            <w:moveTo w:id="1222" w:author="Linderhof, Vincent" w:date="2016-03-06T15:35:00Z">
              <w:del w:id="1223" w:author="Linderhof, Vincent" w:date="2016-03-06T15:35:00Z">
                <w:r w:rsidRPr="00E05337" w:rsidDel="0092575F">
                  <w:rPr>
                    <w:rFonts w:ascii="Times New Roman" w:eastAsia="Times New Roman" w:hAnsi="Times New Roman"/>
                    <w:color w:val="000000"/>
                    <w:sz w:val="24"/>
                    <w:szCs w:val="24"/>
                    <w:lang w:eastAsia="en-GB"/>
                  </w:rPr>
                  <w:delText>of food consumed in previous</w:delText>
                </w:r>
              </w:del>
            </w:moveTo>
          </w:p>
          <w:p w14:paraId="54ABF4FE" w14:textId="7C4C8B7C" w:rsidR="0092575F" w:rsidRPr="00E05337" w:rsidRDefault="0092575F" w:rsidP="0092575F">
            <w:pPr>
              <w:suppressAutoHyphens w:val="0"/>
              <w:spacing w:after="0"/>
              <w:rPr>
                <w:moveTo w:id="1224" w:author="Linderhof, Vincent" w:date="2016-03-06T15:35:00Z"/>
                <w:rFonts w:ascii="Times New Roman" w:eastAsia="Times New Roman" w:hAnsi="Times New Roman"/>
                <w:color w:val="000000"/>
                <w:sz w:val="24"/>
                <w:szCs w:val="24"/>
                <w:lang w:eastAsia="en-GB"/>
              </w:rPr>
              <w:pPrChange w:id="1225" w:author="Linderhof, Vincent" w:date="2016-03-06T15:35:00Z">
                <w:pPr>
                  <w:suppressAutoHyphens w:val="0"/>
                  <w:spacing w:after="0"/>
                </w:pPr>
              </w:pPrChange>
            </w:pPr>
            <w:moveTo w:id="1226" w:author="Linderhof, Vincent" w:date="2016-03-06T15:35:00Z">
              <w:del w:id="1227" w:author="Linderhof, Vincent" w:date="2016-03-06T15:35:00Z">
                <w:r w:rsidRPr="00E05337" w:rsidDel="0092575F">
                  <w:rPr>
                    <w:rFonts w:ascii="Times New Roman" w:eastAsia="Times New Roman" w:hAnsi="Times New Roman"/>
                    <w:color w:val="000000"/>
                    <w:sz w:val="24"/>
                    <w:szCs w:val="24"/>
                    <w:lang w:eastAsia="en-GB"/>
                  </w:rPr>
                  <w:delText>One week from households own production</w:delText>
                </w:r>
              </w:del>
            </w:moveTo>
          </w:p>
        </w:tc>
        <w:tc>
          <w:tcPr>
            <w:tcW w:w="1126" w:type="dxa"/>
            <w:gridSpan w:val="2"/>
            <w:tcBorders>
              <w:top w:val="nil"/>
              <w:left w:val="nil"/>
              <w:bottom w:val="single" w:sz="4" w:space="0" w:color="auto"/>
              <w:right w:val="nil"/>
            </w:tcBorders>
            <w:shd w:val="clear" w:color="auto" w:fill="auto"/>
            <w:noWrap/>
            <w:vAlign w:val="bottom"/>
            <w:hideMark/>
          </w:tcPr>
          <w:p w14:paraId="63E28498" w14:textId="77777777" w:rsidR="0092575F" w:rsidRPr="00E05337" w:rsidRDefault="0092575F" w:rsidP="0092575F">
            <w:pPr>
              <w:suppressAutoHyphens w:val="0"/>
              <w:spacing w:after="0"/>
              <w:jc w:val="right"/>
              <w:rPr>
                <w:moveTo w:id="1228" w:author="Linderhof, Vincent" w:date="2016-03-06T15:35:00Z"/>
                <w:rFonts w:ascii="Times New Roman" w:eastAsia="Times New Roman" w:hAnsi="Times New Roman"/>
                <w:color w:val="000000"/>
                <w:sz w:val="24"/>
                <w:szCs w:val="24"/>
                <w:lang w:eastAsia="en-GB"/>
              </w:rPr>
            </w:pPr>
            <w:moveTo w:id="1229" w:author="Linderhof, Vincent" w:date="2016-03-06T15:35:00Z">
              <w:r w:rsidRPr="00E05337">
                <w:rPr>
                  <w:rFonts w:ascii="Times New Roman" w:eastAsia="Times New Roman" w:hAnsi="Times New Roman"/>
                  <w:color w:val="000000"/>
                  <w:sz w:val="24"/>
                  <w:szCs w:val="24"/>
                  <w:lang w:eastAsia="en-GB"/>
                </w:rPr>
                <w:t>0.35</w:t>
              </w:r>
            </w:moveTo>
          </w:p>
        </w:tc>
        <w:tc>
          <w:tcPr>
            <w:tcW w:w="1126" w:type="dxa"/>
            <w:gridSpan w:val="2"/>
            <w:tcBorders>
              <w:top w:val="nil"/>
              <w:left w:val="nil"/>
              <w:bottom w:val="single" w:sz="4" w:space="0" w:color="auto"/>
              <w:right w:val="nil"/>
            </w:tcBorders>
            <w:shd w:val="clear" w:color="auto" w:fill="auto"/>
            <w:noWrap/>
            <w:vAlign w:val="bottom"/>
            <w:hideMark/>
          </w:tcPr>
          <w:p w14:paraId="0405B0A3" w14:textId="77777777" w:rsidR="0092575F" w:rsidRPr="00E05337" w:rsidRDefault="0092575F" w:rsidP="0092575F">
            <w:pPr>
              <w:suppressAutoHyphens w:val="0"/>
              <w:spacing w:after="0"/>
              <w:jc w:val="right"/>
              <w:rPr>
                <w:moveTo w:id="1230" w:author="Linderhof, Vincent" w:date="2016-03-06T15:35:00Z"/>
                <w:rFonts w:ascii="Times New Roman" w:eastAsia="Times New Roman" w:hAnsi="Times New Roman"/>
                <w:color w:val="000000"/>
                <w:sz w:val="24"/>
                <w:szCs w:val="24"/>
                <w:lang w:eastAsia="en-GB"/>
              </w:rPr>
            </w:pPr>
            <w:moveTo w:id="1231"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9560287" w14:textId="77777777" w:rsidR="0092575F" w:rsidRPr="00E05337" w:rsidRDefault="0092575F" w:rsidP="0092575F">
            <w:pPr>
              <w:suppressAutoHyphens w:val="0"/>
              <w:spacing w:after="0"/>
              <w:jc w:val="right"/>
              <w:rPr>
                <w:moveTo w:id="1232" w:author="Linderhof, Vincent" w:date="2016-03-06T15:35:00Z"/>
                <w:rFonts w:ascii="Times New Roman" w:eastAsia="Times New Roman" w:hAnsi="Times New Roman"/>
                <w:color w:val="000000"/>
                <w:sz w:val="24"/>
                <w:szCs w:val="24"/>
                <w:lang w:eastAsia="en-GB"/>
              </w:rPr>
            </w:pPr>
            <w:moveTo w:id="1233" w:author="Linderhof, Vincent" w:date="2016-03-06T15:35:00Z">
              <w:r w:rsidRPr="00E05337">
                <w:rPr>
                  <w:rFonts w:ascii="Times New Roman" w:eastAsia="Times New Roman" w:hAnsi="Times New Roman"/>
                  <w:color w:val="000000"/>
                  <w:sz w:val="24"/>
                  <w:szCs w:val="24"/>
                  <w:lang w:eastAsia="en-GB"/>
                </w:rPr>
                <w:t>0.46</w:t>
              </w:r>
            </w:moveTo>
          </w:p>
        </w:tc>
        <w:tc>
          <w:tcPr>
            <w:tcW w:w="1127" w:type="dxa"/>
            <w:gridSpan w:val="2"/>
            <w:tcBorders>
              <w:top w:val="nil"/>
              <w:left w:val="nil"/>
              <w:bottom w:val="single" w:sz="4" w:space="0" w:color="auto"/>
              <w:right w:val="nil"/>
            </w:tcBorders>
            <w:shd w:val="clear" w:color="auto" w:fill="auto"/>
            <w:noWrap/>
            <w:vAlign w:val="bottom"/>
            <w:hideMark/>
          </w:tcPr>
          <w:p w14:paraId="23ABE06B" w14:textId="77777777" w:rsidR="0092575F" w:rsidRPr="00E05337" w:rsidRDefault="0092575F" w:rsidP="0092575F">
            <w:pPr>
              <w:suppressAutoHyphens w:val="0"/>
              <w:spacing w:after="0"/>
              <w:jc w:val="right"/>
              <w:rPr>
                <w:moveTo w:id="1234" w:author="Linderhof, Vincent" w:date="2016-03-06T15:35:00Z"/>
                <w:rFonts w:ascii="Times New Roman" w:eastAsia="Times New Roman" w:hAnsi="Times New Roman"/>
                <w:color w:val="000000"/>
                <w:sz w:val="24"/>
                <w:szCs w:val="24"/>
                <w:lang w:eastAsia="en-GB"/>
              </w:rPr>
            </w:pPr>
            <w:moveTo w:id="1235" w:author="Linderhof, Vincent" w:date="2016-03-06T15:35:00Z">
              <w:r w:rsidRPr="00E05337">
                <w:rPr>
                  <w:rFonts w:ascii="Times New Roman" w:eastAsia="Times New Roman" w:hAnsi="Times New Roman"/>
                  <w:color w:val="000000"/>
                  <w:sz w:val="24"/>
                  <w:szCs w:val="24"/>
                  <w:lang w:eastAsia="en-GB"/>
                </w:rPr>
                <w:t>0.21</w:t>
              </w:r>
            </w:moveTo>
          </w:p>
        </w:tc>
        <w:tc>
          <w:tcPr>
            <w:tcW w:w="1127" w:type="dxa"/>
            <w:gridSpan w:val="2"/>
            <w:tcBorders>
              <w:top w:val="nil"/>
              <w:left w:val="nil"/>
              <w:bottom w:val="single" w:sz="4" w:space="0" w:color="auto"/>
              <w:right w:val="nil"/>
            </w:tcBorders>
            <w:shd w:val="clear" w:color="auto" w:fill="auto"/>
            <w:noWrap/>
            <w:vAlign w:val="bottom"/>
            <w:hideMark/>
          </w:tcPr>
          <w:p w14:paraId="13CD2784" w14:textId="77777777" w:rsidR="0092575F" w:rsidRPr="00E05337" w:rsidRDefault="0092575F" w:rsidP="0092575F">
            <w:pPr>
              <w:suppressAutoHyphens w:val="0"/>
              <w:spacing w:after="0"/>
              <w:jc w:val="right"/>
              <w:rPr>
                <w:moveTo w:id="1236" w:author="Linderhof, Vincent" w:date="2016-03-06T15:35:00Z"/>
                <w:rFonts w:ascii="Times New Roman" w:eastAsia="Times New Roman" w:hAnsi="Times New Roman"/>
                <w:color w:val="000000"/>
                <w:sz w:val="24"/>
                <w:szCs w:val="24"/>
                <w:lang w:eastAsia="en-GB"/>
              </w:rPr>
            </w:pPr>
            <w:moveTo w:id="1237" w:author="Linderhof, Vincent" w:date="2016-03-06T15:35:00Z">
              <w:r w:rsidRPr="00E05337">
                <w:rPr>
                  <w:rFonts w:ascii="Times New Roman" w:eastAsia="Times New Roman" w:hAnsi="Times New Roman"/>
                  <w:color w:val="000000"/>
                  <w:sz w:val="24"/>
                  <w:szCs w:val="24"/>
                  <w:lang w:eastAsia="en-GB"/>
                </w:rPr>
                <w:t>0.31</w:t>
              </w:r>
            </w:moveTo>
          </w:p>
        </w:tc>
        <w:tc>
          <w:tcPr>
            <w:tcW w:w="1127" w:type="dxa"/>
            <w:gridSpan w:val="2"/>
            <w:tcBorders>
              <w:top w:val="nil"/>
              <w:left w:val="nil"/>
              <w:bottom w:val="single" w:sz="4" w:space="0" w:color="auto"/>
              <w:right w:val="nil"/>
            </w:tcBorders>
            <w:shd w:val="clear" w:color="auto" w:fill="auto"/>
            <w:noWrap/>
            <w:vAlign w:val="bottom"/>
            <w:hideMark/>
          </w:tcPr>
          <w:p w14:paraId="4071A0BC" w14:textId="77777777" w:rsidR="0092575F" w:rsidRPr="00E05337" w:rsidRDefault="0092575F" w:rsidP="0092575F">
            <w:pPr>
              <w:suppressAutoHyphens w:val="0"/>
              <w:spacing w:after="0"/>
              <w:jc w:val="right"/>
              <w:rPr>
                <w:moveTo w:id="1238" w:author="Linderhof, Vincent" w:date="2016-03-06T15:35:00Z"/>
                <w:rFonts w:ascii="Times New Roman" w:eastAsia="Times New Roman" w:hAnsi="Times New Roman"/>
                <w:color w:val="000000"/>
                <w:sz w:val="24"/>
                <w:szCs w:val="24"/>
                <w:lang w:eastAsia="en-GB"/>
              </w:rPr>
            </w:pPr>
            <w:moveTo w:id="1239"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2302576" w14:textId="77777777" w:rsidR="0092575F" w:rsidRPr="00E05337" w:rsidRDefault="0092575F" w:rsidP="0092575F">
            <w:pPr>
              <w:suppressAutoHyphens w:val="0"/>
              <w:spacing w:after="0"/>
              <w:jc w:val="right"/>
              <w:rPr>
                <w:moveTo w:id="1240" w:author="Linderhof, Vincent" w:date="2016-03-06T15:35:00Z"/>
                <w:rFonts w:ascii="Times New Roman" w:eastAsia="Times New Roman" w:hAnsi="Times New Roman"/>
                <w:color w:val="000000"/>
                <w:sz w:val="24"/>
                <w:szCs w:val="24"/>
                <w:lang w:eastAsia="en-GB"/>
              </w:rPr>
            </w:pPr>
            <w:moveTo w:id="1241" w:author="Linderhof, Vincent" w:date="2016-03-06T15:35:00Z">
              <w:r w:rsidRPr="00E05337">
                <w:rPr>
                  <w:rFonts w:ascii="Times New Roman" w:eastAsia="Times New Roman" w:hAnsi="Times New Roman"/>
                  <w:color w:val="000000"/>
                  <w:sz w:val="24"/>
                  <w:szCs w:val="24"/>
                  <w:lang w:eastAsia="en-GB"/>
                </w:rPr>
                <w:t>0.36</w:t>
              </w:r>
            </w:moveTo>
          </w:p>
        </w:tc>
        <w:tc>
          <w:tcPr>
            <w:tcW w:w="1115" w:type="dxa"/>
            <w:tcBorders>
              <w:top w:val="nil"/>
              <w:left w:val="nil"/>
              <w:bottom w:val="single" w:sz="4" w:space="0" w:color="auto"/>
              <w:right w:val="nil"/>
            </w:tcBorders>
            <w:shd w:val="clear" w:color="auto" w:fill="auto"/>
            <w:noWrap/>
            <w:vAlign w:val="bottom"/>
            <w:hideMark/>
          </w:tcPr>
          <w:p w14:paraId="6C19FF8C" w14:textId="77777777" w:rsidR="0092575F" w:rsidRPr="00E05337" w:rsidRDefault="0092575F" w:rsidP="0092575F">
            <w:pPr>
              <w:suppressAutoHyphens w:val="0"/>
              <w:spacing w:after="0"/>
              <w:jc w:val="right"/>
              <w:rPr>
                <w:moveTo w:id="1242" w:author="Linderhof, Vincent" w:date="2016-03-06T15:35:00Z"/>
                <w:rFonts w:ascii="Times New Roman" w:eastAsia="Times New Roman" w:hAnsi="Times New Roman"/>
                <w:color w:val="000000"/>
                <w:sz w:val="24"/>
                <w:szCs w:val="24"/>
                <w:lang w:eastAsia="en-GB"/>
              </w:rPr>
            </w:pPr>
            <w:moveTo w:id="1243" w:author="Linderhof, Vincent" w:date="2016-03-06T15:35:00Z">
              <w:r w:rsidRPr="00E05337">
                <w:rPr>
                  <w:rFonts w:ascii="Times New Roman" w:eastAsia="Times New Roman" w:hAnsi="Times New Roman"/>
                  <w:color w:val="000000"/>
                  <w:sz w:val="24"/>
                  <w:szCs w:val="24"/>
                  <w:lang w:eastAsia="en-GB"/>
                </w:rPr>
                <w:t>0.20</w:t>
              </w:r>
            </w:moveTo>
          </w:p>
        </w:tc>
      </w:tr>
      <w:moveToRangeEnd w:id="1218"/>
      <w:tr w:rsidR="0092575F" w:rsidRPr="0092575F" w14:paraId="79B90FB9" w14:textId="77777777" w:rsidTr="0092575F">
        <w:tblPrEx>
          <w:tblPrExChange w:id="1244" w:author="Linderhof, Vincent" w:date="2016-03-06T15:36:00Z">
            <w:tblPrEx>
              <w:tblW w:w="14022" w:type="dxa"/>
            </w:tblPrEx>
          </w:tblPrExChange>
        </w:tblPrEx>
        <w:trPr>
          <w:trHeight w:val="300"/>
          <w:ins w:id="1245" w:author="Linderhof, Vincent" w:date="2016-03-06T15:34:00Z"/>
          <w:trPrChange w:id="1246" w:author="Linderhof, Vincent" w:date="2016-03-06T15:36:00Z">
            <w:trPr>
              <w:trHeight w:val="300"/>
            </w:trPr>
          </w:trPrChange>
        </w:trPr>
        <w:tc>
          <w:tcPr>
            <w:tcW w:w="4796" w:type="dxa"/>
            <w:tcBorders>
              <w:top w:val="single" w:sz="4" w:space="0" w:color="auto"/>
              <w:left w:val="nil"/>
              <w:right w:val="nil"/>
            </w:tcBorders>
            <w:shd w:val="clear" w:color="auto" w:fill="auto"/>
            <w:noWrap/>
            <w:vAlign w:val="bottom"/>
            <w:tcPrChange w:id="1247" w:author="Linderhof, Vincent" w:date="2016-03-06T15:36:00Z">
              <w:tcPr>
                <w:tcW w:w="5827" w:type="dxa"/>
                <w:gridSpan w:val="3"/>
                <w:tcBorders>
                  <w:top w:val="nil"/>
                  <w:left w:val="nil"/>
                  <w:bottom w:val="nil"/>
                  <w:right w:val="nil"/>
                </w:tcBorders>
                <w:shd w:val="clear" w:color="auto" w:fill="auto"/>
                <w:noWrap/>
                <w:vAlign w:val="bottom"/>
              </w:tcPr>
            </w:tcPrChange>
          </w:tcPr>
          <w:p w14:paraId="0F12E5A9" w14:textId="1F900737" w:rsidR="0092575F" w:rsidRPr="0092575F" w:rsidDel="0092575F" w:rsidRDefault="0092575F" w:rsidP="00E05337">
            <w:pPr>
              <w:suppressAutoHyphens w:val="0"/>
              <w:spacing w:after="0"/>
              <w:rPr>
                <w:ins w:id="1248" w:author="Linderhof, Vincent" w:date="2016-03-06T15:34:00Z"/>
                <w:rFonts w:ascii="Times New Roman" w:eastAsia="Times New Roman" w:hAnsi="Times New Roman"/>
                <w:i/>
                <w:color w:val="000000"/>
                <w:sz w:val="24"/>
                <w:szCs w:val="24"/>
                <w:lang w:eastAsia="en-GB"/>
                <w:rPrChange w:id="1249" w:author="Linderhof, Vincent" w:date="2016-03-06T15:36:00Z">
                  <w:rPr>
                    <w:ins w:id="1250" w:author="Linderhof, Vincent" w:date="2016-03-06T15:34:00Z"/>
                    <w:rFonts w:ascii="Times New Roman" w:eastAsia="Times New Roman" w:hAnsi="Times New Roman"/>
                    <w:color w:val="000000"/>
                    <w:sz w:val="24"/>
                    <w:szCs w:val="24"/>
                    <w:lang w:eastAsia="en-GB"/>
                  </w:rPr>
                </w:rPrChange>
              </w:rPr>
            </w:pPr>
            <w:ins w:id="1251" w:author="Linderhof, Vincent" w:date="2016-03-06T15:36:00Z">
              <w:r w:rsidRPr="0092575F">
                <w:rPr>
                  <w:rFonts w:ascii="Times New Roman" w:eastAsia="Times New Roman" w:hAnsi="Times New Roman"/>
                  <w:i/>
                  <w:color w:val="000000"/>
                  <w:sz w:val="24"/>
                  <w:szCs w:val="24"/>
                  <w:lang w:eastAsia="en-GB"/>
                  <w:rPrChange w:id="1252" w:author="Linderhof, Vincent" w:date="2016-03-06T15:36:00Z">
                    <w:rPr>
                      <w:rFonts w:ascii="Times New Roman" w:eastAsia="Times New Roman" w:hAnsi="Times New Roman"/>
                      <w:color w:val="000000"/>
                      <w:sz w:val="24"/>
                      <w:szCs w:val="24"/>
                      <w:lang w:eastAsia="en-GB"/>
                    </w:rPr>
                  </w:rPrChange>
                </w:rPr>
                <w:t>Household characteristics</w:t>
              </w:r>
            </w:ins>
          </w:p>
        </w:tc>
        <w:tc>
          <w:tcPr>
            <w:tcW w:w="1161" w:type="dxa"/>
            <w:gridSpan w:val="2"/>
            <w:tcBorders>
              <w:top w:val="single" w:sz="4" w:space="0" w:color="auto"/>
              <w:left w:val="nil"/>
              <w:right w:val="nil"/>
            </w:tcBorders>
            <w:shd w:val="clear" w:color="auto" w:fill="auto"/>
            <w:noWrap/>
            <w:vAlign w:val="bottom"/>
            <w:tcPrChange w:id="1253" w:author="Linderhof, Vincent" w:date="2016-03-06T15:36:00Z">
              <w:tcPr>
                <w:tcW w:w="996" w:type="dxa"/>
                <w:gridSpan w:val="4"/>
                <w:tcBorders>
                  <w:top w:val="nil"/>
                  <w:left w:val="nil"/>
                  <w:bottom w:val="nil"/>
                  <w:right w:val="nil"/>
                </w:tcBorders>
                <w:shd w:val="clear" w:color="auto" w:fill="auto"/>
                <w:noWrap/>
                <w:vAlign w:val="bottom"/>
              </w:tcPr>
            </w:tcPrChange>
          </w:tcPr>
          <w:p w14:paraId="630142BC" w14:textId="77777777" w:rsidR="0092575F" w:rsidRPr="0092575F" w:rsidRDefault="0092575F" w:rsidP="00E05337">
            <w:pPr>
              <w:suppressAutoHyphens w:val="0"/>
              <w:spacing w:after="0"/>
              <w:jc w:val="right"/>
              <w:rPr>
                <w:ins w:id="1254" w:author="Linderhof, Vincent" w:date="2016-03-06T15:34:00Z"/>
                <w:rFonts w:ascii="Times New Roman" w:eastAsia="Times New Roman" w:hAnsi="Times New Roman"/>
                <w:i/>
                <w:color w:val="000000"/>
                <w:sz w:val="24"/>
                <w:szCs w:val="24"/>
                <w:lang w:eastAsia="en-GB"/>
                <w:rPrChange w:id="1255" w:author="Linderhof, Vincent" w:date="2016-03-06T15:36:00Z">
                  <w:rPr>
                    <w:ins w:id="1256"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57" w:author="Linderhof, Vincent" w:date="2016-03-06T15:36:00Z">
              <w:tcPr>
                <w:tcW w:w="996" w:type="dxa"/>
                <w:gridSpan w:val="5"/>
                <w:tcBorders>
                  <w:top w:val="nil"/>
                  <w:left w:val="nil"/>
                  <w:bottom w:val="nil"/>
                  <w:right w:val="nil"/>
                </w:tcBorders>
                <w:shd w:val="clear" w:color="auto" w:fill="auto"/>
                <w:noWrap/>
                <w:vAlign w:val="bottom"/>
              </w:tcPr>
            </w:tcPrChange>
          </w:tcPr>
          <w:p w14:paraId="426A04EE" w14:textId="77777777" w:rsidR="0092575F" w:rsidRPr="0092575F" w:rsidRDefault="0092575F" w:rsidP="00E05337">
            <w:pPr>
              <w:suppressAutoHyphens w:val="0"/>
              <w:spacing w:after="0"/>
              <w:jc w:val="right"/>
              <w:rPr>
                <w:ins w:id="1258" w:author="Linderhof, Vincent" w:date="2016-03-06T15:34:00Z"/>
                <w:rFonts w:ascii="Times New Roman" w:eastAsia="Times New Roman" w:hAnsi="Times New Roman"/>
                <w:i/>
                <w:color w:val="000000"/>
                <w:sz w:val="24"/>
                <w:szCs w:val="24"/>
                <w:lang w:eastAsia="en-GB"/>
                <w:rPrChange w:id="1259" w:author="Linderhof, Vincent" w:date="2016-03-06T15:36:00Z">
                  <w:rPr>
                    <w:ins w:id="1260"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61" w:author="Linderhof, Vincent" w:date="2016-03-06T15:36:00Z">
              <w:tcPr>
                <w:tcW w:w="1016" w:type="dxa"/>
                <w:gridSpan w:val="5"/>
                <w:tcBorders>
                  <w:top w:val="nil"/>
                  <w:left w:val="nil"/>
                  <w:bottom w:val="nil"/>
                  <w:right w:val="nil"/>
                </w:tcBorders>
                <w:shd w:val="clear" w:color="auto" w:fill="auto"/>
                <w:noWrap/>
                <w:vAlign w:val="bottom"/>
              </w:tcPr>
            </w:tcPrChange>
          </w:tcPr>
          <w:p w14:paraId="784C081B" w14:textId="77777777" w:rsidR="0092575F" w:rsidRPr="0092575F" w:rsidRDefault="0092575F" w:rsidP="00E05337">
            <w:pPr>
              <w:suppressAutoHyphens w:val="0"/>
              <w:spacing w:after="0"/>
              <w:jc w:val="right"/>
              <w:rPr>
                <w:ins w:id="1262" w:author="Linderhof, Vincent" w:date="2016-03-06T15:34:00Z"/>
                <w:rFonts w:ascii="Times New Roman" w:eastAsia="Times New Roman" w:hAnsi="Times New Roman"/>
                <w:i/>
                <w:color w:val="000000"/>
                <w:sz w:val="24"/>
                <w:szCs w:val="24"/>
                <w:lang w:eastAsia="en-GB"/>
                <w:rPrChange w:id="1263" w:author="Linderhof, Vincent" w:date="2016-03-06T15:36:00Z">
                  <w:rPr>
                    <w:ins w:id="1264"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65" w:author="Linderhof, Vincent" w:date="2016-03-06T15:36:00Z">
              <w:tcPr>
                <w:tcW w:w="996" w:type="dxa"/>
                <w:gridSpan w:val="6"/>
                <w:tcBorders>
                  <w:top w:val="nil"/>
                  <w:left w:val="nil"/>
                  <w:bottom w:val="nil"/>
                  <w:right w:val="nil"/>
                </w:tcBorders>
                <w:shd w:val="clear" w:color="auto" w:fill="auto"/>
                <w:noWrap/>
                <w:vAlign w:val="bottom"/>
              </w:tcPr>
            </w:tcPrChange>
          </w:tcPr>
          <w:p w14:paraId="17DFF85C" w14:textId="77777777" w:rsidR="0092575F" w:rsidRPr="0092575F" w:rsidRDefault="0092575F" w:rsidP="00E05337">
            <w:pPr>
              <w:suppressAutoHyphens w:val="0"/>
              <w:spacing w:after="0"/>
              <w:jc w:val="right"/>
              <w:rPr>
                <w:ins w:id="1266" w:author="Linderhof, Vincent" w:date="2016-03-06T15:34:00Z"/>
                <w:rFonts w:ascii="Times New Roman" w:eastAsia="Times New Roman" w:hAnsi="Times New Roman"/>
                <w:i/>
                <w:color w:val="000000"/>
                <w:sz w:val="24"/>
                <w:szCs w:val="24"/>
                <w:lang w:eastAsia="en-GB"/>
                <w:rPrChange w:id="1267" w:author="Linderhof, Vincent" w:date="2016-03-06T15:36:00Z">
                  <w:rPr>
                    <w:ins w:id="1268"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69" w:author="Linderhof, Vincent" w:date="2016-03-06T15:36:00Z">
              <w:tcPr>
                <w:tcW w:w="1083" w:type="dxa"/>
                <w:gridSpan w:val="5"/>
                <w:tcBorders>
                  <w:top w:val="nil"/>
                  <w:left w:val="nil"/>
                  <w:bottom w:val="nil"/>
                  <w:right w:val="nil"/>
                </w:tcBorders>
                <w:shd w:val="clear" w:color="auto" w:fill="auto"/>
                <w:noWrap/>
                <w:vAlign w:val="bottom"/>
              </w:tcPr>
            </w:tcPrChange>
          </w:tcPr>
          <w:p w14:paraId="0647A157" w14:textId="77777777" w:rsidR="0092575F" w:rsidRPr="0092575F" w:rsidRDefault="0092575F" w:rsidP="00E05337">
            <w:pPr>
              <w:suppressAutoHyphens w:val="0"/>
              <w:spacing w:after="0"/>
              <w:jc w:val="right"/>
              <w:rPr>
                <w:ins w:id="1270" w:author="Linderhof, Vincent" w:date="2016-03-06T15:34:00Z"/>
                <w:rFonts w:ascii="Times New Roman" w:eastAsia="Times New Roman" w:hAnsi="Times New Roman"/>
                <w:i/>
                <w:color w:val="000000"/>
                <w:sz w:val="24"/>
                <w:szCs w:val="24"/>
                <w:lang w:eastAsia="en-GB"/>
                <w:rPrChange w:id="1271" w:author="Linderhof, Vincent" w:date="2016-03-06T15:36:00Z">
                  <w:rPr>
                    <w:ins w:id="1272"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73" w:author="Linderhof, Vincent" w:date="2016-03-06T15:36:00Z">
              <w:tcPr>
                <w:tcW w:w="996" w:type="dxa"/>
                <w:gridSpan w:val="5"/>
                <w:tcBorders>
                  <w:top w:val="nil"/>
                  <w:left w:val="nil"/>
                  <w:bottom w:val="nil"/>
                  <w:right w:val="nil"/>
                </w:tcBorders>
                <w:shd w:val="clear" w:color="auto" w:fill="auto"/>
                <w:noWrap/>
                <w:vAlign w:val="bottom"/>
              </w:tcPr>
            </w:tcPrChange>
          </w:tcPr>
          <w:p w14:paraId="050537C3" w14:textId="77777777" w:rsidR="0092575F" w:rsidRPr="0092575F" w:rsidRDefault="0092575F" w:rsidP="00E05337">
            <w:pPr>
              <w:suppressAutoHyphens w:val="0"/>
              <w:spacing w:after="0"/>
              <w:jc w:val="right"/>
              <w:rPr>
                <w:ins w:id="1274" w:author="Linderhof, Vincent" w:date="2016-03-06T15:34:00Z"/>
                <w:rFonts w:ascii="Times New Roman" w:eastAsia="Times New Roman" w:hAnsi="Times New Roman"/>
                <w:i/>
                <w:color w:val="000000"/>
                <w:sz w:val="24"/>
                <w:szCs w:val="24"/>
                <w:lang w:eastAsia="en-GB"/>
                <w:rPrChange w:id="1275" w:author="Linderhof, Vincent" w:date="2016-03-06T15:36:00Z">
                  <w:rPr>
                    <w:ins w:id="1276"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77" w:author="Linderhof, Vincent" w:date="2016-03-06T15:36:00Z">
              <w:tcPr>
                <w:tcW w:w="996" w:type="dxa"/>
                <w:gridSpan w:val="6"/>
                <w:tcBorders>
                  <w:top w:val="nil"/>
                  <w:left w:val="nil"/>
                  <w:bottom w:val="nil"/>
                  <w:right w:val="nil"/>
                </w:tcBorders>
                <w:shd w:val="clear" w:color="auto" w:fill="auto"/>
                <w:noWrap/>
                <w:vAlign w:val="bottom"/>
              </w:tcPr>
            </w:tcPrChange>
          </w:tcPr>
          <w:p w14:paraId="3438ED50" w14:textId="77777777" w:rsidR="0092575F" w:rsidRPr="0092575F" w:rsidRDefault="0092575F" w:rsidP="00E05337">
            <w:pPr>
              <w:suppressAutoHyphens w:val="0"/>
              <w:spacing w:after="0"/>
              <w:jc w:val="right"/>
              <w:rPr>
                <w:ins w:id="1278" w:author="Linderhof, Vincent" w:date="2016-03-06T15:34:00Z"/>
                <w:rFonts w:ascii="Times New Roman" w:eastAsia="Times New Roman" w:hAnsi="Times New Roman"/>
                <w:i/>
                <w:color w:val="000000"/>
                <w:sz w:val="24"/>
                <w:szCs w:val="24"/>
                <w:lang w:eastAsia="en-GB"/>
                <w:rPrChange w:id="1279" w:author="Linderhof, Vincent" w:date="2016-03-06T15:36:00Z">
                  <w:rPr>
                    <w:ins w:id="1280"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81" w:author="Linderhof, Vincent" w:date="2016-03-06T15:36:00Z">
              <w:tcPr>
                <w:tcW w:w="1116" w:type="dxa"/>
                <w:gridSpan w:val="3"/>
                <w:tcBorders>
                  <w:top w:val="nil"/>
                  <w:left w:val="nil"/>
                  <w:bottom w:val="nil"/>
                  <w:right w:val="nil"/>
                </w:tcBorders>
                <w:shd w:val="clear" w:color="auto" w:fill="auto"/>
                <w:noWrap/>
                <w:vAlign w:val="bottom"/>
              </w:tcPr>
            </w:tcPrChange>
          </w:tcPr>
          <w:p w14:paraId="06F4D5C1" w14:textId="77777777" w:rsidR="0092575F" w:rsidRPr="0092575F" w:rsidRDefault="0092575F" w:rsidP="00E05337">
            <w:pPr>
              <w:suppressAutoHyphens w:val="0"/>
              <w:spacing w:after="0"/>
              <w:jc w:val="right"/>
              <w:rPr>
                <w:ins w:id="1282" w:author="Linderhof, Vincent" w:date="2016-03-06T15:34:00Z"/>
                <w:rFonts w:ascii="Times New Roman" w:eastAsia="Times New Roman" w:hAnsi="Times New Roman"/>
                <w:i/>
                <w:color w:val="000000"/>
                <w:sz w:val="24"/>
                <w:szCs w:val="24"/>
                <w:lang w:eastAsia="en-GB"/>
                <w:rPrChange w:id="1283" w:author="Linderhof, Vincent" w:date="2016-03-06T15:36:00Z">
                  <w:rPr>
                    <w:ins w:id="1284" w:author="Linderhof, Vincent" w:date="2016-03-06T15:34:00Z"/>
                    <w:rFonts w:ascii="Times New Roman" w:eastAsia="Times New Roman" w:hAnsi="Times New Roman"/>
                    <w:color w:val="000000"/>
                    <w:sz w:val="24"/>
                    <w:szCs w:val="24"/>
                    <w:lang w:eastAsia="en-GB"/>
                  </w:rPr>
                </w:rPrChange>
              </w:rPr>
            </w:pPr>
          </w:p>
        </w:tc>
      </w:tr>
      <w:tr w:rsidR="0092575F" w:rsidRPr="00A0183E" w14:paraId="5739025D" w14:textId="77777777" w:rsidTr="0092575F">
        <w:trPr>
          <w:trHeight w:val="300"/>
          <w:trPrChange w:id="1285" w:author="Linderhof, Vincent" w:date="2016-03-06T15:36:00Z">
            <w:trPr>
              <w:gridAfter w:val="0"/>
              <w:trHeight w:val="300"/>
            </w:trPr>
          </w:trPrChange>
        </w:trPr>
        <w:tc>
          <w:tcPr>
            <w:tcW w:w="4796" w:type="dxa"/>
            <w:tcBorders>
              <w:left w:val="nil"/>
              <w:bottom w:val="nil"/>
              <w:right w:val="nil"/>
            </w:tcBorders>
            <w:shd w:val="clear" w:color="auto" w:fill="auto"/>
            <w:noWrap/>
            <w:vAlign w:val="bottom"/>
            <w:hideMark/>
            <w:tcPrChange w:id="1286"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13A8A351"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161" w:type="dxa"/>
            <w:gridSpan w:val="2"/>
            <w:tcBorders>
              <w:left w:val="nil"/>
              <w:bottom w:val="nil"/>
              <w:right w:val="nil"/>
            </w:tcBorders>
            <w:shd w:val="clear" w:color="auto" w:fill="auto"/>
            <w:noWrap/>
            <w:vAlign w:val="bottom"/>
            <w:hideMark/>
            <w:tcPrChange w:id="1287"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78E21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1160" w:type="dxa"/>
            <w:gridSpan w:val="2"/>
            <w:tcBorders>
              <w:left w:val="nil"/>
              <w:bottom w:val="nil"/>
              <w:right w:val="nil"/>
            </w:tcBorders>
            <w:shd w:val="clear" w:color="auto" w:fill="auto"/>
            <w:noWrap/>
            <w:vAlign w:val="bottom"/>
            <w:hideMark/>
            <w:tcPrChange w:id="1288"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2B1E6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1161" w:type="dxa"/>
            <w:gridSpan w:val="2"/>
            <w:tcBorders>
              <w:left w:val="nil"/>
              <w:bottom w:val="nil"/>
              <w:right w:val="nil"/>
            </w:tcBorders>
            <w:shd w:val="clear" w:color="auto" w:fill="auto"/>
            <w:noWrap/>
            <w:vAlign w:val="bottom"/>
            <w:hideMark/>
            <w:tcPrChange w:id="128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DDD9F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1161" w:type="dxa"/>
            <w:gridSpan w:val="2"/>
            <w:tcBorders>
              <w:left w:val="nil"/>
              <w:bottom w:val="nil"/>
              <w:right w:val="nil"/>
            </w:tcBorders>
            <w:shd w:val="clear" w:color="auto" w:fill="auto"/>
            <w:noWrap/>
            <w:vAlign w:val="bottom"/>
            <w:hideMark/>
            <w:tcPrChange w:id="1290"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A33FED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1160" w:type="dxa"/>
            <w:gridSpan w:val="2"/>
            <w:tcBorders>
              <w:left w:val="nil"/>
              <w:bottom w:val="nil"/>
              <w:right w:val="nil"/>
            </w:tcBorders>
            <w:shd w:val="clear" w:color="auto" w:fill="auto"/>
            <w:noWrap/>
            <w:vAlign w:val="bottom"/>
            <w:hideMark/>
            <w:tcPrChange w:id="1291"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7C48A2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1160" w:type="dxa"/>
            <w:gridSpan w:val="2"/>
            <w:tcBorders>
              <w:left w:val="nil"/>
              <w:bottom w:val="nil"/>
              <w:right w:val="nil"/>
            </w:tcBorders>
            <w:shd w:val="clear" w:color="auto" w:fill="auto"/>
            <w:noWrap/>
            <w:vAlign w:val="bottom"/>
            <w:hideMark/>
            <w:tcPrChange w:id="129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9F499E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1161" w:type="dxa"/>
            <w:gridSpan w:val="2"/>
            <w:tcBorders>
              <w:left w:val="nil"/>
              <w:bottom w:val="nil"/>
              <w:right w:val="nil"/>
            </w:tcBorders>
            <w:shd w:val="clear" w:color="auto" w:fill="auto"/>
            <w:noWrap/>
            <w:vAlign w:val="bottom"/>
            <w:hideMark/>
            <w:tcPrChange w:id="1293"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37C266A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1161" w:type="dxa"/>
            <w:gridSpan w:val="2"/>
            <w:tcBorders>
              <w:left w:val="nil"/>
              <w:bottom w:val="nil"/>
              <w:right w:val="nil"/>
            </w:tcBorders>
            <w:shd w:val="clear" w:color="auto" w:fill="auto"/>
            <w:noWrap/>
            <w:vAlign w:val="bottom"/>
            <w:hideMark/>
            <w:tcPrChange w:id="1294"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7E7EB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92575F" w:rsidRPr="00A0183E" w14:paraId="7B413360" w14:textId="77777777" w:rsidTr="0092575F">
        <w:trPr>
          <w:trHeight w:val="300"/>
          <w:trPrChange w:id="129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29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21EF781" w14:textId="008CC08F"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161" w:type="dxa"/>
            <w:gridSpan w:val="2"/>
            <w:tcBorders>
              <w:top w:val="nil"/>
              <w:left w:val="nil"/>
              <w:bottom w:val="nil"/>
              <w:right w:val="nil"/>
            </w:tcBorders>
            <w:shd w:val="clear" w:color="auto" w:fill="auto"/>
            <w:noWrap/>
            <w:vAlign w:val="bottom"/>
            <w:hideMark/>
            <w:tcPrChange w:id="129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909DD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1160" w:type="dxa"/>
            <w:gridSpan w:val="2"/>
            <w:tcBorders>
              <w:top w:val="nil"/>
              <w:left w:val="nil"/>
              <w:bottom w:val="nil"/>
              <w:right w:val="nil"/>
            </w:tcBorders>
            <w:shd w:val="clear" w:color="auto" w:fill="auto"/>
            <w:noWrap/>
            <w:vAlign w:val="bottom"/>
            <w:hideMark/>
            <w:tcPrChange w:id="129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A85C50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1161" w:type="dxa"/>
            <w:gridSpan w:val="2"/>
            <w:tcBorders>
              <w:top w:val="nil"/>
              <w:left w:val="nil"/>
              <w:bottom w:val="nil"/>
              <w:right w:val="nil"/>
            </w:tcBorders>
            <w:shd w:val="clear" w:color="auto" w:fill="auto"/>
            <w:noWrap/>
            <w:vAlign w:val="bottom"/>
            <w:hideMark/>
            <w:tcPrChange w:id="129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E3EC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1161" w:type="dxa"/>
            <w:gridSpan w:val="2"/>
            <w:tcBorders>
              <w:top w:val="nil"/>
              <w:left w:val="nil"/>
              <w:bottom w:val="nil"/>
              <w:right w:val="nil"/>
            </w:tcBorders>
            <w:shd w:val="clear" w:color="auto" w:fill="auto"/>
            <w:noWrap/>
            <w:vAlign w:val="bottom"/>
            <w:hideMark/>
            <w:tcPrChange w:id="130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04AB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1160" w:type="dxa"/>
            <w:gridSpan w:val="2"/>
            <w:tcBorders>
              <w:top w:val="nil"/>
              <w:left w:val="nil"/>
              <w:bottom w:val="nil"/>
              <w:right w:val="nil"/>
            </w:tcBorders>
            <w:shd w:val="clear" w:color="auto" w:fill="auto"/>
            <w:noWrap/>
            <w:vAlign w:val="bottom"/>
            <w:hideMark/>
            <w:tcPrChange w:id="130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D2B3CE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1160" w:type="dxa"/>
            <w:gridSpan w:val="2"/>
            <w:tcBorders>
              <w:top w:val="nil"/>
              <w:left w:val="nil"/>
              <w:bottom w:val="nil"/>
              <w:right w:val="nil"/>
            </w:tcBorders>
            <w:shd w:val="clear" w:color="auto" w:fill="auto"/>
            <w:noWrap/>
            <w:vAlign w:val="bottom"/>
            <w:hideMark/>
            <w:tcPrChange w:id="130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CB29C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1161" w:type="dxa"/>
            <w:gridSpan w:val="2"/>
            <w:tcBorders>
              <w:top w:val="nil"/>
              <w:left w:val="nil"/>
              <w:bottom w:val="nil"/>
              <w:right w:val="nil"/>
            </w:tcBorders>
            <w:shd w:val="clear" w:color="auto" w:fill="auto"/>
            <w:noWrap/>
            <w:vAlign w:val="bottom"/>
            <w:hideMark/>
            <w:tcPrChange w:id="1303"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30F81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1161" w:type="dxa"/>
            <w:gridSpan w:val="2"/>
            <w:tcBorders>
              <w:top w:val="nil"/>
              <w:left w:val="nil"/>
              <w:bottom w:val="nil"/>
              <w:right w:val="nil"/>
            </w:tcBorders>
            <w:shd w:val="clear" w:color="auto" w:fill="auto"/>
            <w:noWrap/>
            <w:vAlign w:val="bottom"/>
            <w:hideMark/>
            <w:tcPrChange w:id="130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4F377A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92575F" w:rsidRPr="00A0183E" w14:paraId="0AA9DC22" w14:textId="77777777" w:rsidTr="0092575F">
        <w:trPr>
          <w:trHeight w:val="300"/>
          <w:trPrChange w:id="1305"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306"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0F5CEC8E" w14:textId="1B1AC1F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level of the household head</w:t>
            </w:r>
          </w:p>
        </w:tc>
        <w:tc>
          <w:tcPr>
            <w:tcW w:w="1161" w:type="dxa"/>
            <w:gridSpan w:val="2"/>
            <w:tcBorders>
              <w:top w:val="nil"/>
              <w:left w:val="nil"/>
              <w:bottom w:val="single" w:sz="4" w:space="0" w:color="auto"/>
              <w:right w:val="nil"/>
            </w:tcBorders>
            <w:shd w:val="clear" w:color="auto" w:fill="auto"/>
            <w:noWrap/>
            <w:vAlign w:val="bottom"/>
            <w:hideMark/>
            <w:tcPrChange w:id="130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EBAEA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1160" w:type="dxa"/>
            <w:gridSpan w:val="2"/>
            <w:tcBorders>
              <w:top w:val="nil"/>
              <w:left w:val="nil"/>
              <w:bottom w:val="single" w:sz="4" w:space="0" w:color="auto"/>
              <w:right w:val="nil"/>
            </w:tcBorders>
            <w:shd w:val="clear" w:color="auto" w:fill="auto"/>
            <w:noWrap/>
            <w:vAlign w:val="bottom"/>
            <w:hideMark/>
            <w:tcPrChange w:id="1308"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E98C0F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1161" w:type="dxa"/>
            <w:gridSpan w:val="2"/>
            <w:tcBorders>
              <w:top w:val="nil"/>
              <w:left w:val="nil"/>
              <w:bottom w:val="single" w:sz="4" w:space="0" w:color="auto"/>
              <w:right w:val="nil"/>
            </w:tcBorders>
            <w:shd w:val="clear" w:color="auto" w:fill="auto"/>
            <w:noWrap/>
            <w:vAlign w:val="bottom"/>
            <w:hideMark/>
            <w:tcPrChange w:id="1309"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52FC4B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1161" w:type="dxa"/>
            <w:gridSpan w:val="2"/>
            <w:tcBorders>
              <w:top w:val="nil"/>
              <w:left w:val="nil"/>
              <w:bottom w:val="single" w:sz="4" w:space="0" w:color="auto"/>
              <w:right w:val="nil"/>
            </w:tcBorders>
            <w:shd w:val="clear" w:color="auto" w:fill="auto"/>
            <w:noWrap/>
            <w:vAlign w:val="bottom"/>
            <w:hideMark/>
            <w:tcPrChange w:id="131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99383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1160" w:type="dxa"/>
            <w:gridSpan w:val="2"/>
            <w:tcBorders>
              <w:top w:val="nil"/>
              <w:left w:val="nil"/>
              <w:bottom w:val="single" w:sz="4" w:space="0" w:color="auto"/>
              <w:right w:val="nil"/>
            </w:tcBorders>
            <w:shd w:val="clear" w:color="auto" w:fill="auto"/>
            <w:noWrap/>
            <w:vAlign w:val="bottom"/>
            <w:hideMark/>
            <w:tcPrChange w:id="1311"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550DF96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1160" w:type="dxa"/>
            <w:gridSpan w:val="2"/>
            <w:tcBorders>
              <w:top w:val="nil"/>
              <w:left w:val="nil"/>
              <w:bottom w:val="single" w:sz="4" w:space="0" w:color="auto"/>
              <w:right w:val="nil"/>
            </w:tcBorders>
            <w:shd w:val="clear" w:color="auto" w:fill="auto"/>
            <w:noWrap/>
            <w:vAlign w:val="bottom"/>
            <w:hideMark/>
            <w:tcPrChange w:id="1312"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26E94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1161" w:type="dxa"/>
            <w:gridSpan w:val="2"/>
            <w:tcBorders>
              <w:top w:val="nil"/>
              <w:left w:val="nil"/>
              <w:bottom w:val="single" w:sz="4" w:space="0" w:color="auto"/>
              <w:right w:val="nil"/>
            </w:tcBorders>
            <w:shd w:val="clear" w:color="auto" w:fill="auto"/>
            <w:noWrap/>
            <w:vAlign w:val="bottom"/>
            <w:hideMark/>
            <w:tcPrChange w:id="1313"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33D0D78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1161" w:type="dxa"/>
            <w:gridSpan w:val="2"/>
            <w:tcBorders>
              <w:top w:val="nil"/>
              <w:left w:val="nil"/>
              <w:bottom w:val="single" w:sz="4" w:space="0" w:color="auto"/>
              <w:right w:val="nil"/>
            </w:tcBorders>
            <w:shd w:val="clear" w:color="auto" w:fill="auto"/>
            <w:noWrap/>
            <w:vAlign w:val="bottom"/>
            <w:hideMark/>
            <w:tcPrChange w:id="1314"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6DE87A5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92575F" w:rsidRPr="00A0183E" w:rsidDel="0092575F" w14:paraId="3128096B" w14:textId="11015E99" w:rsidTr="0092575F">
        <w:trPr>
          <w:trHeight w:val="300"/>
          <w:trPrChange w:id="1315"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hideMark/>
            <w:tcPrChange w:id="1316"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316EC252" w14:textId="5FF1649A" w:rsidR="0092575F" w:rsidRPr="00E05337" w:rsidDel="0092575F" w:rsidRDefault="0092575F" w:rsidP="00E05337">
            <w:pPr>
              <w:suppressAutoHyphens w:val="0"/>
              <w:spacing w:after="0"/>
              <w:rPr>
                <w:moveFrom w:id="1317" w:author="Linderhof, Vincent" w:date="2016-03-06T15:36:00Z"/>
                <w:rFonts w:ascii="Times New Roman" w:eastAsia="Times New Roman" w:hAnsi="Times New Roman"/>
                <w:color w:val="000000"/>
                <w:sz w:val="24"/>
                <w:szCs w:val="24"/>
                <w:lang w:eastAsia="en-GB"/>
              </w:rPr>
            </w:pPr>
            <w:moveFromRangeStart w:id="1318" w:author="Linderhof, Vincent" w:date="2016-03-06T15:36:00Z" w:name="move445041913"/>
            <w:moveFrom w:id="1319" w:author="Linderhof, Vincent" w:date="2016-03-06T15:36:00Z">
              <w:r w:rsidRPr="00E05337" w:rsidDel="0092575F">
                <w:rPr>
                  <w:rFonts w:ascii="Times New Roman" w:eastAsia="Times New Roman" w:hAnsi="Times New Roman"/>
                  <w:color w:val="000000"/>
                  <w:sz w:val="24"/>
                  <w:szCs w:val="24"/>
                  <w:lang w:eastAsia="en-GB"/>
                </w:rPr>
                <w:t>Total cropped area</w:t>
              </w:r>
            </w:moveFrom>
          </w:p>
        </w:tc>
        <w:tc>
          <w:tcPr>
            <w:tcW w:w="1161" w:type="dxa"/>
            <w:gridSpan w:val="2"/>
            <w:tcBorders>
              <w:top w:val="single" w:sz="4" w:space="0" w:color="auto"/>
              <w:left w:val="nil"/>
              <w:bottom w:val="nil"/>
              <w:right w:val="nil"/>
            </w:tcBorders>
            <w:shd w:val="clear" w:color="auto" w:fill="auto"/>
            <w:noWrap/>
            <w:vAlign w:val="bottom"/>
            <w:hideMark/>
            <w:tcPrChange w:id="1320"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1217F96" w14:textId="4AAD6274" w:rsidR="0092575F" w:rsidRPr="00E05337" w:rsidDel="0092575F" w:rsidRDefault="0092575F" w:rsidP="00E05337">
            <w:pPr>
              <w:suppressAutoHyphens w:val="0"/>
              <w:spacing w:after="0"/>
              <w:jc w:val="right"/>
              <w:rPr>
                <w:moveFrom w:id="1321" w:author="Linderhof, Vincent" w:date="2016-03-06T15:36:00Z"/>
                <w:rFonts w:ascii="Times New Roman" w:eastAsia="Times New Roman" w:hAnsi="Times New Roman"/>
                <w:color w:val="000000"/>
                <w:sz w:val="24"/>
                <w:szCs w:val="24"/>
                <w:lang w:eastAsia="en-GB"/>
              </w:rPr>
            </w:pPr>
            <w:moveFrom w:id="1322" w:author="Linderhof, Vincent" w:date="2016-03-06T15:36:00Z">
              <w:r w:rsidRPr="00E05337" w:rsidDel="0092575F">
                <w:rPr>
                  <w:rFonts w:ascii="Times New Roman" w:eastAsia="Times New Roman" w:hAnsi="Times New Roman"/>
                  <w:color w:val="000000"/>
                  <w:sz w:val="24"/>
                  <w:szCs w:val="24"/>
                  <w:lang w:eastAsia="en-GB"/>
                </w:rPr>
                <w:t>4.17</w:t>
              </w:r>
            </w:moveFrom>
          </w:p>
        </w:tc>
        <w:tc>
          <w:tcPr>
            <w:tcW w:w="1160" w:type="dxa"/>
            <w:gridSpan w:val="2"/>
            <w:tcBorders>
              <w:top w:val="single" w:sz="4" w:space="0" w:color="auto"/>
              <w:left w:val="nil"/>
              <w:bottom w:val="nil"/>
              <w:right w:val="nil"/>
            </w:tcBorders>
            <w:shd w:val="clear" w:color="auto" w:fill="auto"/>
            <w:noWrap/>
            <w:vAlign w:val="bottom"/>
            <w:hideMark/>
            <w:tcPrChange w:id="1323"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D284F04" w14:textId="78A6D54D" w:rsidR="0092575F" w:rsidRPr="00E05337" w:rsidDel="0092575F" w:rsidRDefault="0092575F" w:rsidP="00E05337">
            <w:pPr>
              <w:suppressAutoHyphens w:val="0"/>
              <w:spacing w:after="0"/>
              <w:jc w:val="right"/>
              <w:rPr>
                <w:moveFrom w:id="1324" w:author="Linderhof, Vincent" w:date="2016-03-06T15:36:00Z"/>
                <w:rFonts w:ascii="Times New Roman" w:eastAsia="Times New Roman" w:hAnsi="Times New Roman"/>
                <w:color w:val="000000"/>
                <w:sz w:val="24"/>
                <w:szCs w:val="24"/>
                <w:lang w:eastAsia="en-GB"/>
              </w:rPr>
            </w:pPr>
            <w:moveFrom w:id="1325" w:author="Linderhof, Vincent" w:date="2016-03-06T15:36:00Z">
              <w:r w:rsidRPr="00E05337" w:rsidDel="0092575F">
                <w:rPr>
                  <w:rFonts w:ascii="Times New Roman" w:eastAsia="Times New Roman" w:hAnsi="Times New Roman"/>
                  <w:color w:val="000000"/>
                  <w:sz w:val="24"/>
                  <w:szCs w:val="24"/>
                  <w:lang w:eastAsia="en-GB"/>
                </w:rPr>
                <w:t>22.41</w:t>
              </w:r>
            </w:moveFrom>
          </w:p>
        </w:tc>
        <w:tc>
          <w:tcPr>
            <w:tcW w:w="1161" w:type="dxa"/>
            <w:gridSpan w:val="2"/>
            <w:tcBorders>
              <w:top w:val="single" w:sz="4" w:space="0" w:color="auto"/>
              <w:left w:val="nil"/>
              <w:bottom w:val="nil"/>
              <w:right w:val="nil"/>
            </w:tcBorders>
            <w:shd w:val="clear" w:color="auto" w:fill="auto"/>
            <w:noWrap/>
            <w:vAlign w:val="bottom"/>
            <w:hideMark/>
            <w:tcPrChange w:id="1326"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E6C4F22" w14:textId="3351F105" w:rsidR="0092575F" w:rsidRPr="00E05337" w:rsidDel="0092575F" w:rsidRDefault="0092575F" w:rsidP="00E05337">
            <w:pPr>
              <w:suppressAutoHyphens w:val="0"/>
              <w:spacing w:after="0"/>
              <w:jc w:val="right"/>
              <w:rPr>
                <w:moveFrom w:id="1327" w:author="Linderhof, Vincent" w:date="2016-03-06T15:36:00Z"/>
                <w:rFonts w:ascii="Times New Roman" w:eastAsia="Times New Roman" w:hAnsi="Times New Roman"/>
                <w:color w:val="000000"/>
                <w:sz w:val="24"/>
                <w:szCs w:val="24"/>
                <w:lang w:eastAsia="en-GB"/>
              </w:rPr>
            </w:pPr>
            <w:moveFrom w:id="1328" w:author="Linderhof, Vincent" w:date="2016-03-06T15:36:00Z">
              <w:r w:rsidRPr="00E05337" w:rsidDel="0092575F">
                <w:rPr>
                  <w:rFonts w:ascii="Times New Roman" w:eastAsia="Times New Roman" w:hAnsi="Times New Roman"/>
                  <w:color w:val="000000"/>
                  <w:sz w:val="24"/>
                  <w:szCs w:val="24"/>
                  <w:lang w:eastAsia="en-GB"/>
                </w:rPr>
                <w:t>3.69</w:t>
              </w:r>
            </w:moveFrom>
          </w:p>
        </w:tc>
        <w:tc>
          <w:tcPr>
            <w:tcW w:w="1161" w:type="dxa"/>
            <w:gridSpan w:val="2"/>
            <w:tcBorders>
              <w:top w:val="single" w:sz="4" w:space="0" w:color="auto"/>
              <w:left w:val="nil"/>
              <w:bottom w:val="nil"/>
              <w:right w:val="nil"/>
            </w:tcBorders>
            <w:shd w:val="clear" w:color="auto" w:fill="auto"/>
            <w:noWrap/>
            <w:vAlign w:val="bottom"/>
            <w:hideMark/>
            <w:tcPrChange w:id="132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C2481F9" w14:textId="69982501" w:rsidR="0092575F" w:rsidRPr="00E05337" w:rsidDel="0092575F" w:rsidRDefault="0092575F" w:rsidP="00E05337">
            <w:pPr>
              <w:suppressAutoHyphens w:val="0"/>
              <w:spacing w:after="0"/>
              <w:jc w:val="right"/>
              <w:rPr>
                <w:moveFrom w:id="1330" w:author="Linderhof, Vincent" w:date="2016-03-06T15:36:00Z"/>
                <w:rFonts w:ascii="Times New Roman" w:eastAsia="Times New Roman" w:hAnsi="Times New Roman"/>
                <w:color w:val="000000"/>
                <w:sz w:val="24"/>
                <w:szCs w:val="24"/>
                <w:lang w:eastAsia="en-GB"/>
              </w:rPr>
            </w:pPr>
            <w:moveFrom w:id="1331" w:author="Linderhof, Vincent" w:date="2016-03-06T15:36:00Z">
              <w:r w:rsidRPr="00E05337" w:rsidDel="0092575F">
                <w:rPr>
                  <w:rFonts w:ascii="Times New Roman" w:eastAsia="Times New Roman" w:hAnsi="Times New Roman"/>
                  <w:color w:val="000000"/>
                  <w:sz w:val="24"/>
                  <w:szCs w:val="24"/>
                  <w:lang w:eastAsia="en-GB"/>
                </w:rPr>
                <w:t>7.76</w:t>
              </w:r>
            </w:moveFrom>
          </w:p>
        </w:tc>
        <w:tc>
          <w:tcPr>
            <w:tcW w:w="1160" w:type="dxa"/>
            <w:gridSpan w:val="2"/>
            <w:tcBorders>
              <w:top w:val="single" w:sz="4" w:space="0" w:color="auto"/>
              <w:left w:val="nil"/>
              <w:bottom w:val="nil"/>
              <w:right w:val="nil"/>
            </w:tcBorders>
            <w:shd w:val="clear" w:color="auto" w:fill="auto"/>
            <w:noWrap/>
            <w:vAlign w:val="bottom"/>
            <w:hideMark/>
            <w:tcPrChange w:id="133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F9B1741" w14:textId="0CD08F8D" w:rsidR="0092575F" w:rsidRPr="00E05337" w:rsidDel="0092575F" w:rsidRDefault="0092575F" w:rsidP="00E05337">
            <w:pPr>
              <w:suppressAutoHyphens w:val="0"/>
              <w:spacing w:after="0"/>
              <w:jc w:val="right"/>
              <w:rPr>
                <w:moveFrom w:id="1333" w:author="Linderhof, Vincent" w:date="2016-03-06T15:36:00Z"/>
                <w:rFonts w:ascii="Times New Roman" w:eastAsia="Times New Roman" w:hAnsi="Times New Roman"/>
                <w:color w:val="000000"/>
                <w:sz w:val="24"/>
                <w:szCs w:val="24"/>
                <w:lang w:eastAsia="en-GB"/>
              </w:rPr>
            </w:pPr>
            <w:moveFrom w:id="1334" w:author="Linderhof, Vincent" w:date="2016-03-06T15:36:00Z">
              <w:r w:rsidRPr="00E05337" w:rsidDel="0092575F">
                <w:rPr>
                  <w:rFonts w:ascii="Times New Roman" w:eastAsia="Times New Roman" w:hAnsi="Times New Roman"/>
                  <w:color w:val="000000"/>
                  <w:sz w:val="24"/>
                  <w:szCs w:val="24"/>
                  <w:lang w:eastAsia="en-GB"/>
                </w:rPr>
                <w:t>7.42</w:t>
              </w:r>
            </w:moveFrom>
          </w:p>
        </w:tc>
        <w:tc>
          <w:tcPr>
            <w:tcW w:w="1160" w:type="dxa"/>
            <w:gridSpan w:val="2"/>
            <w:tcBorders>
              <w:top w:val="single" w:sz="4" w:space="0" w:color="auto"/>
              <w:left w:val="nil"/>
              <w:bottom w:val="nil"/>
              <w:right w:val="nil"/>
            </w:tcBorders>
            <w:shd w:val="clear" w:color="auto" w:fill="auto"/>
            <w:noWrap/>
            <w:vAlign w:val="bottom"/>
            <w:hideMark/>
            <w:tcPrChange w:id="1335"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BD804BD" w14:textId="381FD530" w:rsidR="0092575F" w:rsidRPr="00E05337" w:rsidDel="0092575F" w:rsidRDefault="0092575F" w:rsidP="00E05337">
            <w:pPr>
              <w:suppressAutoHyphens w:val="0"/>
              <w:spacing w:after="0"/>
              <w:jc w:val="right"/>
              <w:rPr>
                <w:moveFrom w:id="1336" w:author="Linderhof, Vincent" w:date="2016-03-06T15:36:00Z"/>
                <w:rFonts w:ascii="Times New Roman" w:eastAsia="Times New Roman" w:hAnsi="Times New Roman"/>
                <w:color w:val="000000"/>
                <w:sz w:val="24"/>
                <w:szCs w:val="24"/>
                <w:lang w:eastAsia="en-GB"/>
              </w:rPr>
            </w:pPr>
            <w:moveFrom w:id="1337" w:author="Linderhof, Vincent" w:date="2016-03-06T15:36:00Z">
              <w:r w:rsidRPr="00E05337" w:rsidDel="0092575F">
                <w:rPr>
                  <w:rFonts w:ascii="Times New Roman" w:eastAsia="Times New Roman" w:hAnsi="Times New Roman"/>
                  <w:color w:val="000000"/>
                  <w:sz w:val="24"/>
                  <w:szCs w:val="24"/>
                  <w:lang w:eastAsia="en-GB"/>
                </w:rPr>
                <w:t>33.11</w:t>
              </w:r>
            </w:moveFrom>
          </w:p>
        </w:tc>
        <w:tc>
          <w:tcPr>
            <w:tcW w:w="1161" w:type="dxa"/>
            <w:gridSpan w:val="2"/>
            <w:tcBorders>
              <w:top w:val="single" w:sz="4" w:space="0" w:color="auto"/>
              <w:left w:val="nil"/>
              <w:bottom w:val="nil"/>
              <w:right w:val="nil"/>
            </w:tcBorders>
            <w:shd w:val="clear" w:color="auto" w:fill="auto"/>
            <w:noWrap/>
            <w:vAlign w:val="bottom"/>
            <w:hideMark/>
            <w:tcPrChange w:id="1338"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793A7E41" w14:textId="3842586C" w:rsidR="0092575F" w:rsidRPr="00E05337" w:rsidDel="0092575F" w:rsidRDefault="0092575F" w:rsidP="00E05337">
            <w:pPr>
              <w:suppressAutoHyphens w:val="0"/>
              <w:spacing w:after="0"/>
              <w:jc w:val="right"/>
              <w:rPr>
                <w:moveFrom w:id="1339" w:author="Linderhof, Vincent" w:date="2016-03-06T15:36:00Z"/>
                <w:rFonts w:ascii="Times New Roman" w:eastAsia="Times New Roman" w:hAnsi="Times New Roman"/>
                <w:color w:val="000000"/>
                <w:sz w:val="24"/>
                <w:szCs w:val="24"/>
                <w:lang w:eastAsia="en-GB"/>
              </w:rPr>
            </w:pPr>
            <w:moveFrom w:id="1340" w:author="Linderhof, Vincent" w:date="2016-03-06T15:36:00Z">
              <w:r w:rsidRPr="00E05337" w:rsidDel="0092575F">
                <w:rPr>
                  <w:rFonts w:ascii="Times New Roman" w:eastAsia="Times New Roman" w:hAnsi="Times New Roman"/>
                  <w:color w:val="000000"/>
                  <w:sz w:val="24"/>
                  <w:szCs w:val="24"/>
                  <w:lang w:eastAsia="en-GB"/>
                </w:rPr>
                <w:t>4.07</w:t>
              </w:r>
            </w:moveFrom>
          </w:p>
        </w:tc>
        <w:tc>
          <w:tcPr>
            <w:tcW w:w="1161" w:type="dxa"/>
            <w:gridSpan w:val="2"/>
            <w:tcBorders>
              <w:top w:val="single" w:sz="4" w:space="0" w:color="auto"/>
              <w:left w:val="nil"/>
              <w:bottom w:val="nil"/>
              <w:right w:val="nil"/>
            </w:tcBorders>
            <w:shd w:val="clear" w:color="auto" w:fill="auto"/>
            <w:noWrap/>
            <w:vAlign w:val="bottom"/>
            <w:hideMark/>
            <w:tcPrChange w:id="1341"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540A7B46" w14:textId="6446F3BC" w:rsidR="0092575F" w:rsidRPr="00E05337" w:rsidDel="0092575F" w:rsidRDefault="0092575F" w:rsidP="00E05337">
            <w:pPr>
              <w:suppressAutoHyphens w:val="0"/>
              <w:spacing w:after="0"/>
              <w:jc w:val="right"/>
              <w:rPr>
                <w:moveFrom w:id="1342" w:author="Linderhof, Vincent" w:date="2016-03-06T15:36:00Z"/>
                <w:rFonts w:ascii="Times New Roman" w:eastAsia="Times New Roman" w:hAnsi="Times New Roman"/>
                <w:color w:val="000000"/>
                <w:sz w:val="24"/>
                <w:szCs w:val="24"/>
                <w:lang w:eastAsia="en-GB"/>
              </w:rPr>
            </w:pPr>
            <w:moveFrom w:id="1343" w:author="Linderhof, Vincent" w:date="2016-03-06T15:36:00Z">
              <w:r w:rsidRPr="00E05337" w:rsidDel="0092575F">
                <w:rPr>
                  <w:rFonts w:ascii="Times New Roman" w:eastAsia="Times New Roman" w:hAnsi="Times New Roman"/>
                  <w:color w:val="000000"/>
                  <w:sz w:val="24"/>
                  <w:szCs w:val="24"/>
                  <w:lang w:eastAsia="en-GB"/>
                </w:rPr>
                <w:t>11.09</w:t>
              </w:r>
            </w:moveFrom>
          </w:p>
        </w:tc>
      </w:tr>
      <w:moveFromRangeEnd w:id="1318"/>
      <w:tr w:rsidR="0092575F" w:rsidRPr="00A0183E" w14:paraId="4913C9BE" w14:textId="77777777" w:rsidTr="0092575F">
        <w:trPr>
          <w:trHeight w:val="300"/>
          <w:trPrChange w:id="1344"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34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7E98EE20" w14:textId="7BA7CEE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161" w:type="dxa"/>
            <w:gridSpan w:val="2"/>
            <w:tcBorders>
              <w:top w:val="nil"/>
              <w:left w:val="nil"/>
              <w:bottom w:val="nil"/>
              <w:right w:val="nil"/>
            </w:tcBorders>
            <w:shd w:val="clear" w:color="auto" w:fill="auto"/>
            <w:noWrap/>
            <w:vAlign w:val="bottom"/>
            <w:hideMark/>
            <w:tcPrChange w:id="134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BF43F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1160" w:type="dxa"/>
            <w:gridSpan w:val="2"/>
            <w:tcBorders>
              <w:top w:val="nil"/>
              <w:left w:val="nil"/>
              <w:bottom w:val="nil"/>
              <w:right w:val="nil"/>
            </w:tcBorders>
            <w:shd w:val="clear" w:color="auto" w:fill="auto"/>
            <w:noWrap/>
            <w:vAlign w:val="bottom"/>
            <w:hideMark/>
            <w:tcPrChange w:id="134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37F7A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1161" w:type="dxa"/>
            <w:gridSpan w:val="2"/>
            <w:tcBorders>
              <w:top w:val="nil"/>
              <w:left w:val="nil"/>
              <w:bottom w:val="nil"/>
              <w:right w:val="nil"/>
            </w:tcBorders>
            <w:shd w:val="clear" w:color="auto" w:fill="auto"/>
            <w:noWrap/>
            <w:vAlign w:val="bottom"/>
            <w:hideMark/>
            <w:tcPrChange w:id="134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224377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1161" w:type="dxa"/>
            <w:gridSpan w:val="2"/>
            <w:tcBorders>
              <w:top w:val="nil"/>
              <w:left w:val="nil"/>
              <w:bottom w:val="nil"/>
              <w:right w:val="nil"/>
            </w:tcBorders>
            <w:shd w:val="clear" w:color="auto" w:fill="auto"/>
            <w:noWrap/>
            <w:vAlign w:val="bottom"/>
            <w:hideMark/>
            <w:tcPrChange w:id="13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7128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1160" w:type="dxa"/>
            <w:gridSpan w:val="2"/>
            <w:tcBorders>
              <w:top w:val="nil"/>
              <w:left w:val="nil"/>
              <w:bottom w:val="nil"/>
              <w:right w:val="nil"/>
            </w:tcBorders>
            <w:shd w:val="clear" w:color="auto" w:fill="auto"/>
            <w:noWrap/>
            <w:vAlign w:val="bottom"/>
            <w:hideMark/>
            <w:tcPrChange w:id="135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2D6BE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1160" w:type="dxa"/>
            <w:gridSpan w:val="2"/>
            <w:tcBorders>
              <w:top w:val="nil"/>
              <w:left w:val="nil"/>
              <w:bottom w:val="nil"/>
              <w:right w:val="nil"/>
            </w:tcBorders>
            <w:shd w:val="clear" w:color="auto" w:fill="auto"/>
            <w:noWrap/>
            <w:vAlign w:val="bottom"/>
            <w:hideMark/>
            <w:tcPrChange w:id="135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B91967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1161" w:type="dxa"/>
            <w:gridSpan w:val="2"/>
            <w:tcBorders>
              <w:top w:val="nil"/>
              <w:left w:val="nil"/>
              <w:bottom w:val="nil"/>
              <w:right w:val="nil"/>
            </w:tcBorders>
            <w:shd w:val="clear" w:color="auto" w:fill="auto"/>
            <w:noWrap/>
            <w:vAlign w:val="bottom"/>
            <w:hideMark/>
            <w:tcPrChange w:id="135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45743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1161" w:type="dxa"/>
            <w:gridSpan w:val="2"/>
            <w:tcBorders>
              <w:top w:val="nil"/>
              <w:left w:val="nil"/>
              <w:bottom w:val="nil"/>
              <w:right w:val="nil"/>
            </w:tcBorders>
            <w:shd w:val="clear" w:color="auto" w:fill="auto"/>
            <w:noWrap/>
            <w:vAlign w:val="bottom"/>
            <w:hideMark/>
            <w:tcPrChange w:id="135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2887C4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92575F" w:rsidRPr="00A0183E" w14:paraId="6CEAFFB0" w14:textId="77777777" w:rsidTr="0092575F">
        <w:trPr>
          <w:trHeight w:val="300"/>
          <w:trPrChange w:id="1354"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35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172F48BB" w14:textId="79264B56"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161" w:type="dxa"/>
            <w:gridSpan w:val="2"/>
            <w:tcBorders>
              <w:top w:val="nil"/>
              <w:left w:val="nil"/>
              <w:bottom w:val="single" w:sz="4" w:space="0" w:color="auto"/>
              <w:right w:val="nil"/>
            </w:tcBorders>
            <w:shd w:val="clear" w:color="auto" w:fill="auto"/>
            <w:noWrap/>
            <w:vAlign w:val="bottom"/>
            <w:hideMark/>
            <w:tcPrChange w:id="135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05FC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1160" w:type="dxa"/>
            <w:gridSpan w:val="2"/>
            <w:tcBorders>
              <w:top w:val="nil"/>
              <w:left w:val="nil"/>
              <w:bottom w:val="single" w:sz="4" w:space="0" w:color="auto"/>
              <w:right w:val="nil"/>
            </w:tcBorders>
            <w:shd w:val="clear" w:color="auto" w:fill="auto"/>
            <w:noWrap/>
            <w:vAlign w:val="bottom"/>
            <w:hideMark/>
            <w:tcPrChange w:id="135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A49CC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1161" w:type="dxa"/>
            <w:gridSpan w:val="2"/>
            <w:tcBorders>
              <w:top w:val="nil"/>
              <w:left w:val="nil"/>
              <w:bottom w:val="single" w:sz="4" w:space="0" w:color="auto"/>
              <w:right w:val="nil"/>
            </w:tcBorders>
            <w:shd w:val="clear" w:color="auto" w:fill="auto"/>
            <w:noWrap/>
            <w:vAlign w:val="bottom"/>
            <w:hideMark/>
            <w:tcPrChange w:id="135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21F4E6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1161" w:type="dxa"/>
            <w:gridSpan w:val="2"/>
            <w:tcBorders>
              <w:top w:val="nil"/>
              <w:left w:val="nil"/>
              <w:bottom w:val="single" w:sz="4" w:space="0" w:color="auto"/>
              <w:right w:val="nil"/>
            </w:tcBorders>
            <w:shd w:val="clear" w:color="auto" w:fill="auto"/>
            <w:noWrap/>
            <w:vAlign w:val="bottom"/>
            <w:hideMark/>
            <w:tcPrChange w:id="135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60F32D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1160" w:type="dxa"/>
            <w:gridSpan w:val="2"/>
            <w:tcBorders>
              <w:top w:val="nil"/>
              <w:left w:val="nil"/>
              <w:bottom w:val="single" w:sz="4" w:space="0" w:color="auto"/>
              <w:right w:val="nil"/>
            </w:tcBorders>
            <w:shd w:val="clear" w:color="auto" w:fill="auto"/>
            <w:noWrap/>
            <w:vAlign w:val="bottom"/>
            <w:hideMark/>
            <w:tcPrChange w:id="136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01E13C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1160" w:type="dxa"/>
            <w:gridSpan w:val="2"/>
            <w:tcBorders>
              <w:top w:val="nil"/>
              <w:left w:val="nil"/>
              <w:bottom w:val="single" w:sz="4" w:space="0" w:color="auto"/>
              <w:right w:val="nil"/>
            </w:tcBorders>
            <w:shd w:val="clear" w:color="auto" w:fill="auto"/>
            <w:noWrap/>
            <w:vAlign w:val="bottom"/>
            <w:hideMark/>
            <w:tcPrChange w:id="136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E9C9F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1161" w:type="dxa"/>
            <w:gridSpan w:val="2"/>
            <w:tcBorders>
              <w:top w:val="nil"/>
              <w:left w:val="nil"/>
              <w:bottom w:val="single" w:sz="4" w:space="0" w:color="auto"/>
              <w:right w:val="nil"/>
            </w:tcBorders>
            <w:shd w:val="clear" w:color="auto" w:fill="auto"/>
            <w:noWrap/>
            <w:vAlign w:val="bottom"/>
            <w:hideMark/>
            <w:tcPrChange w:id="136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FF672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1161" w:type="dxa"/>
            <w:gridSpan w:val="2"/>
            <w:tcBorders>
              <w:top w:val="nil"/>
              <w:left w:val="nil"/>
              <w:bottom w:val="single" w:sz="4" w:space="0" w:color="auto"/>
              <w:right w:val="nil"/>
            </w:tcBorders>
            <w:shd w:val="clear" w:color="auto" w:fill="auto"/>
            <w:noWrap/>
            <w:vAlign w:val="bottom"/>
            <w:hideMark/>
            <w:tcPrChange w:id="136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C8DF48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92575F" w:rsidRPr="0092575F" w14:paraId="1CDBF434" w14:textId="77777777" w:rsidTr="0092575F">
        <w:tblPrEx>
          <w:tblPrExChange w:id="1364" w:author="Linderhof, Vincent" w:date="2016-03-06T15:36:00Z">
            <w:tblPrEx>
              <w:tblW w:w="14081" w:type="dxa"/>
            </w:tblPrEx>
          </w:tblPrExChange>
        </w:tblPrEx>
        <w:trPr>
          <w:trHeight w:val="300"/>
          <w:ins w:id="1365" w:author="Linderhof, Vincent" w:date="2016-03-06T15:36:00Z"/>
          <w:trPrChange w:id="1366" w:author="Linderhof, Vincent" w:date="2016-03-06T15:36:00Z">
            <w:trPr>
              <w:trHeight w:val="300"/>
            </w:trPr>
          </w:trPrChange>
        </w:trPr>
        <w:tc>
          <w:tcPr>
            <w:tcW w:w="4796" w:type="dxa"/>
            <w:tcBorders>
              <w:top w:val="single" w:sz="4" w:space="0" w:color="auto"/>
              <w:left w:val="nil"/>
              <w:bottom w:val="nil"/>
              <w:right w:val="nil"/>
            </w:tcBorders>
            <w:shd w:val="clear" w:color="auto" w:fill="auto"/>
            <w:noWrap/>
            <w:vAlign w:val="bottom"/>
            <w:tcPrChange w:id="1367" w:author="Linderhof, Vincent" w:date="2016-03-06T15:36:00Z">
              <w:tcPr>
                <w:tcW w:w="4796" w:type="dxa"/>
                <w:tcBorders>
                  <w:top w:val="nil"/>
                  <w:left w:val="nil"/>
                  <w:bottom w:val="nil"/>
                  <w:right w:val="nil"/>
                </w:tcBorders>
                <w:shd w:val="clear" w:color="auto" w:fill="auto"/>
                <w:noWrap/>
                <w:vAlign w:val="bottom"/>
              </w:tcPr>
            </w:tcPrChange>
          </w:tcPr>
          <w:p w14:paraId="49D057BE" w14:textId="3D34346D" w:rsidR="0092575F" w:rsidRPr="0092575F" w:rsidRDefault="0092575F" w:rsidP="00E05337">
            <w:pPr>
              <w:suppressAutoHyphens w:val="0"/>
              <w:spacing w:after="0"/>
              <w:rPr>
                <w:ins w:id="1368" w:author="Linderhof, Vincent" w:date="2016-03-06T15:36:00Z"/>
                <w:rFonts w:ascii="Times New Roman" w:eastAsia="Times New Roman" w:hAnsi="Times New Roman"/>
                <w:i/>
                <w:color w:val="000000"/>
                <w:sz w:val="24"/>
                <w:szCs w:val="24"/>
                <w:lang w:eastAsia="en-GB"/>
                <w:rPrChange w:id="1369" w:author="Linderhof, Vincent" w:date="2016-03-06T15:38:00Z">
                  <w:rPr>
                    <w:ins w:id="1370" w:author="Linderhof, Vincent" w:date="2016-03-06T15:36:00Z"/>
                    <w:rFonts w:ascii="Times New Roman" w:eastAsia="Times New Roman" w:hAnsi="Times New Roman"/>
                    <w:color w:val="000000"/>
                    <w:sz w:val="24"/>
                    <w:szCs w:val="24"/>
                    <w:lang w:eastAsia="en-GB"/>
                  </w:rPr>
                </w:rPrChange>
              </w:rPr>
            </w:pPr>
            <w:ins w:id="1371" w:author="Linderhof, Vincent" w:date="2016-03-06T15:38:00Z">
              <w:r w:rsidRPr="0092575F">
                <w:rPr>
                  <w:rFonts w:ascii="Times New Roman" w:eastAsia="Times New Roman" w:hAnsi="Times New Roman"/>
                  <w:i/>
                  <w:color w:val="000000"/>
                  <w:sz w:val="24"/>
                  <w:szCs w:val="24"/>
                  <w:lang w:eastAsia="en-GB"/>
                  <w:rPrChange w:id="1372" w:author="Linderhof, Vincent" w:date="2016-03-06T15:38:00Z">
                    <w:rPr>
                      <w:rFonts w:ascii="Times New Roman" w:eastAsia="Times New Roman" w:hAnsi="Times New Roman"/>
                      <w:color w:val="000000"/>
                      <w:sz w:val="24"/>
                      <w:szCs w:val="24"/>
                      <w:lang w:eastAsia="en-GB"/>
                    </w:rPr>
                  </w:rPrChange>
                </w:rPr>
                <w:t>Income sources</w:t>
              </w:r>
            </w:ins>
          </w:p>
        </w:tc>
        <w:tc>
          <w:tcPr>
            <w:tcW w:w="1161" w:type="dxa"/>
            <w:gridSpan w:val="2"/>
            <w:tcBorders>
              <w:top w:val="single" w:sz="4" w:space="0" w:color="auto"/>
              <w:left w:val="nil"/>
              <w:bottom w:val="nil"/>
              <w:right w:val="nil"/>
            </w:tcBorders>
            <w:shd w:val="clear" w:color="auto" w:fill="auto"/>
            <w:noWrap/>
            <w:vAlign w:val="bottom"/>
            <w:tcPrChange w:id="1373" w:author="Linderhof, Vincent" w:date="2016-03-06T15:36:00Z">
              <w:tcPr>
                <w:tcW w:w="1161" w:type="dxa"/>
                <w:gridSpan w:val="4"/>
                <w:tcBorders>
                  <w:top w:val="nil"/>
                  <w:left w:val="nil"/>
                  <w:bottom w:val="nil"/>
                  <w:right w:val="nil"/>
                </w:tcBorders>
                <w:shd w:val="clear" w:color="auto" w:fill="auto"/>
                <w:noWrap/>
                <w:vAlign w:val="bottom"/>
              </w:tcPr>
            </w:tcPrChange>
          </w:tcPr>
          <w:p w14:paraId="58C30311" w14:textId="77777777" w:rsidR="0092575F" w:rsidRPr="0092575F" w:rsidRDefault="0092575F" w:rsidP="00E05337">
            <w:pPr>
              <w:suppressAutoHyphens w:val="0"/>
              <w:spacing w:after="0"/>
              <w:jc w:val="right"/>
              <w:rPr>
                <w:ins w:id="1374" w:author="Linderhof, Vincent" w:date="2016-03-06T15:36:00Z"/>
                <w:rFonts w:ascii="Times New Roman" w:eastAsia="Times New Roman" w:hAnsi="Times New Roman"/>
                <w:i/>
                <w:color w:val="000000"/>
                <w:sz w:val="24"/>
                <w:szCs w:val="24"/>
                <w:lang w:eastAsia="en-GB"/>
                <w:rPrChange w:id="1375" w:author="Linderhof, Vincent" w:date="2016-03-06T15:38:00Z">
                  <w:rPr>
                    <w:ins w:id="1376"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77" w:author="Linderhof, Vincent" w:date="2016-03-06T15:36:00Z">
              <w:tcPr>
                <w:tcW w:w="1160" w:type="dxa"/>
                <w:gridSpan w:val="5"/>
                <w:tcBorders>
                  <w:top w:val="nil"/>
                  <w:left w:val="nil"/>
                  <w:bottom w:val="nil"/>
                  <w:right w:val="nil"/>
                </w:tcBorders>
                <w:shd w:val="clear" w:color="auto" w:fill="auto"/>
                <w:noWrap/>
                <w:vAlign w:val="bottom"/>
              </w:tcPr>
            </w:tcPrChange>
          </w:tcPr>
          <w:p w14:paraId="4C59845B" w14:textId="77777777" w:rsidR="0092575F" w:rsidRPr="0092575F" w:rsidRDefault="0092575F" w:rsidP="00E05337">
            <w:pPr>
              <w:suppressAutoHyphens w:val="0"/>
              <w:spacing w:after="0"/>
              <w:jc w:val="right"/>
              <w:rPr>
                <w:ins w:id="1378" w:author="Linderhof, Vincent" w:date="2016-03-06T15:36:00Z"/>
                <w:rFonts w:ascii="Times New Roman" w:eastAsia="Times New Roman" w:hAnsi="Times New Roman"/>
                <w:i/>
                <w:color w:val="000000"/>
                <w:sz w:val="24"/>
                <w:szCs w:val="24"/>
                <w:lang w:eastAsia="en-GB"/>
                <w:rPrChange w:id="1379" w:author="Linderhof, Vincent" w:date="2016-03-06T15:38:00Z">
                  <w:rPr>
                    <w:ins w:id="1380"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81" w:author="Linderhof, Vincent" w:date="2016-03-06T15:36:00Z">
              <w:tcPr>
                <w:tcW w:w="1161" w:type="dxa"/>
                <w:gridSpan w:val="5"/>
                <w:tcBorders>
                  <w:top w:val="nil"/>
                  <w:left w:val="nil"/>
                  <w:bottom w:val="nil"/>
                  <w:right w:val="nil"/>
                </w:tcBorders>
                <w:shd w:val="clear" w:color="auto" w:fill="auto"/>
                <w:noWrap/>
                <w:vAlign w:val="bottom"/>
              </w:tcPr>
            </w:tcPrChange>
          </w:tcPr>
          <w:p w14:paraId="21378774" w14:textId="77777777" w:rsidR="0092575F" w:rsidRPr="0092575F" w:rsidRDefault="0092575F" w:rsidP="00E05337">
            <w:pPr>
              <w:suppressAutoHyphens w:val="0"/>
              <w:spacing w:after="0"/>
              <w:jc w:val="right"/>
              <w:rPr>
                <w:ins w:id="1382" w:author="Linderhof, Vincent" w:date="2016-03-06T15:36:00Z"/>
                <w:rFonts w:ascii="Times New Roman" w:eastAsia="Times New Roman" w:hAnsi="Times New Roman"/>
                <w:i/>
                <w:color w:val="000000"/>
                <w:sz w:val="24"/>
                <w:szCs w:val="24"/>
                <w:lang w:eastAsia="en-GB"/>
                <w:rPrChange w:id="1383" w:author="Linderhof, Vincent" w:date="2016-03-06T15:38:00Z">
                  <w:rPr>
                    <w:ins w:id="1384"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85" w:author="Linderhof, Vincent" w:date="2016-03-06T15:36:00Z">
              <w:tcPr>
                <w:tcW w:w="1161" w:type="dxa"/>
                <w:gridSpan w:val="5"/>
                <w:tcBorders>
                  <w:top w:val="nil"/>
                  <w:left w:val="nil"/>
                  <w:bottom w:val="nil"/>
                  <w:right w:val="nil"/>
                </w:tcBorders>
                <w:shd w:val="clear" w:color="auto" w:fill="auto"/>
                <w:noWrap/>
                <w:vAlign w:val="bottom"/>
              </w:tcPr>
            </w:tcPrChange>
          </w:tcPr>
          <w:p w14:paraId="6A54324C" w14:textId="77777777" w:rsidR="0092575F" w:rsidRPr="0092575F" w:rsidRDefault="0092575F" w:rsidP="00E05337">
            <w:pPr>
              <w:suppressAutoHyphens w:val="0"/>
              <w:spacing w:after="0"/>
              <w:jc w:val="right"/>
              <w:rPr>
                <w:ins w:id="1386" w:author="Linderhof, Vincent" w:date="2016-03-06T15:36:00Z"/>
                <w:rFonts w:ascii="Times New Roman" w:eastAsia="Times New Roman" w:hAnsi="Times New Roman"/>
                <w:i/>
                <w:color w:val="000000"/>
                <w:sz w:val="24"/>
                <w:szCs w:val="24"/>
                <w:lang w:eastAsia="en-GB"/>
                <w:rPrChange w:id="1387" w:author="Linderhof, Vincent" w:date="2016-03-06T15:38:00Z">
                  <w:rPr>
                    <w:ins w:id="1388"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89" w:author="Linderhof, Vincent" w:date="2016-03-06T15:36:00Z">
              <w:tcPr>
                <w:tcW w:w="1160" w:type="dxa"/>
                <w:gridSpan w:val="5"/>
                <w:tcBorders>
                  <w:top w:val="nil"/>
                  <w:left w:val="nil"/>
                  <w:bottom w:val="nil"/>
                  <w:right w:val="nil"/>
                </w:tcBorders>
                <w:shd w:val="clear" w:color="auto" w:fill="auto"/>
                <w:noWrap/>
                <w:vAlign w:val="bottom"/>
              </w:tcPr>
            </w:tcPrChange>
          </w:tcPr>
          <w:p w14:paraId="3B1A808D" w14:textId="77777777" w:rsidR="0092575F" w:rsidRPr="0092575F" w:rsidRDefault="0092575F" w:rsidP="00E05337">
            <w:pPr>
              <w:suppressAutoHyphens w:val="0"/>
              <w:spacing w:after="0"/>
              <w:jc w:val="right"/>
              <w:rPr>
                <w:ins w:id="1390" w:author="Linderhof, Vincent" w:date="2016-03-06T15:36:00Z"/>
                <w:rFonts w:ascii="Times New Roman" w:eastAsia="Times New Roman" w:hAnsi="Times New Roman"/>
                <w:i/>
                <w:color w:val="000000"/>
                <w:sz w:val="24"/>
                <w:szCs w:val="24"/>
                <w:lang w:eastAsia="en-GB"/>
                <w:rPrChange w:id="1391" w:author="Linderhof, Vincent" w:date="2016-03-06T15:38:00Z">
                  <w:rPr>
                    <w:ins w:id="1392"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93" w:author="Linderhof, Vincent" w:date="2016-03-06T15:36:00Z">
              <w:tcPr>
                <w:tcW w:w="1160" w:type="dxa"/>
                <w:gridSpan w:val="6"/>
                <w:tcBorders>
                  <w:top w:val="nil"/>
                  <w:left w:val="nil"/>
                  <w:bottom w:val="nil"/>
                  <w:right w:val="nil"/>
                </w:tcBorders>
                <w:shd w:val="clear" w:color="auto" w:fill="auto"/>
                <w:noWrap/>
                <w:vAlign w:val="bottom"/>
              </w:tcPr>
            </w:tcPrChange>
          </w:tcPr>
          <w:p w14:paraId="02C26D21" w14:textId="77777777" w:rsidR="0092575F" w:rsidRPr="0092575F" w:rsidRDefault="0092575F" w:rsidP="00E05337">
            <w:pPr>
              <w:suppressAutoHyphens w:val="0"/>
              <w:spacing w:after="0"/>
              <w:jc w:val="right"/>
              <w:rPr>
                <w:ins w:id="1394" w:author="Linderhof, Vincent" w:date="2016-03-06T15:36:00Z"/>
                <w:rFonts w:ascii="Times New Roman" w:eastAsia="Times New Roman" w:hAnsi="Times New Roman"/>
                <w:i/>
                <w:color w:val="000000"/>
                <w:sz w:val="24"/>
                <w:szCs w:val="24"/>
                <w:lang w:eastAsia="en-GB"/>
                <w:rPrChange w:id="1395" w:author="Linderhof, Vincent" w:date="2016-03-06T15:38:00Z">
                  <w:rPr>
                    <w:ins w:id="1396"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97" w:author="Linderhof, Vincent" w:date="2016-03-06T15:36:00Z">
              <w:tcPr>
                <w:tcW w:w="1161" w:type="dxa"/>
                <w:gridSpan w:val="6"/>
                <w:tcBorders>
                  <w:top w:val="nil"/>
                  <w:left w:val="nil"/>
                  <w:bottom w:val="nil"/>
                  <w:right w:val="nil"/>
                </w:tcBorders>
                <w:shd w:val="clear" w:color="auto" w:fill="auto"/>
                <w:noWrap/>
                <w:vAlign w:val="bottom"/>
              </w:tcPr>
            </w:tcPrChange>
          </w:tcPr>
          <w:p w14:paraId="77E13E89" w14:textId="77777777" w:rsidR="0092575F" w:rsidRPr="0092575F" w:rsidRDefault="0092575F" w:rsidP="00E05337">
            <w:pPr>
              <w:suppressAutoHyphens w:val="0"/>
              <w:spacing w:after="0"/>
              <w:jc w:val="right"/>
              <w:rPr>
                <w:ins w:id="1398" w:author="Linderhof, Vincent" w:date="2016-03-06T15:36:00Z"/>
                <w:rFonts w:ascii="Times New Roman" w:eastAsia="Times New Roman" w:hAnsi="Times New Roman"/>
                <w:i/>
                <w:color w:val="000000"/>
                <w:sz w:val="24"/>
                <w:szCs w:val="24"/>
                <w:lang w:eastAsia="en-GB"/>
                <w:rPrChange w:id="1399" w:author="Linderhof, Vincent" w:date="2016-03-06T15:38:00Z">
                  <w:rPr>
                    <w:ins w:id="1400"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01" w:author="Linderhof, Vincent" w:date="2016-03-06T15:36:00Z">
              <w:tcPr>
                <w:tcW w:w="1161" w:type="dxa"/>
                <w:gridSpan w:val="5"/>
                <w:tcBorders>
                  <w:top w:val="nil"/>
                  <w:left w:val="nil"/>
                  <w:bottom w:val="nil"/>
                  <w:right w:val="nil"/>
                </w:tcBorders>
                <w:shd w:val="clear" w:color="auto" w:fill="auto"/>
                <w:noWrap/>
                <w:vAlign w:val="bottom"/>
              </w:tcPr>
            </w:tcPrChange>
          </w:tcPr>
          <w:p w14:paraId="17290CC7" w14:textId="77777777" w:rsidR="0092575F" w:rsidRPr="0092575F" w:rsidRDefault="0092575F" w:rsidP="00E05337">
            <w:pPr>
              <w:suppressAutoHyphens w:val="0"/>
              <w:spacing w:after="0"/>
              <w:jc w:val="right"/>
              <w:rPr>
                <w:ins w:id="1402" w:author="Linderhof, Vincent" w:date="2016-03-06T15:36:00Z"/>
                <w:rFonts w:ascii="Times New Roman" w:eastAsia="Times New Roman" w:hAnsi="Times New Roman"/>
                <w:i/>
                <w:color w:val="000000"/>
                <w:sz w:val="24"/>
                <w:szCs w:val="24"/>
                <w:lang w:eastAsia="en-GB"/>
                <w:rPrChange w:id="1403" w:author="Linderhof, Vincent" w:date="2016-03-06T15:38:00Z">
                  <w:rPr>
                    <w:ins w:id="1404" w:author="Linderhof, Vincent" w:date="2016-03-06T15:36:00Z"/>
                    <w:rFonts w:ascii="Times New Roman" w:eastAsia="Times New Roman" w:hAnsi="Times New Roman"/>
                    <w:color w:val="000000"/>
                    <w:sz w:val="24"/>
                    <w:szCs w:val="24"/>
                    <w:lang w:eastAsia="en-GB"/>
                  </w:rPr>
                </w:rPrChange>
              </w:rPr>
            </w:pPr>
          </w:p>
        </w:tc>
      </w:tr>
      <w:tr w:rsidR="0092575F" w:rsidRPr="00A0183E" w14:paraId="3FE65D0A" w14:textId="77777777" w:rsidTr="0092575F">
        <w:trPr>
          <w:trHeight w:val="300"/>
          <w:trPrChange w:id="140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0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E5FED9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1161" w:type="dxa"/>
            <w:gridSpan w:val="2"/>
            <w:tcBorders>
              <w:top w:val="nil"/>
              <w:left w:val="nil"/>
              <w:bottom w:val="nil"/>
              <w:right w:val="nil"/>
            </w:tcBorders>
            <w:shd w:val="clear" w:color="auto" w:fill="auto"/>
            <w:noWrap/>
            <w:vAlign w:val="bottom"/>
            <w:hideMark/>
            <w:tcPrChange w:id="140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129731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1160" w:type="dxa"/>
            <w:gridSpan w:val="2"/>
            <w:tcBorders>
              <w:top w:val="nil"/>
              <w:left w:val="nil"/>
              <w:bottom w:val="nil"/>
              <w:right w:val="nil"/>
            </w:tcBorders>
            <w:shd w:val="clear" w:color="auto" w:fill="auto"/>
            <w:noWrap/>
            <w:vAlign w:val="bottom"/>
            <w:hideMark/>
            <w:tcPrChange w:id="140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E30577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1161" w:type="dxa"/>
            <w:gridSpan w:val="2"/>
            <w:tcBorders>
              <w:top w:val="nil"/>
              <w:left w:val="nil"/>
              <w:bottom w:val="nil"/>
              <w:right w:val="nil"/>
            </w:tcBorders>
            <w:shd w:val="clear" w:color="auto" w:fill="auto"/>
            <w:noWrap/>
            <w:vAlign w:val="bottom"/>
            <w:hideMark/>
            <w:tcPrChange w:id="140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999A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1161" w:type="dxa"/>
            <w:gridSpan w:val="2"/>
            <w:tcBorders>
              <w:top w:val="nil"/>
              <w:left w:val="nil"/>
              <w:bottom w:val="nil"/>
              <w:right w:val="nil"/>
            </w:tcBorders>
            <w:shd w:val="clear" w:color="auto" w:fill="auto"/>
            <w:noWrap/>
            <w:vAlign w:val="bottom"/>
            <w:hideMark/>
            <w:tcPrChange w:id="14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D4611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1160" w:type="dxa"/>
            <w:gridSpan w:val="2"/>
            <w:tcBorders>
              <w:top w:val="nil"/>
              <w:left w:val="nil"/>
              <w:bottom w:val="nil"/>
              <w:right w:val="nil"/>
            </w:tcBorders>
            <w:shd w:val="clear" w:color="auto" w:fill="auto"/>
            <w:noWrap/>
            <w:vAlign w:val="bottom"/>
            <w:hideMark/>
            <w:tcPrChange w:id="14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BF8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1160" w:type="dxa"/>
            <w:gridSpan w:val="2"/>
            <w:tcBorders>
              <w:top w:val="nil"/>
              <w:left w:val="nil"/>
              <w:bottom w:val="nil"/>
              <w:right w:val="nil"/>
            </w:tcBorders>
            <w:shd w:val="clear" w:color="auto" w:fill="auto"/>
            <w:noWrap/>
            <w:vAlign w:val="bottom"/>
            <w:hideMark/>
            <w:tcPrChange w:id="141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C9171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1161" w:type="dxa"/>
            <w:gridSpan w:val="2"/>
            <w:tcBorders>
              <w:top w:val="nil"/>
              <w:left w:val="nil"/>
              <w:bottom w:val="nil"/>
              <w:right w:val="nil"/>
            </w:tcBorders>
            <w:shd w:val="clear" w:color="auto" w:fill="auto"/>
            <w:noWrap/>
            <w:vAlign w:val="bottom"/>
            <w:hideMark/>
            <w:tcPrChange w:id="1413"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8711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1161" w:type="dxa"/>
            <w:gridSpan w:val="2"/>
            <w:tcBorders>
              <w:top w:val="nil"/>
              <w:left w:val="nil"/>
              <w:bottom w:val="nil"/>
              <w:right w:val="nil"/>
            </w:tcBorders>
            <w:shd w:val="clear" w:color="auto" w:fill="auto"/>
            <w:noWrap/>
            <w:vAlign w:val="bottom"/>
            <w:hideMark/>
            <w:tcPrChange w:id="141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7C51C9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92575F" w:rsidRPr="00A0183E" w14:paraId="33FDDACF" w14:textId="77777777" w:rsidTr="0092575F">
        <w:trPr>
          <w:trHeight w:val="300"/>
          <w:trPrChange w:id="141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1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38C2B78" w14:textId="76361BE5" w:rsidR="0092575F" w:rsidRPr="00E05337" w:rsidRDefault="00CB13D0" w:rsidP="00CB13D0">
            <w:pPr>
              <w:suppressAutoHyphens w:val="0"/>
              <w:spacing w:after="0"/>
              <w:rPr>
                <w:rFonts w:ascii="Times New Roman" w:eastAsia="Times New Roman" w:hAnsi="Times New Roman"/>
                <w:color w:val="000000"/>
                <w:sz w:val="24"/>
                <w:szCs w:val="24"/>
                <w:lang w:eastAsia="en-GB"/>
              </w:rPr>
              <w:pPrChange w:id="1417" w:author="Linderhof, Vincent" w:date="2016-03-06T17:34:00Z">
                <w:pPr>
                  <w:suppressAutoHyphens w:val="0"/>
                  <w:spacing w:after="0"/>
                </w:pPr>
              </w:pPrChange>
            </w:pPr>
            <w:ins w:id="1418" w:author="Linderhof, Vincent" w:date="2016-03-06T17:33:00Z">
              <w:r>
                <w:rPr>
                  <w:rFonts w:ascii="Times New Roman" w:eastAsia="Times New Roman" w:hAnsi="Times New Roman"/>
                  <w:color w:val="000000"/>
                  <w:sz w:val="24"/>
                  <w:szCs w:val="24"/>
                  <w:lang w:eastAsia="en-GB"/>
                </w:rPr>
                <w:t xml:space="preserve"># sources </w:t>
              </w:r>
            </w:ins>
            <w:del w:id="1419" w:author="Linderhof, Vincent" w:date="2016-03-06T17:34:00Z">
              <w:r w:rsidR="0092575F" w:rsidRPr="00E05337" w:rsidDel="00CB13D0">
                <w:rPr>
                  <w:rFonts w:ascii="Times New Roman" w:eastAsia="Times New Roman" w:hAnsi="Times New Roman"/>
                  <w:color w:val="000000"/>
                  <w:sz w:val="24"/>
                  <w:szCs w:val="24"/>
                  <w:lang w:eastAsia="en-GB"/>
                </w:rPr>
                <w:delText xml:space="preserve">Number of different </w:delText>
              </w:r>
            </w:del>
            <w:ins w:id="1420" w:author="Linderhof, Vincent" w:date="2016-03-06T17:34:00Z">
              <w:r>
                <w:rPr>
                  <w:rFonts w:ascii="Times New Roman" w:eastAsia="Times New Roman" w:hAnsi="Times New Roman"/>
                  <w:color w:val="000000"/>
                  <w:sz w:val="24"/>
                  <w:szCs w:val="24"/>
                  <w:lang w:eastAsia="en-GB"/>
                </w:rPr>
                <w:t xml:space="preserve">of </w:t>
              </w:r>
            </w:ins>
            <w:r w:rsidR="0092575F" w:rsidRPr="00E05337">
              <w:rPr>
                <w:rFonts w:ascii="Times New Roman" w:eastAsia="Times New Roman" w:hAnsi="Times New Roman"/>
                <w:color w:val="000000"/>
                <w:sz w:val="24"/>
                <w:szCs w:val="24"/>
                <w:lang w:eastAsia="en-GB"/>
              </w:rPr>
              <w:t xml:space="preserve">non-agricultural income </w:t>
            </w:r>
            <w:del w:id="1421" w:author="Linderhof, Vincent" w:date="2016-03-06T17:34:00Z">
              <w:r w:rsidR="0092575F" w:rsidRPr="00E05337" w:rsidDel="00CB13D0">
                <w:rPr>
                  <w:rFonts w:ascii="Times New Roman" w:eastAsia="Times New Roman" w:hAnsi="Times New Roman"/>
                  <w:color w:val="000000"/>
                  <w:sz w:val="24"/>
                  <w:szCs w:val="24"/>
                  <w:lang w:eastAsia="en-GB"/>
                </w:rPr>
                <w:delText>sources</w:delText>
              </w:r>
            </w:del>
          </w:p>
        </w:tc>
        <w:tc>
          <w:tcPr>
            <w:tcW w:w="1161" w:type="dxa"/>
            <w:gridSpan w:val="2"/>
            <w:tcBorders>
              <w:top w:val="nil"/>
              <w:left w:val="nil"/>
              <w:bottom w:val="nil"/>
              <w:right w:val="nil"/>
            </w:tcBorders>
            <w:shd w:val="clear" w:color="auto" w:fill="auto"/>
            <w:noWrap/>
            <w:vAlign w:val="bottom"/>
            <w:hideMark/>
            <w:tcPrChange w:id="142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36C3E1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160" w:type="dxa"/>
            <w:gridSpan w:val="2"/>
            <w:tcBorders>
              <w:top w:val="nil"/>
              <w:left w:val="nil"/>
              <w:bottom w:val="nil"/>
              <w:right w:val="nil"/>
            </w:tcBorders>
            <w:shd w:val="clear" w:color="auto" w:fill="auto"/>
            <w:noWrap/>
            <w:vAlign w:val="bottom"/>
            <w:hideMark/>
            <w:tcPrChange w:id="142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A9795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1161" w:type="dxa"/>
            <w:gridSpan w:val="2"/>
            <w:tcBorders>
              <w:top w:val="nil"/>
              <w:left w:val="nil"/>
              <w:bottom w:val="nil"/>
              <w:right w:val="nil"/>
            </w:tcBorders>
            <w:shd w:val="clear" w:color="auto" w:fill="auto"/>
            <w:noWrap/>
            <w:vAlign w:val="bottom"/>
            <w:hideMark/>
            <w:tcPrChange w:id="142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59084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1161" w:type="dxa"/>
            <w:gridSpan w:val="2"/>
            <w:tcBorders>
              <w:top w:val="nil"/>
              <w:left w:val="nil"/>
              <w:bottom w:val="nil"/>
              <w:right w:val="nil"/>
            </w:tcBorders>
            <w:shd w:val="clear" w:color="auto" w:fill="auto"/>
            <w:noWrap/>
            <w:vAlign w:val="bottom"/>
            <w:hideMark/>
            <w:tcPrChange w:id="142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6A016C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1160" w:type="dxa"/>
            <w:gridSpan w:val="2"/>
            <w:tcBorders>
              <w:top w:val="nil"/>
              <w:left w:val="nil"/>
              <w:bottom w:val="nil"/>
              <w:right w:val="nil"/>
            </w:tcBorders>
            <w:shd w:val="clear" w:color="auto" w:fill="auto"/>
            <w:noWrap/>
            <w:vAlign w:val="bottom"/>
            <w:hideMark/>
            <w:tcPrChange w:id="142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9617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1160" w:type="dxa"/>
            <w:gridSpan w:val="2"/>
            <w:tcBorders>
              <w:top w:val="nil"/>
              <w:left w:val="nil"/>
              <w:bottom w:val="nil"/>
              <w:right w:val="nil"/>
            </w:tcBorders>
            <w:shd w:val="clear" w:color="auto" w:fill="auto"/>
            <w:noWrap/>
            <w:vAlign w:val="bottom"/>
            <w:hideMark/>
            <w:tcPrChange w:id="142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1BC89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1161" w:type="dxa"/>
            <w:gridSpan w:val="2"/>
            <w:tcBorders>
              <w:top w:val="nil"/>
              <w:left w:val="nil"/>
              <w:bottom w:val="nil"/>
              <w:right w:val="nil"/>
            </w:tcBorders>
            <w:shd w:val="clear" w:color="auto" w:fill="auto"/>
            <w:noWrap/>
            <w:vAlign w:val="bottom"/>
            <w:hideMark/>
            <w:tcPrChange w:id="1428" w:author="Linderhof, Vincent" w:date="2016-03-06T15:36:00Z">
              <w:tcPr>
                <w:tcW w:w="966" w:type="dxa"/>
                <w:gridSpan w:val="2"/>
                <w:tcBorders>
                  <w:top w:val="nil"/>
                  <w:left w:val="nil"/>
                  <w:bottom w:val="nil"/>
                  <w:right w:val="nil"/>
                </w:tcBorders>
                <w:shd w:val="clear" w:color="auto" w:fill="auto"/>
                <w:noWrap/>
                <w:vAlign w:val="bottom"/>
                <w:hideMark/>
              </w:tcPr>
            </w:tcPrChange>
          </w:tcPr>
          <w:p w14:paraId="2FEB671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1161" w:type="dxa"/>
            <w:gridSpan w:val="2"/>
            <w:tcBorders>
              <w:top w:val="nil"/>
              <w:left w:val="nil"/>
              <w:bottom w:val="nil"/>
              <w:right w:val="nil"/>
            </w:tcBorders>
            <w:shd w:val="clear" w:color="auto" w:fill="auto"/>
            <w:noWrap/>
            <w:vAlign w:val="bottom"/>
            <w:hideMark/>
            <w:tcPrChange w:id="142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DF42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92575F" w:rsidRPr="00A0183E" w:rsidDel="0092575F" w14:paraId="0138DA52" w14:textId="17BB571D" w:rsidTr="0092575F">
        <w:trPr>
          <w:trHeight w:val="300"/>
          <w:trPrChange w:id="1430"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31"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69AED07" w14:textId="20A2E9D1" w:rsidR="0092575F" w:rsidRPr="00E05337" w:rsidDel="0092575F" w:rsidRDefault="0092575F" w:rsidP="00E05337">
            <w:pPr>
              <w:suppressAutoHyphens w:val="0"/>
              <w:spacing w:after="0"/>
              <w:rPr>
                <w:moveFrom w:id="1432" w:author="Linderhof, Vincent" w:date="2016-03-06T15:35:00Z"/>
                <w:rFonts w:ascii="Times New Roman" w:eastAsia="Times New Roman" w:hAnsi="Times New Roman"/>
                <w:color w:val="000000"/>
                <w:sz w:val="24"/>
                <w:szCs w:val="24"/>
                <w:lang w:eastAsia="en-GB"/>
              </w:rPr>
            </w:pPr>
            <w:moveFromRangeStart w:id="1433" w:author="Linderhof, Vincent" w:date="2016-03-06T15:35:00Z" w:name="move445041833"/>
            <w:moveFrom w:id="1434" w:author="Linderhof, Vincent" w:date="2016-03-06T15:35:00Z">
              <w:r w:rsidRPr="00E05337" w:rsidDel="0092575F">
                <w:rPr>
                  <w:rFonts w:ascii="Times New Roman" w:eastAsia="Times New Roman" w:hAnsi="Times New Roman"/>
                  <w:color w:val="000000"/>
                  <w:sz w:val="24"/>
                  <w:szCs w:val="24"/>
                  <w:lang w:eastAsia="en-GB"/>
                </w:rPr>
                <w:t>Proportion of food consumed in previous</w:t>
              </w:r>
            </w:moveFrom>
          </w:p>
          <w:p w14:paraId="2CC00234" w14:textId="24F0CAD9" w:rsidR="0092575F" w:rsidRPr="00E05337" w:rsidDel="0092575F" w:rsidRDefault="0092575F" w:rsidP="00E05337">
            <w:pPr>
              <w:suppressAutoHyphens w:val="0"/>
              <w:spacing w:after="0"/>
              <w:rPr>
                <w:moveFrom w:id="1435" w:author="Linderhof, Vincent" w:date="2016-03-06T15:35:00Z"/>
                <w:rFonts w:ascii="Times New Roman" w:eastAsia="Times New Roman" w:hAnsi="Times New Roman"/>
                <w:color w:val="000000"/>
                <w:sz w:val="24"/>
                <w:szCs w:val="24"/>
                <w:lang w:eastAsia="en-GB"/>
              </w:rPr>
            </w:pPr>
            <w:moveFrom w:id="1436" w:author="Linderhof, Vincent" w:date="2016-03-06T15:35:00Z">
              <w:r w:rsidRPr="00E05337" w:rsidDel="0092575F">
                <w:rPr>
                  <w:rFonts w:ascii="Times New Roman" w:eastAsia="Times New Roman" w:hAnsi="Times New Roman"/>
                  <w:color w:val="000000"/>
                  <w:sz w:val="24"/>
                  <w:szCs w:val="24"/>
                  <w:lang w:eastAsia="en-GB"/>
                </w:rPr>
                <w:t>One week from households own production</w:t>
              </w:r>
            </w:moveFrom>
          </w:p>
        </w:tc>
        <w:tc>
          <w:tcPr>
            <w:tcW w:w="1161" w:type="dxa"/>
            <w:gridSpan w:val="2"/>
            <w:tcBorders>
              <w:top w:val="nil"/>
              <w:left w:val="nil"/>
              <w:bottom w:val="nil"/>
              <w:right w:val="nil"/>
            </w:tcBorders>
            <w:shd w:val="clear" w:color="auto" w:fill="auto"/>
            <w:noWrap/>
            <w:vAlign w:val="bottom"/>
            <w:hideMark/>
            <w:tcPrChange w:id="143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D2157E9" w14:textId="2F8A7D67" w:rsidR="0092575F" w:rsidRPr="00E05337" w:rsidDel="0092575F" w:rsidRDefault="0092575F" w:rsidP="00E05337">
            <w:pPr>
              <w:suppressAutoHyphens w:val="0"/>
              <w:spacing w:after="0"/>
              <w:jc w:val="right"/>
              <w:rPr>
                <w:moveFrom w:id="1438" w:author="Linderhof, Vincent" w:date="2016-03-06T15:35:00Z"/>
                <w:rFonts w:ascii="Times New Roman" w:eastAsia="Times New Roman" w:hAnsi="Times New Roman"/>
                <w:color w:val="000000"/>
                <w:sz w:val="24"/>
                <w:szCs w:val="24"/>
                <w:lang w:eastAsia="en-GB"/>
              </w:rPr>
            </w:pPr>
            <w:moveFrom w:id="1439" w:author="Linderhof, Vincent" w:date="2016-03-06T15:35:00Z">
              <w:r w:rsidRPr="00E05337" w:rsidDel="0092575F">
                <w:rPr>
                  <w:rFonts w:ascii="Times New Roman" w:eastAsia="Times New Roman" w:hAnsi="Times New Roman"/>
                  <w:color w:val="000000"/>
                  <w:sz w:val="24"/>
                  <w:szCs w:val="24"/>
                  <w:lang w:eastAsia="en-GB"/>
                </w:rPr>
                <w:t>0.35</w:t>
              </w:r>
            </w:moveFrom>
          </w:p>
        </w:tc>
        <w:tc>
          <w:tcPr>
            <w:tcW w:w="1160" w:type="dxa"/>
            <w:gridSpan w:val="2"/>
            <w:tcBorders>
              <w:top w:val="nil"/>
              <w:left w:val="nil"/>
              <w:bottom w:val="nil"/>
              <w:right w:val="nil"/>
            </w:tcBorders>
            <w:shd w:val="clear" w:color="auto" w:fill="auto"/>
            <w:noWrap/>
            <w:vAlign w:val="bottom"/>
            <w:hideMark/>
            <w:tcPrChange w:id="144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336695F" w14:textId="6EF9AF68" w:rsidR="0092575F" w:rsidRPr="00E05337" w:rsidDel="0092575F" w:rsidRDefault="0092575F" w:rsidP="00E05337">
            <w:pPr>
              <w:suppressAutoHyphens w:val="0"/>
              <w:spacing w:after="0"/>
              <w:jc w:val="right"/>
              <w:rPr>
                <w:moveFrom w:id="1441" w:author="Linderhof, Vincent" w:date="2016-03-06T15:35:00Z"/>
                <w:rFonts w:ascii="Times New Roman" w:eastAsia="Times New Roman" w:hAnsi="Times New Roman"/>
                <w:color w:val="000000"/>
                <w:sz w:val="24"/>
                <w:szCs w:val="24"/>
                <w:lang w:eastAsia="en-GB"/>
              </w:rPr>
            </w:pPr>
            <w:moveFrom w:id="1442"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44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97558A6" w14:textId="7BCB248F" w:rsidR="0092575F" w:rsidRPr="00E05337" w:rsidDel="0092575F" w:rsidRDefault="0092575F" w:rsidP="00E05337">
            <w:pPr>
              <w:suppressAutoHyphens w:val="0"/>
              <w:spacing w:after="0"/>
              <w:jc w:val="right"/>
              <w:rPr>
                <w:moveFrom w:id="1444" w:author="Linderhof, Vincent" w:date="2016-03-06T15:35:00Z"/>
                <w:rFonts w:ascii="Times New Roman" w:eastAsia="Times New Roman" w:hAnsi="Times New Roman"/>
                <w:color w:val="000000"/>
                <w:sz w:val="24"/>
                <w:szCs w:val="24"/>
                <w:lang w:eastAsia="en-GB"/>
              </w:rPr>
            </w:pPr>
            <w:moveFrom w:id="1445" w:author="Linderhof, Vincent" w:date="2016-03-06T15:35:00Z">
              <w:r w:rsidRPr="00E05337" w:rsidDel="0092575F">
                <w:rPr>
                  <w:rFonts w:ascii="Times New Roman" w:eastAsia="Times New Roman" w:hAnsi="Times New Roman"/>
                  <w:color w:val="000000"/>
                  <w:sz w:val="24"/>
                  <w:szCs w:val="24"/>
                  <w:lang w:eastAsia="en-GB"/>
                </w:rPr>
                <w:t>0.46</w:t>
              </w:r>
            </w:moveFrom>
          </w:p>
        </w:tc>
        <w:tc>
          <w:tcPr>
            <w:tcW w:w="1161" w:type="dxa"/>
            <w:gridSpan w:val="2"/>
            <w:tcBorders>
              <w:top w:val="nil"/>
              <w:left w:val="nil"/>
              <w:bottom w:val="nil"/>
              <w:right w:val="nil"/>
            </w:tcBorders>
            <w:shd w:val="clear" w:color="auto" w:fill="auto"/>
            <w:noWrap/>
            <w:vAlign w:val="bottom"/>
            <w:hideMark/>
            <w:tcPrChange w:id="144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D6AACC" w14:textId="3B4684D9" w:rsidR="0092575F" w:rsidRPr="00E05337" w:rsidDel="0092575F" w:rsidRDefault="0092575F" w:rsidP="00E05337">
            <w:pPr>
              <w:suppressAutoHyphens w:val="0"/>
              <w:spacing w:after="0"/>
              <w:jc w:val="right"/>
              <w:rPr>
                <w:moveFrom w:id="1447" w:author="Linderhof, Vincent" w:date="2016-03-06T15:35:00Z"/>
                <w:rFonts w:ascii="Times New Roman" w:eastAsia="Times New Roman" w:hAnsi="Times New Roman"/>
                <w:color w:val="000000"/>
                <w:sz w:val="24"/>
                <w:szCs w:val="24"/>
                <w:lang w:eastAsia="en-GB"/>
              </w:rPr>
            </w:pPr>
            <w:moveFrom w:id="1448" w:author="Linderhof, Vincent" w:date="2016-03-06T15:35:00Z">
              <w:r w:rsidRPr="00E05337" w:rsidDel="0092575F">
                <w:rPr>
                  <w:rFonts w:ascii="Times New Roman" w:eastAsia="Times New Roman" w:hAnsi="Times New Roman"/>
                  <w:color w:val="000000"/>
                  <w:sz w:val="24"/>
                  <w:szCs w:val="24"/>
                  <w:lang w:eastAsia="en-GB"/>
                </w:rPr>
                <w:t>0.21</w:t>
              </w:r>
            </w:moveFrom>
          </w:p>
        </w:tc>
        <w:tc>
          <w:tcPr>
            <w:tcW w:w="1160" w:type="dxa"/>
            <w:gridSpan w:val="2"/>
            <w:tcBorders>
              <w:top w:val="nil"/>
              <w:left w:val="nil"/>
              <w:bottom w:val="nil"/>
              <w:right w:val="nil"/>
            </w:tcBorders>
            <w:shd w:val="clear" w:color="auto" w:fill="auto"/>
            <w:noWrap/>
            <w:vAlign w:val="bottom"/>
            <w:hideMark/>
            <w:tcPrChange w:id="14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76353C9" w14:textId="1B635F43" w:rsidR="0092575F" w:rsidRPr="00E05337" w:rsidDel="0092575F" w:rsidRDefault="0092575F" w:rsidP="00E05337">
            <w:pPr>
              <w:suppressAutoHyphens w:val="0"/>
              <w:spacing w:after="0"/>
              <w:jc w:val="right"/>
              <w:rPr>
                <w:moveFrom w:id="1450" w:author="Linderhof, Vincent" w:date="2016-03-06T15:35:00Z"/>
                <w:rFonts w:ascii="Times New Roman" w:eastAsia="Times New Roman" w:hAnsi="Times New Roman"/>
                <w:color w:val="000000"/>
                <w:sz w:val="24"/>
                <w:szCs w:val="24"/>
                <w:lang w:eastAsia="en-GB"/>
              </w:rPr>
            </w:pPr>
            <w:moveFrom w:id="1451" w:author="Linderhof, Vincent" w:date="2016-03-06T15:35:00Z">
              <w:r w:rsidRPr="00E05337" w:rsidDel="0092575F">
                <w:rPr>
                  <w:rFonts w:ascii="Times New Roman" w:eastAsia="Times New Roman" w:hAnsi="Times New Roman"/>
                  <w:color w:val="000000"/>
                  <w:sz w:val="24"/>
                  <w:szCs w:val="24"/>
                  <w:lang w:eastAsia="en-GB"/>
                </w:rPr>
                <w:t>0.31</w:t>
              </w:r>
            </w:moveFrom>
          </w:p>
        </w:tc>
        <w:tc>
          <w:tcPr>
            <w:tcW w:w="1160" w:type="dxa"/>
            <w:gridSpan w:val="2"/>
            <w:tcBorders>
              <w:top w:val="nil"/>
              <w:left w:val="nil"/>
              <w:bottom w:val="nil"/>
              <w:right w:val="nil"/>
            </w:tcBorders>
            <w:shd w:val="clear" w:color="auto" w:fill="auto"/>
            <w:noWrap/>
            <w:vAlign w:val="bottom"/>
            <w:hideMark/>
            <w:tcPrChange w:id="145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9233A4" w14:textId="4E4A4C6E" w:rsidR="0092575F" w:rsidRPr="00E05337" w:rsidDel="0092575F" w:rsidRDefault="0092575F" w:rsidP="00E05337">
            <w:pPr>
              <w:suppressAutoHyphens w:val="0"/>
              <w:spacing w:after="0"/>
              <w:jc w:val="right"/>
              <w:rPr>
                <w:moveFrom w:id="1453" w:author="Linderhof, Vincent" w:date="2016-03-06T15:35:00Z"/>
                <w:rFonts w:ascii="Times New Roman" w:eastAsia="Times New Roman" w:hAnsi="Times New Roman"/>
                <w:color w:val="000000"/>
                <w:sz w:val="24"/>
                <w:szCs w:val="24"/>
                <w:lang w:eastAsia="en-GB"/>
              </w:rPr>
            </w:pPr>
            <w:moveFrom w:id="1454"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455"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D3EA86" w14:textId="1362EF8E" w:rsidR="0092575F" w:rsidRPr="00E05337" w:rsidDel="0092575F" w:rsidRDefault="0092575F" w:rsidP="00E05337">
            <w:pPr>
              <w:suppressAutoHyphens w:val="0"/>
              <w:spacing w:after="0"/>
              <w:jc w:val="right"/>
              <w:rPr>
                <w:moveFrom w:id="1456" w:author="Linderhof, Vincent" w:date="2016-03-06T15:35:00Z"/>
                <w:rFonts w:ascii="Times New Roman" w:eastAsia="Times New Roman" w:hAnsi="Times New Roman"/>
                <w:color w:val="000000"/>
                <w:sz w:val="24"/>
                <w:szCs w:val="24"/>
                <w:lang w:eastAsia="en-GB"/>
              </w:rPr>
            </w:pPr>
            <w:moveFrom w:id="1457" w:author="Linderhof, Vincent" w:date="2016-03-06T15:35:00Z">
              <w:r w:rsidRPr="00E05337" w:rsidDel="0092575F">
                <w:rPr>
                  <w:rFonts w:ascii="Times New Roman" w:eastAsia="Times New Roman" w:hAnsi="Times New Roman"/>
                  <w:color w:val="000000"/>
                  <w:sz w:val="24"/>
                  <w:szCs w:val="24"/>
                  <w:lang w:eastAsia="en-GB"/>
                </w:rPr>
                <w:t>0.36</w:t>
              </w:r>
            </w:moveFrom>
          </w:p>
        </w:tc>
        <w:tc>
          <w:tcPr>
            <w:tcW w:w="1161" w:type="dxa"/>
            <w:gridSpan w:val="2"/>
            <w:tcBorders>
              <w:top w:val="nil"/>
              <w:left w:val="nil"/>
              <w:bottom w:val="nil"/>
              <w:right w:val="nil"/>
            </w:tcBorders>
            <w:shd w:val="clear" w:color="auto" w:fill="auto"/>
            <w:noWrap/>
            <w:vAlign w:val="bottom"/>
            <w:hideMark/>
            <w:tcPrChange w:id="145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BD90F9D" w14:textId="558CDB06" w:rsidR="0092575F" w:rsidRPr="00E05337" w:rsidDel="0092575F" w:rsidRDefault="0092575F" w:rsidP="00E05337">
            <w:pPr>
              <w:suppressAutoHyphens w:val="0"/>
              <w:spacing w:after="0"/>
              <w:jc w:val="right"/>
              <w:rPr>
                <w:moveFrom w:id="1459" w:author="Linderhof, Vincent" w:date="2016-03-06T15:35:00Z"/>
                <w:rFonts w:ascii="Times New Roman" w:eastAsia="Times New Roman" w:hAnsi="Times New Roman"/>
                <w:color w:val="000000"/>
                <w:sz w:val="24"/>
                <w:szCs w:val="24"/>
                <w:lang w:eastAsia="en-GB"/>
              </w:rPr>
            </w:pPr>
            <w:moveFrom w:id="1460" w:author="Linderhof, Vincent" w:date="2016-03-06T15:35:00Z">
              <w:r w:rsidRPr="00E05337" w:rsidDel="0092575F">
                <w:rPr>
                  <w:rFonts w:ascii="Times New Roman" w:eastAsia="Times New Roman" w:hAnsi="Times New Roman"/>
                  <w:color w:val="000000"/>
                  <w:sz w:val="24"/>
                  <w:szCs w:val="24"/>
                  <w:lang w:eastAsia="en-GB"/>
                </w:rPr>
                <w:t>0.20</w:t>
              </w:r>
            </w:moveFrom>
          </w:p>
        </w:tc>
      </w:tr>
      <w:moveFromRangeEnd w:id="1433"/>
      <w:tr w:rsidR="0092575F" w:rsidRPr="00A0183E" w14:paraId="50B536E1" w14:textId="77777777" w:rsidTr="0092575F">
        <w:trPr>
          <w:trHeight w:val="300"/>
          <w:trPrChange w:id="146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6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6A7459C0" w14:textId="3C892FC2"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1161" w:type="dxa"/>
            <w:gridSpan w:val="2"/>
            <w:tcBorders>
              <w:top w:val="nil"/>
              <w:left w:val="nil"/>
              <w:bottom w:val="nil"/>
              <w:right w:val="nil"/>
            </w:tcBorders>
            <w:shd w:val="clear" w:color="auto" w:fill="auto"/>
            <w:noWrap/>
            <w:vAlign w:val="bottom"/>
            <w:hideMark/>
            <w:tcPrChange w:id="146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A413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1160" w:type="dxa"/>
            <w:gridSpan w:val="2"/>
            <w:tcBorders>
              <w:top w:val="nil"/>
              <w:left w:val="nil"/>
              <w:bottom w:val="nil"/>
              <w:right w:val="nil"/>
            </w:tcBorders>
            <w:shd w:val="clear" w:color="auto" w:fill="auto"/>
            <w:noWrap/>
            <w:vAlign w:val="bottom"/>
            <w:hideMark/>
            <w:tcPrChange w:id="146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D9CA07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1161" w:type="dxa"/>
            <w:gridSpan w:val="2"/>
            <w:tcBorders>
              <w:top w:val="nil"/>
              <w:left w:val="nil"/>
              <w:bottom w:val="nil"/>
              <w:right w:val="nil"/>
            </w:tcBorders>
            <w:shd w:val="clear" w:color="auto" w:fill="auto"/>
            <w:noWrap/>
            <w:vAlign w:val="bottom"/>
            <w:hideMark/>
            <w:tcPrChange w:id="146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CC4F8B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1161" w:type="dxa"/>
            <w:gridSpan w:val="2"/>
            <w:tcBorders>
              <w:top w:val="nil"/>
              <w:left w:val="nil"/>
              <w:bottom w:val="nil"/>
              <w:right w:val="nil"/>
            </w:tcBorders>
            <w:shd w:val="clear" w:color="auto" w:fill="auto"/>
            <w:noWrap/>
            <w:vAlign w:val="bottom"/>
            <w:hideMark/>
            <w:tcPrChange w:id="146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B86EF4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1160" w:type="dxa"/>
            <w:gridSpan w:val="2"/>
            <w:tcBorders>
              <w:top w:val="nil"/>
              <w:left w:val="nil"/>
              <w:bottom w:val="nil"/>
              <w:right w:val="nil"/>
            </w:tcBorders>
            <w:shd w:val="clear" w:color="auto" w:fill="auto"/>
            <w:noWrap/>
            <w:vAlign w:val="bottom"/>
            <w:hideMark/>
            <w:tcPrChange w:id="146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297673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1160" w:type="dxa"/>
            <w:gridSpan w:val="2"/>
            <w:tcBorders>
              <w:top w:val="nil"/>
              <w:left w:val="nil"/>
              <w:bottom w:val="nil"/>
              <w:right w:val="nil"/>
            </w:tcBorders>
            <w:shd w:val="clear" w:color="auto" w:fill="auto"/>
            <w:noWrap/>
            <w:vAlign w:val="bottom"/>
            <w:hideMark/>
            <w:tcPrChange w:id="146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55F87B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1161" w:type="dxa"/>
            <w:gridSpan w:val="2"/>
            <w:tcBorders>
              <w:top w:val="nil"/>
              <w:left w:val="nil"/>
              <w:bottom w:val="nil"/>
              <w:right w:val="nil"/>
            </w:tcBorders>
            <w:shd w:val="clear" w:color="auto" w:fill="auto"/>
            <w:noWrap/>
            <w:vAlign w:val="bottom"/>
            <w:hideMark/>
            <w:tcPrChange w:id="146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CE55B8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1161" w:type="dxa"/>
            <w:gridSpan w:val="2"/>
            <w:tcBorders>
              <w:top w:val="nil"/>
              <w:left w:val="nil"/>
              <w:bottom w:val="nil"/>
              <w:right w:val="nil"/>
            </w:tcBorders>
            <w:shd w:val="clear" w:color="auto" w:fill="auto"/>
            <w:noWrap/>
            <w:vAlign w:val="bottom"/>
            <w:hideMark/>
            <w:tcPrChange w:id="147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5F630A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92575F" w:rsidRPr="00A0183E" w14:paraId="6F03CE0E" w14:textId="77777777" w:rsidTr="0092575F">
        <w:trPr>
          <w:trHeight w:val="300"/>
          <w:trPrChange w:id="147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7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53074921" w14:textId="3183791B"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1161" w:type="dxa"/>
            <w:gridSpan w:val="2"/>
            <w:tcBorders>
              <w:top w:val="nil"/>
              <w:left w:val="nil"/>
              <w:bottom w:val="nil"/>
              <w:right w:val="nil"/>
            </w:tcBorders>
            <w:shd w:val="clear" w:color="auto" w:fill="auto"/>
            <w:noWrap/>
            <w:vAlign w:val="bottom"/>
            <w:hideMark/>
            <w:tcPrChange w:id="147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8D465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1160" w:type="dxa"/>
            <w:gridSpan w:val="2"/>
            <w:tcBorders>
              <w:top w:val="nil"/>
              <w:left w:val="nil"/>
              <w:bottom w:val="nil"/>
              <w:right w:val="nil"/>
            </w:tcBorders>
            <w:shd w:val="clear" w:color="auto" w:fill="auto"/>
            <w:noWrap/>
            <w:vAlign w:val="bottom"/>
            <w:hideMark/>
            <w:tcPrChange w:id="147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D038C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1161" w:type="dxa"/>
            <w:gridSpan w:val="2"/>
            <w:tcBorders>
              <w:top w:val="nil"/>
              <w:left w:val="nil"/>
              <w:bottom w:val="nil"/>
              <w:right w:val="nil"/>
            </w:tcBorders>
            <w:shd w:val="clear" w:color="auto" w:fill="auto"/>
            <w:noWrap/>
            <w:vAlign w:val="bottom"/>
            <w:hideMark/>
            <w:tcPrChange w:id="147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1F9EA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1" w:type="dxa"/>
            <w:gridSpan w:val="2"/>
            <w:tcBorders>
              <w:top w:val="nil"/>
              <w:left w:val="nil"/>
              <w:bottom w:val="nil"/>
              <w:right w:val="nil"/>
            </w:tcBorders>
            <w:shd w:val="clear" w:color="auto" w:fill="auto"/>
            <w:noWrap/>
            <w:vAlign w:val="bottom"/>
            <w:hideMark/>
            <w:tcPrChange w:id="147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E15935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0" w:type="dxa"/>
            <w:gridSpan w:val="2"/>
            <w:tcBorders>
              <w:top w:val="nil"/>
              <w:left w:val="nil"/>
              <w:bottom w:val="nil"/>
              <w:right w:val="nil"/>
            </w:tcBorders>
            <w:shd w:val="clear" w:color="auto" w:fill="auto"/>
            <w:noWrap/>
            <w:vAlign w:val="bottom"/>
            <w:hideMark/>
            <w:tcPrChange w:id="147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C2D0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1160" w:type="dxa"/>
            <w:gridSpan w:val="2"/>
            <w:tcBorders>
              <w:top w:val="nil"/>
              <w:left w:val="nil"/>
              <w:bottom w:val="nil"/>
              <w:right w:val="nil"/>
            </w:tcBorders>
            <w:shd w:val="clear" w:color="auto" w:fill="auto"/>
            <w:noWrap/>
            <w:vAlign w:val="bottom"/>
            <w:hideMark/>
            <w:tcPrChange w:id="147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B6E2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1161" w:type="dxa"/>
            <w:gridSpan w:val="2"/>
            <w:tcBorders>
              <w:top w:val="nil"/>
              <w:left w:val="nil"/>
              <w:bottom w:val="nil"/>
              <w:right w:val="nil"/>
            </w:tcBorders>
            <w:shd w:val="clear" w:color="auto" w:fill="auto"/>
            <w:noWrap/>
            <w:vAlign w:val="bottom"/>
            <w:hideMark/>
            <w:tcPrChange w:id="147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17175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1161" w:type="dxa"/>
            <w:gridSpan w:val="2"/>
            <w:tcBorders>
              <w:top w:val="nil"/>
              <w:left w:val="nil"/>
              <w:bottom w:val="nil"/>
              <w:right w:val="nil"/>
            </w:tcBorders>
            <w:shd w:val="clear" w:color="auto" w:fill="auto"/>
            <w:noWrap/>
            <w:vAlign w:val="bottom"/>
            <w:hideMark/>
            <w:tcPrChange w:id="148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E6A9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92575F" w:rsidRPr="00A0183E" w14:paraId="4F262310" w14:textId="77777777" w:rsidTr="0092575F">
        <w:trPr>
          <w:trHeight w:val="300"/>
          <w:trPrChange w:id="148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8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004D9A3" w14:textId="1BC9C3B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1161" w:type="dxa"/>
            <w:gridSpan w:val="2"/>
            <w:tcBorders>
              <w:top w:val="nil"/>
              <w:left w:val="nil"/>
              <w:bottom w:val="nil"/>
              <w:right w:val="nil"/>
            </w:tcBorders>
            <w:shd w:val="clear" w:color="auto" w:fill="auto"/>
            <w:noWrap/>
            <w:vAlign w:val="bottom"/>
            <w:hideMark/>
            <w:tcPrChange w:id="148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51E00E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1160" w:type="dxa"/>
            <w:gridSpan w:val="2"/>
            <w:tcBorders>
              <w:top w:val="nil"/>
              <w:left w:val="nil"/>
              <w:bottom w:val="nil"/>
              <w:right w:val="nil"/>
            </w:tcBorders>
            <w:shd w:val="clear" w:color="auto" w:fill="auto"/>
            <w:noWrap/>
            <w:vAlign w:val="bottom"/>
            <w:hideMark/>
            <w:tcPrChange w:id="148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B16859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1161" w:type="dxa"/>
            <w:gridSpan w:val="2"/>
            <w:tcBorders>
              <w:top w:val="nil"/>
              <w:left w:val="nil"/>
              <w:bottom w:val="nil"/>
              <w:right w:val="nil"/>
            </w:tcBorders>
            <w:shd w:val="clear" w:color="auto" w:fill="auto"/>
            <w:noWrap/>
            <w:vAlign w:val="bottom"/>
            <w:hideMark/>
            <w:tcPrChange w:id="148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0F3B4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1161" w:type="dxa"/>
            <w:gridSpan w:val="2"/>
            <w:tcBorders>
              <w:top w:val="nil"/>
              <w:left w:val="nil"/>
              <w:bottom w:val="nil"/>
              <w:right w:val="nil"/>
            </w:tcBorders>
            <w:shd w:val="clear" w:color="auto" w:fill="auto"/>
            <w:noWrap/>
            <w:vAlign w:val="bottom"/>
            <w:hideMark/>
            <w:tcPrChange w:id="148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56316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1160" w:type="dxa"/>
            <w:gridSpan w:val="2"/>
            <w:tcBorders>
              <w:top w:val="nil"/>
              <w:left w:val="nil"/>
              <w:bottom w:val="nil"/>
              <w:right w:val="nil"/>
            </w:tcBorders>
            <w:shd w:val="clear" w:color="auto" w:fill="auto"/>
            <w:noWrap/>
            <w:vAlign w:val="bottom"/>
            <w:hideMark/>
            <w:tcPrChange w:id="148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64D2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1160" w:type="dxa"/>
            <w:gridSpan w:val="2"/>
            <w:tcBorders>
              <w:top w:val="nil"/>
              <w:left w:val="nil"/>
              <w:bottom w:val="nil"/>
              <w:right w:val="nil"/>
            </w:tcBorders>
            <w:shd w:val="clear" w:color="auto" w:fill="auto"/>
            <w:noWrap/>
            <w:vAlign w:val="bottom"/>
            <w:hideMark/>
            <w:tcPrChange w:id="148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E58F5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1161" w:type="dxa"/>
            <w:gridSpan w:val="2"/>
            <w:tcBorders>
              <w:top w:val="nil"/>
              <w:left w:val="nil"/>
              <w:bottom w:val="nil"/>
              <w:right w:val="nil"/>
            </w:tcBorders>
            <w:shd w:val="clear" w:color="auto" w:fill="auto"/>
            <w:noWrap/>
            <w:vAlign w:val="bottom"/>
            <w:hideMark/>
            <w:tcPrChange w:id="148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6CB910F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1161" w:type="dxa"/>
            <w:gridSpan w:val="2"/>
            <w:tcBorders>
              <w:top w:val="nil"/>
              <w:left w:val="nil"/>
              <w:bottom w:val="nil"/>
              <w:right w:val="nil"/>
            </w:tcBorders>
            <w:shd w:val="clear" w:color="auto" w:fill="auto"/>
            <w:noWrap/>
            <w:vAlign w:val="bottom"/>
            <w:hideMark/>
            <w:tcPrChange w:id="149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2CCA0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92575F" w:rsidRPr="00A0183E" w14:paraId="5405CB59" w14:textId="77777777" w:rsidTr="0092575F">
        <w:trPr>
          <w:trHeight w:val="300"/>
          <w:trPrChange w:id="1491" w:author="Linderhof, Vincent" w:date="2016-03-06T15:36:00Z">
            <w:trPr>
              <w:gridAfter w:val="0"/>
              <w:trHeight w:val="300"/>
            </w:trPr>
          </w:trPrChange>
        </w:trPr>
        <w:tc>
          <w:tcPr>
            <w:tcW w:w="4796" w:type="dxa"/>
            <w:tcBorders>
              <w:top w:val="nil"/>
              <w:left w:val="nil"/>
              <w:right w:val="nil"/>
            </w:tcBorders>
            <w:shd w:val="clear" w:color="auto" w:fill="auto"/>
            <w:noWrap/>
            <w:vAlign w:val="bottom"/>
            <w:hideMark/>
            <w:tcPrChange w:id="1492" w:author="Linderhof, Vincent" w:date="2016-03-06T15:36:00Z">
              <w:tcPr>
                <w:tcW w:w="5827" w:type="dxa"/>
                <w:gridSpan w:val="4"/>
                <w:tcBorders>
                  <w:top w:val="nil"/>
                  <w:left w:val="nil"/>
                  <w:right w:val="nil"/>
                </w:tcBorders>
                <w:shd w:val="clear" w:color="auto" w:fill="auto"/>
                <w:noWrap/>
                <w:vAlign w:val="bottom"/>
                <w:hideMark/>
              </w:tcPr>
            </w:tcPrChange>
          </w:tcPr>
          <w:p w14:paraId="051C0A1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161" w:type="dxa"/>
            <w:gridSpan w:val="2"/>
            <w:tcBorders>
              <w:top w:val="nil"/>
              <w:left w:val="nil"/>
              <w:right w:val="nil"/>
            </w:tcBorders>
            <w:shd w:val="clear" w:color="auto" w:fill="auto"/>
            <w:noWrap/>
            <w:vAlign w:val="bottom"/>
            <w:hideMark/>
            <w:tcPrChange w:id="1493" w:author="Linderhof, Vincent" w:date="2016-03-06T15:36:00Z">
              <w:tcPr>
                <w:tcW w:w="966" w:type="dxa"/>
                <w:gridSpan w:val="5"/>
                <w:tcBorders>
                  <w:top w:val="nil"/>
                  <w:left w:val="nil"/>
                  <w:right w:val="nil"/>
                </w:tcBorders>
                <w:shd w:val="clear" w:color="auto" w:fill="auto"/>
                <w:noWrap/>
                <w:vAlign w:val="bottom"/>
                <w:hideMark/>
              </w:tcPr>
            </w:tcPrChange>
          </w:tcPr>
          <w:p w14:paraId="1FBAB4D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1160" w:type="dxa"/>
            <w:gridSpan w:val="2"/>
            <w:tcBorders>
              <w:top w:val="nil"/>
              <w:left w:val="nil"/>
              <w:right w:val="nil"/>
            </w:tcBorders>
            <w:shd w:val="clear" w:color="auto" w:fill="auto"/>
            <w:noWrap/>
            <w:vAlign w:val="bottom"/>
            <w:hideMark/>
            <w:tcPrChange w:id="1494" w:author="Linderhof, Vincent" w:date="2016-03-06T15:36:00Z">
              <w:tcPr>
                <w:tcW w:w="966" w:type="dxa"/>
                <w:gridSpan w:val="5"/>
                <w:tcBorders>
                  <w:top w:val="nil"/>
                  <w:left w:val="nil"/>
                  <w:right w:val="nil"/>
                </w:tcBorders>
                <w:shd w:val="clear" w:color="auto" w:fill="auto"/>
                <w:noWrap/>
                <w:vAlign w:val="bottom"/>
                <w:hideMark/>
              </w:tcPr>
            </w:tcPrChange>
          </w:tcPr>
          <w:p w14:paraId="58B8A2A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1161" w:type="dxa"/>
            <w:gridSpan w:val="2"/>
            <w:tcBorders>
              <w:top w:val="nil"/>
              <w:left w:val="nil"/>
              <w:right w:val="nil"/>
            </w:tcBorders>
            <w:shd w:val="clear" w:color="auto" w:fill="auto"/>
            <w:noWrap/>
            <w:vAlign w:val="bottom"/>
            <w:hideMark/>
            <w:tcPrChange w:id="1495" w:author="Linderhof, Vincent" w:date="2016-03-06T15:36:00Z">
              <w:tcPr>
                <w:tcW w:w="966" w:type="dxa"/>
                <w:gridSpan w:val="5"/>
                <w:tcBorders>
                  <w:top w:val="nil"/>
                  <w:left w:val="nil"/>
                  <w:right w:val="nil"/>
                </w:tcBorders>
                <w:shd w:val="clear" w:color="auto" w:fill="auto"/>
                <w:noWrap/>
                <w:vAlign w:val="bottom"/>
                <w:hideMark/>
              </w:tcPr>
            </w:tcPrChange>
          </w:tcPr>
          <w:p w14:paraId="3E45A96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1161" w:type="dxa"/>
            <w:gridSpan w:val="2"/>
            <w:tcBorders>
              <w:top w:val="nil"/>
              <w:left w:val="nil"/>
              <w:right w:val="nil"/>
            </w:tcBorders>
            <w:shd w:val="clear" w:color="auto" w:fill="auto"/>
            <w:noWrap/>
            <w:vAlign w:val="bottom"/>
            <w:hideMark/>
            <w:tcPrChange w:id="1496" w:author="Linderhof, Vincent" w:date="2016-03-06T15:36:00Z">
              <w:tcPr>
                <w:tcW w:w="966" w:type="dxa"/>
                <w:gridSpan w:val="5"/>
                <w:tcBorders>
                  <w:top w:val="nil"/>
                  <w:left w:val="nil"/>
                  <w:right w:val="nil"/>
                </w:tcBorders>
                <w:shd w:val="clear" w:color="auto" w:fill="auto"/>
                <w:noWrap/>
                <w:vAlign w:val="bottom"/>
                <w:hideMark/>
              </w:tcPr>
            </w:tcPrChange>
          </w:tcPr>
          <w:p w14:paraId="117FC29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1160" w:type="dxa"/>
            <w:gridSpan w:val="2"/>
            <w:tcBorders>
              <w:top w:val="nil"/>
              <w:left w:val="nil"/>
              <w:right w:val="nil"/>
            </w:tcBorders>
            <w:shd w:val="clear" w:color="auto" w:fill="auto"/>
            <w:noWrap/>
            <w:vAlign w:val="bottom"/>
            <w:hideMark/>
            <w:tcPrChange w:id="1497" w:author="Linderhof, Vincent" w:date="2016-03-06T15:36:00Z">
              <w:tcPr>
                <w:tcW w:w="966" w:type="dxa"/>
                <w:gridSpan w:val="5"/>
                <w:tcBorders>
                  <w:top w:val="nil"/>
                  <w:left w:val="nil"/>
                  <w:right w:val="nil"/>
                </w:tcBorders>
                <w:shd w:val="clear" w:color="auto" w:fill="auto"/>
                <w:noWrap/>
                <w:vAlign w:val="bottom"/>
                <w:hideMark/>
              </w:tcPr>
            </w:tcPrChange>
          </w:tcPr>
          <w:p w14:paraId="6D59A26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1160" w:type="dxa"/>
            <w:gridSpan w:val="2"/>
            <w:tcBorders>
              <w:top w:val="nil"/>
              <w:left w:val="nil"/>
              <w:right w:val="nil"/>
            </w:tcBorders>
            <w:shd w:val="clear" w:color="auto" w:fill="auto"/>
            <w:noWrap/>
            <w:vAlign w:val="bottom"/>
            <w:hideMark/>
            <w:tcPrChange w:id="1498" w:author="Linderhof, Vincent" w:date="2016-03-06T15:36:00Z">
              <w:tcPr>
                <w:tcW w:w="966" w:type="dxa"/>
                <w:gridSpan w:val="5"/>
                <w:tcBorders>
                  <w:top w:val="nil"/>
                  <w:left w:val="nil"/>
                  <w:right w:val="nil"/>
                </w:tcBorders>
                <w:shd w:val="clear" w:color="auto" w:fill="auto"/>
                <w:noWrap/>
                <w:vAlign w:val="bottom"/>
                <w:hideMark/>
              </w:tcPr>
            </w:tcPrChange>
          </w:tcPr>
          <w:p w14:paraId="22B736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1161" w:type="dxa"/>
            <w:gridSpan w:val="2"/>
            <w:tcBorders>
              <w:top w:val="nil"/>
              <w:left w:val="nil"/>
              <w:right w:val="nil"/>
            </w:tcBorders>
            <w:shd w:val="clear" w:color="auto" w:fill="auto"/>
            <w:noWrap/>
            <w:vAlign w:val="bottom"/>
            <w:hideMark/>
            <w:tcPrChange w:id="1499" w:author="Linderhof, Vincent" w:date="2016-03-06T15:36:00Z">
              <w:tcPr>
                <w:tcW w:w="966" w:type="dxa"/>
                <w:gridSpan w:val="2"/>
                <w:tcBorders>
                  <w:top w:val="nil"/>
                  <w:left w:val="nil"/>
                  <w:right w:val="nil"/>
                </w:tcBorders>
                <w:shd w:val="clear" w:color="auto" w:fill="auto"/>
                <w:noWrap/>
                <w:vAlign w:val="bottom"/>
                <w:hideMark/>
              </w:tcPr>
            </w:tcPrChange>
          </w:tcPr>
          <w:p w14:paraId="69B4E53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1161" w:type="dxa"/>
            <w:gridSpan w:val="2"/>
            <w:tcBorders>
              <w:top w:val="nil"/>
              <w:left w:val="nil"/>
              <w:right w:val="nil"/>
            </w:tcBorders>
            <w:shd w:val="clear" w:color="auto" w:fill="auto"/>
            <w:noWrap/>
            <w:vAlign w:val="bottom"/>
            <w:hideMark/>
            <w:tcPrChange w:id="1500" w:author="Linderhof, Vincent" w:date="2016-03-06T15:36:00Z">
              <w:tcPr>
                <w:tcW w:w="966" w:type="dxa"/>
                <w:gridSpan w:val="5"/>
                <w:tcBorders>
                  <w:top w:val="nil"/>
                  <w:left w:val="nil"/>
                  <w:right w:val="nil"/>
                </w:tcBorders>
                <w:shd w:val="clear" w:color="auto" w:fill="auto"/>
                <w:noWrap/>
                <w:vAlign w:val="bottom"/>
                <w:hideMark/>
              </w:tcPr>
            </w:tcPrChange>
          </w:tcPr>
          <w:p w14:paraId="5BC949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92575F" w:rsidRPr="00A0183E" w14:paraId="2C53F429" w14:textId="77777777" w:rsidTr="0092575F">
        <w:trPr>
          <w:trHeight w:val="300"/>
          <w:trPrChange w:id="1501"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502"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7D5706EB"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161" w:type="dxa"/>
            <w:gridSpan w:val="2"/>
            <w:tcBorders>
              <w:top w:val="nil"/>
              <w:left w:val="nil"/>
              <w:bottom w:val="single" w:sz="4" w:space="0" w:color="auto"/>
              <w:right w:val="nil"/>
            </w:tcBorders>
            <w:shd w:val="clear" w:color="auto" w:fill="auto"/>
            <w:noWrap/>
            <w:vAlign w:val="bottom"/>
            <w:hideMark/>
            <w:tcPrChange w:id="1503"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EB173A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1160" w:type="dxa"/>
            <w:gridSpan w:val="2"/>
            <w:tcBorders>
              <w:top w:val="nil"/>
              <w:left w:val="nil"/>
              <w:bottom w:val="single" w:sz="4" w:space="0" w:color="auto"/>
              <w:right w:val="nil"/>
            </w:tcBorders>
            <w:shd w:val="clear" w:color="auto" w:fill="auto"/>
            <w:noWrap/>
            <w:vAlign w:val="bottom"/>
            <w:hideMark/>
            <w:tcPrChange w:id="1504"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8AEF1D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1161" w:type="dxa"/>
            <w:gridSpan w:val="2"/>
            <w:tcBorders>
              <w:top w:val="nil"/>
              <w:left w:val="nil"/>
              <w:bottom w:val="single" w:sz="4" w:space="0" w:color="auto"/>
              <w:right w:val="nil"/>
            </w:tcBorders>
            <w:shd w:val="clear" w:color="auto" w:fill="auto"/>
            <w:noWrap/>
            <w:vAlign w:val="bottom"/>
            <w:hideMark/>
            <w:tcPrChange w:id="1505"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80779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1161" w:type="dxa"/>
            <w:gridSpan w:val="2"/>
            <w:tcBorders>
              <w:top w:val="nil"/>
              <w:left w:val="nil"/>
              <w:bottom w:val="single" w:sz="4" w:space="0" w:color="auto"/>
              <w:right w:val="nil"/>
            </w:tcBorders>
            <w:shd w:val="clear" w:color="auto" w:fill="auto"/>
            <w:noWrap/>
            <w:vAlign w:val="bottom"/>
            <w:hideMark/>
            <w:tcPrChange w:id="1506"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D795F7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1160" w:type="dxa"/>
            <w:gridSpan w:val="2"/>
            <w:tcBorders>
              <w:top w:val="nil"/>
              <w:left w:val="nil"/>
              <w:bottom w:val="single" w:sz="4" w:space="0" w:color="auto"/>
              <w:right w:val="nil"/>
            </w:tcBorders>
            <w:shd w:val="clear" w:color="auto" w:fill="auto"/>
            <w:noWrap/>
            <w:vAlign w:val="bottom"/>
            <w:hideMark/>
            <w:tcPrChange w:id="150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450DA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1160" w:type="dxa"/>
            <w:gridSpan w:val="2"/>
            <w:tcBorders>
              <w:top w:val="nil"/>
              <w:left w:val="nil"/>
              <w:bottom w:val="single" w:sz="4" w:space="0" w:color="auto"/>
              <w:right w:val="nil"/>
            </w:tcBorders>
            <w:shd w:val="clear" w:color="auto" w:fill="auto"/>
            <w:noWrap/>
            <w:vAlign w:val="bottom"/>
            <w:hideMark/>
            <w:tcPrChange w:id="1508"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CD5CBB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1161" w:type="dxa"/>
            <w:gridSpan w:val="2"/>
            <w:tcBorders>
              <w:top w:val="nil"/>
              <w:left w:val="nil"/>
              <w:bottom w:val="single" w:sz="4" w:space="0" w:color="auto"/>
              <w:right w:val="nil"/>
            </w:tcBorders>
            <w:shd w:val="clear" w:color="auto" w:fill="auto"/>
            <w:noWrap/>
            <w:vAlign w:val="bottom"/>
            <w:hideMark/>
            <w:tcPrChange w:id="1509"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40F62D7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1161" w:type="dxa"/>
            <w:gridSpan w:val="2"/>
            <w:tcBorders>
              <w:top w:val="nil"/>
              <w:left w:val="nil"/>
              <w:bottom w:val="single" w:sz="4" w:space="0" w:color="auto"/>
              <w:right w:val="nil"/>
            </w:tcBorders>
            <w:shd w:val="clear" w:color="auto" w:fill="auto"/>
            <w:noWrap/>
            <w:vAlign w:val="bottom"/>
            <w:hideMark/>
            <w:tcPrChange w:id="151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F39ED5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r w:rsidR="0092575F" w:rsidRPr="00A0183E" w14:paraId="11E829B3" w14:textId="77777777" w:rsidTr="0092575F">
        <w:trPr>
          <w:trHeight w:val="300"/>
        </w:trPr>
        <w:tc>
          <w:tcPr>
            <w:tcW w:w="4796" w:type="dxa"/>
            <w:tcBorders>
              <w:top w:val="nil"/>
              <w:left w:val="nil"/>
              <w:bottom w:val="single" w:sz="4" w:space="0" w:color="auto"/>
              <w:right w:val="nil"/>
            </w:tcBorders>
            <w:shd w:val="clear" w:color="auto" w:fill="auto"/>
            <w:noWrap/>
            <w:vAlign w:val="bottom"/>
            <w:hideMark/>
          </w:tcPr>
          <w:p w14:paraId="7C96CB40" w14:textId="77777777" w:rsidR="0092575F" w:rsidRPr="00E05337" w:rsidRDefault="0092575F" w:rsidP="0092575F">
            <w:pPr>
              <w:suppressAutoHyphens w:val="0"/>
              <w:spacing w:after="0"/>
              <w:rPr>
                <w:moveTo w:id="1511" w:author="Linderhof, Vincent" w:date="2016-03-06T15:36:00Z"/>
                <w:rFonts w:ascii="Times New Roman" w:eastAsia="Times New Roman" w:hAnsi="Times New Roman"/>
                <w:color w:val="000000"/>
                <w:sz w:val="24"/>
                <w:szCs w:val="24"/>
                <w:lang w:eastAsia="en-GB"/>
              </w:rPr>
            </w:pPr>
            <w:moveToRangeStart w:id="1512" w:author="Linderhof, Vincent" w:date="2016-03-06T15:36:00Z" w:name="move445041913"/>
            <w:moveTo w:id="1513" w:author="Linderhof, Vincent" w:date="2016-03-06T15:36:00Z">
              <w:r w:rsidRPr="00E05337">
                <w:rPr>
                  <w:rFonts w:ascii="Times New Roman" w:eastAsia="Times New Roman" w:hAnsi="Times New Roman"/>
                  <w:color w:val="000000"/>
                  <w:sz w:val="24"/>
                  <w:szCs w:val="24"/>
                  <w:lang w:eastAsia="en-GB"/>
                </w:rPr>
                <w:t>Total cropped area</w:t>
              </w:r>
            </w:moveTo>
          </w:p>
        </w:tc>
        <w:tc>
          <w:tcPr>
            <w:tcW w:w="1161" w:type="dxa"/>
            <w:gridSpan w:val="2"/>
            <w:tcBorders>
              <w:top w:val="nil"/>
              <w:left w:val="nil"/>
              <w:bottom w:val="single" w:sz="4" w:space="0" w:color="auto"/>
              <w:right w:val="nil"/>
            </w:tcBorders>
            <w:shd w:val="clear" w:color="auto" w:fill="auto"/>
            <w:noWrap/>
            <w:vAlign w:val="bottom"/>
            <w:hideMark/>
          </w:tcPr>
          <w:p w14:paraId="400054E1" w14:textId="77777777" w:rsidR="0092575F" w:rsidRPr="00E05337" w:rsidRDefault="0092575F" w:rsidP="0092575F">
            <w:pPr>
              <w:suppressAutoHyphens w:val="0"/>
              <w:spacing w:after="0"/>
              <w:jc w:val="right"/>
              <w:rPr>
                <w:moveTo w:id="1514" w:author="Linderhof, Vincent" w:date="2016-03-06T15:36:00Z"/>
                <w:rFonts w:ascii="Times New Roman" w:eastAsia="Times New Roman" w:hAnsi="Times New Roman"/>
                <w:color w:val="000000"/>
                <w:sz w:val="24"/>
                <w:szCs w:val="24"/>
                <w:lang w:eastAsia="en-GB"/>
              </w:rPr>
            </w:pPr>
            <w:moveTo w:id="1515" w:author="Linderhof, Vincent" w:date="2016-03-06T15:36:00Z">
              <w:r w:rsidRPr="00E05337">
                <w:rPr>
                  <w:rFonts w:ascii="Times New Roman" w:eastAsia="Times New Roman" w:hAnsi="Times New Roman"/>
                  <w:color w:val="000000"/>
                  <w:sz w:val="24"/>
                  <w:szCs w:val="24"/>
                  <w:lang w:eastAsia="en-GB"/>
                </w:rPr>
                <w:t>4.17</w:t>
              </w:r>
            </w:moveTo>
          </w:p>
        </w:tc>
        <w:tc>
          <w:tcPr>
            <w:tcW w:w="1160" w:type="dxa"/>
            <w:gridSpan w:val="2"/>
            <w:tcBorders>
              <w:top w:val="nil"/>
              <w:left w:val="nil"/>
              <w:bottom w:val="single" w:sz="4" w:space="0" w:color="auto"/>
              <w:right w:val="nil"/>
            </w:tcBorders>
            <w:shd w:val="clear" w:color="auto" w:fill="auto"/>
            <w:noWrap/>
            <w:vAlign w:val="bottom"/>
            <w:hideMark/>
          </w:tcPr>
          <w:p w14:paraId="67C51487" w14:textId="77777777" w:rsidR="0092575F" w:rsidRPr="00E05337" w:rsidRDefault="0092575F" w:rsidP="0092575F">
            <w:pPr>
              <w:suppressAutoHyphens w:val="0"/>
              <w:spacing w:after="0"/>
              <w:jc w:val="right"/>
              <w:rPr>
                <w:moveTo w:id="1516" w:author="Linderhof, Vincent" w:date="2016-03-06T15:36:00Z"/>
                <w:rFonts w:ascii="Times New Roman" w:eastAsia="Times New Roman" w:hAnsi="Times New Roman"/>
                <w:color w:val="000000"/>
                <w:sz w:val="24"/>
                <w:szCs w:val="24"/>
                <w:lang w:eastAsia="en-GB"/>
              </w:rPr>
            </w:pPr>
            <w:moveTo w:id="1517" w:author="Linderhof, Vincent" w:date="2016-03-06T15:36:00Z">
              <w:r w:rsidRPr="00E05337">
                <w:rPr>
                  <w:rFonts w:ascii="Times New Roman" w:eastAsia="Times New Roman" w:hAnsi="Times New Roman"/>
                  <w:color w:val="000000"/>
                  <w:sz w:val="24"/>
                  <w:szCs w:val="24"/>
                  <w:lang w:eastAsia="en-GB"/>
                </w:rPr>
                <w:t>22.41</w:t>
              </w:r>
            </w:moveTo>
          </w:p>
        </w:tc>
        <w:tc>
          <w:tcPr>
            <w:tcW w:w="1161" w:type="dxa"/>
            <w:gridSpan w:val="2"/>
            <w:tcBorders>
              <w:top w:val="nil"/>
              <w:left w:val="nil"/>
              <w:bottom w:val="single" w:sz="4" w:space="0" w:color="auto"/>
              <w:right w:val="nil"/>
            </w:tcBorders>
            <w:shd w:val="clear" w:color="auto" w:fill="auto"/>
            <w:noWrap/>
            <w:vAlign w:val="bottom"/>
            <w:hideMark/>
          </w:tcPr>
          <w:p w14:paraId="0EB16240" w14:textId="77777777" w:rsidR="0092575F" w:rsidRPr="00E05337" w:rsidRDefault="0092575F" w:rsidP="0092575F">
            <w:pPr>
              <w:suppressAutoHyphens w:val="0"/>
              <w:spacing w:after="0"/>
              <w:jc w:val="right"/>
              <w:rPr>
                <w:moveTo w:id="1518" w:author="Linderhof, Vincent" w:date="2016-03-06T15:36:00Z"/>
                <w:rFonts w:ascii="Times New Roman" w:eastAsia="Times New Roman" w:hAnsi="Times New Roman"/>
                <w:color w:val="000000"/>
                <w:sz w:val="24"/>
                <w:szCs w:val="24"/>
                <w:lang w:eastAsia="en-GB"/>
              </w:rPr>
            </w:pPr>
            <w:moveTo w:id="1519" w:author="Linderhof, Vincent" w:date="2016-03-06T15:36:00Z">
              <w:r w:rsidRPr="00E05337">
                <w:rPr>
                  <w:rFonts w:ascii="Times New Roman" w:eastAsia="Times New Roman" w:hAnsi="Times New Roman"/>
                  <w:color w:val="000000"/>
                  <w:sz w:val="24"/>
                  <w:szCs w:val="24"/>
                  <w:lang w:eastAsia="en-GB"/>
                </w:rPr>
                <w:t>3.69</w:t>
              </w:r>
            </w:moveTo>
          </w:p>
        </w:tc>
        <w:tc>
          <w:tcPr>
            <w:tcW w:w="1161" w:type="dxa"/>
            <w:gridSpan w:val="2"/>
            <w:tcBorders>
              <w:top w:val="nil"/>
              <w:left w:val="nil"/>
              <w:bottom w:val="single" w:sz="4" w:space="0" w:color="auto"/>
              <w:right w:val="nil"/>
            </w:tcBorders>
            <w:shd w:val="clear" w:color="auto" w:fill="auto"/>
            <w:noWrap/>
            <w:vAlign w:val="bottom"/>
            <w:hideMark/>
          </w:tcPr>
          <w:p w14:paraId="4612F79C" w14:textId="77777777" w:rsidR="0092575F" w:rsidRPr="00E05337" w:rsidRDefault="0092575F" w:rsidP="0092575F">
            <w:pPr>
              <w:suppressAutoHyphens w:val="0"/>
              <w:spacing w:after="0"/>
              <w:jc w:val="right"/>
              <w:rPr>
                <w:moveTo w:id="1520" w:author="Linderhof, Vincent" w:date="2016-03-06T15:36:00Z"/>
                <w:rFonts w:ascii="Times New Roman" w:eastAsia="Times New Roman" w:hAnsi="Times New Roman"/>
                <w:color w:val="000000"/>
                <w:sz w:val="24"/>
                <w:szCs w:val="24"/>
                <w:lang w:eastAsia="en-GB"/>
              </w:rPr>
            </w:pPr>
            <w:moveTo w:id="1521" w:author="Linderhof, Vincent" w:date="2016-03-06T15:36:00Z">
              <w:r w:rsidRPr="00E05337">
                <w:rPr>
                  <w:rFonts w:ascii="Times New Roman" w:eastAsia="Times New Roman" w:hAnsi="Times New Roman"/>
                  <w:color w:val="000000"/>
                  <w:sz w:val="24"/>
                  <w:szCs w:val="24"/>
                  <w:lang w:eastAsia="en-GB"/>
                </w:rPr>
                <w:t>7.76</w:t>
              </w:r>
            </w:moveTo>
          </w:p>
        </w:tc>
        <w:tc>
          <w:tcPr>
            <w:tcW w:w="1160" w:type="dxa"/>
            <w:gridSpan w:val="2"/>
            <w:tcBorders>
              <w:top w:val="nil"/>
              <w:left w:val="nil"/>
              <w:bottom w:val="single" w:sz="4" w:space="0" w:color="auto"/>
              <w:right w:val="nil"/>
            </w:tcBorders>
            <w:shd w:val="clear" w:color="auto" w:fill="auto"/>
            <w:noWrap/>
            <w:vAlign w:val="bottom"/>
            <w:hideMark/>
          </w:tcPr>
          <w:p w14:paraId="60B1E4A6" w14:textId="77777777" w:rsidR="0092575F" w:rsidRPr="00E05337" w:rsidRDefault="0092575F" w:rsidP="0092575F">
            <w:pPr>
              <w:suppressAutoHyphens w:val="0"/>
              <w:spacing w:after="0"/>
              <w:jc w:val="right"/>
              <w:rPr>
                <w:moveTo w:id="1522" w:author="Linderhof, Vincent" w:date="2016-03-06T15:36:00Z"/>
                <w:rFonts w:ascii="Times New Roman" w:eastAsia="Times New Roman" w:hAnsi="Times New Roman"/>
                <w:color w:val="000000"/>
                <w:sz w:val="24"/>
                <w:szCs w:val="24"/>
                <w:lang w:eastAsia="en-GB"/>
              </w:rPr>
            </w:pPr>
            <w:moveTo w:id="1523" w:author="Linderhof, Vincent" w:date="2016-03-06T15:36:00Z">
              <w:r w:rsidRPr="00E05337">
                <w:rPr>
                  <w:rFonts w:ascii="Times New Roman" w:eastAsia="Times New Roman" w:hAnsi="Times New Roman"/>
                  <w:color w:val="000000"/>
                  <w:sz w:val="24"/>
                  <w:szCs w:val="24"/>
                  <w:lang w:eastAsia="en-GB"/>
                </w:rPr>
                <w:t>7.42</w:t>
              </w:r>
            </w:moveTo>
          </w:p>
        </w:tc>
        <w:tc>
          <w:tcPr>
            <w:tcW w:w="1160" w:type="dxa"/>
            <w:gridSpan w:val="2"/>
            <w:tcBorders>
              <w:top w:val="nil"/>
              <w:left w:val="nil"/>
              <w:bottom w:val="single" w:sz="4" w:space="0" w:color="auto"/>
              <w:right w:val="nil"/>
            </w:tcBorders>
            <w:shd w:val="clear" w:color="auto" w:fill="auto"/>
            <w:noWrap/>
            <w:vAlign w:val="bottom"/>
            <w:hideMark/>
          </w:tcPr>
          <w:p w14:paraId="239DB15D" w14:textId="77777777" w:rsidR="0092575F" w:rsidRPr="00E05337" w:rsidRDefault="0092575F" w:rsidP="0092575F">
            <w:pPr>
              <w:suppressAutoHyphens w:val="0"/>
              <w:spacing w:after="0"/>
              <w:jc w:val="right"/>
              <w:rPr>
                <w:moveTo w:id="1524" w:author="Linderhof, Vincent" w:date="2016-03-06T15:36:00Z"/>
                <w:rFonts w:ascii="Times New Roman" w:eastAsia="Times New Roman" w:hAnsi="Times New Roman"/>
                <w:color w:val="000000"/>
                <w:sz w:val="24"/>
                <w:szCs w:val="24"/>
                <w:lang w:eastAsia="en-GB"/>
              </w:rPr>
            </w:pPr>
            <w:moveTo w:id="1525" w:author="Linderhof, Vincent" w:date="2016-03-06T15:36:00Z">
              <w:r w:rsidRPr="00E05337">
                <w:rPr>
                  <w:rFonts w:ascii="Times New Roman" w:eastAsia="Times New Roman" w:hAnsi="Times New Roman"/>
                  <w:color w:val="000000"/>
                  <w:sz w:val="24"/>
                  <w:szCs w:val="24"/>
                  <w:lang w:eastAsia="en-GB"/>
                </w:rPr>
                <w:t>33.11</w:t>
              </w:r>
            </w:moveTo>
          </w:p>
        </w:tc>
        <w:tc>
          <w:tcPr>
            <w:tcW w:w="1161" w:type="dxa"/>
            <w:gridSpan w:val="2"/>
            <w:tcBorders>
              <w:top w:val="nil"/>
              <w:left w:val="nil"/>
              <w:bottom w:val="single" w:sz="4" w:space="0" w:color="auto"/>
              <w:right w:val="nil"/>
            </w:tcBorders>
            <w:shd w:val="clear" w:color="auto" w:fill="auto"/>
            <w:noWrap/>
            <w:vAlign w:val="bottom"/>
            <w:hideMark/>
          </w:tcPr>
          <w:p w14:paraId="73A9F654" w14:textId="77777777" w:rsidR="0092575F" w:rsidRPr="00E05337" w:rsidRDefault="0092575F" w:rsidP="0092575F">
            <w:pPr>
              <w:suppressAutoHyphens w:val="0"/>
              <w:spacing w:after="0"/>
              <w:jc w:val="right"/>
              <w:rPr>
                <w:moveTo w:id="1526" w:author="Linderhof, Vincent" w:date="2016-03-06T15:36:00Z"/>
                <w:rFonts w:ascii="Times New Roman" w:eastAsia="Times New Roman" w:hAnsi="Times New Roman"/>
                <w:color w:val="000000"/>
                <w:sz w:val="24"/>
                <w:szCs w:val="24"/>
                <w:lang w:eastAsia="en-GB"/>
              </w:rPr>
            </w:pPr>
            <w:moveTo w:id="1527" w:author="Linderhof, Vincent" w:date="2016-03-06T15:36:00Z">
              <w:r w:rsidRPr="00E05337">
                <w:rPr>
                  <w:rFonts w:ascii="Times New Roman" w:eastAsia="Times New Roman" w:hAnsi="Times New Roman"/>
                  <w:color w:val="000000"/>
                  <w:sz w:val="24"/>
                  <w:szCs w:val="24"/>
                  <w:lang w:eastAsia="en-GB"/>
                </w:rPr>
                <w:t>4.07</w:t>
              </w:r>
            </w:moveTo>
          </w:p>
        </w:tc>
        <w:tc>
          <w:tcPr>
            <w:tcW w:w="1161" w:type="dxa"/>
            <w:gridSpan w:val="2"/>
            <w:tcBorders>
              <w:top w:val="nil"/>
              <w:left w:val="nil"/>
              <w:bottom w:val="single" w:sz="4" w:space="0" w:color="auto"/>
              <w:right w:val="nil"/>
            </w:tcBorders>
            <w:shd w:val="clear" w:color="auto" w:fill="auto"/>
            <w:noWrap/>
            <w:vAlign w:val="bottom"/>
            <w:hideMark/>
          </w:tcPr>
          <w:p w14:paraId="5A5BE189" w14:textId="77777777" w:rsidR="0092575F" w:rsidRPr="00E05337" w:rsidRDefault="0092575F" w:rsidP="0092575F">
            <w:pPr>
              <w:suppressAutoHyphens w:val="0"/>
              <w:spacing w:after="0"/>
              <w:jc w:val="right"/>
              <w:rPr>
                <w:moveTo w:id="1528" w:author="Linderhof, Vincent" w:date="2016-03-06T15:36:00Z"/>
                <w:rFonts w:ascii="Times New Roman" w:eastAsia="Times New Roman" w:hAnsi="Times New Roman"/>
                <w:color w:val="000000"/>
                <w:sz w:val="24"/>
                <w:szCs w:val="24"/>
                <w:lang w:eastAsia="en-GB"/>
              </w:rPr>
            </w:pPr>
            <w:moveTo w:id="1529" w:author="Linderhof, Vincent" w:date="2016-03-06T15:36:00Z">
              <w:r w:rsidRPr="00E05337">
                <w:rPr>
                  <w:rFonts w:ascii="Times New Roman" w:eastAsia="Times New Roman" w:hAnsi="Times New Roman"/>
                  <w:color w:val="000000"/>
                  <w:sz w:val="24"/>
                  <w:szCs w:val="24"/>
                  <w:lang w:eastAsia="en-GB"/>
                </w:rPr>
                <w:t>11.09</w:t>
              </w:r>
            </w:moveTo>
          </w:p>
        </w:tc>
      </w:tr>
      <w:moveToRangeEnd w:id="1512"/>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4717E5">
          <w:type w:val="nextColumn"/>
          <w:pgSz w:w="16838" w:h="11906" w:orient="landscape"/>
          <w:pgMar w:top="1440" w:right="1440" w:bottom="1440" w:left="1440" w:header="0" w:footer="397" w:gutter="0"/>
          <w:pgNumType w:start="0"/>
          <w:cols w:space="720"/>
          <w:formProt w:val="0"/>
          <w:docGrid w:linePitch="360" w:charSpace="8192"/>
          <w:sectPrChange w:id="1530" w:author="Linderhof, Vincent" w:date="2016-03-06T10:57:00Z">
            <w:sectPr w:rsidR="00786273" w:rsidRPr="00E05337" w:rsidSect="004717E5">
              <w:pgMar w:top="1440" w:right="1440" w:bottom="1440" w:left="1440" w:header="0" w:footer="397" w:gutter="0"/>
              <w:pgNumType w:start="1"/>
            </w:sectPr>
          </w:sectPrChange>
        </w:sectPr>
      </w:pPr>
    </w:p>
    <w:p w14:paraId="2BEC05FE" w14:textId="41AFD9E7" w:rsidR="00786273" w:rsidRPr="00E05337" w:rsidRDefault="00786273" w:rsidP="00F77985">
      <w:pPr>
        <w:jc w:val="both"/>
        <w:rPr>
          <w:rFonts w:ascii="Times New Roman" w:hAnsi="Times New Roman"/>
          <w:i/>
          <w:sz w:val="24"/>
          <w:szCs w:val="24"/>
        </w:rPr>
      </w:pPr>
    </w:p>
    <w:p w14:paraId="4BE1D9D7" w14:textId="3EA75571" w:rsidR="00D26487" w:rsidRPr="00E05337" w:rsidRDefault="00D26487" w:rsidP="00F77985">
      <w:pPr>
        <w:rPr>
          <w:rFonts w:ascii="Times New Roman" w:hAnsi="Times New Roman"/>
          <w:sz w:val="24"/>
          <w:szCs w:val="24"/>
        </w:rPr>
      </w:pPr>
      <w:commentRangeStart w:id="1531"/>
      <w:r w:rsidRPr="00E05337">
        <w:rPr>
          <w:rFonts w:ascii="Times New Roman" w:hAnsi="Times New Roman"/>
          <w:sz w:val="24"/>
          <w:szCs w:val="24"/>
        </w:rPr>
        <w:t>Other variables</w:t>
      </w:r>
      <w:commentRangeEnd w:id="1531"/>
      <w:r w:rsidR="009E33B0" w:rsidRPr="00E05337">
        <w:rPr>
          <w:rStyle w:val="CommentReference"/>
          <w:rFonts w:ascii="Times New Roman" w:hAnsi="Times New Roman"/>
          <w:sz w:val="24"/>
          <w:szCs w:val="24"/>
        </w:rPr>
        <w:commentReference w:id="1531"/>
      </w:r>
      <w:r w:rsidRPr="00E05337">
        <w:rPr>
          <w:rFonts w:ascii="Times New Roman" w:hAnsi="Times New Roman"/>
          <w:sz w:val="24"/>
          <w:szCs w:val="24"/>
        </w:rPr>
        <w:t xml:space="preserve">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 xml:space="preserve">.  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 xml:space="preserve">A quantile measure of income, used in Jones et al. (2014), was replaced with the correlated measure of income types because these types include more information in terms of the sources of an income.  </w:t>
      </w:r>
    </w:p>
    <w:p w14:paraId="6B59F86F" w14:textId="5A4AC5CE" w:rsidR="007B33EB" w:rsidRPr="00034885" w:rsidDel="00034885" w:rsidRDefault="00D47918" w:rsidP="00034885">
      <w:pPr>
        <w:pStyle w:val="Heading1"/>
        <w:rPr>
          <w:del w:id="1532" w:author="Linderhof, Vincent" w:date="2016-03-06T18:57:00Z"/>
          <w:rFonts w:ascii="Times New Roman" w:hAnsi="Times New Roman" w:cs="Times New Roman"/>
          <w:sz w:val="24"/>
          <w:szCs w:val="24"/>
          <w:rPrChange w:id="1533" w:author="Linderhof, Vincent" w:date="2016-03-06T18:57:00Z">
            <w:rPr>
              <w:del w:id="1534" w:author="Linderhof, Vincent" w:date="2016-03-06T18:57:00Z"/>
            </w:rPr>
          </w:rPrChange>
        </w:rPr>
        <w:pPrChange w:id="1535" w:author="Linderhof, Vincent" w:date="2016-03-06T18:57:00Z">
          <w:pPr/>
        </w:pPrChange>
      </w:pPr>
      <w:commentRangeStart w:id="1536"/>
      <w:del w:id="1537" w:author="Linderhof, Vincent" w:date="2016-03-06T18:57:00Z">
        <w:r w:rsidRPr="00034885" w:rsidDel="00034885">
          <w:rPr>
            <w:rFonts w:ascii="Times New Roman" w:hAnsi="Times New Roman" w:cs="Times New Roman"/>
            <w:sz w:val="24"/>
            <w:szCs w:val="24"/>
            <w:rPrChange w:id="1538" w:author="Linderhof, Vincent" w:date="2016-03-06T18:57:00Z">
              <w:rPr/>
            </w:rPrChange>
          </w:rPr>
          <w:delText>Analytical methodology</w:delText>
        </w:r>
        <w:commentRangeEnd w:id="1536"/>
        <w:r w:rsidR="00C03049" w:rsidRPr="00034885" w:rsidDel="00034885">
          <w:rPr>
            <w:rStyle w:val="CommentReference"/>
            <w:rFonts w:ascii="Times New Roman" w:hAnsi="Times New Roman" w:cs="Times New Roman"/>
            <w:sz w:val="24"/>
            <w:szCs w:val="24"/>
            <w:rPrChange w:id="1539" w:author="Linderhof, Vincent" w:date="2016-03-06T18:57:00Z">
              <w:rPr>
                <w:rStyle w:val="CommentReference"/>
                <w:rFonts w:ascii="Times New Roman" w:hAnsi="Times New Roman"/>
                <w:sz w:val="24"/>
                <w:szCs w:val="24"/>
              </w:rPr>
            </w:rPrChange>
          </w:rPr>
          <w:commentReference w:id="1536"/>
        </w:r>
      </w:del>
    </w:p>
    <w:p w14:paraId="5C7A8269" w14:textId="6631CBB9" w:rsidR="00712193" w:rsidRPr="00034885" w:rsidDel="00034885" w:rsidRDefault="00887E29" w:rsidP="00034885">
      <w:pPr>
        <w:pStyle w:val="Heading1"/>
        <w:rPr>
          <w:del w:id="1540" w:author="Linderhof, Vincent" w:date="2016-03-06T18:57:00Z"/>
          <w:rFonts w:ascii="Times New Roman" w:hAnsi="Times New Roman" w:cs="Times New Roman"/>
          <w:sz w:val="24"/>
          <w:szCs w:val="24"/>
          <w:rPrChange w:id="1541" w:author="Linderhof, Vincent" w:date="2016-03-06T18:57:00Z">
            <w:rPr>
              <w:del w:id="1542" w:author="Linderhof, Vincent" w:date="2016-03-06T18:57:00Z"/>
            </w:rPr>
          </w:rPrChange>
        </w:rPr>
        <w:pPrChange w:id="1543" w:author="Linderhof, Vincent" w:date="2016-03-06T18:57:00Z">
          <w:pPr/>
        </w:pPrChange>
      </w:pPr>
      <w:del w:id="1544" w:author="Linderhof, Vincent" w:date="2016-03-06T18:57:00Z">
        <w:r w:rsidRPr="00034885" w:rsidDel="00034885">
          <w:rPr>
            <w:rFonts w:ascii="Times New Roman" w:hAnsi="Times New Roman" w:cs="Times New Roman"/>
            <w:sz w:val="24"/>
            <w:szCs w:val="24"/>
            <w:rPrChange w:id="1545" w:author="Linderhof, Vincent" w:date="2016-03-06T18:57:00Z">
              <w:rPr/>
            </w:rPrChange>
          </w:rPr>
          <w:delText xml:space="preserve"> </w:delText>
        </w:r>
      </w:del>
    </w:p>
    <w:p w14:paraId="424980C6" w14:textId="5529960F" w:rsidR="001E4F44" w:rsidRPr="00034885" w:rsidDel="00CB13D0" w:rsidRDefault="001E4F44" w:rsidP="00034885">
      <w:pPr>
        <w:pStyle w:val="Heading1"/>
        <w:rPr>
          <w:del w:id="1546" w:author="Linderhof, Vincent" w:date="2016-03-06T17:33:00Z"/>
          <w:rFonts w:ascii="Times New Roman" w:hAnsi="Times New Roman" w:cs="Times New Roman"/>
          <w:sz w:val="24"/>
          <w:szCs w:val="24"/>
          <w:rPrChange w:id="1547" w:author="Linderhof, Vincent" w:date="2016-03-06T18:57:00Z">
            <w:rPr>
              <w:del w:id="1548" w:author="Linderhof, Vincent" w:date="2016-03-06T17:33:00Z"/>
            </w:rPr>
          </w:rPrChange>
        </w:rPr>
        <w:pPrChange w:id="1549" w:author="Linderhof, Vincent" w:date="2016-03-06T18:57:00Z">
          <w:pPr/>
        </w:pPrChange>
      </w:pPr>
      <w:del w:id="1550" w:author="Linderhof, Vincent" w:date="2016-03-06T17:33:00Z">
        <w:r w:rsidRPr="00034885" w:rsidDel="00CB13D0">
          <w:rPr>
            <w:rFonts w:ascii="Times New Roman" w:hAnsi="Times New Roman" w:cs="Times New Roman"/>
            <w:sz w:val="24"/>
            <w:szCs w:val="24"/>
            <w:rPrChange w:id="1551" w:author="Linderhof, Vincent" w:date="2016-03-06T18:57:00Z">
              <w:rPr/>
            </w:rPrChange>
          </w:rPr>
          <w:delText>Measurement of children anthropometric development</w:delText>
        </w:r>
      </w:del>
    </w:p>
    <w:p w14:paraId="18DE0E63" w14:textId="02B971C0" w:rsidR="001E4F44" w:rsidRPr="00034885" w:rsidDel="00CB13D0" w:rsidRDefault="00672872" w:rsidP="00034885">
      <w:pPr>
        <w:pStyle w:val="Heading1"/>
        <w:rPr>
          <w:del w:id="1552" w:author="Linderhof, Vincent" w:date="2016-03-06T17:33:00Z"/>
          <w:rFonts w:ascii="Times New Roman" w:hAnsi="Times New Roman" w:cs="Times New Roman"/>
          <w:sz w:val="24"/>
          <w:szCs w:val="24"/>
          <w:rPrChange w:id="1553" w:author="Linderhof, Vincent" w:date="2016-03-06T18:57:00Z">
            <w:rPr>
              <w:del w:id="1554" w:author="Linderhof, Vincent" w:date="2016-03-06T17:33:00Z"/>
            </w:rPr>
          </w:rPrChange>
        </w:rPr>
        <w:pPrChange w:id="1555" w:author="Linderhof, Vincent" w:date="2016-03-06T18:57:00Z">
          <w:pPr/>
        </w:pPrChange>
      </w:pPr>
      <w:del w:id="1556" w:author="Linderhof, Vincent" w:date="2016-03-06T17:33:00Z">
        <w:r w:rsidRPr="00034885" w:rsidDel="00CB13D0">
          <w:rPr>
            <w:rFonts w:ascii="Times New Roman" w:hAnsi="Times New Roman" w:cs="Times New Roman"/>
            <w:sz w:val="24"/>
            <w:szCs w:val="24"/>
            <w:rPrChange w:id="1557" w:author="Linderhof, Vincent" w:date="2016-03-06T18:57:00Z">
              <w:rPr/>
            </w:rPrChange>
          </w:rPr>
          <w:delText xml:space="preserve">Finally, data in </w:delText>
        </w:r>
        <w:r w:rsidR="001E4F44" w:rsidRPr="00034885" w:rsidDel="00CB13D0">
          <w:rPr>
            <w:rFonts w:ascii="Times New Roman" w:hAnsi="Times New Roman" w:cs="Times New Roman"/>
            <w:sz w:val="24"/>
            <w:szCs w:val="24"/>
            <w:rPrChange w:id="1558" w:author="Linderhof, Vincent" w:date="2016-03-06T18:57:00Z">
              <w:rPr/>
            </w:rPrChange>
          </w:rPr>
          <w:delText xml:space="preserve">the LSMS-ISA survey allow us to </w:delText>
        </w:r>
        <w:r w:rsidRPr="00034885" w:rsidDel="00CB13D0">
          <w:rPr>
            <w:rFonts w:ascii="Times New Roman" w:hAnsi="Times New Roman" w:cs="Times New Roman"/>
            <w:sz w:val="24"/>
            <w:szCs w:val="24"/>
            <w:rPrChange w:id="1559" w:author="Linderhof, Vincent" w:date="2016-03-06T18:57:00Z">
              <w:rPr/>
            </w:rPrChange>
          </w:rPr>
          <w:delText xml:space="preserve">estimate household child development as a measure of child health.  </w:delText>
        </w:r>
        <w:r w:rsidR="001E4F44" w:rsidRPr="00034885" w:rsidDel="00CB13D0">
          <w:rPr>
            <w:rFonts w:ascii="Times New Roman" w:hAnsi="Times New Roman" w:cs="Times New Roman"/>
            <w:sz w:val="24"/>
            <w:szCs w:val="24"/>
            <w:rPrChange w:id="1560" w:author="Linderhof, Vincent" w:date="2016-03-06T18:57:00Z">
              <w:rPr/>
            </w:rPrChange>
          </w:rPr>
          <w:delText xml:space="preserve">Many studies </w:delText>
        </w:r>
        <w:r w:rsidRPr="00034885" w:rsidDel="00CB13D0">
          <w:rPr>
            <w:rFonts w:ascii="Times New Roman" w:hAnsi="Times New Roman" w:cs="Times New Roman"/>
            <w:sz w:val="24"/>
            <w:szCs w:val="24"/>
            <w:rPrChange w:id="1561" w:author="Linderhof, Vincent" w:date="2016-03-06T18:57:00Z">
              <w:rPr/>
            </w:rPrChange>
          </w:rPr>
          <w:delText xml:space="preserve">have </w:delText>
        </w:r>
        <w:r w:rsidR="008A6446" w:rsidRPr="00034885" w:rsidDel="00CB13D0">
          <w:rPr>
            <w:rFonts w:ascii="Times New Roman" w:hAnsi="Times New Roman" w:cs="Times New Roman"/>
            <w:sz w:val="24"/>
            <w:szCs w:val="24"/>
            <w:rPrChange w:id="1562" w:author="Linderhof, Vincent" w:date="2016-03-06T18:57:00Z">
              <w:rPr/>
            </w:rPrChange>
          </w:rPr>
          <w:delText xml:space="preserve">tested and established a </w:delText>
        </w:r>
        <w:r w:rsidRPr="00034885" w:rsidDel="00CB13D0">
          <w:rPr>
            <w:rFonts w:ascii="Times New Roman" w:hAnsi="Times New Roman" w:cs="Times New Roman"/>
            <w:sz w:val="24"/>
            <w:szCs w:val="24"/>
            <w:rPrChange w:id="1563" w:author="Linderhof, Vincent" w:date="2016-03-06T18:57:00Z">
              <w:rPr/>
            </w:rPrChange>
          </w:rPr>
          <w:delText xml:space="preserve">the </w:delText>
        </w:r>
        <w:r w:rsidR="001E4F44" w:rsidRPr="00034885" w:rsidDel="00CB13D0">
          <w:rPr>
            <w:rFonts w:ascii="Times New Roman" w:hAnsi="Times New Roman" w:cs="Times New Roman"/>
            <w:sz w:val="24"/>
            <w:szCs w:val="24"/>
            <w:rPrChange w:id="1564" w:author="Linderhof, Vincent" w:date="2016-03-06T18:57:00Z">
              <w:rPr/>
            </w:rPrChange>
          </w:rPr>
          <w:delText xml:space="preserve">link between children dietary diversity </w:delText>
        </w:r>
        <w:r w:rsidR="008A6446" w:rsidRPr="00034885" w:rsidDel="00CB13D0">
          <w:rPr>
            <w:rFonts w:ascii="Times New Roman" w:hAnsi="Times New Roman" w:cs="Times New Roman"/>
            <w:sz w:val="24"/>
            <w:szCs w:val="24"/>
            <w:rPrChange w:id="1565" w:author="Linderhof, Vincent" w:date="2016-03-06T18:57:00Z">
              <w:rPr/>
            </w:rPrChange>
          </w:rPr>
          <w:delText xml:space="preserve"> and the </w:delText>
        </w:r>
        <w:r w:rsidR="001E4F44" w:rsidRPr="00034885" w:rsidDel="00CB13D0">
          <w:rPr>
            <w:rFonts w:ascii="Times New Roman" w:hAnsi="Times New Roman" w:cs="Times New Roman"/>
            <w:sz w:val="24"/>
            <w:szCs w:val="24"/>
            <w:rPrChange w:id="1566" w:author="Linderhof, Vincent" w:date="2016-03-06T18:57:00Z">
              <w:rPr/>
            </w:rPrChange>
          </w:rPr>
          <w:delText xml:space="preserve">height for age Z-score (HAZ) </w:delText>
        </w:r>
        <w:r w:rsidR="001E4F44" w:rsidRPr="00034885" w:rsidDel="00CB13D0">
          <w:rPr>
            <w:rFonts w:ascii="Times New Roman" w:hAnsi="Times New Roman" w:cs="Times New Roman"/>
            <w:sz w:val="24"/>
            <w:szCs w:val="24"/>
            <w:rPrChange w:id="1567" w:author="Linderhof, Vincent" w:date="2016-03-06T18:57:00Z">
              <w:rPr/>
            </w:rPrChange>
          </w:rPr>
          <w:fldChar w:fldCharType="begin"/>
        </w:r>
        <w:r w:rsidR="002F284D" w:rsidRPr="00034885" w:rsidDel="00CB13D0">
          <w:rPr>
            <w:rFonts w:ascii="Times New Roman" w:hAnsi="Times New Roman" w:cs="Times New Roman"/>
            <w:sz w:val="24"/>
            <w:szCs w:val="24"/>
            <w:rPrChange w:id="1568" w:author="Linderhof, Vincent" w:date="2016-03-06T18:57:00Z">
              <w:rPr/>
            </w:rPrChange>
          </w:rPr>
          <w:del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delInstrText>
        </w:r>
        <w:r w:rsidR="001E4F44" w:rsidRPr="00034885" w:rsidDel="00CB13D0">
          <w:rPr>
            <w:rFonts w:ascii="Times New Roman" w:hAnsi="Times New Roman" w:cs="Times New Roman"/>
            <w:sz w:val="24"/>
            <w:szCs w:val="24"/>
            <w:rPrChange w:id="1569" w:author="Linderhof, Vincent" w:date="2016-03-06T18:57:00Z">
              <w:rPr/>
            </w:rPrChange>
          </w:rPr>
          <w:fldChar w:fldCharType="separate"/>
        </w:r>
        <w:r w:rsidR="002F284D" w:rsidRPr="00034885" w:rsidDel="00CB13D0">
          <w:rPr>
            <w:rFonts w:ascii="Times New Roman" w:hAnsi="Times New Roman" w:cs="Times New Roman"/>
            <w:sz w:val="24"/>
            <w:szCs w:val="24"/>
            <w:rPrChange w:id="1570" w:author="Linderhof, Vincent" w:date="2016-03-06T18:57:00Z">
              <w:rPr/>
            </w:rPrChange>
          </w:rPr>
          <w:delText>(Arimond and Ruel 2004; Steyn et al. 2006; Rah et al. 2010)</w:delText>
        </w:r>
        <w:r w:rsidR="001E4F44" w:rsidRPr="00034885" w:rsidDel="00CB13D0">
          <w:rPr>
            <w:rFonts w:ascii="Times New Roman" w:hAnsi="Times New Roman" w:cs="Times New Roman"/>
            <w:sz w:val="24"/>
            <w:szCs w:val="24"/>
            <w:rPrChange w:id="1571" w:author="Linderhof, Vincent" w:date="2016-03-06T18:57:00Z">
              <w:rPr/>
            </w:rPrChange>
          </w:rPr>
          <w:fldChar w:fldCharType="end"/>
        </w:r>
        <w:r w:rsidR="001E4F44" w:rsidRPr="00034885" w:rsidDel="00CB13D0">
          <w:rPr>
            <w:rFonts w:ascii="Times New Roman" w:hAnsi="Times New Roman" w:cs="Times New Roman"/>
            <w:sz w:val="24"/>
            <w:szCs w:val="24"/>
            <w:rPrChange w:id="1572" w:author="Linderhof, Vincent" w:date="2016-03-06T18:57:00Z">
              <w:rPr/>
            </w:rPrChange>
          </w:rPr>
          <w:delText xml:space="preserve">. </w:delText>
        </w:r>
        <w:r w:rsidR="00E548CE" w:rsidRPr="00034885" w:rsidDel="00CB13D0">
          <w:rPr>
            <w:rFonts w:ascii="Times New Roman" w:hAnsi="Times New Roman" w:cs="Times New Roman"/>
            <w:sz w:val="24"/>
            <w:szCs w:val="24"/>
            <w:rPrChange w:id="1573" w:author="Linderhof, Vincent" w:date="2016-03-06T18:57:00Z">
              <w:rPr/>
            </w:rPrChange>
          </w:rPr>
          <w:delText xml:space="preserve">We use our exogenous variables to test their effect on the HAZ.  Once again, we need to make the assumption that dietary diversity is equal across all members of the household.  The </w:delText>
        </w:r>
        <w:r w:rsidR="001E4F44" w:rsidRPr="00034885" w:rsidDel="00CB13D0">
          <w:rPr>
            <w:rFonts w:ascii="Times New Roman" w:hAnsi="Times New Roman" w:cs="Times New Roman"/>
            <w:sz w:val="24"/>
            <w:szCs w:val="24"/>
            <w:rPrChange w:id="1574" w:author="Linderhof, Vincent" w:date="2016-03-06T18:57:00Z">
              <w:rPr/>
            </w:rPrChange>
          </w:rPr>
          <w:delText>World Health Organisation anthropometric children data were used as references (</w:delText>
        </w:r>
        <w:r w:rsidR="0007573D" w:rsidRPr="00034885" w:rsidDel="00CB13D0">
          <w:rPr>
            <w:rFonts w:ascii="Times New Roman" w:hAnsi="Times New Roman" w:cs="Times New Roman"/>
            <w:sz w:val="24"/>
            <w:szCs w:val="24"/>
            <w:rPrChange w:id="1575" w:author="Linderhof, Vincent" w:date="2016-03-06T18:57:00Z">
              <w:rPr/>
            </w:rPrChange>
          </w:rPr>
          <w:delText>World Health Organization, 2006</w:delText>
        </w:r>
        <w:r w:rsidR="001E4F44" w:rsidRPr="00034885" w:rsidDel="00CB13D0">
          <w:rPr>
            <w:rFonts w:ascii="Times New Roman" w:hAnsi="Times New Roman" w:cs="Times New Roman"/>
            <w:sz w:val="24"/>
            <w:szCs w:val="24"/>
            <w:rPrChange w:id="1576" w:author="Linderhof, Vincent" w:date="2016-03-06T18:57:00Z">
              <w:rPr/>
            </w:rPrChange>
          </w:rPr>
          <w:delText>).</w:delText>
        </w:r>
        <w:r w:rsidR="0007573D" w:rsidRPr="00034885" w:rsidDel="00CB13D0">
          <w:rPr>
            <w:rFonts w:ascii="Times New Roman" w:hAnsi="Times New Roman" w:cs="Times New Roman"/>
            <w:sz w:val="24"/>
            <w:szCs w:val="24"/>
            <w:rPrChange w:id="1577" w:author="Linderhof, Vincent" w:date="2016-03-06T18:57:00Z">
              <w:rPr/>
            </w:rPrChange>
          </w:rPr>
          <w:delText xml:space="preserve"> </w:delText>
        </w:r>
        <w:r w:rsidR="00E548CE" w:rsidRPr="00034885" w:rsidDel="00CB13D0">
          <w:rPr>
            <w:rFonts w:ascii="Times New Roman" w:hAnsi="Times New Roman" w:cs="Times New Roman"/>
            <w:sz w:val="24"/>
            <w:szCs w:val="24"/>
            <w:rPrChange w:id="1578" w:author="Linderhof, Vincent" w:date="2016-03-06T18:57:00Z">
              <w:rPr/>
            </w:rPrChange>
          </w:rPr>
          <w:delText xml:space="preserve">Two thousand, nine hundred and thirty-two </w:delText>
        </w:r>
        <w:r w:rsidR="001E4F44" w:rsidRPr="00034885" w:rsidDel="00CB13D0">
          <w:rPr>
            <w:rFonts w:ascii="Times New Roman" w:hAnsi="Times New Roman" w:cs="Times New Roman"/>
            <w:sz w:val="24"/>
            <w:szCs w:val="24"/>
            <w:rPrChange w:id="1579" w:author="Linderhof, Vincent" w:date="2016-03-06T18:57:00Z">
              <w:rPr/>
            </w:rPrChange>
          </w:rPr>
          <w:delText>child</w:delText>
        </w:r>
        <w:r w:rsidR="00E548CE" w:rsidRPr="00034885" w:rsidDel="00CB13D0">
          <w:rPr>
            <w:rFonts w:ascii="Times New Roman" w:hAnsi="Times New Roman" w:cs="Times New Roman"/>
            <w:sz w:val="24"/>
            <w:szCs w:val="24"/>
            <w:rPrChange w:id="1580" w:author="Linderhof, Vincent" w:date="2016-03-06T18:57:00Z">
              <w:rPr/>
            </w:rPrChange>
          </w:rPr>
          <w:delText>hood</w:delText>
        </w:r>
        <w:r w:rsidR="001E4F44" w:rsidRPr="00034885" w:rsidDel="00CB13D0">
          <w:rPr>
            <w:rFonts w:ascii="Times New Roman" w:hAnsi="Times New Roman" w:cs="Times New Roman"/>
            <w:sz w:val="24"/>
            <w:szCs w:val="24"/>
            <w:rPrChange w:id="1581" w:author="Linderhof, Vincent" w:date="2016-03-06T18:57:00Z">
              <w:rPr/>
            </w:rPrChange>
          </w:rPr>
          <w:delText xml:space="preserve"> anthropometric parameters from the Uganda LSMS-ISA surveys were used in th</w:delText>
        </w:r>
        <w:r w:rsidR="00E548CE" w:rsidRPr="00034885" w:rsidDel="00CB13D0">
          <w:rPr>
            <w:rFonts w:ascii="Times New Roman" w:hAnsi="Times New Roman" w:cs="Times New Roman"/>
            <w:sz w:val="24"/>
            <w:szCs w:val="24"/>
            <w:rPrChange w:id="1582" w:author="Linderhof, Vincent" w:date="2016-03-06T18:57:00Z">
              <w:rPr/>
            </w:rPrChange>
          </w:rPr>
          <w:delText>e</w:delText>
        </w:r>
        <w:r w:rsidR="001E4F44" w:rsidRPr="00034885" w:rsidDel="00CB13D0">
          <w:rPr>
            <w:rFonts w:ascii="Times New Roman" w:hAnsi="Times New Roman" w:cs="Times New Roman"/>
            <w:sz w:val="24"/>
            <w:szCs w:val="24"/>
            <w:rPrChange w:id="1583" w:author="Linderhof, Vincent" w:date="2016-03-06T18:57:00Z">
              <w:rPr/>
            </w:rPrChange>
          </w:rPr>
          <w:delText xml:space="preserve"> HAZ estimation. Weight for age Z-score (WAZ) and weight for height Z-score (WHZ)</w:delText>
        </w:r>
        <w:r w:rsidR="0007573D" w:rsidRPr="00034885" w:rsidDel="00CB13D0">
          <w:rPr>
            <w:rFonts w:ascii="Times New Roman" w:hAnsi="Times New Roman" w:cs="Times New Roman"/>
            <w:sz w:val="24"/>
            <w:szCs w:val="24"/>
            <w:rPrChange w:id="1584" w:author="Linderhof, Vincent" w:date="2016-03-06T18:57:00Z">
              <w:rPr/>
            </w:rPrChange>
          </w:rPr>
          <w:delText xml:space="preserve"> were estimated </w:delText>
        </w:r>
        <w:r w:rsidR="00E548CE" w:rsidRPr="00034885" w:rsidDel="00CB13D0">
          <w:rPr>
            <w:rFonts w:ascii="Times New Roman" w:hAnsi="Times New Roman" w:cs="Times New Roman"/>
            <w:sz w:val="24"/>
            <w:szCs w:val="24"/>
            <w:rPrChange w:id="1585" w:author="Linderhof, Vincent" w:date="2016-03-06T18:57:00Z">
              <w:rPr/>
            </w:rPrChange>
          </w:rPr>
          <w:delText xml:space="preserve">using the same method for </w:delText>
        </w:r>
        <w:r w:rsidR="0007573D" w:rsidRPr="00034885" w:rsidDel="00CB13D0">
          <w:rPr>
            <w:rFonts w:ascii="Times New Roman" w:hAnsi="Times New Roman" w:cs="Times New Roman"/>
            <w:sz w:val="24"/>
            <w:szCs w:val="24"/>
            <w:rPrChange w:id="1586" w:author="Linderhof, Vincent" w:date="2016-03-06T18:57:00Z">
              <w:rPr/>
            </w:rPrChange>
          </w:rPr>
          <w:delText>2</w:delText>
        </w:r>
        <w:r w:rsidR="002F284D" w:rsidRPr="00034885" w:rsidDel="00CB13D0">
          <w:rPr>
            <w:rFonts w:ascii="Times New Roman" w:hAnsi="Times New Roman" w:cs="Times New Roman"/>
            <w:sz w:val="24"/>
            <w:szCs w:val="24"/>
            <w:rPrChange w:id="1587" w:author="Linderhof, Vincent" w:date="2016-03-06T18:57:00Z">
              <w:rPr/>
            </w:rPrChange>
          </w:rPr>
          <w:delText>,</w:delText>
        </w:r>
        <w:r w:rsidR="0007573D" w:rsidRPr="00034885" w:rsidDel="00CB13D0">
          <w:rPr>
            <w:rFonts w:ascii="Times New Roman" w:hAnsi="Times New Roman" w:cs="Times New Roman"/>
            <w:sz w:val="24"/>
            <w:szCs w:val="24"/>
            <w:rPrChange w:id="1588" w:author="Linderhof, Vincent" w:date="2016-03-06T18:57:00Z">
              <w:rPr/>
            </w:rPrChange>
          </w:rPr>
          <w:delText>929 and 2</w:delText>
        </w:r>
        <w:r w:rsidR="002F284D" w:rsidRPr="00034885" w:rsidDel="00CB13D0">
          <w:rPr>
            <w:rFonts w:ascii="Times New Roman" w:hAnsi="Times New Roman" w:cs="Times New Roman"/>
            <w:sz w:val="24"/>
            <w:szCs w:val="24"/>
            <w:rPrChange w:id="1589" w:author="Linderhof, Vincent" w:date="2016-03-06T18:57:00Z">
              <w:rPr/>
            </w:rPrChange>
          </w:rPr>
          <w:delText>,</w:delText>
        </w:r>
        <w:r w:rsidR="0007573D" w:rsidRPr="00034885" w:rsidDel="00CB13D0">
          <w:rPr>
            <w:rFonts w:ascii="Times New Roman" w:hAnsi="Times New Roman" w:cs="Times New Roman"/>
            <w:sz w:val="24"/>
            <w:szCs w:val="24"/>
            <w:rPrChange w:id="1590" w:author="Linderhof, Vincent" w:date="2016-03-06T18:57:00Z">
              <w:rPr/>
            </w:rPrChange>
          </w:rPr>
          <w:delText xml:space="preserve">964 </w:delText>
        </w:r>
        <w:r w:rsidR="003D186E" w:rsidRPr="00034885" w:rsidDel="00CB13D0">
          <w:rPr>
            <w:rFonts w:ascii="Times New Roman" w:hAnsi="Times New Roman" w:cs="Times New Roman"/>
            <w:sz w:val="24"/>
            <w:szCs w:val="24"/>
            <w:rPrChange w:id="1591" w:author="Linderhof, Vincent" w:date="2016-03-06T18:57:00Z">
              <w:rPr/>
            </w:rPrChange>
          </w:rPr>
          <w:delText>children</w:delText>
        </w:r>
        <w:r w:rsidR="00E548CE" w:rsidRPr="00034885" w:rsidDel="00CB13D0">
          <w:rPr>
            <w:rFonts w:ascii="Times New Roman" w:hAnsi="Times New Roman" w:cs="Times New Roman"/>
            <w:sz w:val="24"/>
            <w:szCs w:val="24"/>
            <w:rPrChange w:id="1592" w:author="Linderhof, Vincent" w:date="2016-03-06T18:57:00Z">
              <w:rPr/>
            </w:rPrChange>
          </w:rPr>
          <w:delText xml:space="preserve"> respectively</w:delText>
        </w:r>
        <w:r w:rsidR="0007573D" w:rsidRPr="00034885" w:rsidDel="00CB13D0">
          <w:rPr>
            <w:rFonts w:ascii="Times New Roman" w:hAnsi="Times New Roman" w:cs="Times New Roman"/>
            <w:sz w:val="24"/>
            <w:szCs w:val="24"/>
            <w:rPrChange w:id="1593" w:author="Linderhof, Vincent" w:date="2016-03-06T18:57:00Z">
              <w:rPr/>
            </w:rPrChange>
          </w:rPr>
          <w:delText>.</w:delText>
        </w:r>
      </w:del>
    </w:p>
    <w:p w14:paraId="19DAB95E" w14:textId="2ADBCC62" w:rsidR="007B33EB" w:rsidRPr="00034885" w:rsidRDefault="00065000" w:rsidP="00034885">
      <w:pPr>
        <w:pStyle w:val="Heading1"/>
        <w:rPr>
          <w:rFonts w:ascii="Times New Roman" w:hAnsi="Times New Roman" w:cs="Times New Roman"/>
          <w:sz w:val="24"/>
          <w:szCs w:val="24"/>
          <w:rPrChange w:id="1594" w:author="Linderhof, Vincent" w:date="2016-03-06T18:57:00Z">
            <w:rPr>
              <w:rFonts w:cs="Times New Roman"/>
            </w:rPr>
          </w:rPrChange>
        </w:rPr>
        <w:pPrChange w:id="1595" w:author="Linderhof, Vincent" w:date="2016-03-06T18:57:00Z">
          <w:pPr>
            <w:pStyle w:val="Heading1"/>
          </w:pPr>
        </w:pPrChange>
      </w:pPr>
      <w:r w:rsidRPr="00034885">
        <w:rPr>
          <w:rFonts w:ascii="Times New Roman" w:hAnsi="Times New Roman" w:cs="Times New Roman"/>
          <w:sz w:val="24"/>
          <w:szCs w:val="24"/>
          <w:rPrChange w:id="1596" w:author="Linderhof, Vincent" w:date="2016-03-06T18:57:00Z">
            <w:rPr>
              <w:rFonts w:cs="Times New Roman"/>
            </w:rPr>
          </w:rPrChange>
        </w:rPr>
        <w:t>4</w:t>
      </w:r>
      <w:r w:rsidR="00BA6F7E" w:rsidRPr="00034885">
        <w:rPr>
          <w:rFonts w:ascii="Times New Roman" w:hAnsi="Times New Roman" w:cs="Times New Roman"/>
          <w:sz w:val="24"/>
          <w:szCs w:val="24"/>
          <w:rPrChange w:id="1597" w:author="Linderhof, Vincent" w:date="2016-03-06T18:57:00Z">
            <w:rPr>
              <w:rFonts w:cs="Times New Roman"/>
            </w:rPr>
          </w:rPrChange>
        </w:rPr>
        <w:t xml:space="preserve">. </w:t>
      </w:r>
      <w:r w:rsidR="00D47918" w:rsidRPr="00034885">
        <w:rPr>
          <w:rFonts w:ascii="Times New Roman" w:hAnsi="Times New Roman" w:cs="Times New Roman"/>
          <w:sz w:val="24"/>
          <w:szCs w:val="24"/>
          <w:rPrChange w:id="1598" w:author="Linderhof, Vincent" w:date="2016-03-06T18:57:00Z">
            <w:rPr>
              <w:rFonts w:cs="Times New Roman"/>
            </w:rPr>
          </w:rPrChange>
        </w:rPr>
        <w:t>Results</w:t>
      </w:r>
      <w:r w:rsidR="000158EC" w:rsidRPr="00034885">
        <w:rPr>
          <w:rFonts w:ascii="Times New Roman" w:hAnsi="Times New Roman" w:cs="Times New Roman"/>
          <w:sz w:val="24"/>
          <w:szCs w:val="24"/>
          <w:rPrChange w:id="1599" w:author="Linderhof, Vincent" w:date="2016-03-06T18:57:00Z">
            <w:rPr>
              <w:rFonts w:cs="Times New Roman"/>
            </w:rPr>
          </w:rPrChange>
        </w:rPr>
        <w:t xml:space="preserve"> and discussion</w:t>
      </w:r>
    </w:p>
    <w:p w14:paraId="0CE181C5" w14:textId="77777777" w:rsidR="00B1200D" w:rsidRDefault="00B1200D" w:rsidP="001B3DBD">
      <w:pPr>
        <w:suppressAutoHyphens w:val="0"/>
        <w:spacing w:after="0"/>
        <w:rPr>
          <w:ins w:id="1600" w:author="Linderhof, Vincent" w:date="2016-03-06T19:57:00Z"/>
          <w:rFonts w:ascii="Times New Roman" w:hAnsi="Times New Roman"/>
          <w:sz w:val="24"/>
          <w:szCs w:val="24"/>
        </w:rPr>
        <w:pPrChange w:id="1601" w:author="Linderhof, Vincent" w:date="2016-03-06T19:48:00Z">
          <w:pPr/>
        </w:pPrChange>
      </w:pPr>
    </w:p>
    <w:p w14:paraId="423C0901" w14:textId="4DB2AC1F" w:rsidR="00B1200D" w:rsidRPr="00B1200D" w:rsidRDefault="00B1200D" w:rsidP="001B3DBD">
      <w:pPr>
        <w:suppressAutoHyphens w:val="0"/>
        <w:spacing w:after="0"/>
        <w:rPr>
          <w:ins w:id="1602" w:author="Linderhof, Vincent" w:date="2016-03-06T19:58:00Z"/>
          <w:rFonts w:ascii="Times New Roman" w:hAnsi="Times New Roman"/>
          <w:i/>
          <w:sz w:val="24"/>
          <w:szCs w:val="24"/>
          <w:rPrChange w:id="1603" w:author="Linderhof, Vincent" w:date="2016-03-06T19:58:00Z">
            <w:rPr>
              <w:ins w:id="1604" w:author="Linderhof, Vincent" w:date="2016-03-06T19:58:00Z"/>
              <w:rFonts w:ascii="Times New Roman" w:hAnsi="Times New Roman"/>
              <w:sz w:val="24"/>
              <w:szCs w:val="24"/>
            </w:rPr>
          </w:rPrChange>
        </w:rPr>
        <w:pPrChange w:id="1605" w:author="Linderhof, Vincent" w:date="2016-03-06T19:48:00Z">
          <w:pPr/>
        </w:pPrChange>
      </w:pPr>
      <w:ins w:id="1606" w:author="Linderhof, Vincent" w:date="2016-03-06T19:58:00Z">
        <w:r w:rsidRPr="00B1200D">
          <w:rPr>
            <w:rFonts w:ascii="Times New Roman" w:hAnsi="Times New Roman"/>
            <w:i/>
            <w:sz w:val="24"/>
            <w:szCs w:val="24"/>
            <w:rPrChange w:id="1607" w:author="Linderhof, Vincent" w:date="2016-03-06T19:58:00Z">
              <w:rPr>
                <w:rFonts w:ascii="Times New Roman" w:hAnsi="Times New Roman"/>
                <w:sz w:val="24"/>
                <w:szCs w:val="24"/>
              </w:rPr>
            </w:rPrChange>
          </w:rPr>
          <w:t xml:space="preserve">Panel data </w:t>
        </w:r>
      </w:ins>
      <w:ins w:id="1608" w:author="Linderhof, Vincent" w:date="2016-03-06T22:11:00Z">
        <w:r w:rsidR="002D52AA">
          <w:rPr>
            <w:rFonts w:ascii="Times New Roman" w:hAnsi="Times New Roman"/>
            <w:i/>
            <w:sz w:val="24"/>
            <w:szCs w:val="24"/>
          </w:rPr>
          <w:t>models</w:t>
        </w:r>
      </w:ins>
    </w:p>
    <w:p w14:paraId="0AC53ED8" w14:textId="14324C2C" w:rsidR="0065095D" w:rsidRPr="001B3DBD" w:rsidDel="001B3DBD" w:rsidRDefault="001B3DBD" w:rsidP="001B3DBD">
      <w:pPr>
        <w:suppressAutoHyphens w:val="0"/>
        <w:spacing w:after="0"/>
        <w:rPr>
          <w:del w:id="1609" w:author="Linderhof, Vincent" w:date="2016-03-06T19:48:00Z"/>
          <w:rFonts w:ascii="Times New Roman" w:hAnsi="Times New Roman"/>
          <w:sz w:val="24"/>
          <w:szCs w:val="24"/>
          <w:rPrChange w:id="1610" w:author="Linderhof, Vincent" w:date="2016-03-06T19:41:00Z">
            <w:rPr>
              <w:del w:id="1611" w:author="Linderhof, Vincent" w:date="2016-03-06T19:48:00Z"/>
              <w:rFonts w:ascii="Times New Roman" w:hAnsi="Times New Roman"/>
              <w:i/>
              <w:sz w:val="24"/>
              <w:szCs w:val="24"/>
            </w:rPr>
          </w:rPrChange>
        </w:rPr>
        <w:pPrChange w:id="1612" w:author="Linderhof, Vincent" w:date="2016-03-06T19:48:00Z">
          <w:pPr>
            <w:suppressAutoHyphens w:val="0"/>
            <w:spacing w:after="0"/>
          </w:pPr>
        </w:pPrChange>
      </w:pPr>
      <w:ins w:id="1613" w:author="Linderhof, Vincent" w:date="2016-03-06T19:41:00Z">
        <w:r>
          <w:rPr>
            <w:rFonts w:ascii="Times New Roman" w:hAnsi="Times New Roman"/>
            <w:sz w:val="24"/>
            <w:szCs w:val="24"/>
          </w:rPr>
          <w:t xml:space="preserve">We regress productivity diversity and other characteristics on </w:t>
        </w:r>
      </w:ins>
      <w:ins w:id="1614" w:author="Linderhof, Vincent" w:date="2016-03-06T19:47:00Z">
        <w:r>
          <w:rPr>
            <w:rFonts w:ascii="Times New Roman" w:hAnsi="Times New Roman"/>
            <w:sz w:val="24"/>
            <w:szCs w:val="24"/>
          </w:rPr>
          <w:t>nutrition diversity</w:t>
        </w:r>
      </w:ins>
      <w:ins w:id="1615" w:author="Linderhof, Vincent" w:date="2016-03-06T19:48:00Z">
        <w:r>
          <w:rPr>
            <w:rFonts w:ascii="Times New Roman" w:hAnsi="Times New Roman"/>
            <w:sz w:val="24"/>
            <w:szCs w:val="24"/>
          </w:rPr>
          <w:t>. Table 3 presents the panel data regression results</w:t>
        </w:r>
      </w:ins>
      <w:ins w:id="1616" w:author="Linderhof, Vincent" w:date="2016-03-06T19:51:00Z">
        <w:r w:rsidR="00B1200D" w:rsidRPr="00B1200D">
          <w:rPr>
            <w:rFonts w:ascii="Times New Roman" w:hAnsi="Times New Roman"/>
            <w:sz w:val="24"/>
            <w:szCs w:val="24"/>
          </w:rPr>
          <w:t xml:space="preserve"> </w:t>
        </w:r>
        <w:r w:rsidR="00B1200D">
          <w:rPr>
            <w:rFonts w:ascii="Times New Roman" w:hAnsi="Times New Roman"/>
            <w:sz w:val="24"/>
            <w:szCs w:val="24"/>
          </w:rPr>
          <w:t>(</w:t>
        </w:r>
        <w:r w:rsidR="00B1200D" w:rsidRPr="00E05337">
          <w:rPr>
            <w:rFonts w:ascii="Times New Roman" w:hAnsi="Times New Roman"/>
            <w:sz w:val="24"/>
            <w:szCs w:val="24"/>
          </w:rPr>
          <w:t>transformed PLM regressions</w:t>
        </w:r>
        <w:r w:rsidR="00B1200D">
          <w:rPr>
            <w:rFonts w:ascii="Times New Roman" w:hAnsi="Times New Roman"/>
            <w:sz w:val="24"/>
            <w:szCs w:val="24"/>
          </w:rPr>
          <w:t>)</w:t>
        </w:r>
      </w:ins>
      <w:ins w:id="1617" w:author="Linderhof, Vincent" w:date="2016-03-06T19:48:00Z">
        <w:r>
          <w:rPr>
            <w:rFonts w:ascii="Times New Roman" w:hAnsi="Times New Roman"/>
            <w:sz w:val="24"/>
            <w:szCs w:val="24"/>
          </w:rPr>
          <w:t xml:space="preserve">. </w:t>
        </w:r>
      </w:ins>
      <w:ins w:id="1618" w:author="Linderhof, Vincent" w:date="2016-03-06T19:49:00Z">
        <w:r w:rsidR="00B1200D">
          <w:rPr>
            <w:rFonts w:ascii="Times New Roman" w:hAnsi="Times New Roman"/>
            <w:sz w:val="24"/>
            <w:szCs w:val="24"/>
          </w:rPr>
          <w:t xml:space="preserve">For </w:t>
        </w:r>
      </w:ins>
    </w:p>
    <w:p w14:paraId="1520DE68" w14:textId="15222C6F" w:rsidR="00C03049" w:rsidRPr="00E05337" w:rsidDel="001B3DBD" w:rsidRDefault="00C03049" w:rsidP="001B3DBD">
      <w:pPr>
        <w:suppressAutoHyphens w:val="0"/>
        <w:spacing w:after="0"/>
        <w:rPr>
          <w:del w:id="1619" w:author="Linderhof, Vincent" w:date="2016-03-06T19:48:00Z"/>
          <w:rFonts w:ascii="Times New Roman" w:hAnsi="Times New Roman"/>
          <w:i/>
          <w:sz w:val="24"/>
          <w:szCs w:val="24"/>
        </w:rPr>
        <w:pPrChange w:id="1620" w:author="Linderhof, Vincent" w:date="2016-03-06T19:48:00Z">
          <w:pPr>
            <w:suppressAutoHyphens w:val="0"/>
            <w:spacing w:after="0"/>
          </w:pPr>
        </w:pPrChange>
      </w:pPr>
    </w:p>
    <w:p w14:paraId="2900EA9D" w14:textId="5B0F528C" w:rsidR="00C03049" w:rsidRPr="00E05337" w:rsidDel="001B3DBD" w:rsidRDefault="00C03049" w:rsidP="001B3DBD">
      <w:pPr>
        <w:suppressAutoHyphens w:val="0"/>
        <w:spacing w:after="0"/>
        <w:rPr>
          <w:del w:id="1621" w:author="Linderhof, Vincent" w:date="2016-03-06T19:48:00Z"/>
          <w:rFonts w:ascii="Times New Roman" w:hAnsi="Times New Roman"/>
          <w:i/>
          <w:sz w:val="24"/>
          <w:szCs w:val="24"/>
        </w:rPr>
        <w:pPrChange w:id="1622" w:author="Linderhof, Vincent" w:date="2016-03-06T19:48:00Z">
          <w:pPr>
            <w:suppressAutoHyphens w:val="0"/>
            <w:spacing w:after="0"/>
          </w:pPr>
        </w:pPrChange>
      </w:pPr>
    </w:p>
    <w:p w14:paraId="6564E2DB" w14:textId="75DEB5D9" w:rsidR="00CE3913" w:rsidRPr="00E05337" w:rsidDel="001B3DBD" w:rsidRDefault="00CE3913" w:rsidP="001B3DBD">
      <w:pPr>
        <w:suppressAutoHyphens w:val="0"/>
        <w:spacing w:after="0"/>
        <w:rPr>
          <w:del w:id="1623" w:author="Linderhof, Vincent" w:date="2016-03-06T19:48:00Z"/>
          <w:rFonts w:ascii="Times New Roman" w:hAnsi="Times New Roman"/>
          <w:sz w:val="24"/>
          <w:szCs w:val="24"/>
        </w:rPr>
        <w:pPrChange w:id="1624" w:author="Linderhof, Vincent" w:date="2016-03-06T19:48:00Z">
          <w:pPr/>
        </w:pPrChange>
      </w:pPr>
      <w:del w:id="1625" w:author="Linderhof, Vincent" w:date="2016-03-06T19:48:00Z">
        <w:r w:rsidRPr="00E05337" w:rsidDel="001B3DBD">
          <w:rPr>
            <w:rFonts w:ascii="Times New Roman" w:hAnsi="Times New Roman"/>
            <w:sz w:val="24"/>
            <w:szCs w:val="24"/>
          </w:rPr>
          <w:delText>Technique regression comparison.</w:delText>
        </w:r>
      </w:del>
    </w:p>
    <w:p w14:paraId="1D2F355E" w14:textId="65CCA633" w:rsidR="00B1200D" w:rsidRDefault="00F255E8" w:rsidP="001B3DBD">
      <w:pPr>
        <w:suppressAutoHyphens w:val="0"/>
        <w:spacing w:after="0"/>
        <w:rPr>
          <w:ins w:id="1626" w:author="Linderhof, Vincent" w:date="2016-03-06T19:51:00Z"/>
          <w:rFonts w:ascii="Times New Roman" w:hAnsi="Times New Roman"/>
          <w:sz w:val="24"/>
          <w:szCs w:val="24"/>
        </w:rPr>
        <w:pPrChange w:id="1627" w:author="Linderhof, Vincent" w:date="2016-03-06T19:48:00Z">
          <w:pPr/>
        </w:pPrChange>
      </w:pPr>
      <w:del w:id="1628" w:author="Linderhof, Vincent" w:date="2016-03-06T19:48:00Z">
        <w:r w:rsidRPr="00E05337" w:rsidDel="001B3DBD">
          <w:rPr>
            <w:rFonts w:ascii="Times New Roman" w:hAnsi="Times New Roman"/>
            <w:sz w:val="24"/>
            <w:szCs w:val="24"/>
          </w:rPr>
          <w:delText xml:space="preserve">Panel regression results are reported in Table 3. </w:delText>
        </w:r>
      </w:del>
      <w:del w:id="1629" w:author="Linderhof, Vincent" w:date="2016-03-06T19:49:00Z">
        <w:r w:rsidRPr="00E05337" w:rsidDel="00B1200D">
          <w:rPr>
            <w:rFonts w:ascii="Times New Roman" w:hAnsi="Times New Roman"/>
            <w:sz w:val="24"/>
            <w:szCs w:val="24"/>
          </w:rPr>
          <w:delText>E</w:delText>
        </w:r>
      </w:del>
      <w:ins w:id="1630" w:author="Linderhof, Vincent" w:date="2016-03-06T19:49:00Z">
        <w:r w:rsidR="00B1200D">
          <w:rPr>
            <w:rFonts w:ascii="Times New Roman" w:hAnsi="Times New Roman"/>
            <w:sz w:val="24"/>
            <w:szCs w:val="24"/>
          </w:rPr>
          <w:t>e</w:t>
        </w:r>
      </w:ins>
      <w:r w:rsidRPr="00E05337">
        <w:rPr>
          <w:rFonts w:ascii="Times New Roman" w:hAnsi="Times New Roman"/>
          <w:sz w:val="24"/>
          <w:szCs w:val="24"/>
        </w:rPr>
        <w:t xml:space="preserve">ach </w:t>
      </w:r>
      <w:del w:id="1631" w:author="Linderhof, Vincent" w:date="2016-03-06T19:49:00Z">
        <w:r w:rsidRPr="00E05337" w:rsidDel="00B1200D">
          <w:rPr>
            <w:rFonts w:ascii="Times New Roman" w:hAnsi="Times New Roman"/>
            <w:sz w:val="24"/>
            <w:szCs w:val="24"/>
          </w:rPr>
          <w:delText xml:space="preserve">of the </w:delText>
        </w:r>
      </w:del>
      <w:r w:rsidRPr="00E05337">
        <w:rPr>
          <w:rFonts w:ascii="Times New Roman" w:hAnsi="Times New Roman"/>
          <w:sz w:val="24"/>
          <w:szCs w:val="24"/>
        </w:rPr>
        <w:t>dependent variable</w:t>
      </w:r>
      <w:del w:id="1632" w:author="Linderhof, Vincent" w:date="2016-03-06T19:49:00Z">
        <w:r w:rsidRPr="00E05337" w:rsidDel="00B1200D">
          <w:rPr>
            <w:rFonts w:ascii="Times New Roman" w:hAnsi="Times New Roman"/>
            <w:sz w:val="24"/>
            <w:szCs w:val="24"/>
          </w:rPr>
          <w:delText>s</w:delText>
        </w:r>
      </w:del>
      <w:r w:rsidRPr="00E05337">
        <w:rPr>
          <w:rFonts w:ascii="Times New Roman" w:hAnsi="Times New Roman"/>
          <w:sz w:val="24"/>
          <w:szCs w:val="24"/>
        </w:rPr>
        <w:t xml:space="preserve">, </w:t>
      </w:r>
      <w:ins w:id="1633" w:author="Linderhof, Vincent" w:date="2016-03-06T19:49:00Z">
        <w:r w:rsidR="00B1200D">
          <w:rPr>
            <w:rFonts w:ascii="Times New Roman" w:hAnsi="Times New Roman"/>
            <w:sz w:val="24"/>
            <w:szCs w:val="24"/>
          </w:rPr>
          <w:t xml:space="preserve">DDS, FCS and </w:t>
        </w:r>
      </w:ins>
      <w:del w:id="1634" w:author="Linderhof, Vincent" w:date="2016-03-06T19:49:00Z">
        <w:r w:rsidRPr="00E05337" w:rsidDel="00B1200D">
          <w:rPr>
            <w:rFonts w:ascii="Times New Roman" w:hAnsi="Times New Roman"/>
            <w:sz w:val="24"/>
            <w:szCs w:val="24"/>
          </w:rPr>
          <w:delText xml:space="preserve">the Food </w:delText>
        </w:r>
        <w:r w:rsidR="00E97EFC" w:rsidRPr="00E05337" w:rsidDel="00B1200D">
          <w:rPr>
            <w:rFonts w:ascii="Times New Roman" w:hAnsi="Times New Roman"/>
            <w:sz w:val="24"/>
            <w:szCs w:val="24"/>
          </w:rPr>
          <w:delText>Consumption Score (FC</w:delText>
        </w:r>
        <w:r w:rsidRPr="00E05337" w:rsidDel="00B1200D">
          <w:rPr>
            <w:rFonts w:ascii="Times New Roman" w:hAnsi="Times New Roman"/>
            <w:sz w:val="24"/>
            <w:szCs w:val="24"/>
          </w:rPr>
          <w:delText>S), the Dietary Diversity Score (DDS), and C</w:delText>
        </w:r>
      </w:del>
      <w:ins w:id="1635" w:author="Linderhof, Vincent" w:date="2016-03-06T19:49:00Z">
        <w:r w:rsidR="00B1200D">
          <w:rPr>
            <w:rFonts w:ascii="Times New Roman" w:hAnsi="Times New Roman"/>
            <w:sz w:val="24"/>
            <w:szCs w:val="24"/>
          </w:rPr>
          <w:t>c</w:t>
        </w:r>
      </w:ins>
      <w:r w:rsidRPr="00E05337">
        <w:rPr>
          <w:rFonts w:ascii="Times New Roman" w:hAnsi="Times New Roman"/>
          <w:sz w:val="24"/>
          <w:szCs w:val="24"/>
        </w:rPr>
        <w:t xml:space="preserve">alories </w:t>
      </w:r>
      <w:ins w:id="1636" w:author="Linderhof, Vincent" w:date="2016-03-06T19:50:00Z">
        <w:r w:rsidR="00B1200D">
          <w:rPr>
            <w:rFonts w:ascii="Times New Roman" w:hAnsi="Times New Roman"/>
            <w:sz w:val="24"/>
            <w:szCs w:val="24"/>
          </w:rPr>
          <w:t xml:space="preserve">there are three regressions </w:t>
        </w:r>
      </w:ins>
      <w:ins w:id="1637" w:author="Linderhof, Vincent" w:date="2016-03-06T20:13:00Z">
        <w:r w:rsidR="00742B6C">
          <w:rPr>
            <w:rFonts w:ascii="Times New Roman" w:hAnsi="Times New Roman"/>
            <w:sz w:val="24"/>
            <w:szCs w:val="24"/>
          </w:rPr>
          <w:t>presented</w:t>
        </w:r>
      </w:ins>
      <w:ins w:id="1638" w:author="Linderhof, Vincent" w:date="2016-03-06T19:50:00Z">
        <w:r w:rsidR="00B1200D">
          <w:rPr>
            <w:rFonts w:ascii="Times New Roman" w:hAnsi="Times New Roman"/>
            <w:sz w:val="24"/>
            <w:szCs w:val="24"/>
          </w:rPr>
          <w:t xml:space="preserve"> which differ across the indicator </w:t>
        </w:r>
      </w:ins>
      <w:ins w:id="1639" w:author="Linderhof, Vincent" w:date="2016-03-06T20:13:00Z">
        <w:r w:rsidR="00742B6C">
          <w:rPr>
            <w:rFonts w:ascii="Times New Roman" w:hAnsi="Times New Roman"/>
            <w:sz w:val="24"/>
            <w:szCs w:val="24"/>
          </w:rPr>
          <w:t xml:space="preserve">used </w:t>
        </w:r>
      </w:ins>
      <w:ins w:id="1640" w:author="Linderhof, Vincent" w:date="2016-03-06T19:50:00Z">
        <w:r w:rsidR="00B1200D">
          <w:rPr>
            <w:rFonts w:ascii="Times New Roman" w:hAnsi="Times New Roman"/>
            <w:sz w:val="24"/>
            <w:szCs w:val="24"/>
          </w:rPr>
          <w:t>for production diversity</w:t>
        </w:r>
      </w:ins>
      <w:ins w:id="1641" w:author="Linderhof, Vincent" w:date="2016-03-06T19:51:00Z">
        <w:r w:rsidR="00B1200D">
          <w:rPr>
            <w:rFonts w:ascii="Times New Roman" w:hAnsi="Times New Roman"/>
            <w:sz w:val="24"/>
            <w:szCs w:val="24"/>
          </w:rPr>
          <w:t>.</w:t>
        </w:r>
      </w:ins>
      <w:ins w:id="1642" w:author="Linderhof, Vincent" w:date="2016-03-06T19:58:00Z">
        <w:r w:rsidR="00B1200D">
          <w:rPr>
            <w:rFonts w:ascii="Times New Roman" w:hAnsi="Times New Roman"/>
            <w:sz w:val="24"/>
            <w:szCs w:val="24"/>
          </w:rPr>
          <w:t xml:space="preserve"> </w:t>
        </w:r>
      </w:ins>
      <w:ins w:id="1643" w:author="Linderhof, Vincent" w:date="2016-03-06T19:59:00Z">
        <w:r w:rsidR="00C2345F">
          <w:rPr>
            <w:rFonts w:ascii="Times New Roman" w:hAnsi="Times New Roman"/>
            <w:sz w:val="24"/>
            <w:szCs w:val="24"/>
          </w:rPr>
          <w:t xml:space="preserve">For convenience, we assume that the production diversity is exogenous. </w:t>
        </w:r>
      </w:ins>
      <w:moveToRangeStart w:id="1644" w:author="Linderhof, Vincent" w:date="2016-03-06T20:21:00Z" w:name="move445058991"/>
      <w:moveTo w:id="1645" w:author="Linderhof, Vincent" w:date="2016-03-06T20:21:00Z">
        <w:r w:rsidR="00A41E49" w:rsidRPr="00E05337">
          <w:rPr>
            <w:rFonts w:ascii="Times New Roman" w:hAnsi="Times New Roman"/>
            <w:sz w:val="24"/>
            <w:szCs w:val="24"/>
          </w:rPr>
          <w:t xml:space="preserve">Finally, a </w:t>
        </w:r>
        <w:proofErr w:type="spellStart"/>
        <w:r w:rsidR="00A41E49" w:rsidRPr="00E05337">
          <w:rPr>
            <w:rFonts w:ascii="Times New Roman" w:hAnsi="Times New Roman"/>
            <w:sz w:val="24"/>
            <w:szCs w:val="24"/>
          </w:rPr>
          <w:t>Hausman</w:t>
        </w:r>
        <w:proofErr w:type="spellEnd"/>
        <w:r w:rsidR="00A41E49" w:rsidRPr="00E05337">
          <w:rPr>
            <w:rFonts w:ascii="Times New Roman" w:hAnsi="Times New Roman"/>
            <w:sz w:val="24"/>
            <w:szCs w:val="24"/>
          </w:rPr>
          <w:t xml:space="preserve"> test </w:t>
        </w:r>
      </w:moveTo>
      <w:ins w:id="1646" w:author="Linderhof, Vincent" w:date="2016-03-06T20:21:00Z">
        <w:r w:rsidR="00A41E49">
          <w:rPr>
            <w:rFonts w:ascii="Times New Roman" w:hAnsi="Times New Roman"/>
            <w:sz w:val="24"/>
            <w:szCs w:val="24"/>
          </w:rPr>
          <w:t xml:space="preserve">for fixed effects was not </w:t>
        </w:r>
      </w:ins>
      <w:moveTo w:id="1647" w:author="Linderhof, Vincent" w:date="2016-03-06T20:21:00Z">
        <w:r w:rsidR="00A41E49" w:rsidRPr="00E05337">
          <w:rPr>
            <w:rFonts w:ascii="Times New Roman" w:hAnsi="Times New Roman"/>
            <w:sz w:val="24"/>
            <w:szCs w:val="24"/>
          </w:rPr>
          <w:t>rejected</w:t>
        </w:r>
        <w:del w:id="1648" w:author="Linderhof, Vincent" w:date="2016-03-06T20:21:00Z">
          <w:r w:rsidR="00A41E49" w:rsidRPr="00E05337" w:rsidDel="00A41E49">
            <w:rPr>
              <w:rFonts w:ascii="Times New Roman" w:hAnsi="Times New Roman"/>
              <w:sz w:val="24"/>
              <w:szCs w:val="24"/>
            </w:rPr>
            <w:delText xml:space="preserve"> the random effects model in favour of the within model (results does not show)</w:delText>
          </w:r>
        </w:del>
        <w:r w:rsidR="00A41E49" w:rsidRPr="00E05337">
          <w:rPr>
            <w:rFonts w:ascii="Times New Roman" w:hAnsi="Times New Roman"/>
            <w:sz w:val="24"/>
            <w:szCs w:val="24"/>
          </w:rPr>
          <w:t>.</w:t>
        </w:r>
      </w:moveTo>
      <w:moveToRangeEnd w:id="1644"/>
    </w:p>
    <w:p w14:paraId="3F3D52E6" w14:textId="77777777" w:rsidR="00B1200D" w:rsidRDefault="00B1200D" w:rsidP="00A41E49">
      <w:pPr>
        <w:suppressAutoHyphens w:val="0"/>
        <w:spacing w:after="0"/>
        <w:jc w:val="center"/>
        <w:rPr>
          <w:ins w:id="1649" w:author="Linderhof, Vincent" w:date="2016-03-06T20:05:00Z"/>
          <w:rFonts w:ascii="Times New Roman" w:hAnsi="Times New Roman"/>
          <w:sz w:val="24"/>
          <w:szCs w:val="24"/>
        </w:rPr>
        <w:pPrChange w:id="1650" w:author="Linderhof, Vincent" w:date="2016-03-06T20:21:00Z">
          <w:pPr/>
        </w:pPrChange>
      </w:pPr>
    </w:p>
    <w:p w14:paraId="09DAF9B5" w14:textId="55A0261A" w:rsidR="00742B6C" w:rsidRDefault="00742B6C" w:rsidP="00F77985">
      <w:pPr>
        <w:rPr>
          <w:ins w:id="1651" w:author="Linderhof, Vincent" w:date="2016-03-06T20:24:00Z"/>
          <w:rFonts w:ascii="Times New Roman" w:hAnsi="Times New Roman"/>
          <w:sz w:val="24"/>
          <w:szCs w:val="24"/>
        </w:rPr>
      </w:pPr>
      <w:ins w:id="1652" w:author="Linderhof, Vincent" w:date="2016-03-06T20:13:00Z">
        <w:r>
          <w:rPr>
            <w:rFonts w:ascii="Times New Roman" w:hAnsi="Times New Roman"/>
            <w:sz w:val="24"/>
            <w:szCs w:val="24"/>
          </w:rPr>
          <w:t>For</w:t>
        </w:r>
      </w:ins>
      <w:ins w:id="1653" w:author="Linderhof, Vincent" w:date="2016-03-06T20:14:00Z">
        <w:r>
          <w:rPr>
            <w:rFonts w:ascii="Times New Roman" w:hAnsi="Times New Roman"/>
            <w:sz w:val="24"/>
            <w:szCs w:val="24"/>
          </w:rPr>
          <w:t xml:space="preserve"> the nutrition diversity indicators DDS </w:t>
        </w:r>
      </w:ins>
      <w:ins w:id="1654" w:author="Linderhof, Vincent" w:date="2016-03-06T20:39:00Z">
        <w:r w:rsidR="004459BF">
          <w:rPr>
            <w:rFonts w:ascii="Times New Roman" w:hAnsi="Times New Roman"/>
            <w:sz w:val="24"/>
            <w:szCs w:val="24"/>
          </w:rPr>
          <w:t xml:space="preserve">(columns 1, 4 and 7 in Tables 3) </w:t>
        </w:r>
      </w:ins>
      <w:ins w:id="1655" w:author="Linderhof, Vincent" w:date="2016-03-06T20:14:00Z">
        <w:r>
          <w:rPr>
            <w:rFonts w:ascii="Times New Roman" w:hAnsi="Times New Roman"/>
            <w:sz w:val="24"/>
            <w:szCs w:val="24"/>
          </w:rPr>
          <w:t>and FCS</w:t>
        </w:r>
      </w:ins>
      <w:ins w:id="1656" w:author="Linderhof, Vincent" w:date="2016-03-06T20:39:00Z">
        <w:r w:rsidR="004459BF">
          <w:rPr>
            <w:rFonts w:ascii="Times New Roman" w:hAnsi="Times New Roman"/>
            <w:sz w:val="24"/>
            <w:szCs w:val="24"/>
          </w:rPr>
          <w:t xml:space="preserve"> (</w:t>
        </w:r>
        <w:r w:rsidR="004459BF">
          <w:rPr>
            <w:rFonts w:ascii="Times New Roman" w:hAnsi="Times New Roman"/>
            <w:sz w:val="24"/>
            <w:szCs w:val="24"/>
          </w:rPr>
          <w:t xml:space="preserve">columns </w:t>
        </w:r>
        <w:r w:rsidR="004459BF">
          <w:rPr>
            <w:rFonts w:ascii="Times New Roman" w:hAnsi="Times New Roman"/>
            <w:sz w:val="24"/>
            <w:szCs w:val="24"/>
          </w:rPr>
          <w:t>2, 5</w:t>
        </w:r>
        <w:r w:rsidR="004459BF">
          <w:rPr>
            <w:rFonts w:ascii="Times New Roman" w:hAnsi="Times New Roman"/>
            <w:sz w:val="24"/>
            <w:szCs w:val="24"/>
          </w:rPr>
          <w:t xml:space="preserve"> and </w:t>
        </w:r>
        <w:r w:rsidR="004459BF">
          <w:rPr>
            <w:rFonts w:ascii="Times New Roman" w:hAnsi="Times New Roman"/>
            <w:sz w:val="24"/>
            <w:szCs w:val="24"/>
          </w:rPr>
          <w:t>8)</w:t>
        </w:r>
      </w:ins>
      <w:ins w:id="1657" w:author="Linderhof, Vincent" w:date="2016-03-06T20:14:00Z">
        <w:r>
          <w:rPr>
            <w:rFonts w:ascii="Times New Roman" w:hAnsi="Times New Roman"/>
            <w:sz w:val="24"/>
            <w:szCs w:val="24"/>
          </w:rPr>
          <w:t xml:space="preserve">, all production diversity indicators have significantly positive </w:t>
        </w:r>
      </w:ins>
      <w:ins w:id="1658" w:author="Linderhof, Vincent" w:date="2016-03-06T20:15:00Z">
        <w:r>
          <w:rPr>
            <w:rFonts w:ascii="Times New Roman" w:hAnsi="Times New Roman"/>
            <w:sz w:val="24"/>
            <w:szCs w:val="24"/>
          </w:rPr>
          <w:t>coefficients</w:t>
        </w:r>
      </w:ins>
      <w:ins w:id="1659" w:author="Linderhof, Vincent" w:date="2016-03-06T20:21:00Z">
        <w:r w:rsidR="00A41E49">
          <w:rPr>
            <w:rFonts w:ascii="Times New Roman" w:hAnsi="Times New Roman"/>
            <w:sz w:val="24"/>
            <w:szCs w:val="24"/>
          </w:rPr>
          <w:t>, see Table 3</w:t>
        </w:r>
      </w:ins>
      <w:ins w:id="1660" w:author="Linderhof, Vincent" w:date="2016-03-06T20:15:00Z">
        <w:r>
          <w:rPr>
            <w:rFonts w:ascii="Times New Roman" w:hAnsi="Times New Roman"/>
            <w:sz w:val="24"/>
            <w:szCs w:val="24"/>
          </w:rPr>
          <w:t xml:space="preserve">. The magnitude of the production diversity coefficients for the DDS and FCS equations </w:t>
        </w:r>
      </w:ins>
      <w:ins w:id="1661" w:author="Linderhof, Vincent" w:date="2016-03-06T20:16:00Z">
        <w:r>
          <w:rPr>
            <w:rFonts w:ascii="Times New Roman" w:hAnsi="Times New Roman"/>
            <w:sz w:val="24"/>
            <w:szCs w:val="24"/>
          </w:rPr>
          <w:t>wa</w:t>
        </w:r>
      </w:ins>
      <w:ins w:id="1662" w:author="Linderhof, Vincent" w:date="2016-03-06T20:17:00Z">
        <w:r>
          <w:rPr>
            <w:rFonts w:ascii="Times New Roman" w:hAnsi="Times New Roman"/>
            <w:sz w:val="24"/>
            <w:szCs w:val="24"/>
          </w:rPr>
          <w:t xml:space="preserve">re largest for </w:t>
        </w:r>
      </w:ins>
      <w:ins w:id="1663" w:author="Linderhof, Vincent" w:date="2016-03-06T20:16:00Z">
        <w:r>
          <w:rPr>
            <w:rFonts w:ascii="Times New Roman" w:hAnsi="Times New Roman"/>
            <w:sz w:val="24"/>
            <w:szCs w:val="24"/>
          </w:rPr>
          <w:t xml:space="preserve">the Simpson’s index. </w:t>
        </w:r>
      </w:ins>
      <w:ins w:id="1664" w:author="Linderhof, Vincent" w:date="2016-03-06T20:15:00Z">
        <w:r>
          <w:rPr>
            <w:rFonts w:ascii="Times New Roman" w:hAnsi="Times New Roman"/>
            <w:sz w:val="24"/>
            <w:szCs w:val="24"/>
          </w:rPr>
          <w:t>In the case of calories</w:t>
        </w:r>
      </w:ins>
      <w:ins w:id="1665" w:author="Linderhof, Vincent" w:date="2016-03-06T20:40:00Z">
        <w:r w:rsidR="004459BF">
          <w:rPr>
            <w:rFonts w:ascii="Times New Roman" w:hAnsi="Times New Roman"/>
            <w:sz w:val="24"/>
            <w:szCs w:val="24"/>
          </w:rPr>
          <w:t xml:space="preserve"> (</w:t>
        </w:r>
        <w:r w:rsidR="004459BF">
          <w:rPr>
            <w:rFonts w:ascii="Times New Roman" w:hAnsi="Times New Roman"/>
            <w:sz w:val="24"/>
            <w:szCs w:val="24"/>
          </w:rPr>
          <w:t xml:space="preserve">columns </w:t>
        </w:r>
        <w:r w:rsidR="004459BF">
          <w:rPr>
            <w:rFonts w:ascii="Times New Roman" w:hAnsi="Times New Roman"/>
            <w:sz w:val="24"/>
            <w:szCs w:val="24"/>
          </w:rPr>
          <w:t>3</w:t>
        </w:r>
        <w:r w:rsidR="004459BF">
          <w:rPr>
            <w:rFonts w:ascii="Times New Roman" w:hAnsi="Times New Roman"/>
            <w:sz w:val="24"/>
            <w:szCs w:val="24"/>
          </w:rPr>
          <w:t xml:space="preserve">, </w:t>
        </w:r>
        <w:r w:rsidR="004459BF">
          <w:rPr>
            <w:rFonts w:ascii="Times New Roman" w:hAnsi="Times New Roman"/>
            <w:sz w:val="24"/>
            <w:szCs w:val="24"/>
          </w:rPr>
          <w:t>6</w:t>
        </w:r>
        <w:r w:rsidR="004459BF">
          <w:rPr>
            <w:rFonts w:ascii="Times New Roman" w:hAnsi="Times New Roman"/>
            <w:sz w:val="24"/>
            <w:szCs w:val="24"/>
          </w:rPr>
          <w:t xml:space="preserve"> and </w:t>
        </w:r>
        <w:r w:rsidR="004459BF">
          <w:rPr>
            <w:rFonts w:ascii="Times New Roman" w:hAnsi="Times New Roman"/>
            <w:sz w:val="24"/>
            <w:szCs w:val="24"/>
          </w:rPr>
          <w:t>9)</w:t>
        </w:r>
      </w:ins>
      <w:ins w:id="1666" w:author="Linderhof, Vincent" w:date="2016-03-06T20:15:00Z">
        <w:r>
          <w:rPr>
            <w:rFonts w:ascii="Times New Roman" w:hAnsi="Times New Roman"/>
            <w:sz w:val="24"/>
            <w:szCs w:val="24"/>
          </w:rPr>
          <w:t xml:space="preserve">, only the crop count </w:t>
        </w:r>
      </w:ins>
      <w:ins w:id="1667" w:author="Linderhof, Vincent" w:date="2016-03-06T20:16:00Z">
        <w:r>
          <w:rPr>
            <w:rFonts w:ascii="Times New Roman" w:hAnsi="Times New Roman"/>
            <w:sz w:val="24"/>
            <w:szCs w:val="24"/>
          </w:rPr>
          <w:t xml:space="preserve">variables </w:t>
        </w:r>
      </w:ins>
      <w:ins w:id="1668" w:author="Linderhof, Vincent" w:date="2016-03-06T20:40:00Z">
        <w:r w:rsidR="004459BF">
          <w:rPr>
            <w:rFonts w:ascii="Times New Roman" w:hAnsi="Times New Roman"/>
            <w:sz w:val="24"/>
            <w:szCs w:val="24"/>
          </w:rPr>
          <w:t xml:space="preserve">(column 3) </w:t>
        </w:r>
      </w:ins>
      <w:ins w:id="1669" w:author="Linderhof, Vincent" w:date="2016-03-06T20:17:00Z">
        <w:r>
          <w:rPr>
            <w:rFonts w:ascii="Times New Roman" w:hAnsi="Times New Roman"/>
            <w:sz w:val="24"/>
            <w:szCs w:val="24"/>
          </w:rPr>
          <w:t>showed a significant positive coefficient. The Simpson’s inde</w:t>
        </w:r>
      </w:ins>
      <w:ins w:id="1670" w:author="Linderhof, Vincent" w:date="2016-03-06T20:18:00Z">
        <w:r>
          <w:rPr>
            <w:rFonts w:ascii="Times New Roman" w:hAnsi="Times New Roman"/>
            <w:sz w:val="24"/>
            <w:szCs w:val="24"/>
          </w:rPr>
          <w:t>x</w:t>
        </w:r>
      </w:ins>
      <w:ins w:id="1671" w:author="Linderhof, Vincent" w:date="2016-03-06T20:17:00Z">
        <w:r>
          <w:rPr>
            <w:rFonts w:ascii="Times New Roman" w:hAnsi="Times New Roman"/>
            <w:sz w:val="24"/>
            <w:szCs w:val="24"/>
          </w:rPr>
          <w:t xml:space="preserve"> and own production ratio were not significant in the caloric </w:t>
        </w:r>
      </w:ins>
      <w:ins w:id="1672" w:author="Linderhof, Vincent" w:date="2016-03-06T20:18:00Z">
        <w:r>
          <w:rPr>
            <w:rFonts w:ascii="Times New Roman" w:hAnsi="Times New Roman"/>
            <w:sz w:val="24"/>
            <w:szCs w:val="24"/>
          </w:rPr>
          <w:t xml:space="preserve">intake </w:t>
        </w:r>
      </w:ins>
      <w:ins w:id="1673" w:author="Linderhof, Vincent" w:date="2016-03-06T20:17:00Z">
        <w:r>
          <w:rPr>
            <w:rFonts w:ascii="Times New Roman" w:hAnsi="Times New Roman"/>
            <w:sz w:val="24"/>
            <w:szCs w:val="24"/>
          </w:rPr>
          <w:t>equation</w:t>
        </w:r>
      </w:ins>
      <w:ins w:id="1674" w:author="Linderhof, Vincent" w:date="2016-03-06T20:18:00Z">
        <w:r>
          <w:rPr>
            <w:rFonts w:ascii="Times New Roman" w:hAnsi="Times New Roman"/>
            <w:sz w:val="24"/>
            <w:szCs w:val="24"/>
          </w:rPr>
          <w:t xml:space="preserve">s. The result confirm the findings of </w:t>
        </w:r>
      </w:ins>
      <w:ins w:id="1675" w:author="Linderhof, Vincent" w:date="2016-03-06T20:19:00Z">
        <w:r>
          <w:rPr>
            <w:rFonts w:ascii="Times New Roman" w:hAnsi="Times New Roman"/>
            <w:sz w:val="24"/>
            <w:szCs w:val="24"/>
          </w:rPr>
          <w:fldChar w:fldCharType="begin"/>
        </w:r>
        <w:r>
          <w:rPr>
            <w:rFonts w:ascii="Times New Roman" w:hAnsi="Times New Roman"/>
            <w:sz w:val="24"/>
            <w:szCs w:val="24"/>
          </w:rPr>
          <w:instrText xml:space="preserve"> ADDIN ZOTERO_ITEM CSL_CITATION {"citationID":"uyS9LrR2","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Pr>
          <w:rFonts w:ascii="Times New Roman" w:hAnsi="Times New Roman"/>
          <w:sz w:val="24"/>
          <w:szCs w:val="24"/>
        </w:rPr>
        <w:fldChar w:fldCharType="separate"/>
      </w:r>
      <w:ins w:id="1676" w:author="Linderhof, Vincent" w:date="2016-03-06T20:19:00Z">
        <w:r w:rsidRPr="00742B6C">
          <w:rPr>
            <w:rFonts w:ascii="Times New Roman" w:hAnsi="Times New Roman"/>
            <w:sz w:val="24"/>
            <w:rPrChange w:id="1677" w:author="Linderhof, Vincent" w:date="2016-03-06T20:19:00Z">
              <w:rPr/>
            </w:rPrChange>
          </w:rPr>
          <w:t>Jones</w:t>
        </w:r>
        <w:r>
          <w:rPr>
            <w:rFonts w:ascii="Times New Roman" w:hAnsi="Times New Roman"/>
            <w:sz w:val="24"/>
          </w:rPr>
          <w:t xml:space="preserve"> et al. (</w:t>
        </w:r>
        <w:r w:rsidRPr="00742B6C">
          <w:rPr>
            <w:rFonts w:ascii="Times New Roman" w:hAnsi="Times New Roman"/>
            <w:sz w:val="24"/>
            <w:rPrChange w:id="1678" w:author="Linderhof, Vincent" w:date="2016-03-06T20:19:00Z">
              <w:rPr/>
            </w:rPrChange>
          </w:rPr>
          <w:t>2014)</w:t>
        </w:r>
        <w:r>
          <w:rPr>
            <w:rFonts w:ascii="Times New Roman" w:hAnsi="Times New Roman"/>
            <w:sz w:val="24"/>
            <w:szCs w:val="24"/>
          </w:rPr>
          <w:fldChar w:fldCharType="end"/>
        </w:r>
        <w:r>
          <w:rPr>
            <w:rFonts w:ascii="Times New Roman" w:hAnsi="Times New Roman"/>
            <w:sz w:val="24"/>
            <w:szCs w:val="24"/>
          </w:rPr>
          <w:t xml:space="preserve">. </w:t>
        </w:r>
      </w:ins>
    </w:p>
    <w:p w14:paraId="7100E1CB" w14:textId="671E1403" w:rsidR="00A41E49" w:rsidRDefault="004459BF" w:rsidP="00F77985">
      <w:pPr>
        <w:rPr>
          <w:ins w:id="1679" w:author="Linderhof, Vincent" w:date="2016-03-06T20:24:00Z"/>
          <w:rFonts w:ascii="Times New Roman" w:hAnsi="Times New Roman"/>
          <w:sz w:val="24"/>
          <w:szCs w:val="24"/>
        </w:rPr>
      </w:pPr>
      <w:ins w:id="1680" w:author="Linderhof, Vincent" w:date="2016-03-06T20:35:00Z">
        <w:r>
          <w:rPr>
            <w:rFonts w:ascii="Times New Roman" w:hAnsi="Times New Roman"/>
            <w:sz w:val="24"/>
            <w:szCs w:val="24"/>
          </w:rPr>
          <w:t>T</w:t>
        </w:r>
      </w:ins>
      <w:ins w:id="1681" w:author="Linderhof, Vincent" w:date="2016-03-06T20:32:00Z">
        <w:r>
          <w:rPr>
            <w:rFonts w:ascii="Times New Roman" w:hAnsi="Times New Roman"/>
            <w:sz w:val="24"/>
            <w:szCs w:val="24"/>
          </w:rPr>
          <w:t>he r</w:t>
        </w:r>
        <w:r w:rsidRPr="00E05337">
          <w:rPr>
            <w:rFonts w:ascii="Times New Roman" w:hAnsi="Times New Roman"/>
            <w:sz w:val="24"/>
            <w:szCs w:val="24"/>
          </w:rPr>
          <w:t>esults for the DDS model</w:t>
        </w:r>
        <w:r>
          <w:rPr>
            <w:rFonts w:ascii="Times New Roman" w:hAnsi="Times New Roman"/>
            <w:sz w:val="24"/>
            <w:szCs w:val="24"/>
          </w:rPr>
          <w:t>s</w:t>
        </w:r>
        <w:r w:rsidRPr="00E05337">
          <w:rPr>
            <w:rFonts w:ascii="Times New Roman" w:hAnsi="Times New Roman"/>
            <w:sz w:val="24"/>
            <w:szCs w:val="24"/>
          </w:rPr>
          <w:t xml:space="preserve"> </w:t>
        </w:r>
      </w:ins>
      <w:ins w:id="1682" w:author="Linderhof, Vincent" w:date="2016-03-06T20:41:00Z">
        <w:r>
          <w:rPr>
            <w:rFonts w:ascii="Times New Roman" w:hAnsi="Times New Roman"/>
            <w:sz w:val="24"/>
            <w:szCs w:val="24"/>
          </w:rPr>
          <w:t xml:space="preserve">(columns 1, 4 and 7 in Tables 3) </w:t>
        </w:r>
      </w:ins>
      <w:ins w:id="1683" w:author="Linderhof, Vincent" w:date="2016-03-06T20:32:00Z">
        <w:r w:rsidRPr="00E05337">
          <w:rPr>
            <w:rFonts w:ascii="Times New Roman" w:hAnsi="Times New Roman"/>
            <w:sz w:val="24"/>
            <w:szCs w:val="24"/>
          </w:rPr>
          <w:t>show that the coefficient for food expenditures are positive and significant</w:t>
        </w:r>
      </w:ins>
      <w:ins w:id="1684" w:author="Linderhof, Vincent" w:date="2016-03-06T20:35:00Z">
        <w:r>
          <w:rPr>
            <w:rFonts w:ascii="Times New Roman" w:hAnsi="Times New Roman"/>
            <w:sz w:val="24"/>
            <w:szCs w:val="24"/>
          </w:rPr>
          <w:t xml:space="preserve">. Also, three time </w:t>
        </w:r>
      </w:ins>
      <w:ins w:id="1685" w:author="Linderhof, Vincent" w:date="2016-03-06T20:47:00Z">
        <w:r w:rsidR="0048186D">
          <w:rPr>
            <w:rFonts w:ascii="Times New Roman" w:hAnsi="Times New Roman"/>
            <w:sz w:val="24"/>
            <w:szCs w:val="24"/>
          </w:rPr>
          <w:t xml:space="preserve">period </w:t>
        </w:r>
      </w:ins>
      <w:ins w:id="1686" w:author="Linderhof, Vincent" w:date="2016-03-06T20:35:00Z">
        <w:r>
          <w:rPr>
            <w:rFonts w:ascii="Times New Roman" w:hAnsi="Times New Roman"/>
            <w:sz w:val="24"/>
            <w:szCs w:val="24"/>
          </w:rPr>
          <w:t>dummies are significant</w:t>
        </w:r>
      </w:ins>
      <w:ins w:id="1687" w:author="Linderhof, Vincent" w:date="2016-03-06T20:37:00Z">
        <w:r>
          <w:rPr>
            <w:rFonts w:ascii="Times New Roman" w:hAnsi="Times New Roman"/>
            <w:sz w:val="24"/>
            <w:szCs w:val="24"/>
          </w:rPr>
          <w:t>ly positive</w:t>
        </w:r>
      </w:ins>
      <w:ins w:id="1688" w:author="Linderhof, Vincent" w:date="2016-03-06T20:35:00Z">
        <w:r>
          <w:rPr>
            <w:rFonts w:ascii="Times New Roman" w:hAnsi="Times New Roman"/>
            <w:sz w:val="24"/>
            <w:szCs w:val="24"/>
          </w:rPr>
          <w:t xml:space="preserve"> as well.</w:t>
        </w:r>
      </w:ins>
      <w:ins w:id="1689" w:author="Linderhof, Vincent" w:date="2016-03-06T20:36:00Z">
        <w:r>
          <w:rPr>
            <w:rFonts w:ascii="Times New Roman" w:hAnsi="Times New Roman"/>
            <w:sz w:val="24"/>
            <w:szCs w:val="24"/>
          </w:rPr>
          <w:t xml:space="preserve"> </w:t>
        </w:r>
      </w:ins>
      <w:ins w:id="1690" w:author="Linderhof, Vincent" w:date="2016-03-06T20:47:00Z">
        <w:r w:rsidR="0048186D">
          <w:rPr>
            <w:rFonts w:ascii="Times New Roman" w:hAnsi="Times New Roman"/>
            <w:sz w:val="24"/>
            <w:szCs w:val="24"/>
          </w:rPr>
          <w:t xml:space="preserve">Note that we use three period dummies and ignore the intercept in the panel models. </w:t>
        </w:r>
      </w:ins>
      <w:ins w:id="1691" w:author="Linderhof, Vincent" w:date="2016-03-06T20:37:00Z">
        <w:r>
          <w:rPr>
            <w:rFonts w:ascii="Times New Roman" w:hAnsi="Times New Roman"/>
            <w:sz w:val="24"/>
            <w:szCs w:val="24"/>
          </w:rPr>
          <w:t>The switch between production diversity indicators d</w:t>
        </w:r>
      </w:ins>
      <w:ins w:id="1692" w:author="Linderhof, Vincent" w:date="2016-03-06T20:38:00Z">
        <w:r>
          <w:rPr>
            <w:rFonts w:ascii="Times New Roman" w:hAnsi="Times New Roman"/>
            <w:sz w:val="24"/>
            <w:szCs w:val="24"/>
          </w:rPr>
          <w:t>id</w:t>
        </w:r>
      </w:ins>
      <w:ins w:id="1693" w:author="Linderhof, Vincent" w:date="2016-03-06T20:37:00Z">
        <w:r>
          <w:rPr>
            <w:rFonts w:ascii="Times New Roman" w:hAnsi="Times New Roman"/>
            <w:sz w:val="24"/>
            <w:szCs w:val="24"/>
          </w:rPr>
          <w:t xml:space="preserve"> not affec</w:t>
        </w:r>
      </w:ins>
      <w:ins w:id="1694" w:author="Linderhof, Vincent" w:date="2016-03-06T20:38:00Z">
        <w:r>
          <w:rPr>
            <w:rFonts w:ascii="Times New Roman" w:hAnsi="Times New Roman"/>
            <w:sz w:val="24"/>
            <w:szCs w:val="24"/>
          </w:rPr>
          <w:t>t the</w:t>
        </w:r>
      </w:ins>
      <w:ins w:id="1695" w:author="Linderhof, Vincent" w:date="2016-03-06T20:43:00Z">
        <w:r w:rsidR="0048186D">
          <w:rPr>
            <w:rFonts w:ascii="Times New Roman" w:hAnsi="Times New Roman"/>
            <w:sz w:val="24"/>
            <w:szCs w:val="24"/>
          </w:rPr>
          <w:t xml:space="preserve"> significance levels of the coefficients of the variables. </w:t>
        </w:r>
      </w:ins>
      <w:ins w:id="1696" w:author="Linderhof, Vincent" w:date="2016-03-06T21:13:00Z">
        <w:r w:rsidR="00417B2B">
          <w:rPr>
            <w:rFonts w:ascii="Times New Roman" w:hAnsi="Times New Roman"/>
            <w:sz w:val="24"/>
            <w:szCs w:val="24"/>
          </w:rPr>
          <w:t xml:space="preserve">Male household heads showed a significantly negative coefficient </w:t>
        </w:r>
      </w:ins>
      <w:ins w:id="1697" w:author="Linderhof, Vincent" w:date="2016-03-06T21:14:00Z">
        <w:r w:rsidR="00417B2B">
          <w:rPr>
            <w:rFonts w:ascii="Times New Roman" w:hAnsi="Times New Roman"/>
            <w:sz w:val="24"/>
            <w:szCs w:val="24"/>
          </w:rPr>
          <w:t xml:space="preserve">in the </w:t>
        </w:r>
      </w:ins>
      <w:ins w:id="1698" w:author="Linderhof, Vincent" w:date="2016-03-06T21:13:00Z">
        <w:r w:rsidR="00417B2B">
          <w:rPr>
            <w:rFonts w:ascii="Times New Roman" w:hAnsi="Times New Roman"/>
            <w:sz w:val="24"/>
            <w:szCs w:val="24"/>
          </w:rPr>
          <w:t xml:space="preserve">DDS </w:t>
        </w:r>
      </w:ins>
      <w:ins w:id="1699" w:author="Linderhof, Vincent" w:date="2016-03-06T21:14:00Z">
        <w:r w:rsidR="00417B2B">
          <w:rPr>
            <w:rFonts w:ascii="Times New Roman" w:hAnsi="Times New Roman"/>
            <w:sz w:val="24"/>
            <w:szCs w:val="24"/>
          </w:rPr>
          <w:t xml:space="preserve">with </w:t>
        </w:r>
      </w:ins>
      <w:ins w:id="1700" w:author="Linderhof, Vincent" w:date="2016-03-06T21:40:00Z">
        <w:r w:rsidR="005E1709">
          <w:rPr>
            <w:rFonts w:ascii="Times New Roman" w:hAnsi="Times New Roman"/>
            <w:sz w:val="24"/>
            <w:szCs w:val="24"/>
          </w:rPr>
          <w:t>the Simpson</w:t>
        </w:r>
      </w:ins>
      <w:ins w:id="1701" w:author="Linderhof, Vincent" w:date="2016-03-06T21:41:00Z">
        <w:r w:rsidR="005E1709">
          <w:rPr>
            <w:rFonts w:ascii="Times New Roman" w:hAnsi="Times New Roman"/>
            <w:sz w:val="24"/>
            <w:szCs w:val="24"/>
          </w:rPr>
          <w:t>’s index</w:t>
        </w:r>
      </w:ins>
      <w:ins w:id="1702" w:author="Linderhof, Vincent" w:date="2016-03-06T21:14:00Z">
        <w:r w:rsidR="00417B2B">
          <w:rPr>
            <w:rFonts w:ascii="Times New Roman" w:hAnsi="Times New Roman"/>
            <w:sz w:val="24"/>
            <w:szCs w:val="24"/>
          </w:rPr>
          <w:t xml:space="preserve">. </w:t>
        </w:r>
      </w:ins>
      <w:ins w:id="1703" w:author="Linderhof, Vincent" w:date="2016-03-06T20:43:00Z">
        <w:r w:rsidR="0048186D">
          <w:rPr>
            <w:rFonts w:ascii="Times New Roman" w:hAnsi="Times New Roman"/>
            <w:sz w:val="24"/>
            <w:szCs w:val="24"/>
          </w:rPr>
          <w:t>As noted above</w:t>
        </w:r>
      </w:ins>
      <w:ins w:id="1704" w:author="Linderhof, Vincent" w:date="2016-03-06T20:32:00Z">
        <w:r w:rsidRPr="004459BF">
          <w:rPr>
            <w:rFonts w:ascii="Times New Roman" w:hAnsi="Times New Roman"/>
            <w:sz w:val="24"/>
            <w:szCs w:val="24"/>
            <w:highlight w:val="red"/>
            <w:rPrChange w:id="1705" w:author="Linderhof, Vincent" w:date="2016-03-06T20:33:00Z">
              <w:rPr>
                <w:rFonts w:ascii="Times New Roman" w:hAnsi="Times New Roman"/>
                <w:sz w:val="24"/>
                <w:szCs w:val="24"/>
              </w:rPr>
            </w:rPrChange>
          </w:rPr>
          <w:t xml:space="preserve">, </w:t>
        </w:r>
      </w:ins>
      <w:ins w:id="1706" w:author="Linderhof, Vincent" w:date="2016-03-06T20:44:00Z">
        <w:r w:rsidR="0048186D">
          <w:rPr>
            <w:rFonts w:ascii="Times New Roman" w:hAnsi="Times New Roman"/>
            <w:sz w:val="24"/>
            <w:szCs w:val="24"/>
            <w:highlight w:val="red"/>
          </w:rPr>
          <w:t xml:space="preserve">the </w:t>
        </w:r>
      </w:ins>
      <w:ins w:id="1707" w:author="Linderhof, Vincent" w:date="2016-03-06T20:32:00Z">
        <w:r w:rsidRPr="004459BF">
          <w:rPr>
            <w:rFonts w:ascii="Times New Roman" w:hAnsi="Times New Roman"/>
            <w:sz w:val="24"/>
            <w:szCs w:val="24"/>
            <w:highlight w:val="red"/>
            <w:rPrChange w:id="1708" w:author="Linderhof, Vincent" w:date="2016-03-06T20:33:00Z">
              <w:rPr>
                <w:rFonts w:ascii="Times New Roman" w:hAnsi="Times New Roman"/>
                <w:sz w:val="24"/>
                <w:szCs w:val="24"/>
              </w:rPr>
            </w:rPrChange>
          </w:rPr>
          <w:t xml:space="preserve">DDS </w:t>
        </w:r>
      </w:ins>
      <w:ins w:id="1709" w:author="Linderhof, Vincent" w:date="2016-03-06T20:44:00Z">
        <w:r w:rsidR="0048186D">
          <w:rPr>
            <w:rFonts w:ascii="Times New Roman" w:hAnsi="Times New Roman"/>
            <w:sz w:val="24"/>
            <w:szCs w:val="24"/>
            <w:highlight w:val="red"/>
          </w:rPr>
          <w:t xml:space="preserve">indicator </w:t>
        </w:r>
      </w:ins>
      <w:ins w:id="1710" w:author="Linderhof, Vincent" w:date="2016-03-06T20:32:00Z">
        <w:r w:rsidRPr="004459BF">
          <w:rPr>
            <w:rFonts w:ascii="Times New Roman" w:hAnsi="Times New Roman"/>
            <w:sz w:val="24"/>
            <w:szCs w:val="24"/>
            <w:highlight w:val="red"/>
            <w:rPrChange w:id="1711" w:author="Linderhof, Vincent" w:date="2016-03-06T20:33:00Z">
              <w:rPr>
                <w:rFonts w:ascii="Times New Roman" w:hAnsi="Times New Roman"/>
                <w:sz w:val="24"/>
                <w:szCs w:val="24"/>
              </w:rPr>
            </w:rPrChange>
          </w:rPr>
          <w:t xml:space="preserve">is a count </w:t>
        </w:r>
      </w:ins>
      <w:ins w:id="1712" w:author="Linderhof, Vincent" w:date="2016-03-06T20:44:00Z">
        <w:r w:rsidR="0048186D">
          <w:rPr>
            <w:rFonts w:ascii="Times New Roman" w:hAnsi="Times New Roman"/>
            <w:sz w:val="24"/>
            <w:szCs w:val="24"/>
            <w:highlight w:val="red"/>
          </w:rPr>
          <w:t xml:space="preserve">variable with a minimum of 1 and a maximum of 12. Moreover, it is likely that the distribution of the counts is skewed. </w:t>
        </w:r>
      </w:ins>
    </w:p>
    <w:p w14:paraId="60F8715D" w14:textId="479C8AED" w:rsidR="004509A5" w:rsidRDefault="00A41E49" w:rsidP="00F77985">
      <w:pPr>
        <w:rPr>
          <w:ins w:id="1713" w:author="Linderhof, Vincent" w:date="2016-03-06T20:57:00Z"/>
          <w:rFonts w:ascii="Times New Roman" w:hAnsi="Times New Roman"/>
          <w:sz w:val="24"/>
          <w:szCs w:val="24"/>
        </w:rPr>
      </w:pPr>
      <w:moveToRangeStart w:id="1714" w:author="Linderhof, Vincent" w:date="2016-03-06T20:24:00Z" w:name="move445059217"/>
      <w:moveTo w:id="1715" w:author="Linderhof, Vincent" w:date="2016-03-06T20:24:00Z">
        <w:del w:id="1716" w:author="Linderhof, Vincent" w:date="2016-03-06T20:45:00Z">
          <w:r w:rsidRPr="00E05337" w:rsidDel="0048186D">
            <w:rPr>
              <w:rFonts w:ascii="Times New Roman" w:hAnsi="Times New Roman"/>
              <w:sz w:val="24"/>
              <w:szCs w:val="24"/>
            </w:rPr>
            <w:delText>A comparison of the results for the OLS and</w:delText>
          </w:r>
        </w:del>
      </w:moveTo>
      <w:ins w:id="1717" w:author="Linderhof, Vincent" w:date="2016-03-06T20:45:00Z">
        <w:r w:rsidR="0048186D">
          <w:rPr>
            <w:rFonts w:ascii="Times New Roman" w:hAnsi="Times New Roman"/>
            <w:sz w:val="24"/>
            <w:szCs w:val="24"/>
          </w:rPr>
          <w:t>T</w:t>
        </w:r>
      </w:ins>
      <w:moveTo w:id="1718" w:author="Linderhof, Vincent" w:date="2016-03-06T20:24:00Z">
        <w:del w:id="1719" w:author="Linderhof, Vincent" w:date="2016-03-06T20:45:00Z">
          <w:r w:rsidRPr="00E05337" w:rsidDel="0048186D">
            <w:rPr>
              <w:rFonts w:ascii="Times New Roman" w:hAnsi="Times New Roman"/>
              <w:sz w:val="24"/>
              <w:szCs w:val="24"/>
            </w:rPr>
            <w:delText xml:space="preserve"> t</w:delText>
          </w:r>
        </w:del>
        <w:r w:rsidRPr="00E05337">
          <w:rPr>
            <w:rFonts w:ascii="Times New Roman" w:hAnsi="Times New Roman"/>
            <w:sz w:val="24"/>
            <w:szCs w:val="24"/>
          </w:rPr>
          <w:t xml:space="preserve">he </w:t>
        </w:r>
        <w:del w:id="1720" w:author="Linderhof, Vincent" w:date="2016-03-06T20:45:00Z">
          <w:r w:rsidRPr="00E05337" w:rsidDel="0048186D">
            <w:rPr>
              <w:rFonts w:ascii="Times New Roman" w:hAnsi="Times New Roman"/>
              <w:sz w:val="24"/>
              <w:szCs w:val="24"/>
            </w:rPr>
            <w:delText xml:space="preserve">within </w:delText>
          </w:r>
        </w:del>
        <w:r w:rsidRPr="00E05337">
          <w:rPr>
            <w:rFonts w:ascii="Times New Roman" w:hAnsi="Times New Roman"/>
            <w:sz w:val="24"/>
            <w:szCs w:val="24"/>
          </w:rPr>
          <w:t xml:space="preserve">panel models for the FCS </w:t>
        </w:r>
        <w:del w:id="1721" w:author="Linderhof, Vincent" w:date="2016-03-06T20:45:00Z">
          <w:r w:rsidRPr="00E05337" w:rsidDel="0048186D">
            <w:rPr>
              <w:rFonts w:ascii="Times New Roman" w:hAnsi="Times New Roman"/>
              <w:sz w:val="24"/>
              <w:szCs w:val="24"/>
            </w:rPr>
            <w:delText>dependent variable</w:delText>
          </w:r>
        </w:del>
      </w:moveTo>
      <w:ins w:id="1722" w:author="Linderhof, Vincent" w:date="2016-03-06T20:45:00Z">
        <w:r w:rsidR="0048186D">
          <w:rPr>
            <w:rFonts w:ascii="Times New Roman" w:hAnsi="Times New Roman"/>
            <w:sz w:val="24"/>
            <w:szCs w:val="24"/>
          </w:rPr>
          <w:t>indicator (column 2, 5 and 8)</w:t>
        </w:r>
      </w:ins>
      <w:moveTo w:id="1723" w:author="Linderhof, Vincent" w:date="2016-03-06T20:24:00Z">
        <w:r w:rsidRPr="00E05337">
          <w:rPr>
            <w:rFonts w:ascii="Times New Roman" w:hAnsi="Times New Roman"/>
            <w:sz w:val="24"/>
            <w:szCs w:val="24"/>
          </w:rPr>
          <w:t xml:space="preserve"> </w:t>
        </w:r>
      </w:moveTo>
      <w:ins w:id="1724" w:author="Linderhof, Vincent" w:date="2016-03-06T20:46:00Z">
        <w:r w:rsidR="0048186D">
          <w:rPr>
            <w:rFonts w:ascii="Times New Roman" w:hAnsi="Times New Roman"/>
            <w:sz w:val="24"/>
            <w:szCs w:val="24"/>
          </w:rPr>
          <w:t xml:space="preserve">show significant coefficients for </w:t>
        </w:r>
      </w:ins>
      <w:moveTo w:id="1725" w:author="Linderhof, Vincent" w:date="2016-03-06T20:24:00Z">
        <w:del w:id="1726" w:author="Linderhof, Vincent" w:date="2016-03-06T20:46:00Z">
          <w:r w:rsidRPr="00E05337" w:rsidDel="0048186D">
            <w:rPr>
              <w:rFonts w:ascii="Times New Roman" w:hAnsi="Times New Roman"/>
              <w:sz w:val="24"/>
              <w:szCs w:val="24"/>
            </w:rPr>
            <w:delText>indicate</w:delText>
          </w:r>
        </w:del>
        <w:del w:id="1727" w:author="Linderhof, Vincent" w:date="2016-03-06T20:45:00Z">
          <w:r w:rsidRPr="00E05337" w:rsidDel="0048186D">
            <w:rPr>
              <w:rFonts w:ascii="Times New Roman" w:hAnsi="Times New Roman"/>
              <w:sz w:val="24"/>
              <w:szCs w:val="24"/>
            </w:rPr>
            <w:delText>s</w:delText>
          </w:r>
        </w:del>
        <w:del w:id="1728" w:author="Linderhof, Vincent" w:date="2016-03-06T20:46:00Z">
          <w:r w:rsidRPr="00E05337" w:rsidDel="0048186D">
            <w:rPr>
              <w:rFonts w:ascii="Times New Roman" w:hAnsi="Times New Roman"/>
              <w:sz w:val="24"/>
              <w:szCs w:val="24"/>
            </w:rPr>
            <w:delText xml:space="preserve"> similar coefficients for the variables </w:delText>
          </w:r>
        </w:del>
        <w:r w:rsidRPr="00E05337">
          <w:rPr>
            <w:rFonts w:ascii="Times New Roman" w:hAnsi="Times New Roman"/>
            <w:sz w:val="24"/>
            <w:szCs w:val="24"/>
          </w:rPr>
          <w:t xml:space="preserve">the number of different crops produced by the household, food expenditures, </w:t>
        </w:r>
      </w:moveTo>
      <w:ins w:id="1729" w:author="Linderhof, Vincent" w:date="2016-03-06T20:46:00Z">
        <w:r w:rsidR="0048186D">
          <w:rPr>
            <w:rFonts w:ascii="Times New Roman" w:hAnsi="Times New Roman"/>
            <w:sz w:val="24"/>
            <w:szCs w:val="24"/>
          </w:rPr>
          <w:t xml:space="preserve">and </w:t>
        </w:r>
      </w:ins>
      <w:moveTo w:id="1730" w:author="Linderhof, Vincent" w:date="2016-03-06T20:24:00Z">
        <w:r w:rsidRPr="00E05337">
          <w:rPr>
            <w:rFonts w:ascii="Times New Roman" w:hAnsi="Times New Roman"/>
            <w:sz w:val="24"/>
            <w:szCs w:val="24"/>
          </w:rPr>
          <w:t>total crop area</w:t>
        </w:r>
        <w:del w:id="1731" w:author="Linderhof, Vincent" w:date="2016-03-06T20:46:00Z">
          <w:r w:rsidRPr="00E05337" w:rsidDel="0048186D">
            <w:rPr>
              <w:rFonts w:ascii="Times New Roman" w:hAnsi="Times New Roman"/>
              <w:sz w:val="24"/>
              <w:szCs w:val="24"/>
            </w:rPr>
            <w:delText xml:space="preserve"> and the proportion of food consumed from own production</w:delText>
          </w:r>
        </w:del>
        <w:r w:rsidRPr="00E05337">
          <w:rPr>
            <w:rFonts w:ascii="Times New Roman" w:hAnsi="Times New Roman"/>
            <w:sz w:val="24"/>
            <w:szCs w:val="24"/>
          </w:rPr>
          <w:t xml:space="preserve">. </w:t>
        </w:r>
      </w:moveTo>
      <w:ins w:id="1732" w:author="Linderhof, Vincent" w:date="2016-03-06T20:46:00Z">
        <w:r w:rsidR="0048186D">
          <w:rPr>
            <w:rFonts w:ascii="Times New Roman" w:hAnsi="Times New Roman"/>
            <w:sz w:val="24"/>
            <w:szCs w:val="24"/>
          </w:rPr>
          <w:t>Also</w:t>
        </w:r>
      </w:ins>
      <w:ins w:id="1733" w:author="Linderhof, Vincent" w:date="2016-03-06T20:47:00Z">
        <w:r w:rsidR="0048186D">
          <w:rPr>
            <w:rFonts w:ascii="Times New Roman" w:hAnsi="Times New Roman"/>
            <w:sz w:val="24"/>
            <w:szCs w:val="24"/>
          </w:rPr>
          <w:t>,</w:t>
        </w:r>
        <w:r w:rsidR="0048186D" w:rsidRPr="0048186D">
          <w:rPr>
            <w:rFonts w:ascii="Times New Roman" w:hAnsi="Times New Roman"/>
            <w:sz w:val="24"/>
            <w:szCs w:val="24"/>
          </w:rPr>
          <w:t xml:space="preserve"> </w:t>
        </w:r>
        <w:r w:rsidR="0048186D">
          <w:rPr>
            <w:rFonts w:ascii="Times New Roman" w:hAnsi="Times New Roman"/>
            <w:sz w:val="24"/>
            <w:szCs w:val="24"/>
          </w:rPr>
          <w:t xml:space="preserve">three time </w:t>
        </w:r>
        <w:r w:rsidR="0048186D">
          <w:rPr>
            <w:rFonts w:ascii="Times New Roman" w:hAnsi="Times New Roman"/>
            <w:sz w:val="24"/>
            <w:szCs w:val="24"/>
          </w:rPr>
          <w:t xml:space="preserve">period </w:t>
        </w:r>
        <w:r w:rsidR="0048186D">
          <w:rPr>
            <w:rFonts w:ascii="Times New Roman" w:hAnsi="Times New Roman"/>
            <w:sz w:val="24"/>
            <w:szCs w:val="24"/>
          </w:rPr>
          <w:t>dummies are significantly positive as well</w:t>
        </w:r>
      </w:ins>
      <w:ins w:id="1734" w:author="Linderhof, Vincent" w:date="2016-03-06T20:48:00Z">
        <w:r w:rsidR="0048186D">
          <w:rPr>
            <w:rFonts w:ascii="Times New Roman" w:hAnsi="Times New Roman"/>
            <w:sz w:val="24"/>
            <w:szCs w:val="24"/>
          </w:rPr>
          <w:t>.</w:t>
        </w:r>
      </w:ins>
      <w:ins w:id="1735" w:author="Linderhof, Vincent" w:date="2016-03-06T20:52:00Z">
        <w:r w:rsidR="004509A5">
          <w:rPr>
            <w:rFonts w:ascii="Times New Roman" w:hAnsi="Times New Roman"/>
            <w:sz w:val="24"/>
            <w:szCs w:val="24"/>
          </w:rPr>
          <w:t xml:space="preserve"> </w:t>
        </w:r>
      </w:ins>
      <w:moveTo w:id="1736" w:author="Linderhof, Vincent" w:date="2016-03-06T20:24:00Z">
        <w:r w:rsidRPr="00E05337">
          <w:rPr>
            <w:rFonts w:ascii="Times New Roman" w:hAnsi="Times New Roman"/>
            <w:sz w:val="24"/>
            <w:szCs w:val="24"/>
          </w:rPr>
          <w:t xml:space="preserve">The signs </w:t>
        </w:r>
      </w:moveTo>
      <w:ins w:id="1737" w:author="Linderhof, Vincent" w:date="2016-03-06T20:52:00Z">
        <w:r w:rsidR="004509A5">
          <w:rPr>
            <w:rFonts w:ascii="Times New Roman" w:hAnsi="Times New Roman"/>
            <w:sz w:val="24"/>
            <w:szCs w:val="24"/>
          </w:rPr>
          <w:t xml:space="preserve">and the magnitude </w:t>
        </w:r>
      </w:ins>
      <w:moveTo w:id="1738" w:author="Linderhof, Vincent" w:date="2016-03-06T20:24:00Z">
        <w:r w:rsidRPr="00E05337">
          <w:rPr>
            <w:rFonts w:ascii="Times New Roman" w:hAnsi="Times New Roman"/>
            <w:sz w:val="24"/>
            <w:szCs w:val="24"/>
          </w:rPr>
          <w:t xml:space="preserve">of the </w:t>
        </w:r>
      </w:moveTo>
      <w:ins w:id="1739" w:author="Linderhof, Vincent" w:date="2016-03-06T20:52:00Z">
        <w:r w:rsidR="004509A5">
          <w:rPr>
            <w:rFonts w:ascii="Times New Roman" w:hAnsi="Times New Roman"/>
            <w:sz w:val="24"/>
            <w:szCs w:val="24"/>
          </w:rPr>
          <w:t xml:space="preserve">significant </w:t>
        </w:r>
      </w:ins>
      <w:moveTo w:id="1740" w:author="Linderhof, Vincent" w:date="2016-03-06T20:24:00Z">
        <w:r w:rsidRPr="00E05337">
          <w:rPr>
            <w:rFonts w:ascii="Times New Roman" w:hAnsi="Times New Roman"/>
            <w:sz w:val="24"/>
            <w:szCs w:val="24"/>
          </w:rPr>
          <w:t xml:space="preserve">coefficients </w:t>
        </w:r>
      </w:moveTo>
      <w:ins w:id="1741" w:author="Linderhof, Vincent" w:date="2016-03-06T20:53:00Z">
        <w:r w:rsidR="004509A5">
          <w:rPr>
            <w:rFonts w:ascii="Times New Roman" w:hAnsi="Times New Roman"/>
            <w:sz w:val="24"/>
            <w:szCs w:val="24"/>
          </w:rPr>
          <w:t>we</w:t>
        </w:r>
      </w:ins>
      <w:moveTo w:id="1742" w:author="Linderhof, Vincent" w:date="2016-03-06T20:24:00Z">
        <w:del w:id="1743" w:author="Linderhof, Vincent" w:date="2016-03-06T20:53:00Z">
          <w:r w:rsidRPr="00E05337" w:rsidDel="004509A5">
            <w:rPr>
              <w:rFonts w:ascii="Times New Roman" w:hAnsi="Times New Roman"/>
              <w:sz w:val="24"/>
              <w:szCs w:val="24"/>
            </w:rPr>
            <w:delText>a</w:delText>
          </w:r>
        </w:del>
        <w:r w:rsidRPr="00E05337">
          <w:rPr>
            <w:rFonts w:ascii="Times New Roman" w:hAnsi="Times New Roman"/>
            <w:sz w:val="24"/>
            <w:szCs w:val="24"/>
          </w:rPr>
          <w:t xml:space="preserve">re </w:t>
        </w:r>
      </w:moveTo>
      <w:ins w:id="1744" w:author="Linderhof, Vincent" w:date="2016-03-06T20:53:00Z">
        <w:r w:rsidR="004509A5">
          <w:rPr>
            <w:rFonts w:ascii="Times New Roman" w:hAnsi="Times New Roman"/>
            <w:sz w:val="24"/>
            <w:szCs w:val="24"/>
          </w:rPr>
          <w:t xml:space="preserve">all in the same range. </w:t>
        </w:r>
      </w:ins>
      <w:ins w:id="1745" w:author="Linderhof, Vincent" w:date="2016-03-06T21:40:00Z">
        <w:r w:rsidR="005E1709">
          <w:rPr>
            <w:rFonts w:ascii="Times New Roman" w:hAnsi="Times New Roman"/>
            <w:sz w:val="24"/>
            <w:szCs w:val="24"/>
          </w:rPr>
          <w:t>The coefficient of the variable e</w:t>
        </w:r>
      </w:ins>
      <w:ins w:id="1746" w:author="Linderhof, Vincent" w:date="2016-03-06T21:39:00Z">
        <w:r w:rsidR="005E1709">
          <w:rPr>
            <w:rFonts w:ascii="Times New Roman" w:hAnsi="Times New Roman"/>
            <w:sz w:val="24"/>
            <w:szCs w:val="24"/>
          </w:rPr>
          <w:t xml:space="preserve">ducation of household </w:t>
        </w:r>
      </w:ins>
      <w:ins w:id="1747" w:author="Linderhof, Vincent" w:date="2016-03-06T21:40:00Z">
        <w:r w:rsidR="005E1709">
          <w:rPr>
            <w:rFonts w:ascii="Times New Roman" w:hAnsi="Times New Roman"/>
            <w:sz w:val="24"/>
            <w:szCs w:val="24"/>
          </w:rPr>
          <w:t>head is significantly positive when the Sim</w:t>
        </w:r>
      </w:ins>
      <w:ins w:id="1748" w:author="Linderhof, Vincent" w:date="2016-03-06T21:43:00Z">
        <w:r w:rsidR="005E1709">
          <w:rPr>
            <w:rFonts w:ascii="Times New Roman" w:hAnsi="Times New Roman"/>
            <w:sz w:val="24"/>
            <w:szCs w:val="24"/>
          </w:rPr>
          <w:t>p</w:t>
        </w:r>
      </w:ins>
      <w:ins w:id="1749" w:author="Linderhof, Vincent" w:date="2016-03-06T21:40:00Z">
        <w:r w:rsidR="005E1709">
          <w:rPr>
            <w:rFonts w:ascii="Times New Roman" w:hAnsi="Times New Roman"/>
            <w:sz w:val="24"/>
            <w:szCs w:val="24"/>
          </w:rPr>
          <w:t>son</w:t>
        </w:r>
      </w:ins>
      <w:ins w:id="1750" w:author="Linderhof, Vincent" w:date="2016-03-06T21:43:00Z">
        <w:r w:rsidR="005E1709">
          <w:rPr>
            <w:rFonts w:ascii="Times New Roman" w:hAnsi="Times New Roman"/>
            <w:sz w:val="24"/>
            <w:szCs w:val="24"/>
          </w:rPr>
          <w:t>’s</w:t>
        </w:r>
      </w:ins>
      <w:ins w:id="1751" w:author="Linderhof, Vincent" w:date="2016-03-06T21:40:00Z">
        <w:r w:rsidR="005E1709">
          <w:rPr>
            <w:rFonts w:ascii="Times New Roman" w:hAnsi="Times New Roman"/>
            <w:sz w:val="24"/>
            <w:szCs w:val="24"/>
          </w:rPr>
          <w:t xml:space="preserve"> index is used. </w:t>
        </w:r>
      </w:ins>
      <w:ins w:id="1752" w:author="Linderhof, Vincent" w:date="2016-03-06T21:19:00Z">
        <w:r w:rsidR="009C0903">
          <w:rPr>
            <w:rFonts w:ascii="Times New Roman" w:hAnsi="Times New Roman"/>
            <w:sz w:val="24"/>
            <w:szCs w:val="24"/>
          </w:rPr>
          <w:t xml:space="preserve">Male household heads showed a significantly negative coefficient in the DDS with </w:t>
        </w:r>
      </w:ins>
      <w:ins w:id="1753" w:author="Linderhof, Vincent" w:date="2016-03-06T21:43:00Z">
        <w:r w:rsidR="005E1709">
          <w:rPr>
            <w:rFonts w:ascii="Times New Roman" w:hAnsi="Times New Roman"/>
            <w:sz w:val="24"/>
            <w:szCs w:val="24"/>
          </w:rPr>
          <w:t>the Simpson’s index</w:t>
        </w:r>
      </w:ins>
      <w:ins w:id="1754" w:author="Linderhof, Vincent" w:date="2016-03-06T21:19:00Z">
        <w:r w:rsidR="009C0903">
          <w:rPr>
            <w:rFonts w:ascii="Times New Roman" w:hAnsi="Times New Roman"/>
            <w:sz w:val="24"/>
            <w:szCs w:val="24"/>
          </w:rPr>
          <w:t xml:space="preserve">. </w:t>
        </w:r>
      </w:ins>
      <w:ins w:id="1755" w:author="Linderhof, Vincent" w:date="2016-03-06T20:54:00Z">
        <w:r w:rsidR="004509A5">
          <w:rPr>
            <w:rFonts w:ascii="Times New Roman" w:hAnsi="Times New Roman"/>
            <w:sz w:val="24"/>
            <w:szCs w:val="24"/>
          </w:rPr>
          <w:t xml:space="preserve">The socioeconomic variables such as household size, age of the household </w:t>
        </w:r>
        <w:r w:rsidR="004509A5">
          <w:rPr>
            <w:rFonts w:ascii="Times New Roman" w:hAnsi="Times New Roman"/>
            <w:sz w:val="24"/>
            <w:szCs w:val="24"/>
          </w:rPr>
          <w:lastRenderedPageBreak/>
          <w:t>head</w:t>
        </w:r>
      </w:ins>
      <w:ins w:id="1756" w:author="Linderhof, Vincent" w:date="2016-03-06T20:55:00Z">
        <w:r w:rsidR="004509A5">
          <w:rPr>
            <w:rFonts w:ascii="Times New Roman" w:hAnsi="Times New Roman"/>
            <w:sz w:val="24"/>
            <w:szCs w:val="24"/>
          </w:rPr>
          <w:t>, education of the household head and the gender of the household head were insignificant. T</w:t>
        </w:r>
      </w:ins>
      <w:ins w:id="1757" w:author="Linderhof, Vincent" w:date="2016-03-06T20:56:00Z">
        <w:r w:rsidR="004509A5">
          <w:rPr>
            <w:rFonts w:ascii="Times New Roman" w:hAnsi="Times New Roman"/>
            <w:sz w:val="24"/>
            <w:szCs w:val="24"/>
          </w:rPr>
          <w:t xml:space="preserve">his might be due to the fixed effects estimation. </w:t>
        </w:r>
      </w:ins>
    </w:p>
    <w:p w14:paraId="7FEF8BF0" w14:textId="409F367A" w:rsidR="00417B2B" w:rsidRDefault="00A41E49" w:rsidP="00F77985">
      <w:pPr>
        <w:rPr>
          <w:ins w:id="1758" w:author="Linderhof, Vincent" w:date="2016-03-06T22:10:00Z"/>
          <w:rFonts w:ascii="Times New Roman" w:hAnsi="Times New Roman"/>
          <w:sz w:val="24"/>
          <w:szCs w:val="24"/>
        </w:rPr>
      </w:pPr>
      <w:moveTo w:id="1759" w:author="Linderhof, Vincent" w:date="2016-03-06T20:24:00Z">
        <w:del w:id="1760" w:author="Linderhof, Vincent" w:date="2016-03-06T21:43:00Z">
          <w:r w:rsidRPr="00E05337" w:rsidDel="005E1709">
            <w:rPr>
              <w:rFonts w:ascii="Times New Roman" w:hAnsi="Times New Roman"/>
              <w:sz w:val="24"/>
              <w:szCs w:val="24"/>
            </w:rPr>
            <w:delText xml:space="preserve">identical and their magnitudes similar. </w:delText>
          </w:r>
        </w:del>
      </w:moveTo>
      <w:ins w:id="1761" w:author="Linderhof, Vincent" w:date="2016-03-06T21:08:00Z">
        <w:r w:rsidR="00417B2B">
          <w:rPr>
            <w:rFonts w:ascii="Times New Roman" w:hAnsi="Times New Roman"/>
            <w:sz w:val="24"/>
            <w:szCs w:val="24"/>
          </w:rPr>
          <w:t xml:space="preserve">The results of </w:t>
        </w:r>
      </w:ins>
      <w:ins w:id="1762" w:author="Linderhof, Vincent" w:date="2016-03-06T21:07:00Z">
        <w:r w:rsidR="00417B2B">
          <w:rPr>
            <w:rFonts w:ascii="Times New Roman" w:hAnsi="Times New Roman"/>
            <w:sz w:val="24"/>
            <w:szCs w:val="24"/>
          </w:rPr>
          <w:t>the calor</w:t>
        </w:r>
      </w:ins>
      <w:ins w:id="1763" w:author="Linderhof, Vincent" w:date="2016-03-06T21:08:00Z">
        <w:r w:rsidR="00417B2B">
          <w:rPr>
            <w:rFonts w:ascii="Times New Roman" w:hAnsi="Times New Roman"/>
            <w:sz w:val="24"/>
            <w:szCs w:val="24"/>
          </w:rPr>
          <w:t>ic</w:t>
        </w:r>
      </w:ins>
      <w:ins w:id="1764" w:author="Linderhof, Vincent" w:date="2016-03-06T21:07:00Z">
        <w:r w:rsidR="00417B2B">
          <w:rPr>
            <w:rFonts w:ascii="Times New Roman" w:hAnsi="Times New Roman"/>
            <w:sz w:val="24"/>
            <w:szCs w:val="24"/>
          </w:rPr>
          <w:t xml:space="preserve"> intake models</w:t>
        </w:r>
      </w:ins>
      <w:ins w:id="1765" w:author="Linderhof, Vincent" w:date="2016-03-06T21:08:00Z">
        <w:r w:rsidR="00417B2B">
          <w:rPr>
            <w:rFonts w:ascii="Times New Roman" w:hAnsi="Times New Roman"/>
            <w:sz w:val="24"/>
            <w:szCs w:val="24"/>
          </w:rPr>
          <w:t xml:space="preserve"> show that the same variables as the FCS model show significantly positive coefficients. </w:t>
        </w:r>
      </w:ins>
      <w:ins w:id="1766" w:author="Linderhof, Vincent" w:date="2016-03-06T21:10:00Z">
        <w:r w:rsidR="00417B2B">
          <w:rPr>
            <w:rFonts w:ascii="Times New Roman" w:hAnsi="Times New Roman"/>
            <w:sz w:val="24"/>
            <w:szCs w:val="24"/>
          </w:rPr>
          <w:t>Additionally,</w:t>
        </w:r>
      </w:ins>
      <w:ins w:id="1767" w:author="Linderhof, Vincent" w:date="2016-03-06T21:08:00Z">
        <w:r w:rsidR="00417B2B">
          <w:rPr>
            <w:rFonts w:ascii="Times New Roman" w:hAnsi="Times New Roman"/>
            <w:sz w:val="24"/>
            <w:szCs w:val="24"/>
          </w:rPr>
          <w:t xml:space="preserve"> household size</w:t>
        </w:r>
      </w:ins>
      <w:ins w:id="1768" w:author="Linderhof, Vincent" w:date="2016-03-06T21:10:00Z">
        <w:r w:rsidR="00417B2B">
          <w:rPr>
            <w:rFonts w:ascii="Times New Roman" w:hAnsi="Times New Roman"/>
            <w:sz w:val="24"/>
            <w:szCs w:val="24"/>
          </w:rPr>
          <w:t xml:space="preserve"> and education of the household head </w:t>
        </w:r>
      </w:ins>
      <w:ins w:id="1769" w:author="Linderhof, Vincent" w:date="2016-03-06T21:09:00Z">
        <w:r w:rsidR="00417B2B">
          <w:rPr>
            <w:rFonts w:ascii="Times New Roman" w:hAnsi="Times New Roman"/>
            <w:sz w:val="24"/>
            <w:szCs w:val="24"/>
          </w:rPr>
          <w:t>ha</w:t>
        </w:r>
      </w:ins>
      <w:ins w:id="1770" w:author="Linderhof, Vincent" w:date="2016-03-06T21:10:00Z">
        <w:r w:rsidR="00417B2B">
          <w:rPr>
            <w:rFonts w:ascii="Times New Roman" w:hAnsi="Times New Roman"/>
            <w:sz w:val="24"/>
            <w:szCs w:val="24"/>
          </w:rPr>
          <w:t>ve</w:t>
        </w:r>
      </w:ins>
      <w:ins w:id="1771" w:author="Linderhof, Vincent" w:date="2016-03-06T21:08:00Z">
        <w:r w:rsidR="00417B2B">
          <w:rPr>
            <w:rFonts w:ascii="Times New Roman" w:hAnsi="Times New Roman"/>
            <w:sz w:val="24"/>
            <w:szCs w:val="24"/>
          </w:rPr>
          <w:t xml:space="preserve"> also significantly positive while age of the household head </w:t>
        </w:r>
      </w:ins>
      <w:ins w:id="1772" w:author="Linderhof, Vincent" w:date="2016-03-06T21:10:00Z">
        <w:r w:rsidR="00417B2B">
          <w:rPr>
            <w:rFonts w:ascii="Times New Roman" w:hAnsi="Times New Roman"/>
            <w:sz w:val="24"/>
            <w:szCs w:val="24"/>
          </w:rPr>
          <w:t>ha</w:t>
        </w:r>
      </w:ins>
      <w:ins w:id="1773" w:author="Linderhof, Vincent" w:date="2016-03-06T21:08:00Z">
        <w:r w:rsidR="00417B2B">
          <w:rPr>
            <w:rFonts w:ascii="Times New Roman" w:hAnsi="Times New Roman"/>
            <w:sz w:val="24"/>
            <w:szCs w:val="24"/>
          </w:rPr>
          <w:t>s significantly negative coefficient.</w:t>
        </w:r>
      </w:ins>
      <w:ins w:id="1774" w:author="Linderhof, Vincent" w:date="2016-03-06T21:09:00Z">
        <w:r w:rsidR="00417B2B">
          <w:rPr>
            <w:rFonts w:ascii="Times New Roman" w:hAnsi="Times New Roman"/>
            <w:sz w:val="24"/>
            <w:szCs w:val="24"/>
          </w:rPr>
          <w:t xml:space="preserve"> </w:t>
        </w:r>
      </w:ins>
      <w:ins w:id="1775" w:author="Linderhof, Vincent" w:date="2016-03-06T21:11:00Z">
        <w:r w:rsidR="00417B2B">
          <w:rPr>
            <w:rFonts w:ascii="Times New Roman" w:hAnsi="Times New Roman"/>
            <w:sz w:val="24"/>
            <w:szCs w:val="24"/>
          </w:rPr>
          <w:t xml:space="preserve">The total cultivated area is only significant is the count crop and </w:t>
        </w:r>
      </w:ins>
      <w:ins w:id="1776" w:author="Linderhof, Vincent" w:date="2016-03-06T21:45:00Z">
        <w:r w:rsidR="005E1709">
          <w:rPr>
            <w:rFonts w:ascii="Times New Roman" w:hAnsi="Times New Roman"/>
            <w:sz w:val="24"/>
            <w:szCs w:val="24"/>
          </w:rPr>
          <w:t>own production ratio</w:t>
        </w:r>
      </w:ins>
      <w:ins w:id="1777" w:author="Linderhof, Vincent" w:date="2016-03-06T21:11:00Z">
        <w:r w:rsidR="00417B2B">
          <w:rPr>
            <w:rFonts w:ascii="Times New Roman" w:hAnsi="Times New Roman"/>
            <w:sz w:val="24"/>
            <w:szCs w:val="24"/>
          </w:rPr>
          <w:t xml:space="preserve"> as proxies for production diversity were used.</w:t>
        </w:r>
      </w:ins>
      <w:ins w:id="1778" w:author="Linderhof, Vincent" w:date="2016-03-06T21:12:00Z">
        <w:r w:rsidR="00417B2B">
          <w:rPr>
            <w:rFonts w:ascii="Times New Roman" w:hAnsi="Times New Roman"/>
            <w:sz w:val="24"/>
            <w:szCs w:val="24"/>
          </w:rPr>
          <w:t xml:space="preserve"> </w:t>
        </w:r>
      </w:ins>
      <w:ins w:id="1779" w:author="Linderhof, Vincent" w:date="2016-03-06T21:45:00Z">
        <w:r w:rsidR="005E1709">
          <w:rPr>
            <w:rFonts w:ascii="Times New Roman" w:hAnsi="Times New Roman"/>
            <w:sz w:val="24"/>
            <w:szCs w:val="24"/>
          </w:rPr>
          <w:t>The time period dummies were not significant in the caloric intake</w:t>
        </w:r>
      </w:ins>
      <w:ins w:id="1780" w:author="Linderhof, Vincent" w:date="2016-03-06T21:53:00Z">
        <w:r w:rsidR="00D51BF1">
          <w:rPr>
            <w:rFonts w:ascii="Times New Roman" w:hAnsi="Times New Roman"/>
            <w:sz w:val="24"/>
            <w:szCs w:val="24"/>
          </w:rPr>
          <w:t xml:space="preserve"> models</w:t>
        </w:r>
      </w:ins>
      <w:ins w:id="1781" w:author="Linderhof, Vincent" w:date="2016-03-06T21:45:00Z">
        <w:r w:rsidR="005E1709">
          <w:rPr>
            <w:rFonts w:ascii="Times New Roman" w:hAnsi="Times New Roman"/>
            <w:sz w:val="24"/>
            <w:szCs w:val="24"/>
          </w:rPr>
          <w:t xml:space="preserve">. </w:t>
        </w:r>
      </w:ins>
    </w:p>
    <w:p w14:paraId="4E36EC93" w14:textId="77777777" w:rsidR="00984418" w:rsidRPr="00E05337" w:rsidRDefault="00984418" w:rsidP="00984418">
      <w:pPr>
        <w:rPr>
          <w:ins w:id="1782" w:author="Linderhof, Vincent" w:date="2016-03-06T22:22:00Z"/>
          <w:rFonts w:ascii="Times New Roman" w:hAnsi="Times New Roman"/>
          <w:sz w:val="24"/>
          <w:szCs w:val="24"/>
        </w:rPr>
      </w:pPr>
      <w:ins w:id="1783" w:author="Linderhof, Vincent" w:date="2016-03-06T22:22:00Z">
        <w:r w:rsidRPr="00E05337">
          <w:rPr>
            <w:rFonts w:ascii="Times New Roman" w:hAnsi="Times New Roman"/>
            <w:sz w:val="24"/>
            <w:szCs w:val="24"/>
          </w:rPr>
          <w:t xml:space="preserve">In general, </w:t>
        </w:r>
        <w:r>
          <w:rPr>
            <w:rFonts w:ascii="Times New Roman" w:hAnsi="Times New Roman"/>
            <w:sz w:val="24"/>
            <w:szCs w:val="24"/>
          </w:rPr>
          <w:t xml:space="preserve">the </w:t>
        </w:r>
        <w:r w:rsidRPr="00E05337">
          <w:rPr>
            <w:rFonts w:ascii="Times New Roman" w:hAnsi="Times New Roman"/>
            <w:sz w:val="24"/>
            <w:szCs w:val="24"/>
          </w:rPr>
          <w:t xml:space="preserve">results across the three models </w:t>
        </w:r>
        <w:r>
          <w:rPr>
            <w:rFonts w:ascii="Times New Roman" w:hAnsi="Times New Roman"/>
            <w:sz w:val="24"/>
            <w:szCs w:val="24"/>
          </w:rPr>
          <w:t xml:space="preserve">nutrition diversity models which test for </w:t>
        </w:r>
        <w:del w:id="1784" w:author="Linderhof, Vincent" w:date="2016-03-06T22:21:00Z">
          <w:r w:rsidRPr="00E05337" w:rsidDel="00984418">
            <w:rPr>
              <w:rFonts w:ascii="Times New Roman" w:hAnsi="Times New Roman"/>
              <w:sz w:val="24"/>
              <w:szCs w:val="24"/>
            </w:rPr>
            <w:delText xml:space="preserve">testing </w:delText>
          </w:r>
        </w:del>
        <w:r w:rsidRPr="00E05337">
          <w:rPr>
            <w:rFonts w:ascii="Times New Roman" w:hAnsi="Times New Roman"/>
            <w:sz w:val="24"/>
            <w:szCs w:val="24"/>
          </w:rPr>
          <w:t>different exogenous food count measures show</w:t>
        </w:r>
        <w:del w:id="1785" w:author="Linderhof, Vincent" w:date="2016-03-06T22:21:00Z">
          <w:r w:rsidRPr="00E05337" w:rsidDel="00984418">
            <w:rPr>
              <w:rFonts w:ascii="Times New Roman" w:hAnsi="Times New Roman"/>
              <w:sz w:val="24"/>
              <w:szCs w:val="24"/>
            </w:rPr>
            <w:delText xml:space="preserve"> </w:delText>
          </w:r>
        </w:del>
        <w:r>
          <w:rPr>
            <w:rFonts w:ascii="Times New Roman" w:hAnsi="Times New Roman"/>
            <w:sz w:val="24"/>
            <w:szCs w:val="24"/>
          </w:rPr>
          <w:t xml:space="preserve">ed </w:t>
        </w:r>
        <w:r w:rsidRPr="00E05337">
          <w:rPr>
            <w:rFonts w:ascii="Times New Roman" w:hAnsi="Times New Roman"/>
            <w:sz w:val="24"/>
            <w:szCs w:val="24"/>
          </w:rPr>
          <w:t xml:space="preserve">similar results.  The Caloric model consistently has more significant variables than the other two models.  This might be due to the fact that calories are more closely linked to the quantity of food consumed which we suppose is easier to influence than the nutritional diversity of crops grown. </w:t>
        </w:r>
        <w:del w:id="1786" w:author="Linderhof, Vincent" w:date="2016-03-06T22:22:00Z">
          <w:r w:rsidRPr="00E05337" w:rsidDel="00984418">
            <w:rPr>
              <w:rFonts w:ascii="Times New Roman" w:hAnsi="Times New Roman"/>
              <w:sz w:val="24"/>
              <w:szCs w:val="24"/>
            </w:rPr>
            <w:delText xml:space="preserve"> </w:delText>
          </w:r>
        </w:del>
        <w:r w:rsidRPr="00E05337">
          <w:rPr>
            <w:rFonts w:ascii="Times New Roman" w:hAnsi="Times New Roman"/>
            <w:sz w:val="24"/>
            <w:szCs w:val="24"/>
          </w:rPr>
          <w:t xml:space="preserve">In addition, in none of the models were the time estimates significant for the Calories model. </w:t>
        </w:r>
        <w:del w:id="1787" w:author="Linderhof, Vincent" w:date="2016-03-06T22:22:00Z">
          <w:r w:rsidRPr="00E05337" w:rsidDel="00984418">
            <w:rPr>
              <w:rFonts w:ascii="Times New Roman" w:hAnsi="Times New Roman"/>
              <w:sz w:val="24"/>
              <w:szCs w:val="24"/>
            </w:rPr>
            <w:delText xml:space="preserve"> </w:delText>
          </w:r>
        </w:del>
        <w:r w:rsidRPr="00E05337">
          <w:rPr>
            <w:rFonts w:ascii="Times New Roman" w:hAnsi="Times New Roman"/>
            <w:sz w:val="24"/>
            <w:szCs w:val="24"/>
          </w:rPr>
          <w:t xml:space="preserve">Calories consumed appear to be unaffected through time, as opposed to nutritional intake.  This surprising conclusion needs to be further investigated.   Of the three exogenous variables tested, the number of different crops shows significant results for each model and similar results for the other exogenous variables in the model.  We therefore recommend using it as a measure of the overall nutritional and caloric health of a household.  </w:t>
        </w:r>
      </w:ins>
    </w:p>
    <w:p w14:paraId="192EF9F1" w14:textId="3A37613A" w:rsidR="002D52AA" w:rsidRPr="002D52AA" w:rsidRDefault="002D52AA" w:rsidP="00F77985">
      <w:pPr>
        <w:rPr>
          <w:ins w:id="1788" w:author="Linderhof, Vincent" w:date="2016-03-06T21:12:00Z"/>
          <w:rFonts w:ascii="Times New Roman" w:hAnsi="Times New Roman"/>
          <w:i/>
          <w:sz w:val="24"/>
          <w:szCs w:val="24"/>
          <w:rPrChange w:id="1789" w:author="Linderhof, Vincent" w:date="2016-03-06T22:10:00Z">
            <w:rPr>
              <w:ins w:id="1790" w:author="Linderhof, Vincent" w:date="2016-03-06T21:12:00Z"/>
              <w:rFonts w:ascii="Times New Roman" w:hAnsi="Times New Roman"/>
              <w:sz w:val="24"/>
              <w:szCs w:val="24"/>
            </w:rPr>
          </w:rPrChange>
        </w:rPr>
      </w:pPr>
      <w:ins w:id="1791" w:author="Linderhof, Vincent" w:date="2016-03-06T22:10:00Z">
        <w:r w:rsidRPr="002D52AA">
          <w:rPr>
            <w:rFonts w:ascii="Times New Roman" w:hAnsi="Times New Roman"/>
            <w:i/>
            <w:sz w:val="24"/>
            <w:szCs w:val="24"/>
            <w:rPrChange w:id="1792" w:author="Linderhof, Vincent" w:date="2016-03-06T22:10:00Z">
              <w:rPr>
                <w:rFonts w:ascii="Times New Roman" w:hAnsi="Times New Roman"/>
                <w:sz w:val="24"/>
                <w:szCs w:val="24"/>
              </w:rPr>
            </w:rPrChange>
          </w:rPr>
          <w:t>Discussion</w:t>
        </w:r>
      </w:ins>
    </w:p>
    <w:p w14:paraId="3F5A66DE" w14:textId="77777777" w:rsidR="00984418" w:rsidRDefault="00984418" w:rsidP="00984418">
      <w:pPr>
        <w:rPr>
          <w:ins w:id="1793" w:author="Linderhof, Vincent" w:date="2016-03-06T22:22:00Z"/>
          <w:rFonts w:ascii="Times New Roman" w:hAnsi="Times New Roman"/>
          <w:sz w:val="24"/>
          <w:szCs w:val="24"/>
        </w:rPr>
      </w:pPr>
      <w:ins w:id="1794" w:author="Linderhof, Vincent" w:date="2016-03-06T22:22:00Z">
        <w:r>
          <w:rPr>
            <w:rFonts w:ascii="Times New Roman" w:hAnsi="Times New Roman"/>
            <w:sz w:val="24"/>
            <w:szCs w:val="24"/>
          </w:rPr>
          <w:t xml:space="preserve">Our results for Uganda partly support the earlier findings of Jones et al. With our analyses we found a  positive relationship between production diversity and nutrition diversity for different combinations. </w:t>
        </w:r>
      </w:ins>
    </w:p>
    <w:p w14:paraId="681C4D46" w14:textId="79BA6A37" w:rsidR="00F255E8" w:rsidRPr="00E05337" w:rsidDel="00B1200D" w:rsidRDefault="00A41E49" w:rsidP="001B3DBD">
      <w:pPr>
        <w:suppressAutoHyphens w:val="0"/>
        <w:spacing w:after="0"/>
        <w:rPr>
          <w:del w:id="1795" w:author="Linderhof, Vincent" w:date="2016-03-06T19:56:00Z"/>
          <w:rFonts w:ascii="Times New Roman" w:hAnsi="Times New Roman"/>
          <w:sz w:val="24"/>
          <w:szCs w:val="24"/>
        </w:rPr>
        <w:pPrChange w:id="1796" w:author="Linderhof, Vincent" w:date="2016-03-06T19:48:00Z">
          <w:pPr/>
        </w:pPrChange>
      </w:pPr>
      <w:moveTo w:id="1797" w:author="Linderhof, Vincent" w:date="2016-03-06T20:24:00Z">
        <w:del w:id="1798" w:author="Linderhof, Vincent" w:date="2016-03-06T20:32:00Z">
          <w:r w:rsidRPr="00E05337" w:rsidDel="004459BF">
            <w:rPr>
              <w:rFonts w:ascii="Times New Roman" w:hAnsi="Times New Roman"/>
              <w:sz w:val="24"/>
              <w:szCs w:val="24"/>
            </w:rPr>
            <w:delText xml:space="preserve">Results for the DDS model also show that the coefficient for the number of different crops produced by the household and food expenditures are positive and significant, but coefficients for total crop area and the proportion of food consumed from own production are no longer significant. However, as previously noted, DDS is a count measure so using a continuous measure is not recommended. Before discussing the panel Poisson model for DDS, panel results for the Calories model will be presented. </w:delText>
          </w:r>
        </w:del>
        <w:del w:id="1799" w:author="Linderhof, Vincent" w:date="2016-03-06T22:10:00Z">
          <w:r w:rsidRPr="00E05337" w:rsidDel="00220187">
            <w:rPr>
              <w:rFonts w:ascii="Times New Roman" w:hAnsi="Times New Roman"/>
              <w:sz w:val="24"/>
              <w:szCs w:val="24"/>
            </w:rPr>
            <w:delText>The same four variables are significant in both the FCS and Calories models. Unsurprisingly, the magnitudes of the coefficients are different given the difference in scales of the two dependent variables. In addition, household size is positive and significant, as is the education of the household head. The age of the head of household negatively affects caloric intake, but is only just significant. In short, the results of the Caloric model correspond closely with the FCS measure, and the signs of most of the coefficients conform to hypotheses.</w:delText>
          </w:r>
        </w:del>
      </w:moveTo>
      <w:moveToRangeEnd w:id="1714"/>
      <w:del w:id="1800" w:author="Linderhof, Vincent" w:date="2016-03-06T19:51:00Z">
        <w:r w:rsidR="00F255E8" w:rsidRPr="00E05337" w:rsidDel="00B1200D">
          <w:rPr>
            <w:rFonts w:ascii="Times New Roman" w:hAnsi="Times New Roman"/>
            <w:sz w:val="24"/>
            <w:szCs w:val="24"/>
          </w:rPr>
          <w:delText xml:space="preserve">are discussed in order of </w:delText>
        </w:r>
        <w:r w:rsidR="001979C7" w:rsidRPr="00E05337" w:rsidDel="00B1200D">
          <w:rPr>
            <w:rFonts w:ascii="Times New Roman" w:hAnsi="Times New Roman"/>
            <w:sz w:val="24"/>
            <w:szCs w:val="24"/>
          </w:rPr>
          <w:delText xml:space="preserve">their appearance in the table. </w:delText>
        </w:r>
        <w:r w:rsidR="00F255E8" w:rsidRPr="00E05337" w:rsidDel="00B1200D">
          <w:rPr>
            <w:rFonts w:ascii="Times New Roman" w:hAnsi="Times New Roman"/>
            <w:sz w:val="24"/>
            <w:szCs w:val="24"/>
          </w:rPr>
          <w:delText xml:space="preserve">For each </w:delText>
        </w:r>
        <w:r w:rsidR="00CD5E89" w:rsidRPr="00E05337" w:rsidDel="00B1200D">
          <w:rPr>
            <w:rFonts w:ascii="Times New Roman" w:hAnsi="Times New Roman"/>
            <w:sz w:val="24"/>
            <w:szCs w:val="24"/>
          </w:rPr>
          <w:delText xml:space="preserve">of these </w:delText>
        </w:r>
        <w:r w:rsidR="00F255E8" w:rsidRPr="00E05337" w:rsidDel="00B1200D">
          <w:rPr>
            <w:rFonts w:ascii="Times New Roman" w:hAnsi="Times New Roman"/>
            <w:sz w:val="24"/>
            <w:szCs w:val="24"/>
          </w:rPr>
          <w:delText>dependent variable</w:delText>
        </w:r>
        <w:r w:rsidR="00CD5E89" w:rsidRPr="00E05337" w:rsidDel="00B1200D">
          <w:rPr>
            <w:rFonts w:ascii="Times New Roman" w:hAnsi="Times New Roman"/>
            <w:sz w:val="24"/>
            <w:szCs w:val="24"/>
          </w:rPr>
          <w:delText>s</w:delText>
        </w:r>
        <w:r w:rsidR="00F255E8" w:rsidRPr="00E05337" w:rsidDel="00B1200D">
          <w:rPr>
            <w:rFonts w:ascii="Times New Roman" w:hAnsi="Times New Roman"/>
            <w:sz w:val="24"/>
            <w:szCs w:val="24"/>
          </w:rPr>
          <w:delText xml:space="preserve"> </w:delText>
        </w:r>
        <w:commentRangeStart w:id="1801"/>
        <w:r w:rsidR="00F255E8" w:rsidRPr="00E05337" w:rsidDel="00B1200D">
          <w:rPr>
            <w:rFonts w:ascii="Times New Roman" w:hAnsi="Times New Roman"/>
            <w:sz w:val="24"/>
            <w:szCs w:val="24"/>
          </w:rPr>
          <w:delText xml:space="preserve">panel Ordinary Least Squares </w:delText>
        </w:r>
        <w:commentRangeEnd w:id="1801"/>
        <w:r w:rsidR="002C59BD" w:rsidRPr="00E05337" w:rsidDel="00B1200D">
          <w:rPr>
            <w:rStyle w:val="CommentReference"/>
            <w:rFonts w:ascii="Times New Roman" w:hAnsi="Times New Roman"/>
            <w:sz w:val="24"/>
            <w:szCs w:val="24"/>
          </w:rPr>
          <w:commentReference w:id="1801"/>
        </w:r>
        <w:r w:rsidR="00F255E8" w:rsidRPr="00E05337" w:rsidDel="00B1200D">
          <w:rPr>
            <w:rFonts w:ascii="Times New Roman" w:hAnsi="Times New Roman"/>
            <w:sz w:val="24"/>
            <w:szCs w:val="24"/>
          </w:rPr>
          <w:delText>(OLS) and within transforme</w:delText>
        </w:r>
        <w:r w:rsidR="001979C7" w:rsidRPr="00E05337" w:rsidDel="00B1200D">
          <w:rPr>
            <w:rFonts w:ascii="Times New Roman" w:hAnsi="Times New Roman"/>
            <w:sz w:val="24"/>
            <w:szCs w:val="24"/>
          </w:rPr>
          <w:delText xml:space="preserve">d </w:delText>
        </w:r>
        <w:r w:rsidR="00CD5E89" w:rsidRPr="00E05337" w:rsidDel="00B1200D">
          <w:rPr>
            <w:rFonts w:ascii="Times New Roman" w:hAnsi="Times New Roman"/>
            <w:sz w:val="24"/>
            <w:szCs w:val="24"/>
          </w:rPr>
          <w:delText xml:space="preserve">(PLM) </w:delText>
        </w:r>
        <w:r w:rsidR="001979C7" w:rsidRPr="00E05337" w:rsidDel="00B1200D">
          <w:rPr>
            <w:rFonts w:ascii="Times New Roman" w:hAnsi="Times New Roman"/>
            <w:sz w:val="24"/>
            <w:szCs w:val="24"/>
          </w:rPr>
          <w:delText>regressions were calculated.</w:delText>
        </w:r>
      </w:del>
      <w:del w:id="1802" w:author="Linderhof, Vincent" w:date="2016-03-06T19:56:00Z">
        <w:r w:rsidR="001979C7" w:rsidRPr="00E05337" w:rsidDel="00B1200D">
          <w:rPr>
            <w:rFonts w:ascii="Times New Roman" w:hAnsi="Times New Roman"/>
            <w:sz w:val="24"/>
            <w:szCs w:val="24"/>
          </w:rPr>
          <w:delText xml:space="preserve"> </w:delText>
        </w:r>
        <w:r w:rsidR="00F255E8" w:rsidRPr="00E05337" w:rsidDel="00B1200D">
          <w:rPr>
            <w:rFonts w:ascii="Times New Roman" w:hAnsi="Times New Roman"/>
            <w:sz w:val="24"/>
            <w:szCs w:val="24"/>
          </w:rPr>
          <w:delText xml:space="preserve">In addition, for </w:delText>
        </w:r>
        <w:r w:rsidR="00CD5E89" w:rsidRPr="00E05337" w:rsidDel="00B1200D">
          <w:rPr>
            <w:rFonts w:ascii="Times New Roman" w:hAnsi="Times New Roman"/>
            <w:sz w:val="24"/>
            <w:szCs w:val="24"/>
          </w:rPr>
          <w:delText xml:space="preserve">each model </w:delText>
        </w:r>
        <w:r w:rsidR="0078491C" w:rsidRPr="00E05337" w:rsidDel="00B1200D">
          <w:rPr>
            <w:rFonts w:ascii="Times New Roman" w:hAnsi="Times New Roman"/>
            <w:sz w:val="24"/>
            <w:szCs w:val="24"/>
          </w:rPr>
          <w:delText xml:space="preserve">a Poisson </w:delText>
        </w:r>
        <w:r w:rsidR="00F255E8" w:rsidRPr="00E05337" w:rsidDel="00B1200D">
          <w:rPr>
            <w:rFonts w:ascii="Times New Roman" w:hAnsi="Times New Roman"/>
            <w:sz w:val="24"/>
            <w:szCs w:val="24"/>
          </w:rPr>
          <w:delText>model was run</w:delText>
        </w:r>
        <w:r w:rsidR="00CD5E89" w:rsidRPr="00E05337" w:rsidDel="00B1200D">
          <w:rPr>
            <w:rFonts w:ascii="Times New Roman" w:hAnsi="Times New Roman"/>
            <w:sz w:val="24"/>
            <w:szCs w:val="24"/>
          </w:rPr>
          <w:delText xml:space="preserve">, although it is only appropriate for the DDS </w:delText>
        </w:r>
        <w:r w:rsidR="00F255E8" w:rsidRPr="00E05337" w:rsidDel="00B1200D">
          <w:rPr>
            <w:rFonts w:ascii="Times New Roman" w:hAnsi="Times New Roman"/>
            <w:sz w:val="24"/>
            <w:szCs w:val="24"/>
          </w:rPr>
          <w:delText>because it alone is a count measure.</w:delText>
        </w:r>
      </w:del>
    </w:p>
    <w:p w14:paraId="034D4D8C" w14:textId="6CEB4FCA" w:rsidR="00F255E8" w:rsidRPr="00E05337" w:rsidDel="00A41E49" w:rsidRDefault="00F255E8" w:rsidP="00F77985">
      <w:pPr>
        <w:rPr>
          <w:del w:id="1803" w:author="Linderhof, Vincent" w:date="2016-03-06T20:19:00Z"/>
          <w:rFonts w:ascii="Times New Roman" w:hAnsi="Times New Roman"/>
          <w:sz w:val="24"/>
          <w:szCs w:val="24"/>
        </w:rPr>
      </w:pPr>
      <w:del w:id="1804" w:author="Linderhof, Vincent" w:date="2016-03-06T20:19:00Z">
        <w:r w:rsidRPr="00E05337" w:rsidDel="00A41E49">
          <w:rPr>
            <w:rFonts w:ascii="Times New Roman" w:hAnsi="Times New Roman"/>
            <w:sz w:val="24"/>
            <w:szCs w:val="24"/>
          </w:rPr>
          <w:delText xml:space="preserve">Estimated coefficients </w:delText>
        </w:r>
        <w:r w:rsidR="00E97EFC" w:rsidRPr="00E05337" w:rsidDel="00A41E49">
          <w:rPr>
            <w:rFonts w:ascii="Times New Roman" w:hAnsi="Times New Roman"/>
            <w:sz w:val="24"/>
            <w:szCs w:val="24"/>
          </w:rPr>
          <w:delText>for the OLS estimator for the FC</w:delText>
        </w:r>
        <w:r w:rsidRPr="00E05337" w:rsidDel="00A41E49">
          <w:rPr>
            <w:rFonts w:ascii="Times New Roman" w:hAnsi="Times New Roman"/>
            <w:sz w:val="24"/>
            <w:szCs w:val="24"/>
          </w:rPr>
          <w:delText>S model are deceptively encouraging in the sense that nearly all are statistically significant and have the expected, hypothesized, signs as was argued in the variable description section of t</w:delText>
        </w:r>
        <w:r w:rsidR="001979C7" w:rsidRPr="00E05337" w:rsidDel="00A41E49">
          <w:rPr>
            <w:rFonts w:ascii="Times New Roman" w:hAnsi="Times New Roman"/>
            <w:sz w:val="24"/>
            <w:szCs w:val="24"/>
          </w:rPr>
          <w:delText xml:space="preserve">he paper. </w:delText>
        </w:r>
        <w:r w:rsidRPr="00E05337" w:rsidDel="00A41E49">
          <w:rPr>
            <w:rFonts w:ascii="Times New Roman" w:hAnsi="Times New Roman"/>
            <w:sz w:val="24"/>
            <w:szCs w:val="24"/>
          </w:rPr>
          <w:delText>The estimates for household characteristics are discussed first followed by estimates for economic characteristics, agricultural and regional characteristics.</w:delText>
        </w:r>
      </w:del>
    </w:p>
    <w:p w14:paraId="135558AD" w14:textId="5011FC92"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The coefficient for the size of the household,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w:t>
      </w:r>
      <w:ins w:id="1805" w:author="Linderhof, Vincent" w:date="2016-03-06T22:13:00Z">
        <w:r w:rsidR="002D52AA">
          <w:rPr>
            <w:rFonts w:ascii="Times New Roman" w:hAnsi="Times New Roman"/>
            <w:sz w:val="24"/>
            <w:szCs w:val="24"/>
          </w:rPr>
          <w:t>which i</w:t>
        </w:r>
      </w:ins>
      <w:del w:id="1806" w:author="Linderhof, Vincent" w:date="2016-03-06T22:13:00Z">
        <w:r w:rsidRPr="00E05337" w:rsidDel="002D52AA">
          <w:rPr>
            <w:rFonts w:ascii="Times New Roman" w:hAnsi="Times New Roman"/>
            <w:sz w:val="24"/>
            <w:szCs w:val="24"/>
          </w:rPr>
          <w:delText>i</w:delText>
        </w:r>
      </w:del>
      <w:r w:rsidRPr="00E05337">
        <w:rPr>
          <w:rFonts w:ascii="Times New Roman" w:hAnsi="Times New Roman"/>
          <w:sz w:val="24"/>
          <w:szCs w:val="24"/>
        </w:rPr>
        <w:t>ndicat</w:t>
      </w:r>
      <w:del w:id="1807" w:author="Linderhof, Vincent" w:date="2016-03-06T22:13:00Z">
        <w:r w:rsidRPr="00E05337" w:rsidDel="002D52AA">
          <w:rPr>
            <w:rFonts w:ascii="Times New Roman" w:hAnsi="Times New Roman"/>
            <w:sz w:val="24"/>
            <w:szCs w:val="24"/>
          </w:rPr>
          <w:delText>ing</w:delText>
        </w:r>
      </w:del>
      <w:ins w:id="1808" w:author="Linderhof, Vincent" w:date="2016-03-06T22:13:00Z">
        <w:r w:rsidR="002D52AA">
          <w:rPr>
            <w:rFonts w:ascii="Times New Roman" w:hAnsi="Times New Roman"/>
            <w:sz w:val="24"/>
            <w:szCs w:val="24"/>
          </w:rPr>
          <w:t>es</w:t>
        </w:r>
      </w:ins>
      <w:r w:rsidRPr="00E05337">
        <w:rPr>
          <w:rFonts w:ascii="Times New Roman" w:hAnsi="Times New Roman"/>
          <w:sz w:val="24"/>
          <w:szCs w:val="24"/>
        </w:rPr>
        <w:t xml:space="preserve">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w:t>
      </w:r>
      <w:bookmarkStart w:id="1809" w:name="_GoBack"/>
      <w:bookmarkEnd w:id="1809"/>
      <w:r w:rsidRPr="00E05337">
        <w:rPr>
          <w:rFonts w:ascii="Times New Roman" w:hAnsi="Times New Roman"/>
          <w:sz w:val="24"/>
          <w:szCs w:val="24"/>
        </w:rPr>
        <w:t xml:space="preserve">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w:t>
      </w:r>
      <w:del w:id="1810" w:author="Linderhof, Vincent" w:date="2016-03-06T22:12:00Z">
        <w:r w:rsidRPr="00E05337" w:rsidDel="002D52AA">
          <w:rPr>
            <w:rFonts w:ascii="Times New Roman" w:hAnsi="Times New Roman"/>
            <w:sz w:val="24"/>
            <w:szCs w:val="24"/>
          </w:rPr>
          <w:delText>-</w:delText>
        </w:r>
      </w:del>
      <w:r w:rsidRPr="00E05337">
        <w:rPr>
          <w:rFonts w:ascii="Times New Roman" w:hAnsi="Times New Roman"/>
          <w:sz w:val="24"/>
          <w:szCs w:val="24"/>
        </w:rPr>
        <w:t>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4571DBB5"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In general, the economic characteristic coefficients </w:t>
      </w:r>
      <w:ins w:id="1811" w:author="Linderhof, Vincent" w:date="2016-03-06T22:13:00Z">
        <w:r w:rsidR="002D52AA">
          <w:rPr>
            <w:rFonts w:ascii="Times New Roman" w:hAnsi="Times New Roman"/>
            <w:sz w:val="24"/>
            <w:szCs w:val="24"/>
          </w:rPr>
          <w:t>have the expected signs</w:t>
        </w:r>
      </w:ins>
      <w:del w:id="1812" w:author="Linderhof, Vincent" w:date="2016-03-06T22:13:00Z">
        <w:r w:rsidRPr="00E05337" w:rsidDel="002D52AA">
          <w:rPr>
            <w:rFonts w:ascii="Times New Roman" w:hAnsi="Times New Roman"/>
            <w:sz w:val="24"/>
            <w:szCs w:val="24"/>
          </w:rPr>
          <w:delText>move as hypothesized</w:delText>
        </w:r>
      </w:del>
      <w:r w:rsidRPr="00E05337">
        <w:rPr>
          <w:rFonts w:ascii="Times New Roman" w:hAnsi="Times New Roman"/>
          <w:sz w:val="24"/>
          <w:szCs w:val="24"/>
        </w:rPr>
        <w:t>,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5FA7D86D" w:rsidR="00C03049" w:rsidRPr="00E05337" w:rsidRDefault="00F255E8" w:rsidP="00F77985">
      <w:pPr>
        <w:rPr>
          <w:rFonts w:ascii="Times New Roman" w:hAnsi="Times New Roman"/>
          <w:sz w:val="24"/>
          <w:szCs w:val="24"/>
        </w:rPr>
      </w:pPr>
      <w:del w:id="1813" w:author="Linderhof, Vincent" w:date="2016-03-06T22:14:00Z">
        <w:r w:rsidRPr="00E05337" w:rsidDel="002D52AA">
          <w:rPr>
            <w:rFonts w:ascii="Times New Roman" w:hAnsi="Times New Roman"/>
            <w:sz w:val="24"/>
            <w:szCs w:val="24"/>
          </w:rPr>
          <w:lastRenderedPageBreak/>
          <w:delText xml:space="preserve">The income of a household is further distinguished into income from agriculture sources and income from non-agricultural sources. As expected, the higher food expenditures, the higher measures of dietary diversity. </w:delText>
        </w:r>
      </w:del>
      <w:r w:rsidRPr="00E05337">
        <w:rPr>
          <w:rFonts w:ascii="Times New Roman" w:hAnsi="Times New Roman"/>
          <w:sz w:val="24"/>
          <w:szCs w:val="24"/>
        </w:rPr>
        <w:t>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Greater non-food expenditures, perhaps a further reflection of a households economic standing, increase dietary diversity, but the coefficient's magnitude is much smaller.</w:t>
      </w:r>
    </w:p>
    <w:p w14:paraId="5B05B8E8" w14:textId="6579A18A" w:rsidR="00C03049" w:rsidDel="00034885" w:rsidRDefault="00C03049" w:rsidP="00F77985">
      <w:pPr>
        <w:suppressAutoHyphens w:val="0"/>
        <w:spacing w:after="0"/>
        <w:rPr>
          <w:del w:id="1814" w:author="Linderhof, Vincent" w:date="2016-03-06T18:57:00Z"/>
          <w:rFonts w:ascii="Times New Roman" w:hAnsi="Times New Roman"/>
          <w:sz w:val="22"/>
        </w:rPr>
      </w:pPr>
    </w:p>
    <w:p w14:paraId="060D4A97" w14:textId="06370B7F" w:rsidR="00C03049" w:rsidDel="00034885" w:rsidRDefault="00C03049" w:rsidP="00F77985">
      <w:pPr>
        <w:jc w:val="both"/>
        <w:rPr>
          <w:del w:id="1815" w:author="Linderhof, Vincent" w:date="2016-03-06T18:57:00Z"/>
          <w:rFonts w:ascii="Times New Roman" w:hAnsi="Times New Roman"/>
          <w:sz w:val="22"/>
        </w:rPr>
        <w:sectPr w:rsidR="00C03049" w:rsidDel="00034885" w:rsidSect="004717E5">
          <w:type w:val="nextColumn"/>
          <w:pgSz w:w="11906" w:h="16838"/>
          <w:pgMar w:top="1440" w:right="1440" w:bottom="1440" w:left="1440" w:header="0" w:footer="397" w:gutter="0"/>
          <w:pgNumType w:start="0"/>
          <w:cols w:space="720"/>
          <w:formProt w:val="0"/>
          <w:docGrid w:linePitch="360" w:charSpace="8192"/>
          <w:sectPrChange w:id="1816" w:author="Linderhof, Vincent" w:date="2016-03-06T10:57:00Z">
            <w:sectPr w:rsidR="00C03049" w:rsidDel="00034885" w:rsidSect="004717E5">
              <w:pgMar w:top="1440" w:right="1440" w:bottom="1440" w:left="1440" w:header="0" w:footer="397" w:gutter="0"/>
              <w:pgNumType w:start="1"/>
            </w:sectPr>
          </w:sectPrChange>
        </w:sectPr>
      </w:pPr>
    </w:p>
    <w:p w14:paraId="5D080B51" w14:textId="08C0AAE2" w:rsidR="00F255E8" w:rsidRPr="00E05337" w:rsidDel="00034885" w:rsidRDefault="00F255E8" w:rsidP="00F77985">
      <w:pPr>
        <w:jc w:val="both"/>
        <w:rPr>
          <w:del w:id="1817" w:author="Linderhof, Vincent" w:date="2016-03-06T18:57:00Z"/>
          <w:rFonts w:ascii="Times New Roman" w:hAnsi="Times New Roman"/>
          <w:sz w:val="24"/>
          <w:szCs w:val="24"/>
        </w:rPr>
      </w:pPr>
    </w:p>
    <w:p w14:paraId="3A28E2B0" w14:textId="28905B55" w:rsidR="00C03049" w:rsidRPr="00E05337" w:rsidDel="00304F95" w:rsidRDefault="00C03049" w:rsidP="00F77985">
      <w:pPr>
        <w:suppressAutoHyphens w:val="0"/>
        <w:spacing w:after="0"/>
        <w:rPr>
          <w:del w:id="1818" w:author="Linderhof, Vincent" w:date="2016-03-06T11:01:00Z"/>
          <w:rFonts w:ascii="Times New Roman" w:hAnsi="Times New Roman"/>
          <w:i/>
          <w:sz w:val="24"/>
          <w:szCs w:val="24"/>
        </w:rPr>
      </w:pPr>
      <w:del w:id="1819" w:author="Linderhof, Vincent" w:date="2016-03-06T11:01:00Z">
        <w:r w:rsidRPr="00E05337" w:rsidDel="00304F95">
          <w:rPr>
            <w:rFonts w:ascii="Times New Roman" w:hAnsi="Times New Roman"/>
            <w:i/>
            <w:sz w:val="24"/>
            <w:szCs w:val="24"/>
          </w:rPr>
          <w:delText xml:space="preserve">Table 3: Comparison of different regression methods </w:delText>
        </w:r>
      </w:del>
    </w:p>
    <w:p w14:paraId="03D088DC" w14:textId="450CA68B" w:rsidR="00EF19C2" w:rsidRPr="00E05337" w:rsidDel="00304F95" w:rsidRDefault="00EF19C2" w:rsidP="00F77985">
      <w:pPr>
        <w:suppressAutoHyphens w:val="0"/>
        <w:spacing w:after="0"/>
        <w:rPr>
          <w:del w:id="1820" w:author="Linderhof, Vincent" w:date="2016-03-06T11:01:00Z"/>
          <w:rFonts w:ascii="Times New Roman" w:hAnsi="Times New Roman"/>
          <w:i/>
          <w:sz w:val="24"/>
          <w:szCs w:val="24"/>
        </w:rPr>
      </w:pPr>
    </w:p>
    <w:p w14:paraId="721F0502" w14:textId="115DF419" w:rsidR="00EF19C2" w:rsidRPr="00E05337" w:rsidDel="00304F95" w:rsidRDefault="00EF19C2" w:rsidP="00F77985">
      <w:pPr>
        <w:suppressAutoHyphens w:val="0"/>
        <w:spacing w:after="0"/>
        <w:rPr>
          <w:del w:id="1821" w:author="Linderhof, Vincent" w:date="2016-03-06T11:01:00Z"/>
          <w:rFonts w:ascii="Times New Roman" w:hAnsi="Times New Roman"/>
          <w:i/>
          <w:sz w:val="24"/>
          <w:szCs w:val="24"/>
        </w:rPr>
      </w:pPr>
    </w:p>
    <w:p w14:paraId="2B101A8F" w14:textId="5C6A0F23" w:rsidR="00EF19C2" w:rsidRPr="00E05337" w:rsidDel="00304F95" w:rsidRDefault="00EF19C2" w:rsidP="00F77985">
      <w:pPr>
        <w:suppressAutoHyphens w:val="0"/>
        <w:spacing w:after="0"/>
        <w:rPr>
          <w:del w:id="1822" w:author="Linderhof, Vincent" w:date="2016-03-06T11:01:00Z"/>
          <w:rFonts w:ascii="Times New Roman" w:hAnsi="Times New Roman"/>
          <w:i/>
          <w:sz w:val="24"/>
          <w:szCs w:val="24"/>
        </w:rPr>
      </w:pPr>
    </w:p>
    <w:tbl>
      <w:tblPr>
        <w:tblW w:w="20030" w:type="dxa"/>
        <w:tblInd w:w="93" w:type="dxa"/>
        <w:tblLook w:val="04A0" w:firstRow="1" w:lastRow="0" w:firstColumn="1" w:lastColumn="0" w:noHBand="0" w:noVBand="1"/>
        <w:tblPrChange w:id="1823" w:author="Linderhof, Vincent" w:date="2016-03-06T11:01:00Z">
          <w:tblPr>
            <w:tblW w:w="20264" w:type="dxa"/>
            <w:tblInd w:w="93" w:type="dxa"/>
            <w:tblLook w:val="04A0" w:firstRow="1" w:lastRow="0" w:firstColumn="1" w:lastColumn="0" w:noHBand="0" w:noVBand="1"/>
          </w:tblPr>
        </w:tblPrChange>
      </w:tblPr>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1824">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
        </w:tblGridChange>
      </w:tblGrid>
      <w:tr w:rsidR="00C03049" w:rsidRPr="00304F95" w:rsidDel="00304F95" w14:paraId="32F4E23D" w14:textId="78C9FBA7" w:rsidTr="00304F95">
        <w:trPr>
          <w:gridAfter w:val="3"/>
          <w:wAfter w:w="824" w:type="dxa"/>
          <w:trHeight w:val="300"/>
          <w:del w:id="1825" w:author="Linderhof, Vincent" w:date="2016-03-06T11:01:00Z"/>
          <w:trPrChange w:id="1826"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827"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140BE6" w14:textId="6BD3AA6C" w:rsidR="00C03049" w:rsidRPr="00304F95" w:rsidDel="00304F95" w:rsidRDefault="00C03049" w:rsidP="00E05337">
            <w:pPr>
              <w:suppressAutoHyphens w:val="0"/>
              <w:spacing w:after="0"/>
              <w:rPr>
                <w:del w:id="1828" w:author="Linderhof, Vincent" w:date="2016-03-06T11:01:00Z"/>
                <w:rFonts w:ascii="Times New Roman" w:eastAsia="Times New Roman" w:hAnsi="Times New Roman"/>
                <w:color w:val="000000"/>
                <w:sz w:val="20"/>
                <w:szCs w:val="20"/>
                <w:lang w:eastAsia="en-GB"/>
                <w:rPrChange w:id="1829" w:author="Linderhof, Vincent" w:date="2016-03-06T11:01:00Z">
                  <w:rPr>
                    <w:del w:id="1830" w:author="Linderhof, Vincent" w:date="2016-03-06T11:01:00Z"/>
                    <w:rFonts w:ascii="Times New Roman" w:eastAsia="Times New Roman" w:hAnsi="Times New Roman"/>
                    <w:color w:val="000000"/>
                    <w:sz w:val="24"/>
                    <w:szCs w:val="24"/>
                    <w:lang w:eastAsia="en-GB"/>
                  </w:rPr>
                </w:rPrChange>
              </w:rPr>
            </w:pPr>
            <w:del w:id="1831" w:author="Linderhof, Vincent" w:date="2016-03-06T11:01:00Z">
              <w:r w:rsidRPr="00304F95" w:rsidDel="00304F95">
                <w:rPr>
                  <w:rFonts w:ascii="Times New Roman" w:eastAsia="Times New Roman" w:hAnsi="Times New Roman"/>
                  <w:color w:val="000000"/>
                  <w:sz w:val="20"/>
                  <w:szCs w:val="20"/>
                  <w:lang w:eastAsia="en-GB"/>
                  <w:rPrChange w:id="1832"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nil"/>
              <w:right w:val="single" w:sz="4" w:space="0" w:color="000000"/>
            </w:tcBorders>
            <w:shd w:val="clear" w:color="auto" w:fill="auto"/>
            <w:noWrap/>
            <w:vAlign w:val="bottom"/>
            <w:hideMark/>
            <w:tcPrChange w:id="1833" w:author="Linderhof, Vincent" w:date="2016-03-06T11:01:00Z">
              <w:tcPr>
                <w:tcW w:w="5406" w:type="dxa"/>
                <w:gridSpan w:val="11"/>
                <w:tcBorders>
                  <w:top w:val="nil"/>
                  <w:left w:val="nil"/>
                  <w:bottom w:val="nil"/>
                  <w:right w:val="single" w:sz="4" w:space="0" w:color="000000"/>
                </w:tcBorders>
                <w:shd w:val="clear" w:color="auto" w:fill="auto"/>
                <w:noWrap/>
                <w:vAlign w:val="bottom"/>
                <w:hideMark/>
              </w:tcPr>
            </w:tcPrChange>
          </w:tcPr>
          <w:p w14:paraId="571972A3" w14:textId="323DE2FA" w:rsidR="00C03049" w:rsidRPr="00304F95" w:rsidDel="00304F95" w:rsidRDefault="00C03049" w:rsidP="00E05337">
            <w:pPr>
              <w:suppressAutoHyphens w:val="0"/>
              <w:spacing w:after="0"/>
              <w:jc w:val="center"/>
              <w:rPr>
                <w:del w:id="1834" w:author="Linderhof, Vincent" w:date="2016-03-06T11:01:00Z"/>
                <w:rFonts w:ascii="Times New Roman" w:eastAsia="Times New Roman" w:hAnsi="Times New Roman"/>
                <w:color w:val="000000"/>
                <w:sz w:val="20"/>
                <w:szCs w:val="20"/>
                <w:lang w:eastAsia="en-GB"/>
                <w:rPrChange w:id="1835" w:author="Linderhof, Vincent" w:date="2016-03-06T11:01:00Z">
                  <w:rPr>
                    <w:del w:id="1836" w:author="Linderhof, Vincent" w:date="2016-03-06T11:01:00Z"/>
                    <w:rFonts w:ascii="Times New Roman" w:eastAsia="Times New Roman" w:hAnsi="Times New Roman"/>
                    <w:color w:val="000000"/>
                    <w:sz w:val="24"/>
                    <w:szCs w:val="24"/>
                    <w:lang w:eastAsia="en-GB"/>
                  </w:rPr>
                </w:rPrChange>
              </w:rPr>
            </w:pPr>
            <w:del w:id="1837" w:author="Linderhof, Vincent" w:date="2016-03-06T11:01:00Z">
              <w:r w:rsidRPr="00304F95" w:rsidDel="00304F95">
                <w:rPr>
                  <w:rFonts w:ascii="Times New Roman" w:eastAsia="Times New Roman" w:hAnsi="Times New Roman"/>
                  <w:color w:val="000000"/>
                  <w:sz w:val="20"/>
                  <w:szCs w:val="20"/>
                  <w:lang w:eastAsia="en-GB"/>
                  <w:rPrChange w:id="1838"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5452" w:type="dxa"/>
            <w:gridSpan w:val="12"/>
            <w:tcBorders>
              <w:top w:val="nil"/>
              <w:left w:val="nil"/>
              <w:bottom w:val="nil"/>
              <w:right w:val="single" w:sz="4" w:space="0" w:color="000000"/>
            </w:tcBorders>
            <w:shd w:val="clear" w:color="auto" w:fill="auto"/>
            <w:noWrap/>
            <w:vAlign w:val="bottom"/>
            <w:hideMark/>
            <w:tcPrChange w:id="1839" w:author="Linderhof, Vincent" w:date="2016-03-06T11:01:00Z">
              <w:tcPr>
                <w:tcW w:w="5452" w:type="dxa"/>
                <w:gridSpan w:val="12"/>
                <w:tcBorders>
                  <w:top w:val="nil"/>
                  <w:left w:val="nil"/>
                  <w:bottom w:val="nil"/>
                  <w:right w:val="single" w:sz="4" w:space="0" w:color="000000"/>
                </w:tcBorders>
                <w:shd w:val="clear" w:color="auto" w:fill="auto"/>
                <w:noWrap/>
                <w:vAlign w:val="bottom"/>
                <w:hideMark/>
              </w:tcPr>
            </w:tcPrChange>
          </w:tcPr>
          <w:p w14:paraId="064FA944" w14:textId="0B396053" w:rsidR="00C03049" w:rsidRPr="00304F95" w:rsidDel="00304F95" w:rsidRDefault="00C03049" w:rsidP="00E05337">
            <w:pPr>
              <w:suppressAutoHyphens w:val="0"/>
              <w:spacing w:after="0"/>
              <w:jc w:val="center"/>
              <w:rPr>
                <w:del w:id="1840" w:author="Linderhof, Vincent" w:date="2016-03-06T11:01:00Z"/>
                <w:rFonts w:ascii="Times New Roman" w:eastAsia="Times New Roman" w:hAnsi="Times New Roman"/>
                <w:color w:val="000000"/>
                <w:sz w:val="20"/>
                <w:szCs w:val="20"/>
                <w:lang w:eastAsia="en-GB"/>
                <w:rPrChange w:id="1841" w:author="Linderhof, Vincent" w:date="2016-03-06T11:01:00Z">
                  <w:rPr>
                    <w:del w:id="1842" w:author="Linderhof, Vincent" w:date="2016-03-06T11:01:00Z"/>
                    <w:rFonts w:ascii="Times New Roman" w:eastAsia="Times New Roman" w:hAnsi="Times New Roman"/>
                    <w:color w:val="000000"/>
                    <w:sz w:val="24"/>
                    <w:szCs w:val="24"/>
                    <w:lang w:eastAsia="en-GB"/>
                  </w:rPr>
                </w:rPrChange>
              </w:rPr>
            </w:pPr>
            <w:del w:id="1843" w:author="Linderhof, Vincent" w:date="2016-03-06T11:01:00Z">
              <w:r w:rsidRPr="00304F95" w:rsidDel="00304F95">
                <w:rPr>
                  <w:rFonts w:ascii="Times New Roman" w:eastAsia="Times New Roman" w:hAnsi="Times New Roman"/>
                  <w:color w:val="000000"/>
                  <w:sz w:val="20"/>
                  <w:szCs w:val="20"/>
                  <w:lang w:eastAsia="en-GB"/>
                  <w:rPrChange w:id="1844"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6582" w:type="dxa"/>
            <w:gridSpan w:val="20"/>
            <w:tcBorders>
              <w:top w:val="nil"/>
              <w:left w:val="nil"/>
              <w:bottom w:val="nil"/>
              <w:right w:val="nil"/>
            </w:tcBorders>
            <w:shd w:val="clear" w:color="auto" w:fill="auto"/>
            <w:noWrap/>
            <w:vAlign w:val="bottom"/>
            <w:hideMark/>
            <w:tcPrChange w:id="1845" w:author="Linderhof, Vincent" w:date="2016-03-06T11:01:00Z">
              <w:tcPr>
                <w:tcW w:w="6582" w:type="dxa"/>
                <w:gridSpan w:val="20"/>
                <w:tcBorders>
                  <w:top w:val="nil"/>
                  <w:left w:val="nil"/>
                  <w:bottom w:val="nil"/>
                  <w:right w:val="nil"/>
                </w:tcBorders>
                <w:shd w:val="clear" w:color="auto" w:fill="auto"/>
                <w:noWrap/>
                <w:vAlign w:val="bottom"/>
                <w:hideMark/>
              </w:tcPr>
            </w:tcPrChange>
          </w:tcPr>
          <w:p w14:paraId="391D4535" w14:textId="3330F8EA" w:rsidR="00C03049" w:rsidRPr="00304F95" w:rsidDel="00304F95" w:rsidRDefault="00C03049" w:rsidP="00E05337">
            <w:pPr>
              <w:suppressAutoHyphens w:val="0"/>
              <w:spacing w:after="0"/>
              <w:jc w:val="center"/>
              <w:rPr>
                <w:del w:id="1846" w:author="Linderhof, Vincent" w:date="2016-03-06T11:01:00Z"/>
                <w:rFonts w:ascii="Times New Roman" w:eastAsia="Times New Roman" w:hAnsi="Times New Roman"/>
                <w:color w:val="000000"/>
                <w:sz w:val="20"/>
                <w:szCs w:val="20"/>
                <w:lang w:eastAsia="en-GB"/>
                <w:rPrChange w:id="1847" w:author="Linderhof, Vincent" w:date="2016-03-06T11:01:00Z">
                  <w:rPr>
                    <w:del w:id="1848" w:author="Linderhof, Vincent" w:date="2016-03-06T11:01:00Z"/>
                    <w:rFonts w:ascii="Times New Roman" w:eastAsia="Times New Roman" w:hAnsi="Times New Roman"/>
                    <w:color w:val="000000"/>
                    <w:sz w:val="24"/>
                    <w:szCs w:val="24"/>
                    <w:lang w:eastAsia="en-GB"/>
                  </w:rPr>
                </w:rPrChange>
              </w:rPr>
            </w:pPr>
            <w:del w:id="1849" w:author="Linderhof, Vincent" w:date="2016-03-06T11:01:00Z">
              <w:r w:rsidRPr="00304F95" w:rsidDel="00304F95">
                <w:rPr>
                  <w:rFonts w:ascii="Times New Roman" w:eastAsia="Times New Roman" w:hAnsi="Times New Roman"/>
                  <w:color w:val="000000"/>
                  <w:sz w:val="20"/>
                  <w:szCs w:val="20"/>
                  <w:lang w:eastAsia="en-GB"/>
                  <w:rPrChange w:id="1850" w:author="Linderhof, Vincent" w:date="2016-03-06T11:01:00Z">
                    <w:rPr>
                      <w:rFonts w:ascii="Times New Roman" w:eastAsia="Times New Roman" w:hAnsi="Times New Roman"/>
                      <w:color w:val="000000"/>
                      <w:sz w:val="24"/>
                      <w:szCs w:val="24"/>
                      <w:lang w:eastAsia="en-GB"/>
                    </w:rPr>
                  </w:rPrChange>
                </w:rPr>
                <w:delText>Dependent variable:</w:delText>
              </w:r>
            </w:del>
          </w:p>
        </w:tc>
      </w:tr>
      <w:tr w:rsidR="00C03049" w:rsidRPr="00304F95" w:rsidDel="00304F95" w14:paraId="2B052F72" w14:textId="5AE346C5" w:rsidTr="00304F95">
        <w:trPr>
          <w:gridAfter w:val="3"/>
          <w:wAfter w:w="824" w:type="dxa"/>
          <w:trHeight w:val="300"/>
          <w:del w:id="1851" w:author="Linderhof, Vincent" w:date="2016-03-06T11:01:00Z"/>
          <w:trPrChange w:id="1852"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853"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980BC8" w14:textId="77C81CEB" w:rsidR="00C03049" w:rsidRPr="00304F95" w:rsidDel="00304F95" w:rsidRDefault="00C03049" w:rsidP="00E05337">
            <w:pPr>
              <w:suppressAutoHyphens w:val="0"/>
              <w:spacing w:after="0"/>
              <w:rPr>
                <w:del w:id="1854" w:author="Linderhof, Vincent" w:date="2016-03-06T11:01:00Z"/>
                <w:rFonts w:ascii="Times New Roman" w:eastAsia="Times New Roman" w:hAnsi="Times New Roman"/>
                <w:color w:val="000000"/>
                <w:sz w:val="20"/>
                <w:szCs w:val="20"/>
                <w:lang w:eastAsia="en-GB"/>
                <w:rPrChange w:id="1855" w:author="Linderhof, Vincent" w:date="2016-03-06T11:01:00Z">
                  <w:rPr>
                    <w:del w:id="1856" w:author="Linderhof, Vincent" w:date="2016-03-06T11:01:00Z"/>
                    <w:rFonts w:ascii="Times New Roman" w:eastAsia="Times New Roman" w:hAnsi="Times New Roman"/>
                    <w:color w:val="000000"/>
                    <w:sz w:val="24"/>
                    <w:szCs w:val="24"/>
                    <w:lang w:eastAsia="en-GB"/>
                  </w:rPr>
                </w:rPrChange>
              </w:rPr>
            </w:pPr>
            <w:del w:id="1857" w:author="Linderhof, Vincent" w:date="2016-03-06T11:01:00Z">
              <w:r w:rsidRPr="00304F95" w:rsidDel="00304F95">
                <w:rPr>
                  <w:rFonts w:ascii="Times New Roman" w:eastAsia="Times New Roman" w:hAnsi="Times New Roman"/>
                  <w:color w:val="000000"/>
                  <w:sz w:val="20"/>
                  <w:szCs w:val="20"/>
                  <w:lang w:eastAsia="en-GB"/>
                  <w:rPrChange w:id="1858"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single" w:sz="4" w:space="0" w:color="auto"/>
              <w:right w:val="single" w:sz="4" w:space="0" w:color="000000"/>
            </w:tcBorders>
            <w:shd w:val="clear" w:color="auto" w:fill="auto"/>
            <w:noWrap/>
            <w:vAlign w:val="bottom"/>
            <w:hideMark/>
            <w:tcPrChange w:id="1859" w:author="Linderhof, Vincent" w:date="2016-03-06T11:01:00Z">
              <w:tcPr>
                <w:tcW w:w="5406" w:type="dxa"/>
                <w:gridSpan w:val="11"/>
                <w:tcBorders>
                  <w:top w:val="nil"/>
                  <w:left w:val="nil"/>
                  <w:bottom w:val="single" w:sz="4" w:space="0" w:color="auto"/>
                  <w:right w:val="single" w:sz="4" w:space="0" w:color="000000"/>
                </w:tcBorders>
                <w:shd w:val="clear" w:color="auto" w:fill="auto"/>
                <w:noWrap/>
                <w:vAlign w:val="bottom"/>
                <w:hideMark/>
              </w:tcPr>
            </w:tcPrChange>
          </w:tcPr>
          <w:p w14:paraId="1F08FEC1" w14:textId="530A48C0" w:rsidR="00C03049" w:rsidRPr="00304F95" w:rsidDel="00304F95" w:rsidRDefault="00C03049" w:rsidP="00E05337">
            <w:pPr>
              <w:suppressAutoHyphens w:val="0"/>
              <w:spacing w:after="0"/>
              <w:jc w:val="center"/>
              <w:rPr>
                <w:del w:id="1860" w:author="Linderhof, Vincent" w:date="2016-03-06T11:01:00Z"/>
                <w:rFonts w:ascii="Times New Roman" w:eastAsia="Times New Roman" w:hAnsi="Times New Roman"/>
                <w:color w:val="000000"/>
                <w:sz w:val="20"/>
                <w:szCs w:val="20"/>
                <w:lang w:eastAsia="en-GB"/>
                <w:rPrChange w:id="1861" w:author="Linderhof, Vincent" w:date="2016-03-06T11:01:00Z">
                  <w:rPr>
                    <w:del w:id="1862" w:author="Linderhof, Vincent" w:date="2016-03-06T11:01:00Z"/>
                    <w:rFonts w:ascii="Times New Roman" w:eastAsia="Times New Roman" w:hAnsi="Times New Roman"/>
                    <w:color w:val="000000"/>
                    <w:sz w:val="24"/>
                    <w:szCs w:val="24"/>
                    <w:lang w:eastAsia="en-GB"/>
                  </w:rPr>
                </w:rPrChange>
              </w:rPr>
            </w:pPr>
            <w:del w:id="1863" w:author="Linderhof, Vincent" w:date="2016-03-06T11:01:00Z">
              <w:r w:rsidRPr="00304F95" w:rsidDel="00304F95">
                <w:rPr>
                  <w:rFonts w:ascii="Times New Roman" w:eastAsia="Times New Roman" w:hAnsi="Times New Roman"/>
                  <w:color w:val="000000"/>
                  <w:sz w:val="20"/>
                  <w:szCs w:val="20"/>
                  <w:lang w:eastAsia="en-GB"/>
                  <w:rPrChange w:id="1864" w:author="Linderhof, Vincent" w:date="2016-03-06T11:01:00Z">
                    <w:rPr>
                      <w:rFonts w:ascii="Times New Roman" w:eastAsia="Times New Roman" w:hAnsi="Times New Roman"/>
                      <w:color w:val="000000"/>
                      <w:sz w:val="24"/>
                      <w:szCs w:val="24"/>
                      <w:lang w:eastAsia="en-GB"/>
                    </w:rPr>
                  </w:rPrChange>
                </w:rPr>
                <w:delText>FCS</w:delText>
              </w:r>
            </w:del>
          </w:p>
        </w:tc>
        <w:tc>
          <w:tcPr>
            <w:tcW w:w="5452" w:type="dxa"/>
            <w:gridSpan w:val="12"/>
            <w:tcBorders>
              <w:top w:val="nil"/>
              <w:left w:val="nil"/>
              <w:bottom w:val="single" w:sz="4" w:space="0" w:color="auto"/>
              <w:right w:val="single" w:sz="4" w:space="0" w:color="000000"/>
            </w:tcBorders>
            <w:shd w:val="clear" w:color="auto" w:fill="auto"/>
            <w:noWrap/>
            <w:vAlign w:val="bottom"/>
            <w:hideMark/>
            <w:tcPrChange w:id="1865" w:author="Linderhof, Vincent" w:date="2016-03-06T11:01:00Z">
              <w:tcPr>
                <w:tcW w:w="5452" w:type="dxa"/>
                <w:gridSpan w:val="12"/>
                <w:tcBorders>
                  <w:top w:val="nil"/>
                  <w:left w:val="nil"/>
                  <w:bottom w:val="single" w:sz="4" w:space="0" w:color="auto"/>
                  <w:right w:val="single" w:sz="4" w:space="0" w:color="000000"/>
                </w:tcBorders>
                <w:shd w:val="clear" w:color="auto" w:fill="auto"/>
                <w:noWrap/>
                <w:vAlign w:val="bottom"/>
                <w:hideMark/>
              </w:tcPr>
            </w:tcPrChange>
          </w:tcPr>
          <w:p w14:paraId="3721F8C6" w14:textId="4C95BE73" w:rsidR="00C03049" w:rsidRPr="00304F95" w:rsidDel="00304F95" w:rsidRDefault="00C03049" w:rsidP="00E05337">
            <w:pPr>
              <w:suppressAutoHyphens w:val="0"/>
              <w:spacing w:after="0"/>
              <w:jc w:val="center"/>
              <w:rPr>
                <w:del w:id="1866" w:author="Linderhof, Vincent" w:date="2016-03-06T11:01:00Z"/>
                <w:rFonts w:ascii="Times New Roman" w:eastAsia="Times New Roman" w:hAnsi="Times New Roman"/>
                <w:color w:val="000000"/>
                <w:sz w:val="20"/>
                <w:szCs w:val="20"/>
                <w:lang w:eastAsia="en-GB"/>
                <w:rPrChange w:id="1867" w:author="Linderhof, Vincent" w:date="2016-03-06T11:01:00Z">
                  <w:rPr>
                    <w:del w:id="1868" w:author="Linderhof, Vincent" w:date="2016-03-06T11:01:00Z"/>
                    <w:rFonts w:ascii="Times New Roman" w:eastAsia="Times New Roman" w:hAnsi="Times New Roman"/>
                    <w:color w:val="000000"/>
                    <w:sz w:val="24"/>
                    <w:szCs w:val="24"/>
                    <w:lang w:eastAsia="en-GB"/>
                  </w:rPr>
                </w:rPrChange>
              </w:rPr>
            </w:pPr>
            <w:del w:id="1869" w:author="Linderhof, Vincent" w:date="2016-03-06T11:01:00Z">
              <w:r w:rsidRPr="00304F95" w:rsidDel="00304F95">
                <w:rPr>
                  <w:rFonts w:ascii="Times New Roman" w:eastAsia="Times New Roman" w:hAnsi="Times New Roman"/>
                  <w:color w:val="000000"/>
                  <w:sz w:val="20"/>
                  <w:szCs w:val="20"/>
                  <w:lang w:eastAsia="en-GB"/>
                  <w:rPrChange w:id="1870" w:author="Linderhof, Vincent" w:date="2016-03-06T11:01:00Z">
                    <w:rPr>
                      <w:rFonts w:ascii="Times New Roman" w:eastAsia="Times New Roman" w:hAnsi="Times New Roman"/>
                      <w:color w:val="000000"/>
                      <w:sz w:val="24"/>
                      <w:szCs w:val="24"/>
                      <w:lang w:eastAsia="en-GB"/>
                    </w:rPr>
                  </w:rPrChange>
                </w:rPr>
                <w:delText>DDS</w:delText>
              </w:r>
            </w:del>
          </w:p>
        </w:tc>
        <w:tc>
          <w:tcPr>
            <w:tcW w:w="6582" w:type="dxa"/>
            <w:gridSpan w:val="20"/>
            <w:tcBorders>
              <w:top w:val="nil"/>
              <w:left w:val="nil"/>
              <w:bottom w:val="single" w:sz="4" w:space="0" w:color="auto"/>
              <w:right w:val="nil"/>
            </w:tcBorders>
            <w:shd w:val="clear" w:color="auto" w:fill="auto"/>
            <w:noWrap/>
            <w:vAlign w:val="bottom"/>
            <w:hideMark/>
            <w:tcPrChange w:id="1871" w:author="Linderhof, Vincent" w:date="2016-03-06T11:01:00Z">
              <w:tcPr>
                <w:tcW w:w="6582" w:type="dxa"/>
                <w:gridSpan w:val="20"/>
                <w:tcBorders>
                  <w:top w:val="nil"/>
                  <w:left w:val="nil"/>
                  <w:bottom w:val="single" w:sz="4" w:space="0" w:color="auto"/>
                  <w:right w:val="nil"/>
                </w:tcBorders>
                <w:shd w:val="clear" w:color="auto" w:fill="auto"/>
                <w:noWrap/>
                <w:vAlign w:val="bottom"/>
                <w:hideMark/>
              </w:tcPr>
            </w:tcPrChange>
          </w:tcPr>
          <w:p w14:paraId="2D51826C" w14:textId="27B80D4F" w:rsidR="00C03049" w:rsidRPr="00304F95" w:rsidDel="00304F95" w:rsidRDefault="00C03049" w:rsidP="00E05337">
            <w:pPr>
              <w:suppressAutoHyphens w:val="0"/>
              <w:spacing w:after="0"/>
              <w:jc w:val="center"/>
              <w:rPr>
                <w:del w:id="1872" w:author="Linderhof, Vincent" w:date="2016-03-06T11:01:00Z"/>
                <w:rFonts w:ascii="Times New Roman" w:eastAsia="Times New Roman" w:hAnsi="Times New Roman"/>
                <w:color w:val="000000"/>
                <w:sz w:val="20"/>
                <w:szCs w:val="20"/>
                <w:lang w:eastAsia="en-GB"/>
                <w:rPrChange w:id="1873" w:author="Linderhof, Vincent" w:date="2016-03-06T11:01:00Z">
                  <w:rPr>
                    <w:del w:id="1874" w:author="Linderhof, Vincent" w:date="2016-03-06T11:01:00Z"/>
                    <w:rFonts w:ascii="Times New Roman" w:eastAsia="Times New Roman" w:hAnsi="Times New Roman"/>
                    <w:color w:val="000000"/>
                    <w:sz w:val="24"/>
                    <w:szCs w:val="24"/>
                    <w:lang w:eastAsia="en-GB"/>
                  </w:rPr>
                </w:rPrChange>
              </w:rPr>
            </w:pPr>
            <w:del w:id="1875" w:author="Linderhof, Vincent" w:date="2016-03-06T11:01:00Z">
              <w:r w:rsidRPr="00304F95" w:rsidDel="00304F95">
                <w:rPr>
                  <w:rFonts w:ascii="Times New Roman" w:eastAsia="Times New Roman" w:hAnsi="Times New Roman"/>
                  <w:color w:val="000000"/>
                  <w:sz w:val="20"/>
                  <w:szCs w:val="20"/>
                  <w:lang w:eastAsia="en-GB"/>
                  <w:rPrChange w:id="1876" w:author="Linderhof, Vincent" w:date="2016-03-06T11:01:00Z">
                    <w:rPr>
                      <w:rFonts w:ascii="Times New Roman" w:eastAsia="Times New Roman" w:hAnsi="Times New Roman"/>
                      <w:color w:val="000000"/>
                      <w:sz w:val="24"/>
                      <w:szCs w:val="24"/>
                      <w:lang w:eastAsia="en-GB"/>
                    </w:rPr>
                  </w:rPrChange>
                </w:rPr>
                <w:delText>Calories by HH</w:delText>
              </w:r>
            </w:del>
          </w:p>
        </w:tc>
      </w:tr>
      <w:tr w:rsidR="00C03049" w:rsidRPr="00304F95" w:rsidDel="00304F95" w14:paraId="45D9C003" w14:textId="00EA5741" w:rsidTr="00304F95">
        <w:trPr>
          <w:gridAfter w:val="3"/>
          <w:wAfter w:w="824" w:type="dxa"/>
          <w:trHeight w:val="315"/>
          <w:del w:id="1877" w:author="Linderhof, Vincent" w:date="2016-03-06T11:01:00Z"/>
          <w:trPrChange w:id="1878" w:author="Linderhof, Vincent" w:date="2016-03-06T11:01:00Z">
            <w:trPr>
              <w:gridAfter w:val="3"/>
              <w:wAfter w:w="824" w:type="dxa"/>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1879"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00F9E376" w14:textId="5C1EE0CF" w:rsidR="00C03049" w:rsidRPr="00304F95" w:rsidDel="00304F95" w:rsidRDefault="00C03049" w:rsidP="00E05337">
            <w:pPr>
              <w:suppressAutoHyphens w:val="0"/>
              <w:spacing w:after="0"/>
              <w:rPr>
                <w:del w:id="1880" w:author="Linderhof, Vincent" w:date="2016-03-06T11:01:00Z"/>
                <w:rFonts w:ascii="Times New Roman" w:eastAsia="Times New Roman" w:hAnsi="Times New Roman"/>
                <w:color w:val="000000"/>
                <w:sz w:val="20"/>
                <w:szCs w:val="20"/>
                <w:lang w:eastAsia="en-GB"/>
                <w:rPrChange w:id="1881" w:author="Linderhof, Vincent" w:date="2016-03-06T11:01:00Z">
                  <w:rPr>
                    <w:del w:id="1882" w:author="Linderhof, Vincent" w:date="2016-03-06T11:01:00Z"/>
                    <w:rFonts w:ascii="Times New Roman" w:eastAsia="Times New Roman" w:hAnsi="Times New Roman"/>
                    <w:color w:val="000000"/>
                    <w:sz w:val="24"/>
                    <w:szCs w:val="24"/>
                    <w:lang w:eastAsia="en-GB"/>
                  </w:rPr>
                </w:rPrChange>
              </w:rPr>
            </w:pPr>
            <w:del w:id="1883" w:author="Linderhof, Vincent" w:date="2016-03-06T11:01:00Z">
              <w:r w:rsidRPr="00304F95" w:rsidDel="00304F95">
                <w:rPr>
                  <w:rFonts w:ascii="Times New Roman" w:eastAsia="Times New Roman" w:hAnsi="Times New Roman"/>
                  <w:color w:val="000000"/>
                  <w:sz w:val="20"/>
                  <w:szCs w:val="20"/>
                  <w:lang w:eastAsia="en-GB"/>
                  <w:rPrChange w:id="1884" w:author="Linderhof, Vincent" w:date="2016-03-06T11:01:00Z">
                    <w:rPr>
                      <w:rFonts w:ascii="Times New Roman" w:eastAsia="Times New Roman" w:hAnsi="Times New Roman"/>
                      <w:color w:val="000000"/>
                      <w:sz w:val="24"/>
                      <w:szCs w:val="24"/>
                      <w:lang w:eastAsia="en-GB"/>
                    </w:rPr>
                  </w:rPrChange>
                </w:rPr>
                <w:delText> </w:delText>
              </w:r>
            </w:del>
          </w:p>
        </w:tc>
        <w:tc>
          <w:tcPr>
            <w:tcW w:w="1528" w:type="dxa"/>
            <w:gridSpan w:val="3"/>
            <w:tcBorders>
              <w:top w:val="single" w:sz="4" w:space="0" w:color="auto"/>
              <w:left w:val="nil"/>
              <w:bottom w:val="double" w:sz="6" w:space="0" w:color="auto"/>
              <w:right w:val="nil"/>
            </w:tcBorders>
            <w:shd w:val="clear" w:color="auto" w:fill="auto"/>
            <w:noWrap/>
            <w:vAlign w:val="bottom"/>
            <w:hideMark/>
            <w:tcPrChange w:id="1885" w:author="Linderhof, Vincent" w:date="2016-03-06T11:01:00Z">
              <w:tcPr>
                <w:tcW w:w="1762" w:type="dxa"/>
                <w:gridSpan w:val="3"/>
                <w:tcBorders>
                  <w:top w:val="single" w:sz="4" w:space="0" w:color="auto"/>
                  <w:left w:val="nil"/>
                  <w:bottom w:val="double" w:sz="6" w:space="0" w:color="auto"/>
                  <w:right w:val="nil"/>
                </w:tcBorders>
                <w:shd w:val="clear" w:color="auto" w:fill="auto"/>
                <w:noWrap/>
                <w:vAlign w:val="bottom"/>
                <w:hideMark/>
              </w:tcPr>
            </w:tcPrChange>
          </w:tcPr>
          <w:p w14:paraId="0D97DE71" w14:textId="362DA326" w:rsidR="00C03049" w:rsidRPr="00304F95" w:rsidDel="00304F95" w:rsidRDefault="00C03049" w:rsidP="00E05337">
            <w:pPr>
              <w:suppressAutoHyphens w:val="0"/>
              <w:spacing w:after="0"/>
              <w:jc w:val="center"/>
              <w:rPr>
                <w:del w:id="1886" w:author="Linderhof, Vincent" w:date="2016-03-06T11:01:00Z"/>
                <w:rFonts w:ascii="Times New Roman" w:eastAsia="Times New Roman" w:hAnsi="Times New Roman"/>
                <w:color w:val="000000"/>
                <w:sz w:val="20"/>
                <w:szCs w:val="20"/>
                <w:lang w:eastAsia="en-GB"/>
                <w:rPrChange w:id="1887" w:author="Linderhof, Vincent" w:date="2016-03-06T11:01:00Z">
                  <w:rPr>
                    <w:del w:id="1888" w:author="Linderhof, Vincent" w:date="2016-03-06T11:01:00Z"/>
                    <w:rFonts w:ascii="Times New Roman" w:eastAsia="Times New Roman" w:hAnsi="Times New Roman"/>
                    <w:color w:val="000000"/>
                    <w:sz w:val="24"/>
                    <w:szCs w:val="24"/>
                    <w:lang w:eastAsia="en-GB"/>
                  </w:rPr>
                </w:rPrChange>
              </w:rPr>
            </w:pPr>
            <w:commentRangeStart w:id="1889"/>
            <w:del w:id="1890" w:author="Linderhof, Vincent" w:date="2016-03-06T11:01:00Z">
              <w:r w:rsidRPr="00304F95" w:rsidDel="00304F95">
                <w:rPr>
                  <w:rFonts w:ascii="Times New Roman" w:eastAsia="Times New Roman" w:hAnsi="Times New Roman"/>
                  <w:color w:val="000000"/>
                  <w:sz w:val="20"/>
                  <w:szCs w:val="20"/>
                  <w:lang w:eastAsia="en-GB"/>
                  <w:rPrChange w:id="1891" w:author="Linderhof, Vincent" w:date="2016-03-06T11:01:00Z">
                    <w:rPr>
                      <w:rFonts w:ascii="Times New Roman" w:eastAsia="Times New Roman" w:hAnsi="Times New Roman"/>
                      <w:color w:val="000000"/>
                      <w:sz w:val="24"/>
                      <w:szCs w:val="24"/>
                      <w:lang w:eastAsia="en-GB"/>
                    </w:rPr>
                  </w:rPrChange>
                </w:rPr>
                <w:delText>OLS</w:delText>
              </w:r>
              <w:commentRangeEnd w:id="1889"/>
              <w:r w:rsidR="00D36AE8" w:rsidRPr="00304F95" w:rsidDel="00304F95">
                <w:rPr>
                  <w:rStyle w:val="CommentReference"/>
                  <w:rFonts w:ascii="Times New Roman" w:hAnsi="Times New Roman"/>
                  <w:sz w:val="20"/>
                  <w:szCs w:val="20"/>
                  <w:rPrChange w:id="1892" w:author="Linderhof, Vincent" w:date="2016-03-06T11:01:00Z">
                    <w:rPr>
                      <w:rStyle w:val="CommentReference"/>
                      <w:rFonts w:ascii="Times New Roman" w:hAnsi="Times New Roman"/>
                      <w:sz w:val="24"/>
                      <w:szCs w:val="24"/>
                    </w:rPr>
                  </w:rPrChange>
                </w:rPr>
                <w:commentReference w:id="1889"/>
              </w:r>
            </w:del>
          </w:p>
        </w:tc>
        <w:tc>
          <w:tcPr>
            <w:tcW w:w="2078" w:type="dxa"/>
            <w:gridSpan w:val="5"/>
            <w:tcBorders>
              <w:top w:val="single" w:sz="4" w:space="0" w:color="auto"/>
              <w:left w:val="nil"/>
              <w:bottom w:val="double" w:sz="6" w:space="0" w:color="auto"/>
              <w:right w:val="nil"/>
            </w:tcBorders>
            <w:shd w:val="clear" w:color="auto" w:fill="auto"/>
            <w:noWrap/>
            <w:vAlign w:val="bottom"/>
            <w:hideMark/>
            <w:tcPrChange w:id="1893" w:author="Linderhof, Vincent" w:date="2016-03-06T11:01:00Z">
              <w:tcPr>
                <w:tcW w:w="2078" w:type="dxa"/>
                <w:gridSpan w:val="5"/>
                <w:tcBorders>
                  <w:top w:val="single" w:sz="4" w:space="0" w:color="auto"/>
                  <w:left w:val="nil"/>
                  <w:bottom w:val="double" w:sz="6" w:space="0" w:color="auto"/>
                  <w:right w:val="nil"/>
                </w:tcBorders>
                <w:shd w:val="clear" w:color="auto" w:fill="auto"/>
                <w:noWrap/>
                <w:vAlign w:val="bottom"/>
                <w:hideMark/>
              </w:tcPr>
            </w:tcPrChange>
          </w:tcPr>
          <w:p w14:paraId="163D4DDA" w14:textId="0FD8BD2D" w:rsidR="00C03049" w:rsidRPr="00304F95" w:rsidDel="00304F95" w:rsidRDefault="00C03049" w:rsidP="00E05337">
            <w:pPr>
              <w:suppressAutoHyphens w:val="0"/>
              <w:spacing w:after="0"/>
              <w:jc w:val="center"/>
              <w:rPr>
                <w:del w:id="1894" w:author="Linderhof, Vincent" w:date="2016-03-06T11:01:00Z"/>
                <w:rFonts w:ascii="Times New Roman" w:eastAsia="Times New Roman" w:hAnsi="Times New Roman"/>
                <w:color w:val="000000"/>
                <w:sz w:val="20"/>
                <w:szCs w:val="20"/>
                <w:lang w:eastAsia="en-GB"/>
                <w:rPrChange w:id="1895" w:author="Linderhof, Vincent" w:date="2016-03-06T11:01:00Z">
                  <w:rPr>
                    <w:del w:id="1896" w:author="Linderhof, Vincent" w:date="2016-03-06T11:01:00Z"/>
                    <w:rFonts w:ascii="Times New Roman" w:eastAsia="Times New Roman" w:hAnsi="Times New Roman"/>
                    <w:color w:val="000000"/>
                    <w:sz w:val="24"/>
                    <w:szCs w:val="24"/>
                    <w:lang w:eastAsia="en-GB"/>
                  </w:rPr>
                </w:rPrChange>
              </w:rPr>
            </w:pPr>
            <w:del w:id="1897" w:author="Linderhof, Vincent" w:date="2016-03-06T11:01:00Z">
              <w:r w:rsidRPr="00304F95" w:rsidDel="00304F95">
                <w:rPr>
                  <w:rFonts w:ascii="Times New Roman" w:eastAsia="Times New Roman" w:hAnsi="Times New Roman"/>
                  <w:color w:val="000000"/>
                  <w:sz w:val="20"/>
                  <w:szCs w:val="20"/>
                  <w:lang w:eastAsia="en-GB"/>
                  <w:rPrChange w:id="1898" w:author="Linderhof, Vincent" w:date="2016-03-06T11:01:00Z">
                    <w:rPr>
                      <w:rFonts w:ascii="Times New Roman" w:eastAsia="Times New Roman" w:hAnsi="Times New Roman"/>
                      <w:color w:val="000000"/>
                      <w:sz w:val="24"/>
                      <w:szCs w:val="24"/>
                      <w:lang w:eastAsia="en-GB"/>
                    </w:rPr>
                  </w:rPrChange>
                </w:rPr>
                <w:delText>PLM</w:delText>
              </w:r>
            </w:del>
          </w:p>
        </w:tc>
        <w:tc>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Change w:id="1899" w:author="Linderhof, Vincent" w:date="2016-03-06T11:01:00Z">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48E05709" w14:textId="08DE2F0F" w:rsidR="00C03049" w:rsidRPr="00304F95" w:rsidDel="00304F95" w:rsidRDefault="00C03049" w:rsidP="00E05337">
            <w:pPr>
              <w:suppressAutoHyphens w:val="0"/>
              <w:spacing w:after="0"/>
              <w:jc w:val="center"/>
              <w:rPr>
                <w:del w:id="1900" w:author="Linderhof, Vincent" w:date="2016-03-06T11:01:00Z"/>
                <w:rFonts w:ascii="Times New Roman" w:eastAsia="Times New Roman" w:hAnsi="Times New Roman"/>
                <w:color w:val="000000"/>
                <w:sz w:val="20"/>
                <w:szCs w:val="20"/>
                <w:lang w:eastAsia="en-GB"/>
                <w:rPrChange w:id="1901" w:author="Linderhof, Vincent" w:date="2016-03-06T11:01:00Z">
                  <w:rPr>
                    <w:del w:id="1902" w:author="Linderhof, Vincent" w:date="2016-03-06T11:01:00Z"/>
                    <w:rFonts w:ascii="Times New Roman" w:eastAsia="Times New Roman" w:hAnsi="Times New Roman"/>
                    <w:color w:val="000000"/>
                    <w:sz w:val="24"/>
                    <w:szCs w:val="24"/>
                    <w:lang w:eastAsia="en-GB"/>
                  </w:rPr>
                </w:rPrChange>
              </w:rPr>
            </w:pPr>
            <w:del w:id="1903" w:author="Linderhof, Vincent" w:date="2016-03-06T11:01:00Z">
              <w:r w:rsidRPr="00304F95" w:rsidDel="00304F95">
                <w:rPr>
                  <w:rFonts w:ascii="Times New Roman" w:eastAsia="Times New Roman" w:hAnsi="Times New Roman"/>
                  <w:color w:val="000000"/>
                  <w:sz w:val="20"/>
                  <w:szCs w:val="20"/>
                  <w:lang w:eastAsia="en-GB"/>
                  <w:rPrChange w:id="1904" w:author="Linderhof, Vincent" w:date="2016-03-06T11:01:00Z">
                    <w:rPr>
                      <w:rFonts w:ascii="Times New Roman" w:eastAsia="Times New Roman" w:hAnsi="Times New Roman"/>
                      <w:color w:val="000000"/>
                      <w:sz w:val="24"/>
                      <w:szCs w:val="24"/>
                      <w:lang w:eastAsia="en-GB"/>
                    </w:rPr>
                  </w:rPrChange>
                </w:rPr>
                <w:delText>PGLM - Poisson</w:delText>
              </w:r>
            </w:del>
          </w:p>
        </w:tc>
        <w:tc>
          <w:tcPr>
            <w:tcW w:w="2164" w:type="dxa"/>
            <w:gridSpan w:val="5"/>
            <w:tcBorders>
              <w:top w:val="single" w:sz="4" w:space="0" w:color="auto"/>
              <w:left w:val="nil"/>
              <w:bottom w:val="double" w:sz="6" w:space="0" w:color="auto"/>
              <w:right w:val="nil"/>
            </w:tcBorders>
            <w:shd w:val="clear" w:color="auto" w:fill="auto"/>
            <w:noWrap/>
            <w:vAlign w:val="bottom"/>
            <w:hideMark/>
            <w:tcPrChange w:id="1905" w:author="Linderhof, Vincent" w:date="2016-03-06T11:01:00Z">
              <w:tcPr>
                <w:tcW w:w="2164" w:type="dxa"/>
                <w:gridSpan w:val="5"/>
                <w:tcBorders>
                  <w:top w:val="single" w:sz="4" w:space="0" w:color="auto"/>
                  <w:left w:val="nil"/>
                  <w:bottom w:val="double" w:sz="6" w:space="0" w:color="auto"/>
                  <w:right w:val="nil"/>
                </w:tcBorders>
                <w:shd w:val="clear" w:color="auto" w:fill="auto"/>
                <w:noWrap/>
                <w:vAlign w:val="bottom"/>
                <w:hideMark/>
              </w:tcPr>
            </w:tcPrChange>
          </w:tcPr>
          <w:p w14:paraId="6177C441" w14:textId="4EBFFF68" w:rsidR="00C03049" w:rsidRPr="00304F95" w:rsidDel="00304F95" w:rsidRDefault="00C03049" w:rsidP="00E05337">
            <w:pPr>
              <w:suppressAutoHyphens w:val="0"/>
              <w:spacing w:after="0"/>
              <w:jc w:val="center"/>
              <w:rPr>
                <w:del w:id="1906" w:author="Linderhof, Vincent" w:date="2016-03-06T11:01:00Z"/>
                <w:rFonts w:ascii="Times New Roman" w:eastAsia="Times New Roman" w:hAnsi="Times New Roman"/>
                <w:color w:val="000000"/>
                <w:sz w:val="20"/>
                <w:szCs w:val="20"/>
                <w:lang w:eastAsia="en-GB"/>
                <w:rPrChange w:id="1907" w:author="Linderhof, Vincent" w:date="2016-03-06T11:01:00Z">
                  <w:rPr>
                    <w:del w:id="1908" w:author="Linderhof, Vincent" w:date="2016-03-06T11:01:00Z"/>
                    <w:rFonts w:ascii="Times New Roman" w:eastAsia="Times New Roman" w:hAnsi="Times New Roman"/>
                    <w:color w:val="000000"/>
                    <w:sz w:val="24"/>
                    <w:szCs w:val="24"/>
                    <w:lang w:eastAsia="en-GB"/>
                  </w:rPr>
                </w:rPrChange>
              </w:rPr>
            </w:pPr>
            <w:del w:id="1909" w:author="Linderhof, Vincent" w:date="2016-03-06T11:01:00Z">
              <w:r w:rsidRPr="00304F95" w:rsidDel="00304F95">
                <w:rPr>
                  <w:rFonts w:ascii="Times New Roman" w:eastAsia="Times New Roman" w:hAnsi="Times New Roman"/>
                  <w:color w:val="000000"/>
                  <w:sz w:val="20"/>
                  <w:szCs w:val="20"/>
                  <w:lang w:eastAsia="en-GB"/>
                  <w:rPrChange w:id="1910" w:author="Linderhof, Vincent" w:date="2016-03-06T11:01:00Z">
                    <w:rPr>
                      <w:rFonts w:ascii="Times New Roman" w:eastAsia="Times New Roman" w:hAnsi="Times New Roman"/>
                      <w:color w:val="000000"/>
                      <w:sz w:val="24"/>
                      <w:szCs w:val="24"/>
                      <w:lang w:eastAsia="en-GB"/>
                    </w:rPr>
                  </w:rPrChange>
                </w:rPr>
                <w:delText>OLS</w:delText>
              </w:r>
            </w:del>
          </w:p>
        </w:tc>
        <w:tc>
          <w:tcPr>
            <w:tcW w:w="1718" w:type="dxa"/>
            <w:gridSpan w:val="4"/>
            <w:tcBorders>
              <w:top w:val="single" w:sz="4" w:space="0" w:color="auto"/>
              <w:left w:val="nil"/>
              <w:bottom w:val="double" w:sz="6" w:space="0" w:color="auto"/>
              <w:right w:val="nil"/>
            </w:tcBorders>
            <w:shd w:val="clear" w:color="auto" w:fill="auto"/>
            <w:noWrap/>
            <w:vAlign w:val="bottom"/>
            <w:hideMark/>
            <w:tcPrChange w:id="1911" w:author="Linderhof, Vincent" w:date="2016-03-06T11:01:00Z">
              <w:tcPr>
                <w:tcW w:w="1718" w:type="dxa"/>
                <w:gridSpan w:val="4"/>
                <w:tcBorders>
                  <w:top w:val="single" w:sz="4" w:space="0" w:color="auto"/>
                  <w:left w:val="nil"/>
                  <w:bottom w:val="double" w:sz="6" w:space="0" w:color="auto"/>
                  <w:right w:val="nil"/>
                </w:tcBorders>
                <w:shd w:val="clear" w:color="auto" w:fill="auto"/>
                <w:noWrap/>
                <w:vAlign w:val="bottom"/>
                <w:hideMark/>
              </w:tcPr>
            </w:tcPrChange>
          </w:tcPr>
          <w:p w14:paraId="4AB0DAE3" w14:textId="36B61206" w:rsidR="00C03049" w:rsidRPr="00304F95" w:rsidDel="00304F95" w:rsidRDefault="00C03049" w:rsidP="00E05337">
            <w:pPr>
              <w:suppressAutoHyphens w:val="0"/>
              <w:spacing w:after="0"/>
              <w:jc w:val="center"/>
              <w:rPr>
                <w:del w:id="1912" w:author="Linderhof, Vincent" w:date="2016-03-06T11:01:00Z"/>
                <w:rFonts w:ascii="Times New Roman" w:eastAsia="Times New Roman" w:hAnsi="Times New Roman"/>
                <w:color w:val="000000"/>
                <w:sz w:val="20"/>
                <w:szCs w:val="20"/>
                <w:lang w:eastAsia="en-GB"/>
                <w:rPrChange w:id="1913" w:author="Linderhof, Vincent" w:date="2016-03-06T11:01:00Z">
                  <w:rPr>
                    <w:del w:id="1914" w:author="Linderhof, Vincent" w:date="2016-03-06T11:01:00Z"/>
                    <w:rFonts w:ascii="Times New Roman" w:eastAsia="Times New Roman" w:hAnsi="Times New Roman"/>
                    <w:color w:val="000000"/>
                    <w:sz w:val="24"/>
                    <w:szCs w:val="24"/>
                    <w:lang w:eastAsia="en-GB"/>
                  </w:rPr>
                </w:rPrChange>
              </w:rPr>
            </w:pPr>
            <w:del w:id="1915" w:author="Linderhof, Vincent" w:date="2016-03-06T11:01:00Z">
              <w:r w:rsidRPr="00304F95" w:rsidDel="00304F95">
                <w:rPr>
                  <w:rFonts w:ascii="Times New Roman" w:eastAsia="Times New Roman" w:hAnsi="Times New Roman"/>
                  <w:color w:val="000000"/>
                  <w:sz w:val="20"/>
                  <w:szCs w:val="20"/>
                  <w:lang w:eastAsia="en-GB"/>
                  <w:rPrChange w:id="1916" w:author="Linderhof, Vincent" w:date="2016-03-06T11:01:00Z">
                    <w:rPr>
                      <w:rFonts w:ascii="Times New Roman" w:eastAsia="Times New Roman" w:hAnsi="Times New Roman"/>
                      <w:color w:val="000000"/>
                      <w:sz w:val="24"/>
                      <w:szCs w:val="24"/>
                      <w:lang w:eastAsia="en-GB"/>
                    </w:rPr>
                  </w:rPrChange>
                </w:rPr>
                <w:delText>PLM</w:delText>
              </w:r>
            </w:del>
          </w:p>
        </w:tc>
        <w:tc>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Change w:id="1917" w:author="Linderhof, Vincent" w:date="2016-03-06T11:01:00Z">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7DCA182B" w14:textId="01DE3079" w:rsidR="00C03049" w:rsidRPr="00304F95" w:rsidDel="00304F95" w:rsidRDefault="00C03049" w:rsidP="00E05337">
            <w:pPr>
              <w:suppressAutoHyphens w:val="0"/>
              <w:spacing w:after="0"/>
              <w:jc w:val="center"/>
              <w:rPr>
                <w:del w:id="1918" w:author="Linderhof, Vincent" w:date="2016-03-06T11:01:00Z"/>
                <w:rFonts w:ascii="Times New Roman" w:eastAsia="Times New Roman" w:hAnsi="Times New Roman"/>
                <w:color w:val="000000"/>
                <w:sz w:val="20"/>
                <w:szCs w:val="20"/>
                <w:lang w:eastAsia="en-GB"/>
                <w:rPrChange w:id="1919" w:author="Linderhof, Vincent" w:date="2016-03-06T11:01:00Z">
                  <w:rPr>
                    <w:del w:id="1920" w:author="Linderhof, Vincent" w:date="2016-03-06T11:01:00Z"/>
                    <w:rFonts w:ascii="Times New Roman" w:eastAsia="Times New Roman" w:hAnsi="Times New Roman"/>
                    <w:color w:val="000000"/>
                    <w:sz w:val="24"/>
                    <w:szCs w:val="24"/>
                    <w:lang w:eastAsia="en-GB"/>
                  </w:rPr>
                </w:rPrChange>
              </w:rPr>
            </w:pPr>
            <w:del w:id="1921" w:author="Linderhof, Vincent" w:date="2016-03-06T11:01:00Z">
              <w:r w:rsidRPr="00304F95" w:rsidDel="00304F95">
                <w:rPr>
                  <w:rFonts w:ascii="Times New Roman" w:eastAsia="Times New Roman" w:hAnsi="Times New Roman"/>
                  <w:color w:val="000000"/>
                  <w:sz w:val="20"/>
                  <w:szCs w:val="20"/>
                  <w:lang w:eastAsia="en-GB"/>
                  <w:rPrChange w:id="1922" w:author="Linderhof, Vincent" w:date="2016-03-06T11:01:00Z">
                    <w:rPr>
                      <w:rFonts w:ascii="Times New Roman" w:eastAsia="Times New Roman" w:hAnsi="Times New Roman"/>
                      <w:color w:val="000000"/>
                      <w:sz w:val="24"/>
                      <w:szCs w:val="24"/>
                      <w:lang w:eastAsia="en-GB"/>
                    </w:rPr>
                  </w:rPrChange>
                </w:rPr>
                <w:delText>PGLM - Poisson</w:delText>
              </w:r>
            </w:del>
          </w:p>
        </w:tc>
        <w:tc>
          <w:tcPr>
            <w:tcW w:w="1688" w:type="dxa"/>
            <w:gridSpan w:val="3"/>
            <w:tcBorders>
              <w:top w:val="single" w:sz="4" w:space="0" w:color="auto"/>
              <w:left w:val="nil"/>
              <w:bottom w:val="double" w:sz="6" w:space="0" w:color="auto"/>
              <w:right w:val="nil"/>
            </w:tcBorders>
            <w:shd w:val="clear" w:color="auto" w:fill="auto"/>
            <w:noWrap/>
            <w:vAlign w:val="bottom"/>
            <w:hideMark/>
            <w:tcPrChange w:id="1923" w:author="Linderhof, Vincent" w:date="2016-03-06T11:01:00Z">
              <w:tcPr>
                <w:tcW w:w="1688" w:type="dxa"/>
                <w:gridSpan w:val="3"/>
                <w:tcBorders>
                  <w:top w:val="single" w:sz="4" w:space="0" w:color="auto"/>
                  <w:left w:val="nil"/>
                  <w:bottom w:val="double" w:sz="6" w:space="0" w:color="auto"/>
                  <w:right w:val="nil"/>
                </w:tcBorders>
                <w:shd w:val="clear" w:color="auto" w:fill="auto"/>
                <w:noWrap/>
                <w:vAlign w:val="bottom"/>
                <w:hideMark/>
              </w:tcPr>
            </w:tcPrChange>
          </w:tcPr>
          <w:p w14:paraId="4D0E246E" w14:textId="43F63F97" w:rsidR="00C03049" w:rsidRPr="00304F95" w:rsidDel="00304F95" w:rsidRDefault="00C03049" w:rsidP="00E05337">
            <w:pPr>
              <w:suppressAutoHyphens w:val="0"/>
              <w:spacing w:after="0"/>
              <w:jc w:val="center"/>
              <w:rPr>
                <w:del w:id="1924" w:author="Linderhof, Vincent" w:date="2016-03-06T11:01:00Z"/>
                <w:rFonts w:ascii="Times New Roman" w:eastAsia="Times New Roman" w:hAnsi="Times New Roman"/>
                <w:color w:val="000000"/>
                <w:sz w:val="20"/>
                <w:szCs w:val="20"/>
                <w:lang w:eastAsia="en-GB"/>
                <w:rPrChange w:id="1925" w:author="Linderhof, Vincent" w:date="2016-03-06T11:01:00Z">
                  <w:rPr>
                    <w:del w:id="1926" w:author="Linderhof, Vincent" w:date="2016-03-06T11:01:00Z"/>
                    <w:rFonts w:ascii="Times New Roman" w:eastAsia="Times New Roman" w:hAnsi="Times New Roman"/>
                    <w:color w:val="000000"/>
                    <w:sz w:val="24"/>
                    <w:szCs w:val="24"/>
                    <w:lang w:eastAsia="en-GB"/>
                  </w:rPr>
                </w:rPrChange>
              </w:rPr>
            </w:pPr>
            <w:del w:id="1927" w:author="Linderhof, Vincent" w:date="2016-03-06T11:01:00Z">
              <w:r w:rsidRPr="00304F95" w:rsidDel="00304F95">
                <w:rPr>
                  <w:rFonts w:ascii="Times New Roman" w:eastAsia="Times New Roman" w:hAnsi="Times New Roman"/>
                  <w:color w:val="000000"/>
                  <w:sz w:val="20"/>
                  <w:szCs w:val="20"/>
                  <w:lang w:eastAsia="en-GB"/>
                  <w:rPrChange w:id="1928" w:author="Linderhof, Vincent" w:date="2016-03-06T11:01:00Z">
                    <w:rPr>
                      <w:rFonts w:ascii="Times New Roman" w:eastAsia="Times New Roman" w:hAnsi="Times New Roman"/>
                      <w:color w:val="000000"/>
                      <w:sz w:val="24"/>
                      <w:szCs w:val="24"/>
                      <w:lang w:eastAsia="en-GB"/>
                    </w:rPr>
                  </w:rPrChange>
                </w:rPr>
                <w:delText>OLS</w:delText>
              </w:r>
            </w:del>
          </w:p>
        </w:tc>
        <w:tc>
          <w:tcPr>
            <w:tcW w:w="2303" w:type="dxa"/>
            <w:gridSpan w:val="8"/>
            <w:tcBorders>
              <w:top w:val="single" w:sz="4" w:space="0" w:color="auto"/>
              <w:left w:val="nil"/>
              <w:bottom w:val="double" w:sz="6" w:space="0" w:color="auto"/>
              <w:right w:val="nil"/>
            </w:tcBorders>
            <w:shd w:val="clear" w:color="auto" w:fill="auto"/>
            <w:noWrap/>
            <w:vAlign w:val="bottom"/>
            <w:hideMark/>
            <w:tcPrChange w:id="1929" w:author="Linderhof, Vincent" w:date="2016-03-06T11:01:00Z">
              <w:tcPr>
                <w:tcW w:w="2303" w:type="dxa"/>
                <w:gridSpan w:val="8"/>
                <w:tcBorders>
                  <w:top w:val="single" w:sz="4" w:space="0" w:color="auto"/>
                  <w:left w:val="nil"/>
                  <w:bottom w:val="double" w:sz="6" w:space="0" w:color="auto"/>
                  <w:right w:val="nil"/>
                </w:tcBorders>
                <w:shd w:val="clear" w:color="auto" w:fill="auto"/>
                <w:noWrap/>
                <w:vAlign w:val="bottom"/>
                <w:hideMark/>
              </w:tcPr>
            </w:tcPrChange>
          </w:tcPr>
          <w:p w14:paraId="32985EB6" w14:textId="58F24F16" w:rsidR="00C03049" w:rsidRPr="00304F95" w:rsidDel="00304F95" w:rsidRDefault="00C03049" w:rsidP="00E05337">
            <w:pPr>
              <w:suppressAutoHyphens w:val="0"/>
              <w:spacing w:after="0"/>
              <w:jc w:val="center"/>
              <w:rPr>
                <w:del w:id="1930" w:author="Linderhof, Vincent" w:date="2016-03-06T11:01:00Z"/>
                <w:rFonts w:ascii="Times New Roman" w:eastAsia="Times New Roman" w:hAnsi="Times New Roman"/>
                <w:color w:val="000000"/>
                <w:sz w:val="20"/>
                <w:szCs w:val="20"/>
                <w:lang w:eastAsia="en-GB"/>
                <w:rPrChange w:id="1931" w:author="Linderhof, Vincent" w:date="2016-03-06T11:01:00Z">
                  <w:rPr>
                    <w:del w:id="1932" w:author="Linderhof, Vincent" w:date="2016-03-06T11:01:00Z"/>
                    <w:rFonts w:ascii="Times New Roman" w:eastAsia="Times New Roman" w:hAnsi="Times New Roman"/>
                    <w:color w:val="000000"/>
                    <w:sz w:val="24"/>
                    <w:szCs w:val="24"/>
                    <w:lang w:eastAsia="en-GB"/>
                  </w:rPr>
                </w:rPrChange>
              </w:rPr>
            </w:pPr>
            <w:del w:id="1933" w:author="Linderhof, Vincent" w:date="2016-03-06T11:01:00Z">
              <w:r w:rsidRPr="00304F95" w:rsidDel="00304F95">
                <w:rPr>
                  <w:rFonts w:ascii="Times New Roman" w:eastAsia="Times New Roman" w:hAnsi="Times New Roman"/>
                  <w:color w:val="000000"/>
                  <w:sz w:val="20"/>
                  <w:szCs w:val="20"/>
                  <w:lang w:eastAsia="en-GB"/>
                  <w:rPrChange w:id="1934" w:author="Linderhof, Vincent" w:date="2016-03-06T11:01:00Z">
                    <w:rPr>
                      <w:rFonts w:ascii="Times New Roman" w:eastAsia="Times New Roman" w:hAnsi="Times New Roman"/>
                      <w:color w:val="000000"/>
                      <w:sz w:val="24"/>
                      <w:szCs w:val="24"/>
                      <w:lang w:eastAsia="en-GB"/>
                    </w:rPr>
                  </w:rPrChange>
                </w:rPr>
                <w:delText>PLM</w:delText>
              </w:r>
            </w:del>
          </w:p>
        </w:tc>
        <w:tc>
          <w:tcPr>
            <w:tcW w:w="2591" w:type="dxa"/>
            <w:gridSpan w:val="9"/>
            <w:tcBorders>
              <w:top w:val="single" w:sz="4" w:space="0" w:color="auto"/>
              <w:left w:val="nil"/>
              <w:bottom w:val="double" w:sz="6" w:space="0" w:color="auto"/>
              <w:right w:val="nil"/>
            </w:tcBorders>
            <w:shd w:val="clear" w:color="auto" w:fill="auto"/>
            <w:noWrap/>
            <w:vAlign w:val="bottom"/>
            <w:hideMark/>
            <w:tcPrChange w:id="1935" w:author="Linderhof, Vincent" w:date="2016-03-06T11:01:00Z">
              <w:tcPr>
                <w:tcW w:w="2591" w:type="dxa"/>
                <w:gridSpan w:val="9"/>
                <w:tcBorders>
                  <w:top w:val="single" w:sz="4" w:space="0" w:color="auto"/>
                  <w:left w:val="nil"/>
                  <w:bottom w:val="double" w:sz="6" w:space="0" w:color="auto"/>
                  <w:right w:val="nil"/>
                </w:tcBorders>
                <w:shd w:val="clear" w:color="auto" w:fill="auto"/>
                <w:noWrap/>
                <w:vAlign w:val="bottom"/>
                <w:hideMark/>
              </w:tcPr>
            </w:tcPrChange>
          </w:tcPr>
          <w:p w14:paraId="1A76424A" w14:textId="62D0D78E" w:rsidR="00C03049" w:rsidRPr="00304F95" w:rsidDel="00304F95" w:rsidRDefault="00C03049" w:rsidP="00E05337">
            <w:pPr>
              <w:suppressAutoHyphens w:val="0"/>
              <w:spacing w:after="0"/>
              <w:jc w:val="center"/>
              <w:rPr>
                <w:del w:id="1936" w:author="Linderhof, Vincent" w:date="2016-03-06T11:01:00Z"/>
                <w:rFonts w:ascii="Times New Roman" w:eastAsia="Times New Roman" w:hAnsi="Times New Roman"/>
                <w:color w:val="000000"/>
                <w:sz w:val="20"/>
                <w:szCs w:val="20"/>
                <w:lang w:eastAsia="en-GB"/>
                <w:rPrChange w:id="1937" w:author="Linderhof, Vincent" w:date="2016-03-06T11:01:00Z">
                  <w:rPr>
                    <w:del w:id="1938" w:author="Linderhof, Vincent" w:date="2016-03-06T11:01:00Z"/>
                    <w:rFonts w:ascii="Times New Roman" w:eastAsia="Times New Roman" w:hAnsi="Times New Roman"/>
                    <w:color w:val="000000"/>
                    <w:sz w:val="24"/>
                    <w:szCs w:val="24"/>
                    <w:lang w:eastAsia="en-GB"/>
                  </w:rPr>
                </w:rPrChange>
              </w:rPr>
            </w:pPr>
            <w:del w:id="1939" w:author="Linderhof, Vincent" w:date="2016-03-06T11:01:00Z">
              <w:r w:rsidRPr="00304F95" w:rsidDel="00304F95">
                <w:rPr>
                  <w:rFonts w:ascii="Times New Roman" w:eastAsia="Times New Roman" w:hAnsi="Times New Roman"/>
                  <w:color w:val="000000"/>
                  <w:sz w:val="20"/>
                  <w:szCs w:val="20"/>
                  <w:lang w:eastAsia="en-GB"/>
                  <w:rPrChange w:id="1940" w:author="Linderhof, Vincent" w:date="2016-03-06T11:01:00Z">
                    <w:rPr>
                      <w:rFonts w:ascii="Times New Roman" w:eastAsia="Times New Roman" w:hAnsi="Times New Roman"/>
                      <w:color w:val="000000"/>
                      <w:sz w:val="24"/>
                      <w:szCs w:val="24"/>
                      <w:lang w:eastAsia="en-GB"/>
                    </w:rPr>
                  </w:rPrChange>
                </w:rPr>
                <w:delText>PGLM - Poisson</w:delText>
              </w:r>
            </w:del>
          </w:p>
        </w:tc>
      </w:tr>
      <w:tr w:rsidR="0051759F" w:rsidRPr="00304F95" w:rsidDel="00304F95" w14:paraId="5E6CCE73" w14:textId="2D758B6B" w:rsidTr="00304F95">
        <w:trPr>
          <w:gridAfter w:val="5"/>
          <w:wAfter w:w="1096" w:type="dxa"/>
          <w:trHeight w:val="315"/>
          <w:del w:id="1941" w:author="Linderhof, Vincent" w:date="2016-03-06T11:01:00Z"/>
          <w:trPrChange w:id="1942" w:author="Linderhof, Vincent" w:date="2016-03-06T11:01:00Z">
            <w:trPr>
              <w:gridAfter w:val="5"/>
              <w:wAfter w:w="1096" w:type="dxa"/>
              <w:trHeight w:val="315"/>
            </w:trPr>
          </w:trPrChange>
        </w:trPr>
        <w:tc>
          <w:tcPr>
            <w:tcW w:w="2000" w:type="dxa"/>
            <w:vMerge w:val="restart"/>
            <w:tcBorders>
              <w:top w:val="nil"/>
              <w:left w:val="nil"/>
              <w:bottom w:val="nil"/>
              <w:right w:val="single" w:sz="4" w:space="0" w:color="auto"/>
            </w:tcBorders>
            <w:shd w:val="clear" w:color="auto" w:fill="auto"/>
            <w:vAlign w:val="center"/>
            <w:hideMark/>
            <w:tcPrChange w:id="194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DA81698" w14:textId="392204F9" w:rsidR="00C03049" w:rsidRPr="00304F95" w:rsidDel="00304F95" w:rsidRDefault="00C03049" w:rsidP="00E05337">
            <w:pPr>
              <w:suppressAutoHyphens w:val="0"/>
              <w:spacing w:after="0"/>
              <w:rPr>
                <w:del w:id="1944" w:author="Linderhof, Vincent" w:date="2016-03-06T11:01:00Z"/>
                <w:rFonts w:ascii="Times New Roman" w:eastAsia="Times New Roman" w:hAnsi="Times New Roman"/>
                <w:color w:val="000000"/>
                <w:sz w:val="20"/>
                <w:szCs w:val="20"/>
                <w:lang w:eastAsia="en-GB"/>
                <w:rPrChange w:id="1945" w:author="Linderhof, Vincent" w:date="2016-03-06T11:01:00Z">
                  <w:rPr>
                    <w:del w:id="1946" w:author="Linderhof, Vincent" w:date="2016-03-06T11:01:00Z"/>
                    <w:rFonts w:ascii="Times New Roman" w:eastAsia="Times New Roman" w:hAnsi="Times New Roman"/>
                    <w:color w:val="000000"/>
                    <w:sz w:val="24"/>
                    <w:szCs w:val="24"/>
                    <w:lang w:eastAsia="en-GB"/>
                  </w:rPr>
                </w:rPrChange>
              </w:rPr>
            </w:pPr>
            <w:del w:id="1947" w:author="Linderhof, Vincent" w:date="2016-03-06T11:01:00Z">
              <w:r w:rsidRPr="00304F95" w:rsidDel="00304F95">
                <w:rPr>
                  <w:rFonts w:ascii="Times New Roman" w:eastAsia="Times New Roman" w:hAnsi="Times New Roman"/>
                  <w:color w:val="000000"/>
                  <w:sz w:val="20"/>
                  <w:szCs w:val="20"/>
                  <w:lang w:eastAsia="en-GB"/>
                  <w:rPrChange w:id="1948" w:author="Linderhof, Vincent" w:date="2016-03-06T11:01:00Z">
                    <w:rPr>
                      <w:rFonts w:ascii="Times New Roman" w:eastAsia="Times New Roman" w:hAnsi="Times New Roman"/>
                      <w:color w:val="000000"/>
                      <w:sz w:val="24"/>
                      <w:szCs w:val="24"/>
                      <w:lang w:eastAsia="en-GB"/>
                    </w:rPr>
                  </w:rPrChange>
                </w:rPr>
                <w:delText>Number of different crops produced by the household farm</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194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477A773" w14:textId="69258C50" w:rsidR="00C03049" w:rsidRPr="00304F95" w:rsidDel="00304F95" w:rsidRDefault="00C03049" w:rsidP="00E05337">
            <w:pPr>
              <w:tabs>
                <w:tab w:val="decimal" w:pos="317"/>
              </w:tabs>
              <w:suppressAutoHyphens w:val="0"/>
              <w:spacing w:after="0"/>
              <w:rPr>
                <w:del w:id="1950" w:author="Linderhof, Vincent" w:date="2016-03-06T11:01:00Z"/>
                <w:rFonts w:ascii="Times New Roman" w:eastAsia="Times New Roman" w:hAnsi="Times New Roman"/>
                <w:color w:val="000000"/>
                <w:sz w:val="20"/>
                <w:szCs w:val="20"/>
                <w:lang w:eastAsia="en-GB"/>
                <w:rPrChange w:id="1951" w:author="Linderhof, Vincent" w:date="2016-03-06T11:01:00Z">
                  <w:rPr>
                    <w:del w:id="1952" w:author="Linderhof, Vincent" w:date="2016-03-06T11:01:00Z"/>
                    <w:rFonts w:ascii="Times New Roman" w:eastAsia="Times New Roman" w:hAnsi="Times New Roman"/>
                    <w:color w:val="000000"/>
                    <w:sz w:val="24"/>
                    <w:szCs w:val="24"/>
                    <w:lang w:eastAsia="en-GB"/>
                  </w:rPr>
                </w:rPrChange>
              </w:rPr>
            </w:pPr>
            <w:del w:id="1953" w:author="Linderhof, Vincent" w:date="2016-03-06T11:01:00Z">
              <w:r w:rsidRPr="00304F95" w:rsidDel="00304F95">
                <w:rPr>
                  <w:rFonts w:ascii="Times New Roman" w:eastAsia="Times New Roman" w:hAnsi="Times New Roman"/>
                  <w:color w:val="000000"/>
                  <w:sz w:val="20"/>
                  <w:szCs w:val="20"/>
                  <w:lang w:eastAsia="en-GB"/>
                  <w:rPrChange w:id="1954" w:author="Linderhof, Vincent" w:date="2016-03-06T11:01:00Z">
                    <w:rPr>
                      <w:rFonts w:ascii="Times New Roman" w:eastAsia="Times New Roman" w:hAnsi="Times New Roman"/>
                      <w:color w:val="000000"/>
                      <w:sz w:val="24"/>
                      <w:szCs w:val="24"/>
                      <w:lang w:eastAsia="en-GB"/>
                    </w:rPr>
                  </w:rPrChange>
                </w:rPr>
                <w:delText>0.68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5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5FC5A3" w14:textId="60A478FF" w:rsidR="00C03049" w:rsidRPr="00304F95" w:rsidDel="00304F95" w:rsidRDefault="0037260F" w:rsidP="00E05337">
            <w:pPr>
              <w:tabs>
                <w:tab w:val="decimal" w:pos="317"/>
              </w:tabs>
              <w:suppressAutoHyphens w:val="0"/>
              <w:spacing w:after="0"/>
              <w:rPr>
                <w:del w:id="1956" w:author="Linderhof, Vincent" w:date="2016-03-06T11:01:00Z"/>
                <w:rFonts w:ascii="Times New Roman" w:eastAsia="Times New Roman" w:hAnsi="Times New Roman"/>
                <w:color w:val="000000"/>
                <w:sz w:val="20"/>
                <w:szCs w:val="20"/>
                <w:lang w:eastAsia="en-GB"/>
                <w:rPrChange w:id="1957" w:author="Linderhof, Vincent" w:date="2016-03-06T11:01:00Z">
                  <w:rPr>
                    <w:del w:id="1958" w:author="Linderhof, Vincent" w:date="2016-03-06T11:01:00Z"/>
                    <w:rFonts w:ascii="Times New Roman" w:eastAsia="Times New Roman" w:hAnsi="Times New Roman"/>
                    <w:color w:val="000000"/>
                    <w:sz w:val="24"/>
                    <w:szCs w:val="24"/>
                    <w:lang w:eastAsia="en-GB"/>
                  </w:rPr>
                </w:rPrChange>
              </w:rPr>
            </w:pPr>
            <w:del w:id="1959" w:author="Linderhof, Vincent" w:date="2016-03-06T11:01:00Z">
              <w:r w:rsidRPr="00304F95" w:rsidDel="00304F95">
                <w:rPr>
                  <w:rFonts w:ascii="Times New Roman" w:eastAsia="Times New Roman" w:hAnsi="Times New Roman"/>
                  <w:color w:val="000000"/>
                  <w:sz w:val="20"/>
                  <w:szCs w:val="20"/>
                  <w:lang w:eastAsia="en-GB"/>
                  <w:rPrChange w:id="196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6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D668" w14:textId="20C2CBB2" w:rsidR="00C03049" w:rsidRPr="00304F95" w:rsidDel="00304F95" w:rsidRDefault="00C03049" w:rsidP="00E05337">
            <w:pPr>
              <w:tabs>
                <w:tab w:val="decimal" w:pos="317"/>
              </w:tabs>
              <w:suppressAutoHyphens w:val="0"/>
              <w:spacing w:after="0"/>
              <w:rPr>
                <w:del w:id="1962" w:author="Linderhof, Vincent" w:date="2016-03-06T11:01:00Z"/>
                <w:rFonts w:ascii="Times New Roman" w:eastAsia="Times New Roman" w:hAnsi="Times New Roman"/>
                <w:color w:val="000000"/>
                <w:sz w:val="20"/>
                <w:szCs w:val="20"/>
                <w:lang w:eastAsia="en-GB"/>
                <w:rPrChange w:id="1963" w:author="Linderhof, Vincent" w:date="2016-03-06T11:01:00Z">
                  <w:rPr>
                    <w:del w:id="1964" w:author="Linderhof, Vincent" w:date="2016-03-06T11:01:00Z"/>
                    <w:rFonts w:ascii="Times New Roman" w:eastAsia="Times New Roman" w:hAnsi="Times New Roman"/>
                    <w:color w:val="000000"/>
                    <w:sz w:val="24"/>
                    <w:szCs w:val="24"/>
                    <w:lang w:eastAsia="en-GB"/>
                  </w:rPr>
                </w:rPrChange>
              </w:rPr>
            </w:pPr>
            <w:del w:id="1965" w:author="Linderhof, Vincent" w:date="2016-03-06T11:01:00Z">
              <w:r w:rsidRPr="00304F95" w:rsidDel="00304F95">
                <w:rPr>
                  <w:rFonts w:ascii="Times New Roman" w:eastAsia="Times New Roman" w:hAnsi="Times New Roman"/>
                  <w:color w:val="000000"/>
                  <w:sz w:val="20"/>
                  <w:szCs w:val="20"/>
                  <w:lang w:eastAsia="en-GB"/>
                  <w:rPrChange w:id="1966" w:author="Linderhof, Vincent" w:date="2016-03-06T11:01:00Z">
                    <w:rPr>
                      <w:rFonts w:ascii="Times New Roman" w:eastAsia="Times New Roman" w:hAnsi="Times New Roman"/>
                      <w:color w:val="000000"/>
                      <w:sz w:val="24"/>
                      <w:szCs w:val="24"/>
                      <w:lang w:eastAsia="en-GB"/>
                    </w:rPr>
                  </w:rPrChange>
                </w:rPr>
                <w:delText>0.66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6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87259A" w14:textId="4F594F46" w:rsidR="00C03049" w:rsidRPr="00304F95" w:rsidDel="00304F95" w:rsidRDefault="0037260F" w:rsidP="00E05337">
            <w:pPr>
              <w:tabs>
                <w:tab w:val="decimal" w:pos="317"/>
              </w:tabs>
              <w:suppressAutoHyphens w:val="0"/>
              <w:spacing w:after="0"/>
              <w:rPr>
                <w:del w:id="1968" w:author="Linderhof, Vincent" w:date="2016-03-06T11:01:00Z"/>
                <w:rFonts w:ascii="Times New Roman" w:eastAsia="Times New Roman" w:hAnsi="Times New Roman"/>
                <w:color w:val="000000"/>
                <w:sz w:val="20"/>
                <w:szCs w:val="20"/>
                <w:lang w:eastAsia="en-GB"/>
                <w:rPrChange w:id="1969" w:author="Linderhof, Vincent" w:date="2016-03-06T11:01:00Z">
                  <w:rPr>
                    <w:del w:id="1970" w:author="Linderhof, Vincent" w:date="2016-03-06T11:01:00Z"/>
                    <w:rFonts w:ascii="Times New Roman" w:eastAsia="Times New Roman" w:hAnsi="Times New Roman"/>
                    <w:color w:val="000000"/>
                    <w:sz w:val="24"/>
                    <w:szCs w:val="24"/>
                    <w:lang w:eastAsia="en-GB"/>
                  </w:rPr>
                </w:rPrChange>
              </w:rPr>
            </w:pPr>
            <w:del w:id="1971" w:author="Linderhof, Vincent" w:date="2016-03-06T11:01:00Z">
              <w:r w:rsidRPr="00304F95" w:rsidDel="00304F95">
                <w:rPr>
                  <w:rFonts w:ascii="Times New Roman" w:eastAsia="Times New Roman" w:hAnsi="Times New Roman"/>
                  <w:color w:val="000000"/>
                  <w:sz w:val="20"/>
                  <w:szCs w:val="20"/>
                  <w:lang w:eastAsia="en-GB"/>
                  <w:rPrChange w:id="1972"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7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BA6C45" w14:textId="3043155C" w:rsidR="00C03049" w:rsidRPr="00304F95" w:rsidDel="00304F95" w:rsidRDefault="00C03049" w:rsidP="00E05337">
            <w:pPr>
              <w:tabs>
                <w:tab w:val="decimal" w:pos="317"/>
              </w:tabs>
              <w:suppressAutoHyphens w:val="0"/>
              <w:spacing w:after="0"/>
              <w:jc w:val="right"/>
              <w:rPr>
                <w:del w:id="1974" w:author="Linderhof, Vincent" w:date="2016-03-06T11:01:00Z"/>
                <w:rFonts w:ascii="Times New Roman" w:eastAsia="Times New Roman" w:hAnsi="Times New Roman"/>
                <w:color w:val="000000"/>
                <w:sz w:val="20"/>
                <w:szCs w:val="20"/>
                <w:lang w:eastAsia="en-GB"/>
                <w:rPrChange w:id="1975" w:author="Linderhof, Vincent" w:date="2016-03-06T11:01:00Z">
                  <w:rPr>
                    <w:del w:id="1976" w:author="Linderhof, Vincent" w:date="2016-03-06T11:01:00Z"/>
                    <w:rFonts w:ascii="Times New Roman" w:eastAsia="Times New Roman" w:hAnsi="Times New Roman"/>
                    <w:color w:val="000000"/>
                    <w:sz w:val="24"/>
                    <w:szCs w:val="24"/>
                    <w:lang w:eastAsia="en-GB"/>
                  </w:rPr>
                </w:rPrChange>
              </w:rPr>
            </w:pPr>
            <w:del w:id="1977" w:author="Linderhof, Vincent" w:date="2016-03-06T11:01:00Z">
              <w:r w:rsidRPr="00304F95" w:rsidDel="00304F95">
                <w:rPr>
                  <w:rFonts w:ascii="Times New Roman" w:eastAsia="Times New Roman" w:hAnsi="Times New Roman"/>
                  <w:color w:val="000000"/>
                  <w:sz w:val="20"/>
                  <w:szCs w:val="20"/>
                  <w:lang w:eastAsia="en-GB"/>
                  <w:rPrChange w:id="1978" w:author="Linderhof, Vincent" w:date="2016-03-06T11:01:00Z">
                    <w:rPr>
                      <w:rFonts w:ascii="Times New Roman" w:eastAsia="Times New Roman" w:hAnsi="Times New Roman"/>
                      <w:color w:val="000000"/>
                      <w:sz w:val="24"/>
                      <w:szCs w:val="24"/>
                      <w:lang w:eastAsia="en-GB"/>
                    </w:rPr>
                  </w:rPrChange>
                </w:rPr>
                <w:delText>9.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7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D87F6A" w14:textId="1897379A" w:rsidR="00C03049" w:rsidRPr="00304F95" w:rsidDel="00304F95" w:rsidRDefault="00C03049" w:rsidP="00E05337">
            <w:pPr>
              <w:tabs>
                <w:tab w:val="decimal" w:pos="317"/>
              </w:tabs>
              <w:suppressAutoHyphens w:val="0"/>
              <w:spacing w:after="0"/>
              <w:rPr>
                <w:del w:id="1980" w:author="Linderhof, Vincent" w:date="2016-03-06T11:01:00Z"/>
                <w:rFonts w:ascii="Times New Roman" w:eastAsia="Times New Roman" w:hAnsi="Times New Roman"/>
                <w:color w:val="000000"/>
                <w:sz w:val="20"/>
                <w:szCs w:val="20"/>
                <w:lang w:eastAsia="en-GB"/>
                <w:rPrChange w:id="1981" w:author="Linderhof, Vincent" w:date="2016-03-06T11:01:00Z">
                  <w:rPr>
                    <w:del w:id="1982" w:author="Linderhof, Vincent" w:date="2016-03-06T11:01:00Z"/>
                    <w:rFonts w:ascii="Times New Roman" w:eastAsia="Times New Roman" w:hAnsi="Times New Roman"/>
                    <w:color w:val="000000"/>
                    <w:sz w:val="24"/>
                    <w:szCs w:val="24"/>
                    <w:lang w:eastAsia="en-GB"/>
                  </w:rPr>
                </w:rPrChange>
              </w:rPr>
            </w:pPr>
            <w:del w:id="1983" w:author="Linderhof, Vincent" w:date="2016-03-06T11:01:00Z">
              <w:r w:rsidRPr="00304F95" w:rsidDel="00304F95">
                <w:rPr>
                  <w:rFonts w:ascii="Times New Roman" w:eastAsia="Times New Roman" w:hAnsi="Times New Roman"/>
                  <w:color w:val="000000"/>
                  <w:sz w:val="20"/>
                  <w:szCs w:val="20"/>
                  <w:lang w:eastAsia="en-GB"/>
                  <w:rPrChange w:id="1984"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8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9CD202" w14:textId="7C3CC5DD" w:rsidR="00C03049" w:rsidRPr="00304F95" w:rsidDel="00304F95" w:rsidRDefault="00C03049" w:rsidP="00E05337">
            <w:pPr>
              <w:tabs>
                <w:tab w:val="decimal" w:pos="317"/>
              </w:tabs>
              <w:suppressAutoHyphens w:val="0"/>
              <w:spacing w:after="0"/>
              <w:rPr>
                <w:del w:id="1986" w:author="Linderhof, Vincent" w:date="2016-03-06T11:01:00Z"/>
                <w:rFonts w:ascii="Times New Roman" w:eastAsia="Times New Roman" w:hAnsi="Times New Roman"/>
                <w:color w:val="000000"/>
                <w:sz w:val="20"/>
                <w:szCs w:val="20"/>
                <w:lang w:eastAsia="en-GB"/>
                <w:rPrChange w:id="1987" w:author="Linderhof, Vincent" w:date="2016-03-06T11:01:00Z">
                  <w:rPr>
                    <w:del w:id="1988" w:author="Linderhof, Vincent" w:date="2016-03-06T11:01:00Z"/>
                    <w:rFonts w:ascii="Times New Roman" w:eastAsia="Times New Roman" w:hAnsi="Times New Roman"/>
                    <w:color w:val="000000"/>
                    <w:sz w:val="24"/>
                    <w:szCs w:val="24"/>
                    <w:lang w:eastAsia="en-GB"/>
                  </w:rPr>
                </w:rPrChange>
              </w:rPr>
            </w:pPr>
            <w:del w:id="1989" w:author="Linderhof, Vincent" w:date="2016-03-06T11:01:00Z">
              <w:r w:rsidRPr="00304F95" w:rsidDel="00304F95">
                <w:rPr>
                  <w:rFonts w:ascii="Times New Roman" w:eastAsia="Times New Roman" w:hAnsi="Times New Roman"/>
                  <w:color w:val="000000"/>
                  <w:sz w:val="20"/>
                  <w:szCs w:val="20"/>
                  <w:lang w:eastAsia="en-GB"/>
                  <w:rPrChange w:id="1990"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9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318207" w14:textId="427FB4F5" w:rsidR="00C03049" w:rsidRPr="00304F95" w:rsidDel="00304F95" w:rsidRDefault="00C03049" w:rsidP="00E05337">
            <w:pPr>
              <w:tabs>
                <w:tab w:val="decimal" w:pos="317"/>
              </w:tabs>
              <w:suppressAutoHyphens w:val="0"/>
              <w:spacing w:after="0"/>
              <w:rPr>
                <w:del w:id="1992" w:author="Linderhof, Vincent" w:date="2016-03-06T11:01:00Z"/>
                <w:rFonts w:ascii="Times New Roman" w:eastAsia="Times New Roman" w:hAnsi="Times New Roman"/>
                <w:color w:val="000000"/>
                <w:sz w:val="20"/>
                <w:szCs w:val="20"/>
                <w:lang w:eastAsia="en-GB"/>
                <w:rPrChange w:id="1993" w:author="Linderhof, Vincent" w:date="2016-03-06T11:01:00Z">
                  <w:rPr>
                    <w:del w:id="199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9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55FE37" w14:textId="384DF6A4" w:rsidR="00C03049" w:rsidRPr="00304F95" w:rsidDel="00304F95" w:rsidRDefault="00C03049" w:rsidP="00E05337">
            <w:pPr>
              <w:tabs>
                <w:tab w:val="decimal" w:pos="317"/>
              </w:tabs>
              <w:suppressAutoHyphens w:val="0"/>
              <w:spacing w:after="0"/>
              <w:rPr>
                <w:del w:id="1996" w:author="Linderhof, Vincent" w:date="2016-03-06T11:01:00Z"/>
                <w:rFonts w:ascii="Times New Roman" w:eastAsia="Times New Roman" w:hAnsi="Times New Roman"/>
                <w:color w:val="000000"/>
                <w:sz w:val="20"/>
                <w:szCs w:val="20"/>
                <w:lang w:eastAsia="en-GB"/>
                <w:rPrChange w:id="1997" w:author="Linderhof, Vincent" w:date="2016-03-06T11:01:00Z">
                  <w:rPr>
                    <w:del w:id="1998" w:author="Linderhof, Vincent" w:date="2016-03-06T11:01:00Z"/>
                    <w:rFonts w:ascii="Times New Roman" w:eastAsia="Times New Roman" w:hAnsi="Times New Roman"/>
                    <w:color w:val="000000"/>
                    <w:sz w:val="24"/>
                    <w:szCs w:val="24"/>
                    <w:lang w:eastAsia="en-GB"/>
                  </w:rPr>
                </w:rPrChange>
              </w:rPr>
            </w:pPr>
            <w:del w:id="1999" w:author="Linderhof, Vincent" w:date="2016-03-06T11:01:00Z">
              <w:r w:rsidRPr="00304F95" w:rsidDel="00304F95">
                <w:rPr>
                  <w:rFonts w:ascii="Times New Roman" w:eastAsia="Times New Roman" w:hAnsi="Times New Roman"/>
                  <w:color w:val="000000"/>
                  <w:sz w:val="20"/>
                  <w:szCs w:val="20"/>
                  <w:lang w:eastAsia="en-GB"/>
                  <w:rPrChange w:id="2000" w:author="Linderhof, Vincent" w:date="2016-03-06T11:01:00Z">
                    <w:rPr>
                      <w:rFonts w:ascii="Times New Roman" w:eastAsia="Times New Roman" w:hAnsi="Times New Roman"/>
                      <w:color w:val="000000"/>
                      <w:sz w:val="24"/>
                      <w:szCs w:val="24"/>
                      <w:lang w:eastAsia="en-GB"/>
                    </w:rPr>
                  </w:rPrChange>
                </w:rPr>
                <w:delText>0.04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0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065C3F" w14:textId="21FBD10A" w:rsidR="00C03049" w:rsidRPr="00304F95" w:rsidDel="00304F95" w:rsidRDefault="00C03049" w:rsidP="00E05337">
            <w:pPr>
              <w:tabs>
                <w:tab w:val="decimal" w:pos="317"/>
              </w:tabs>
              <w:suppressAutoHyphens w:val="0"/>
              <w:spacing w:after="0"/>
              <w:rPr>
                <w:del w:id="2002" w:author="Linderhof, Vincent" w:date="2016-03-06T11:01:00Z"/>
                <w:rFonts w:ascii="Times New Roman" w:eastAsia="Times New Roman" w:hAnsi="Times New Roman"/>
                <w:color w:val="000000"/>
                <w:sz w:val="20"/>
                <w:szCs w:val="20"/>
                <w:lang w:eastAsia="en-GB"/>
                <w:rPrChange w:id="2003" w:author="Linderhof, Vincent" w:date="2016-03-06T11:01:00Z">
                  <w:rPr>
                    <w:del w:id="200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0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0DB5AD" w14:textId="548F2FD8" w:rsidR="00C03049" w:rsidRPr="00304F95" w:rsidDel="00304F95" w:rsidRDefault="00C03049" w:rsidP="00E05337">
            <w:pPr>
              <w:tabs>
                <w:tab w:val="decimal" w:pos="317"/>
              </w:tabs>
              <w:suppressAutoHyphens w:val="0"/>
              <w:spacing w:after="0"/>
              <w:jc w:val="right"/>
              <w:rPr>
                <w:del w:id="2006" w:author="Linderhof, Vincent" w:date="2016-03-06T11:01:00Z"/>
                <w:rFonts w:ascii="Times New Roman" w:eastAsia="Times New Roman" w:hAnsi="Times New Roman"/>
                <w:color w:val="000000"/>
                <w:sz w:val="20"/>
                <w:szCs w:val="20"/>
                <w:lang w:eastAsia="en-GB"/>
                <w:rPrChange w:id="2007" w:author="Linderhof, Vincent" w:date="2016-03-06T11:01:00Z">
                  <w:rPr>
                    <w:del w:id="2008" w:author="Linderhof, Vincent" w:date="2016-03-06T11:01:00Z"/>
                    <w:rFonts w:ascii="Times New Roman" w:eastAsia="Times New Roman" w:hAnsi="Times New Roman"/>
                    <w:color w:val="000000"/>
                    <w:sz w:val="24"/>
                    <w:szCs w:val="24"/>
                    <w:lang w:eastAsia="en-GB"/>
                  </w:rPr>
                </w:rPrChange>
              </w:rPr>
            </w:pPr>
            <w:del w:id="2009" w:author="Linderhof, Vincent" w:date="2016-03-06T11:01:00Z">
              <w:r w:rsidRPr="00304F95" w:rsidDel="00304F95">
                <w:rPr>
                  <w:rFonts w:ascii="Times New Roman" w:eastAsia="Times New Roman" w:hAnsi="Times New Roman"/>
                  <w:color w:val="000000"/>
                  <w:sz w:val="20"/>
                  <w:szCs w:val="20"/>
                  <w:lang w:eastAsia="en-GB"/>
                  <w:rPrChange w:id="2010" w:author="Linderhof, Vincent" w:date="2016-03-06T11:01:00Z">
                    <w:rPr>
                      <w:rFonts w:ascii="Times New Roman" w:eastAsia="Times New Roman" w:hAnsi="Times New Roman"/>
                      <w:color w:val="000000"/>
                      <w:sz w:val="24"/>
                      <w:szCs w:val="24"/>
                      <w:lang w:eastAsia="en-GB"/>
                    </w:rPr>
                  </w:rPrChange>
                </w:rPr>
                <w:delText>5.32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1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FF910D" w14:textId="142B48B0" w:rsidR="00C03049" w:rsidRPr="00304F95" w:rsidDel="00304F95" w:rsidRDefault="00C03049" w:rsidP="00E05337">
            <w:pPr>
              <w:tabs>
                <w:tab w:val="decimal" w:pos="317"/>
              </w:tabs>
              <w:suppressAutoHyphens w:val="0"/>
              <w:spacing w:after="0"/>
              <w:rPr>
                <w:del w:id="2012" w:author="Linderhof, Vincent" w:date="2016-03-06T11:01:00Z"/>
                <w:rFonts w:ascii="Times New Roman" w:eastAsia="Times New Roman" w:hAnsi="Times New Roman"/>
                <w:color w:val="000000"/>
                <w:sz w:val="20"/>
                <w:szCs w:val="20"/>
                <w:lang w:eastAsia="en-GB"/>
                <w:rPrChange w:id="2013" w:author="Linderhof, Vincent" w:date="2016-03-06T11:01:00Z">
                  <w:rPr>
                    <w:del w:id="2014"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15"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D6C8C72" w14:textId="5B904BE5" w:rsidR="00C03049" w:rsidRPr="00304F95" w:rsidDel="00304F95" w:rsidRDefault="00C03049" w:rsidP="00E05337">
            <w:pPr>
              <w:tabs>
                <w:tab w:val="decimal" w:pos="317"/>
              </w:tabs>
              <w:suppressAutoHyphens w:val="0"/>
              <w:spacing w:after="0"/>
              <w:rPr>
                <w:del w:id="2016" w:author="Linderhof, Vincent" w:date="2016-03-06T11:01:00Z"/>
                <w:rFonts w:ascii="Times New Roman" w:eastAsia="Times New Roman" w:hAnsi="Times New Roman"/>
                <w:color w:val="000000"/>
                <w:sz w:val="20"/>
                <w:szCs w:val="20"/>
                <w:lang w:eastAsia="en-GB"/>
                <w:rPrChange w:id="2017" w:author="Linderhof, Vincent" w:date="2016-03-06T11:01:00Z">
                  <w:rPr>
                    <w:del w:id="2018" w:author="Linderhof, Vincent" w:date="2016-03-06T11:01:00Z"/>
                    <w:rFonts w:ascii="Times New Roman" w:eastAsia="Times New Roman" w:hAnsi="Times New Roman"/>
                    <w:color w:val="000000"/>
                    <w:sz w:val="24"/>
                    <w:szCs w:val="24"/>
                    <w:lang w:eastAsia="en-GB"/>
                  </w:rPr>
                </w:rPrChange>
              </w:rPr>
            </w:pPr>
            <w:del w:id="2019" w:author="Linderhof, Vincent" w:date="2016-03-06T11:01:00Z">
              <w:r w:rsidRPr="00304F95" w:rsidDel="00304F95">
                <w:rPr>
                  <w:rFonts w:ascii="Times New Roman" w:eastAsia="Times New Roman" w:hAnsi="Times New Roman"/>
                  <w:color w:val="000000"/>
                  <w:sz w:val="20"/>
                  <w:szCs w:val="20"/>
                  <w:lang w:eastAsia="en-GB"/>
                  <w:rPrChange w:id="2020" w:author="Linderhof, Vincent" w:date="2016-03-06T11:01:00Z">
                    <w:rPr>
                      <w:rFonts w:ascii="Times New Roman" w:eastAsia="Times New Roman" w:hAnsi="Times New Roman"/>
                      <w:color w:val="000000"/>
                      <w:sz w:val="24"/>
                      <w:szCs w:val="24"/>
                      <w:lang w:eastAsia="en-GB"/>
                    </w:rPr>
                  </w:rPrChange>
                </w:rPr>
                <w:delText>2,365.892***</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021"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54BA78" w14:textId="49BC86BA" w:rsidR="00C03049" w:rsidRPr="00304F95" w:rsidDel="00304F95" w:rsidRDefault="00C03049" w:rsidP="00E05337">
            <w:pPr>
              <w:tabs>
                <w:tab w:val="decimal" w:pos="317"/>
              </w:tabs>
              <w:suppressAutoHyphens w:val="0"/>
              <w:spacing w:after="0"/>
              <w:rPr>
                <w:del w:id="2022" w:author="Linderhof, Vincent" w:date="2016-03-06T11:01:00Z"/>
                <w:rFonts w:ascii="Times New Roman" w:eastAsia="Times New Roman" w:hAnsi="Times New Roman"/>
                <w:color w:val="000000"/>
                <w:sz w:val="20"/>
                <w:szCs w:val="20"/>
                <w:lang w:eastAsia="en-GB"/>
                <w:rPrChange w:id="2023" w:author="Linderhof, Vincent" w:date="2016-03-06T11:01:00Z">
                  <w:rPr>
                    <w:del w:id="2024" w:author="Linderhof, Vincent" w:date="2016-03-06T11:01:00Z"/>
                    <w:rFonts w:ascii="Times New Roman" w:eastAsia="Times New Roman" w:hAnsi="Times New Roman"/>
                    <w:color w:val="000000"/>
                    <w:sz w:val="24"/>
                    <w:szCs w:val="24"/>
                    <w:lang w:eastAsia="en-GB"/>
                  </w:rPr>
                </w:rPrChange>
              </w:rPr>
            </w:pPr>
            <w:del w:id="2025" w:author="Linderhof, Vincent" w:date="2016-03-06T11:01:00Z">
              <w:r w:rsidRPr="00304F95" w:rsidDel="00304F95">
                <w:rPr>
                  <w:rFonts w:ascii="Times New Roman" w:eastAsia="Times New Roman" w:hAnsi="Times New Roman"/>
                  <w:color w:val="000000"/>
                  <w:sz w:val="20"/>
                  <w:szCs w:val="20"/>
                  <w:lang w:eastAsia="en-GB"/>
                  <w:rPrChange w:id="2026" w:author="Linderhof, Vincent" w:date="2016-03-06T11:01:00Z">
                    <w:rPr>
                      <w:rFonts w:ascii="Times New Roman" w:eastAsia="Times New Roman" w:hAnsi="Times New Roman"/>
                      <w:color w:val="000000"/>
                      <w:sz w:val="24"/>
                      <w:szCs w:val="24"/>
                      <w:lang w:eastAsia="en-GB"/>
                    </w:rPr>
                  </w:rPrChange>
                </w:rPr>
                <w:delText>1,598.531**</w:delText>
              </w:r>
            </w:del>
          </w:p>
        </w:tc>
        <w:tc>
          <w:tcPr>
            <w:tcW w:w="1921" w:type="dxa"/>
            <w:gridSpan w:val="7"/>
            <w:tcBorders>
              <w:top w:val="nil"/>
              <w:left w:val="single" w:sz="4" w:space="0" w:color="auto"/>
              <w:bottom w:val="nil"/>
              <w:right w:val="nil"/>
            </w:tcBorders>
            <w:shd w:val="clear" w:color="auto" w:fill="auto"/>
            <w:noWrap/>
            <w:vAlign w:val="bottom"/>
            <w:hideMark/>
            <w:tcPrChange w:id="2027"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25826B42" w14:textId="6089750B" w:rsidR="00C03049" w:rsidRPr="00304F95" w:rsidDel="00304F95" w:rsidRDefault="00C03049" w:rsidP="00E05337">
            <w:pPr>
              <w:tabs>
                <w:tab w:val="decimal" w:pos="317"/>
              </w:tabs>
              <w:suppressAutoHyphens w:val="0"/>
              <w:spacing w:after="0"/>
              <w:jc w:val="right"/>
              <w:rPr>
                <w:del w:id="2028" w:author="Linderhof, Vincent" w:date="2016-03-06T11:01:00Z"/>
                <w:rFonts w:ascii="Times New Roman" w:eastAsia="Times New Roman" w:hAnsi="Times New Roman"/>
                <w:color w:val="000000"/>
                <w:sz w:val="20"/>
                <w:szCs w:val="20"/>
                <w:lang w:eastAsia="en-GB"/>
                <w:rPrChange w:id="2029" w:author="Linderhof, Vincent" w:date="2016-03-06T11:01:00Z">
                  <w:rPr>
                    <w:del w:id="2030" w:author="Linderhof, Vincent" w:date="2016-03-06T11:01:00Z"/>
                    <w:rFonts w:ascii="Times New Roman" w:eastAsia="Times New Roman" w:hAnsi="Times New Roman"/>
                    <w:color w:val="000000"/>
                    <w:sz w:val="24"/>
                    <w:szCs w:val="24"/>
                    <w:lang w:eastAsia="en-GB"/>
                  </w:rPr>
                </w:rPrChange>
              </w:rPr>
            </w:pPr>
            <w:del w:id="2031" w:author="Linderhof, Vincent" w:date="2016-03-06T11:01:00Z">
              <w:r w:rsidRPr="00304F95" w:rsidDel="00304F95">
                <w:rPr>
                  <w:rFonts w:ascii="Times New Roman" w:eastAsia="Times New Roman" w:hAnsi="Times New Roman"/>
                  <w:color w:val="000000"/>
                  <w:sz w:val="20"/>
                  <w:szCs w:val="20"/>
                  <w:lang w:eastAsia="en-GB"/>
                  <w:rPrChange w:id="2032" w:author="Linderhof, Vincent" w:date="2016-03-06T11:01:00Z">
                    <w:rPr>
                      <w:rFonts w:ascii="Times New Roman" w:eastAsia="Times New Roman" w:hAnsi="Times New Roman"/>
                      <w:color w:val="000000"/>
                      <w:sz w:val="24"/>
                      <w:szCs w:val="24"/>
                      <w:lang w:eastAsia="en-GB"/>
                    </w:rPr>
                  </w:rPrChange>
                </w:rPr>
                <w:delText>1.90E-02</w:delText>
              </w:r>
            </w:del>
          </w:p>
        </w:tc>
        <w:tc>
          <w:tcPr>
            <w:tcW w:w="670" w:type="dxa"/>
            <w:gridSpan w:val="2"/>
            <w:tcBorders>
              <w:top w:val="nil"/>
              <w:left w:val="nil"/>
              <w:bottom w:val="nil"/>
              <w:right w:val="nil"/>
            </w:tcBorders>
            <w:shd w:val="clear" w:color="auto" w:fill="auto"/>
            <w:noWrap/>
            <w:vAlign w:val="bottom"/>
            <w:hideMark/>
            <w:tcPrChange w:id="203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17597867" w14:textId="145C2148" w:rsidR="00C03049" w:rsidRPr="00304F95" w:rsidDel="00304F95" w:rsidRDefault="00C03049" w:rsidP="00E05337">
            <w:pPr>
              <w:suppressAutoHyphens w:val="0"/>
              <w:spacing w:after="0"/>
              <w:rPr>
                <w:del w:id="2034" w:author="Linderhof, Vincent" w:date="2016-03-06T11:01:00Z"/>
                <w:rFonts w:ascii="Times New Roman" w:eastAsia="Times New Roman" w:hAnsi="Times New Roman"/>
                <w:color w:val="000000"/>
                <w:sz w:val="20"/>
                <w:szCs w:val="20"/>
                <w:lang w:eastAsia="en-GB"/>
                <w:rPrChange w:id="2035" w:author="Linderhof, Vincent" w:date="2016-03-06T11:01:00Z">
                  <w:rPr>
                    <w:del w:id="2036" w:author="Linderhof, Vincent" w:date="2016-03-06T11:01:00Z"/>
                    <w:rFonts w:ascii="Times New Roman" w:eastAsia="Times New Roman" w:hAnsi="Times New Roman"/>
                    <w:color w:val="000000"/>
                    <w:sz w:val="24"/>
                    <w:szCs w:val="24"/>
                    <w:lang w:eastAsia="en-GB"/>
                  </w:rPr>
                </w:rPrChange>
              </w:rPr>
            </w:pPr>
            <w:del w:id="2037" w:author="Linderhof, Vincent" w:date="2016-03-06T11:01:00Z">
              <w:r w:rsidRPr="00304F95" w:rsidDel="00304F95">
                <w:rPr>
                  <w:rFonts w:ascii="Times New Roman" w:eastAsia="Times New Roman" w:hAnsi="Times New Roman"/>
                  <w:color w:val="000000"/>
                  <w:sz w:val="20"/>
                  <w:szCs w:val="20"/>
                  <w:lang w:eastAsia="en-GB"/>
                  <w:rPrChange w:id="2038"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50237896" w14:textId="6F6CA584" w:rsidTr="00304F95">
        <w:trPr>
          <w:gridAfter w:val="1"/>
          <w:wAfter w:w="272" w:type="dxa"/>
          <w:trHeight w:val="300"/>
          <w:del w:id="2039" w:author="Linderhof, Vincent" w:date="2016-03-06T11:01:00Z"/>
          <w:trPrChange w:id="2040"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041" w:author="Linderhof, Vincent" w:date="2016-03-06T11:01:00Z">
              <w:tcPr>
                <w:tcW w:w="2000" w:type="dxa"/>
                <w:vMerge/>
                <w:tcBorders>
                  <w:top w:val="nil"/>
                  <w:left w:val="nil"/>
                  <w:bottom w:val="nil"/>
                  <w:right w:val="single" w:sz="4" w:space="0" w:color="auto"/>
                </w:tcBorders>
                <w:vAlign w:val="center"/>
                <w:hideMark/>
              </w:tcPr>
            </w:tcPrChange>
          </w:tcPr>
          <w:p w14:paraId="0F38F31D" w14:textId="11724D8F" w:rsidR="00C03049" w:rsidRPr="00304F95" w:rsidDel="00304F95" w:rsidRDefault="00C03049" w:rsidP="00E05337">
            <w:pPr>
              <w:suppressAutoHyphens w:val="0"/>
              <w:spacing w:after="0"/>
              <w:rPr>
                <w:del w:id="2042" w:author="Linderhof, Vincent" w:date="2016-03-06T11:01:00Z"/>
                <w:rFonts w:ascii="Times New Roman" w:eastAsia="Times New Roman" w:hAnsi="Times New Roman"/>
                <w:color w:val="000000"/>
                <w:sz w:val="20"/>
                <w:szCs w:val="20"/>
                <w:lang w:eastAsia="en-GB"/>
                <w:rPrChange w:id="2043" w:author="Linderhof, Vincent" w:date="2016-03-06T11:01:00Z">
                  <w:rPr>
                    <w:del w:id="204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04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6D35124" w14:textId="69161793" w:rsidR="00C03049" w:rsidRPr="00304F95" w:rsidDel="00304F95" w:rsidRDefault="00C03049" w:rsidP="00E05337">
            <w:pPr>
              <w:tabs>
                <w:tab w:val="decimal" w:pos="317"/>
              </w:tabs>
              <w:suppressAutoHyphens w:val="0"/>
              <w:spacing w:after="0"/>
              <w:rPr>
                <w:del w:id="2046" w:author="Linderhof, Vincent" w:date="2016-03-06T11:01:00Z"/>
                <w:rFonts w:ascii="Times New Roman" w:eastAsia="Times New Roman" w:hAnsi="Times New Roman"/>
                <w:color w:val="000000"/>
                <w:sz w:val="20"/>
                <w:szCs w:val="20"/>
                <w:lang w:eastAsia="en-GB"/>
                <w:rPrChange w:id="2047" w:author="Linderhof, Vincent" w:date="2016-03-06T11:01:00Z">
                  <w:rPr>
                    <w:del w:id="2048" w:author="Linderhof, Vincent" w:date="2016-03-06T11:01:00Z"/>
                    <w:rFonts w:ascii="Times New Roman" w:eastAsia="Times New Roman" w:hAnsi="Times New Roman"/>
                    <w:color w:val="000000"/>
                    <w:sz w:val="24"/>
                    <w:szCs w:val="24"/>
                    <w:lang w:eastAsia="en-GB"/>
                  </w:rPr>
                </w:rPrChange>
              </w:rPr>
            </w:pPr>
            <w:del w:id="2049" w:author="Linderhof, Vincent" w:date="2016-03-06T11:01:00Z">
              <w:r w:rsidRPr="00304F95" w:rsidDel="00304F95">
                <w:rPr>
                  <w:rFonts w:ascii="Times New Roman" w:eastAsia="Times New Roman" w:hAnsi="Times New Roman"/>
                  <w:color w:val="000000"/>
                  <w:sz w:val="20"/>
                  <w:szCs w:val="20"/>
                  <w:lang w:eastAsia="en-GB"/>
                  <w:rPrChange w:id="2050" w:author="Linderhof, Vincent" w:date="2016-03-06T11:01:00Z">
                    <w:rPr>
                      <w:rFonts w:ascii="Times New Roman" w:eastAsia="Times New Roman" w:hAnsi="Times New Roman"/>
                      <w:color w:val="000000"/>
                      <w:sz w:val="24"/>
                      <w:szCs w:val="24"/>
                      <w:lang w:eastAsia="en-GB"/>
                    </w:rPr>
                  </w:rPrChange>
                </w:rPr>
                <w:delText>(0.14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C8EFF" w14:textId="0F935E30" w:rsidR="00C03049" w:rsidRPr="00304F95" w:rsidDel="00304F95" w:rsidRDefault="00C03049" w:rsidP="00E05337">
            <w:pPr>
              <w:tabs>
                <w:tab w:val="decimal" w:pos="317"/>
              </w:tabs>
              <w:suppressAutoHyphens w:val="0"/>
              <w:spacing w:after="0"/>
              <w:rPr>
                <w:del w:id="2052" w:author="Linderhof, Vincent" w:date="2016-03-06T11:01:00Z"/>
                <w:rFonts w:ascii="Times New Roman" w:eastAsia="Times New Roman" w:hAnsi="Times New Roman"/>
                <w:color w:val="000000"/>
                <w:sz w:val="20"/>
                <w:szCs w:val="20"/>
                <w:lang w:eastAsia="en-GB"/>
                <w:rPrChange w:id="2053" w:author="Linderhof, Vincent" w:date="2016-03-06T11:01:00Z">
                  <w:rPr>
                    <w:del w:id="205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6699F6" w14:textId="23910D9D" w:rsidR="00C03049" w:rsidRPr="00304F95" w:rsidDel="00304F95" w:rsidRDefault="00C03049" w:rsidP="00E05337">
            <w:pPr>
              <w:tabs>
                <w:tab w:val="decimal" w:pos="317"/>
              </w:tabs>
              <w:suppressAutoHyphens w:val="0"/>
              <w:spacing w:after="0"/>
              <w:rPr>
                <w:del w:id="2056" w:author="Linderhof, Vincent" w:date="2016-03-06T11:01:00Z"/>
                <w:rFonts w:ascii="Times New Roman" w:eastAsia="Times New Roman" w:hAnsi="Times New Roman"/>
                <w:color w:val="000000"/>
                <w:sz w:val="20"/>
                <w:szCs w:val="20"/>
                <w:lang w:eastAsia="en-GB"/>
                <w:rPrChange w:id="2057" w:author="Linderhof, Vincent" w:date="2016-03-06T11:01:00Z">
                  <w:rPr>
                    <w:del w:id="2058" w:author="Linderhof, Vincent" w:date="2016-03-06T11:01:00Z"/>
                    <w:rFonts w:ascii="Times New Roman" w:eastAsia="Times New Roman" w:hAnsi="Times New Roman"/>
                    <w:color w:val="000000"/>
                    <w:sz w:val="24"/>
                    <w:szCs w:val="24"/>
                    <w:lang w:eastAsia="en-GB"/>
                  </w:rPr>
                </w:rPrChange>
              </w:rPr>
            </w:pPr>
            <w:del w:id="2059" w:author="Linderhof, Vincent" w:date="2016-03-06T11:01:00Z">
              <w:r w:rsidRPr="00304F95" w:rsidDel="00304F95">
                <w:rPr>
                  <w:rFonts w:ascii="Times New Roman" w:eastAsia="Times New Roman" w:hAnsi="Times New Roman"/>
                  <w:color w:val="000000"/>
                  <w:sz w:val="20"/>
                  <w:szCs w:val="20"/>
                  <w:lang w:eastAsia="en-GB"/>
                  <w:rPrChange w:id="2060" w:author="Linderhof, Vincent" w:date="2016-03-06T11:01:00Z">
                    <w:rPr>
                      <w:rFonts w:ascii="Times New Roman" w:eastAsia="Times New Roman" w:hAnsi="Times New Roman"/>
                      <w:color w:val="000000"/>
                      <w:sz w:val="24"/>
                      <w:szCs w:val="24"/>
                      <w:lang w:eastAsia="en-GB"/>
                    </w:rPr>
                  </w:rPrChange>
                </w:rPr>
                <w:delText>(0.190)</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5D98" w14:textId="0EC40007" w:rsidR="00C03049" w:rsidRPr="00304F95" w:rsidDel="00304F95" w:rsidRDefault="00C03049" w:rsidP="00E05337">
            <w:pPr>
              <w:tabs>
                <w:tab w:val="decimal" w:pos="317"/>
              </w:tabs>
              <w:suppressAutoHyphens w:val="0"/>
              <w:spacing w:after="0"/>
              <w:jc w:val="right"/>
              <w:rPr>
                <w:del w:id="2062" w:author="Linderhof, Vincent" w:date="2016-03-06T11:01:00Z"/>
                <w:rFonts w:ascii="Times New Roman" w:eastAsia="Times New Roman" w:hAnsi="Times New Roman"/>
                <w:color w:val="000000"/>
                <w:sz w:val="20"/>
                <w:szCs w:val="20"/>
                <w:lang w:eastAsia="en-GB"/>
                <w:rPrChange w:id="2063" w:author="Linderhof, Vincent" w:date="2016-03-06T11:01:00Z">
                  <w:rPr>
                    <w:del w:id="206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6C40FF" w14:textId="46228978" w:rsidR="00C03049" w:rsidRPr="00304F95" w:rsidDel="00304F95" w:rsidRDefault="00C03049" w:rsidP="00E05337">
            <w:pPr>
              <w:tabs>
                <w:tab w:val="decimal" w:pos="317"/>
              </w:tabs>
              <w:suppressAutoHyphens w:val="0"/>
              <w:spacing w:after="0"/>
              <w:jc w:val="right"/>
              <w:rPr>
                <w:del w:id="2066" w:author="Linderhof, Vincent" w:date="2016-03-06T11:01:00Z"/>
                <w:rFonts w:ascii="Times New Roman" w:eastAsia="Times New Roman" w:hAnsi="Times New Roman"/>
                <w:color w:val="000000"/>
                <w:sz w:val="20"/>
                <w:szCs w:val="20"/>
                <w:lang w:eastAsia="en-GB"/>
                <w:rPrChange w:id="2067" w:author="Linderhof, Vincent" w:date="2016-03-06T11:01:00Z">
                  <w:rPr>
                    <w:del w:id="2068" w:author="Linderhof, Vincent" w:date="2016-03-06T11:01:00Z"/>
                    <w:rFonts w:ascii="Times New Roman" w:eastAsia="Times New Roman" w:hAnsi="Times New Roman"/>
                    <w:color w:val="000000"/>
                    <w:sz w:val="24"/>
                    <w:szCs w:val="24"/>
                    <w:lang w:eastAsia="en-GB"/>
                  </w:rPr>
                </w:rPrChange>
              </w:rPr>
            </w:pPr>
            <w:del w:id="2069" w:author="Linderhof, Vincent" w:date="2016-03-06T11:01:00Z">
              <w:r w:rsidRPr="00304F95" w:rsidDel="00304F95">
                <w:rPr>
                  <w:rFonts w:ascii="Times New Roman" w:eastAsia="Times New Roman" w:hAnsi="Times New Roman"/>
                  <w:color w:val="000000"/>
                  <w:sz w:val="20"/>
                  <w:szCs w:val="20"/>
                  <w:lang w:eastAsia="en-GB"/>
                  <w:rPrChange w:id="2070" w:author="Linderhof, Vincent" w:date="2016-03-06T11:01:00Z">
                    <w:rPr>
                      <w:rFonts w:ascii="Times New Roman" w:eastAsia="Times New Roman" w:hAnsi="Times New Roman"/>
                      <w:color w:val="000000"/>
                      <w:sz w:val="24"/>
                      <w:szCs w:val="24"/>
                      <w:lang w:eastAsia="en-GB"/>
                    </w:rPr>
                  </w:rPrChange>
                </w:rPr>
                <w:delText>1.69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0659FE" w14:textId="3600A706" w:rsidR="00C03049" w:rsidRPr="00304F95" w:rsidDel="00304F95" w:rsidRDefault="00C03049" w:rsidP="00E05337">
            <w:pPr>
              <w:tabs>
                <w:tab w:val="decimal" w:pos="317"/>
              </w:tabs>
              <w:suppressAutoHyphens w:val="0"/>
              <w:spacing w:after="0"/>
              <w:rPr>
                <w:del w:id="2072" w:author="Linderhof, Vincent" w:date="2016-03-06T11:01:00Z"/>
                <w:rFonts w:ascii="Times New Roman" w:eastAsia="Times New Roman" w:hAnsi="Times New Roman"/>
                <w:color w:val="000000"/>
                <w:sz w:val="20"/>
                <w:szCs w:val="20"/>
                <w:lang w:eastAsia="en-GB"/>
                <w:rPrChange w:id="2073" w:author="Linderhof, Vincent" w:date="2016-03-06T11:01:00Z">
                  <w:rPr>
                    <w:del w:id="207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B73992" w14:textId="52145045" w:rsidR="00C03049" w:rsidRPr="00304F95" w:rsidDel="00304F95" w:rsidRDefault="00C03049" w:rsidP="00E05337">
            <w:pPr>
              <w:tabs>
                <w:tab w:val="decimal" w:pos="317"/>
              </w:tabs>
              <w:suppressAutoHyphens w:val="0"/>
              <w:spacing w:after="0"/>
              <w:jc w:val="right"/>
              <w:rPr>
                <w:del w:id="2076" w:author="Linderhof, Vincent" w:date="2016-03-06T11:01:00Z"/>
                <w:rFonts w:ascii="Times New Roman" w:eastAsia="Times New Roman" w:hAnsi="Times New Roman"/>
                <w:color w:val="000000"/>
                <w:sz w:val="20"/>
                <w:szCs w:val="20"/>
                <w:lang w:eastAsia="en-GB"/>
                <w:rPrChange w:id="2077" w:author="Linderhof, Vincent" w:date="2016-03-06T11:01:00Z">
                  <w:rPr>
                    <w:del w:id="2078" w:author="Linderhof, Vincent" w:date="2016-03-06T11:01:00Z"/>
                    <w:rFonts w:ascii="Times New Roman" w:eastAsia="Times New Roman" w:hAnsi="Times New Roman"/>
                    <w:color w:val="000000"/>
                    <w:sz w:val="24"/>
                    <w:szCs w:val="24"/>
                    <w:lang w:eastAsia="en-GB"/>
                  </w:rPr>
                </w:rPrChange>
              </w:rPr>
            </w:pPr>
            <w:del w:id="2079" w:author="Linderhof, Vincent" w:date="2016-03-06T11:01:00Z">
              <w:r w:rsidRPr="00304F95" w:rsidDel="00304F95">
                <w:rPr>
                  <w:rFonts w:ascii="Times New Roman" w:eastAsia="Times New Roman" w:hAnsi="Times New Roman"/>
                  <w:color w:val="000000"/>
                  <w:sz w:val="20"/>
                  <w:szCs w:val="20"/>
                  <w:lang w:eastAsia="en-GB"/>
                  <w:rPrChange w:id="2080" w:author="Linderhof, Vincent" w:date="2016-03-06T11:01:00Z">
                    <w:rPr>
                      <w:rFonts w:ascii="Times New Roman" w:eastAsia="Times New Roman" w:hAnsi="Times New Roman"/>
                      <w:color w:val="000000"/>
                      <w:sz w:val="24"/>
                      <w:szCs w:val="24"/>
                      <w:lang w:eastAsia="en-GB"/>
                    </w:rPr>
                  </w:rPrChange>
                </w:rPr>
                <w:delText>-1.3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8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2856C8" w14:textId="70583EA8" w:rsidR="00C03049" w:rsidRPr="00304F95" w:rsidDel="00304F95" w:rsidRDefault="00C03049" w:rsidP="00E05337">
            <w:pPr>
              <w:tabs>
                <w:tab w:val="decimal" w:pos="317"/>
              </w:tabs>
              <w:suppressAutoHyphens w:val="0"/>
              <w:spacing w:after="0"/>
              <w:rPr>
                <w:del w:id="2082" w:author="Linderhof, Vincent" w:date="2016-03-06T11:01:00Z"/>
                <w:rFonts w:ascii="Times New Roman" w:eastAsia="Times New Roman" w:hAnsi="Times New Roman"/>
                <w:color w:val="000000"/>
                <w:sz w:val="20"/>
                <w:szCs w:val="20"/>
                <w:lang w:eastAsia="en-GB"/>
                <w:rPrChange w:id="2083" w:author="Linderhof, Vincent" w:date="2016-03-06T11:01:00Z">
                  <w:rPr>
                    <w:del w:id="208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8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E7BB" w14:textId="046899D6" w:rsidR="00C03049" w:rsidRPr="00304F95" w:rsidDel="00304F95" w:rsidRDefault="00C03049" w:rsidP="00E05337">
            <w:pPr>
              <w:tabs>
                <w:tab w:val="decimal" w:pos="317"/>
              </w:tabs>
              <w:suppressAutoHyphens w:val="0"/>
              <w:spacing w:after="0"/>
              <w:rPr>
                <w:del w:id="2086" w:author="Linderhof, Vincent" w:date="2016-03-06T11:01:00Z"/>
                <w:rFonts w:ascii="Times New Roman" w:eastAsia="Times New Roman" w:hAnsi="Times New Roman"/>
                <w:color w:val="000000"/>
                <w:sz w:val="20"/>
                <w:szCs w:val="20"/>
                <w:lang w:eastAsia="en-GB"/>
                <w:rPrChange w:id="2087" w:author="Linderhof, Vincent" w:date="2016-03-06T11:01:00Z">
                  <w:rPr>
                    <w:del w:id="2088" w:author="Linderhof, Vincent" w:date="2016-03-06T11:01:00Z"/>
                    <w:rFonts w:ascii="Times New Roman" w:eastAsia="Times New Roman" w:hAnsi="Times New Roman"/>
                    <w:color w:val="000000"/>
                    <w:sz w:val="24"/>
                    <w:szCs w:val="24"/>
                    <w:lang w:eastAsia="en-GB"/>
                  </w:rPr>
                </w:rPrChange>
              </w:rPr>
            </w:pPr>
            <w:del w:id="2089" w:author="Linderhof, Vincent" w:date="2016-03-06T11:01:00Z">
              <w:r w:rsidRPr="00304F95" w:rsidDel="00304F95">
                <w:rPr>
                  <w:rFonts w:ascii="Times New Roman" w:eastAsia="Times New Roman" w:hAnsi="Times New Roman"/>
                  <w:color w:val="000000"/>
                  <w:sz w:val="20"/>
                  <w:szCs w:val="20"/>
                  <w:lang w:eastAsia="en-GB"/>
                  <w:rPrChange w:id="2090" w:author="Linderhof, Vincent" w:date="2016-03-06T11:01:00Z">
                    <w:rPr>
                      <w:rFonts w:ascii="Times New Roman" w:eastAsia="Times New Roman" w:hAnsi="Times New Roman"/>
                      <w:color w:val="000000"/>
                      <w:sz w:val="24"/>
                      <w:szCs w:val="24"/>
                      <w:lang w:eastAsia="en-GB"/>
                    </w:rPr>
                  </w:rPrChange>
                </w:rPr>
                <w:delText>(0.0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9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E7F02A" w14:textId="3BE26250" w:rsidR="00C03049" w:rsidRPr="00304F95" w:rsidDel="00304F95" w:rsidRDefault="00C03049" w:rsidP="00E05337">
            <w:pPr>
              <w:tabs>
                <w:tab w:val="decimal" w:pos="317"/>
              </w:tabs>
              <w:suppressAutoHyphens w:val="0"/>
              <w:spacing w:after="0"/>
              <w:jc w:val="right"/>
              <w:rPr>
                <w:del w:id="2092" w:author="Linderhof, Vincent" w:date="2016-03-06T11:01:00Z"/>
                <w:rFonts w:ascii="Times New Roman" w:eastAsia="Times New Roman" w:hAnsi="Times New Roman"/>
                <w:color w:val="000000"/>
                <w:sz w:val="20"/>
                <w:szCs w:val="20"/>
                <w:lang w:eastAsia="en-GB"/>
                <w:rPrChange w:id="2093" w:author="Linderhof, Vincent" w:date="2016-03-06T11:01:00Z">
                  <w:rPr>
                    <w:del w:id="209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9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F53F11" w14:textId="76E25A0C" w:rsidR="00C03049" w:rsidRPr="00304F95" w:rsidDel="00304F95" w:rsidRDefault="00C03049" w:rsidP="00E05337">
            <w:pPr>
              <w:tabs>
                <w:tab w:val="decimal" w:pos="317"/>
              </w:tabs>
              <w:suppressAutoHyphens w:val="0"/>
              <w:spacing w:after="0"/>
              <w:jc w:val="right"/>
              <w:rPr>
                <w:del w:id="2096" w:author="Linderhof, Vincent" w:date="2016-03-06T11:01:00Z"/>
                <w:rFonts w:ascii="Times New Roman" w:eastAsia="Times New Roman" w:hAnsi="Times New Roman"/>
                <w:color w:val="000000"/>
                <w:sz w:val="20"/>
                <w:szCs w:val="20"/>
                <w:lang w:eastAsia="en-GB"/>
                <w:rPrChange w:id="2097" w:author="Linderhof, Vincent" w:date="2016-03-06T11:01:00Z">
                  <w:rPr>
                    <w:del w:id="2098" w:author="Linderhof, Vincent" w:date="2016-03-06T11:01:00Z"/>
                    <w:rFonts w:ascii="Times New Roman" w:eastAsia="Times New Roman" w:hAnsi="Times New Roman"/>
                    <w:color w:val="000000"/>
                    <w:sz w:val="24"/>
                    <w:szCs w:val="24"/>
                    <w:lang w:eastAsia="en-GB"/>
                  </w:rPr>
                </w:rPrChange>
              </w:rPr>
            </w:pPr>
            <w:del w:id="2099" w:author="Linderhof, Vincent" w:date="2016-03-06T11:01:00Z">
              <w:r w:rsidRPr="00304F95" w:rsidDel="00304F95">
                <w:rPr>
                  <w:rFonts w:ascii="Times New Roman" w:eastAsia="Times New Roman" w:hAnsi="Times New Roman"/>
                  <w:color w:val="000000"/>
                  <w:sz w:val="20"/>
                  <w:szCs w:val="20"/>
                  <w:lang w:eastAsia="en-GB"/>
                  <w:rPrChange w:id="2100" w:author="Linderhof, Vincent" w:date="2016-03-06T11:01:00Z">
                    <w:rPr>
                      <w:rFonts w:ascii="Times New Roman" w:eastAsia="Times New Roman" w:hAnsi="Times New Roman"/>
                      <w:color w:val="000000"/>
                      <w:sz w:val="24"/>
                      <w:szCs w:val="24"/>
                      <w:lang w:eastAsia="en-GB"/>
                    </w:rPr>
                  </w:rPrChange>
                </w:rPr>
                <w:delText>4.6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0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157C6" w14:textId="64A56708" w:rsidR="00C03049" w:rsidRPr="00304F95" w:rsidDel="00304F95" w:rsidRDefault="00C03049" w:rsidP="00E05337">
            <w:pPr>
              <w:tabs>
                <w:tab w:val="decimal" w:pos="317"/>
              </w:tabs>
              <w:suppressAutoHyphens w:val="0"/>
              <w:spacing w:after="0"/>
              <w:rPr>
                <w:del w:id="2102" w:author="Linderhof, Vincent" w:date="2016-03-06T11:01:00Z"/>
                <w:rFonts w:ascii="Times New Roman" w:eastAsia="Times New Roman" w:hAnsi="Times New Roman"/>
                <w:color w:val="000000"/>
                <w:sz w:val="20"/>
                <w:szCs w:val="20"/>
                <w:lang w:eastAsia="en-GB"/>
                <w:rPrChange w:id="2103" w:author="Linderhof, Vincent" w:date="2016-03-06T11:01:00Z">
                  <w:rPr>
                    <w:del w:id="210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10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1136A6" w14:textId="386E94AB" w:rsidR="00C03049" w:rsidRPr="00304F95" w:rsidDel="00304F95" w:rsidRDefault="00C03049" w:rsidP="00E05337">
            <w:pPr>
              <w:tabs>
                <w:tab w:val="decimal" w:pos="317"/>
              </w:tabs>
              <w:suppressAutoHyphens w:val="0"/>
              <w:spacing w:after="0"/>
              <w:jc w:val="right"/>
              <w:rPr>
                <w:del w:id="2106" w:author="Linderhof, Vincent" w:date="2016-03-06T11:01:00Z"/>
                <w:rFonts w:ascii="Times New Roman" w:eastAsia="Times New Roman" w:hAnsi="Times New Roman"/>
                <w:color w:val="000000"/>
                <w:sz w:val="20"/>
                <w:szCs w:val="20"/>
                <w:lang w:eastAsia="en-GB"/>
                <w:rPrChange w:id="2107" w:author="Linderhof, Vincent" w:date="2016-03-06T11:01:00Z">
                  <w:rPr>
                    <w:del w:id="2108" w:author="Linderhof, Vincent" w:date="2016-03-06T11:01:00Z"/>
                    <w:rFonts w:ascii="Times New Roman" w:eastAsia="Times New Roman" w:hAnsi="Times New Roman"/>
                    <w:color w:val="000000"/>
                    <w:sz w:val="24"/>
                    <w:szCs w:val="24"/>
                    <w:lang w:eastAsia="en-GB"/>
                  </w:rPr>
                </w:rPrChange>
              </w:rPr>
            </w:pPr>
            <w:del w:id="2109" w:author="Linderhof, Vincent" w:date="2016-03-06T11:01:00Z">
              <w:r w:rsidRPr="00304F95" w:rsidDel="00304F95">
                <w:rPr>
                  <w:rFonts w:ascii="Times New Roman" w:eastAsia="Times New Roman" w:hAnsi="Times New Roman"/>
                  <w:color w:val="000000"/>
                  <w:sz w:val="20"/>
                  <w:szCs w:val="20"/>
                  <w:lang w:eastAsia="en-GB"/>
                  <w:rPrChange w:id="2110" w:author="Linderhof, Vincent" w:date="2016-03-06T11:01:00Z">
                    <w:rPr>
                      <w:rFonts w:ascii="Times New Roman" w:eastAsia="Times New Roman" w:hAnsi="Times New Roman"/>
                      <w:color w:val="000000"/>
                      <w:sz w:val="24"/>
                      <w:szCs w:val="24"/>
                      <w:lang w:eastAsia="en-GB"/>
                    </w:rPr>
                  </w:rPrChange>
                </w:rPr>
                <w:delText>-5.22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6A517B" w14:textId="054A3A25" w:rsidR="00C03049" w:rsidRPr="00304F95" w:rsidDel="00304F95" w:rsidRDefault="00C03049" w:rsidP="00E05337">
            <w:pPr>
              <w:tabs>
                <w:tab w:val="decimal" w:pos="317"/>
              </w:tabs>
              <w:suppressAutoHyphens w:val="0"/>
              <w:spacing w:after="0"/>
              <w:rPr>
                <w:del w:id="2112" w:author="Linderhof, Vincent" w:date="2016-03-06T11:01:00Z"/>
                <w:rFonts w:ascii="Times New Roman" w:eastAsia="Times New Roman" w:hAnsi="Times New Roman"/>
                <w:color w:val="000000"/>
                <w:sz w:val="20"/>
                <w:szCs w:val="20"/>
                <w:lang w:eastAsia="en-GB"/>
                <w:rPrChange w:id="2113" w:author="Linderhof, Vincent" w:date="2016-03-06T11:01:00Z">
                  <w:rPr>
                    <w:del w:id="211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115"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EC4809F" w14:textId="0BA53EA3" w:rsidR="00C03049" w:rsidRPr="00304F95" w:rsidDel="00304F95" w:rsidRDefault="00C03049" w:rsidP="00E05337">
            <w:pPr>
              <w:tabs>
                <w:tab w:val="decimal" w:pos="317"/>
              </w:tabs>
              <w:suppressAutoHyphens w:val="0"/>
              <w:spacing w:after="0"/>
              <w:rPr>
                <w:del w:id="2116" w:author="Linderhof, Vincent" w:date="2016-03-06T11:01:00Z"/>
                <w:rFonts w:ascii="Times New Roman" w:eastAsia="Times New Roman" w:hAnsi="Times New Roman"/>
                <w:color w:val="000000"/>
                <w:sz w:val="20"/>
                <w:szCs w:val="20"/>
                <w:lang w:eastAsia="en-GB"/>
                <w:rPrChange w:id="2117" w:author="Linderhof, Vincent" w:date="2016-03-06T11:01:00Z">
                  <w:rPr>
                    <w:del w:id="2118" w:author="Linderhof, Vincent" w:date="2016-03-06T11:01:00Z"/>
                    <w:rFonts w:ascii="Times New Roman" w:eastAsia="Times New Roman" w:hAnsi="Times New Roman"/>
                    <w:color w:val="000000"/>
                    <w:sz w:val="24"/>
                    <w:szCs w:val="24"/>
                    <w:lang w:eastAsia="en-GB"/>
                  </w:rPr>
                </w:rPrChange>
              </w:rPr>
            </w:pPr>
            <w:del w:id="2119" w:author="Linderhof, Vincent" w:date="2016-03-06T11:01:00Z">
              <w:r w:rsidRPr="00304F95" w:rsidDel="00304F95">
                <w:rPr>
                  <w:rFonts w:ascii="Times New Roman" w:eastAsia="Times New Roman" w:hAnsi="Times New Roman"/>
                  <w:color w:val="000000"/>
                  <w:sz w:val="20"/>
                  <w:szCs w:val="20"/>
                  <w:lang w:eastAsia="en-GB"/>
                  <w:rPrChange w:id="2120" w:author="Linderhof, Vincent" w:date="2016-03-06T11:01:00Z">
                    <w:rPr>
                      <w:rFonts w:ascii="Times New Roman" w:eastAsia="Times New Roman" w:hAnsi="Times New Roman"/>
                      <w:color w:val="000000"/>
                      <w:sz w:val="24"/>
                      <w:szCs w:val="24"/>
                      <w:lang w:eastAsia="en-GB"/>
                    </w:rPr>
                  </w:rPrChange>
                </w:rPr>
                <w:delText>(794.180)</w:delText>
              </w:r>
            </w:del>
          </w:p>
        </w:tc>
        <w:tc>
          <w:tcPr>
            <w:tcW w:w="534" w:type="dxa"/>
            <w:gridSpan w:val="2"/>
            <w:tcBorders>
              <w:top w:val="nil"/>
              <w:left w:val="nil"/>
              <w:bottom w:val="nil"/>
              <w:right w:val="nil"/>
            </w:tcBorders>
            <w:shd w:val="clear" w:color="auto" w:fill="auto"/>
            <w:noWrap/>
            <w:vAlign w:val="bottom"/>
            <w:hideMark/>
            <w:tcPrChange w:id="212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38742A7" w14:textId="5D60B899" w:rsidR="00C03049" w:rsidRPr="00304F95" w:rsidDel="00304F95" w:rsidRDefault="00C03049" w:rsidP="00E05337">
            <w:pPr>
              <w:tabs>
                <w:tab w:val="decimal" w:pos="317"/>
              </w:tabs>
              <w:suppressAutoHyphens w:val="0"/>
              <w:spacing w:after="0"/>
              <w:jc w:val="right"/>
              <w:rPr>
                <w:del w:id="2122" w:author="Linderhof, Vincent" w:date="2016-03-06T11:01:00Z"/>
                <w:rFonts w:ascii="Times New Roman" w:eastAsia="Times New Roman" w:hAnsi="Times New Roman"/>
                <w:color w:val="000000"/>
                <w:sz w:val="20"/>
                <w:szCs w:val="20"/>
                <w:lang w:eastAsia="en-GB"/>
                <w:rPrChange w:id="2123" w:author="Linderhof, Vincent" w:date="2016-03-06T11:01:00Z">
                  <w:rPr>
                    <w:del w:id="2124"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12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714FA47" w14:textId="6296A710" w:rsidR="00C03049" w:rsidRPr="00304F95" w:rsidDel="00304F95" w:rsidRDefault="00C03049" w:rsidP="00E05337">
            <w:pPr>
              <w:suppressAutoHyphens w:val="0"/>
              <w:spacing w:after="0"/>
              <w:jc w:val="right"/>
              <w:rPr>
                <w:del w:id="2126" w:author="Linderhof, Vincent" w:date="2016-03-06T11:01:00Z"/>
                <w:rFonts w:ascii="Times New Roman" w:eastAsia="Times New Roman" w:hAnsi="Times New Roman"/>
                <w:color w:val="000000"/>
                <w:sz w:val="20"/>
                <w:szCs w:val="20"/>
                <w:lang w:eastAsia="en-GB"/>
                <w:rPrChange w:id="2127" w:author="Linderhof, Vincent" w:date="2016-03-06T11:01:00Z">
                  <w:rPr>
                    <w:del w:id="2128" w:author="Linderhof, Vincent" w:date="2016-03-06T11:01:00Z"/>
                    <w:rFonts w:ascii="Times New Roman" w:eastAsia="Times New Roman" w:hAnsi="Times New Roman"/>
                    <w:color w:val="000000"/>
                    <w:sz w:val="24"/>
                    <w:szCs w:val="24"/>
                    <w:lang w:eastAsia="en-GB"/>
                  </w:rPr>
                </w:rPrChange>
              </w:rPr>
            </w:pPr>
            <w:del w:id="2129" w:author="Linderhof, Vincent" w:date="2016-03-06T11:01:00Z">
              <w:r w:rsidRPr="00304F95" w:rsidDel="00304F95">
                <w:rPr>
                  <w:rFonts w:ascii="Times New Roman" w:eastAsia="Times New Roman" w:hAnsi="Times New Roman"/>
                  <w:color w:val="000000"/>
                  <w:sz w:val="20"/>
                  <w:szCs w:val="20"/>
                  <w:lang w:eastAsia="en-GB"/>
                  <w:rPrChange w:id="2130" w:author="Linderhof, Vincent" w:date="2016-03-06T11:01:00Z">
                    <w:rPr>
                      <w:rFonts w:ascii="Times New Roman" w:eastAsia="Times New Roman" w:hAnsi="Times New Roman"/>
                      <w:color w:val="000000"/>
                      <w:sz w:val="24"/>
                      <w:szCs w:val="24"/>
                      <w:lang w:eastAsia="en-GB"/>
                    </w:rPr>
                  </w:rPrChange>
                </w:rPr>
                <w:delText>4.65E-05</w:delText>
              </w:r>
            </w:del>
          </w:p>
        </w:tc>
        <w:tc>
          <w:tcPr>
            <w:tcW w:w="670" w:type="dxa"/>
            <w:gridSpan w:val="3"/>
            <w:tcBorders>
              <w:top w:val="nil"/>
              <w:left w:val="nil"/>
              <w:bottom w:val="nil"/>
              <w:right w:val="nil"/>
            </w:tcBorders>
            <w:shd w:val="clear" w:color="auto" w:fill="auto"/>
            <w:noWrap/>
            <w:vAlign w:val="bottom"/>
            <w:hideMark/>
            <w:tcPrChange w:id="213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D24810" w14:textId="4893F6B7" w:rsidR="00C03049" w:rsidRPr="00304F95" w:rsidDel="00304F95" w:rsidRDefault="00C03049" w:rsidP="00E05337">
            <w:pPr>
              <w:suppressAutoHyphens w:val="0"/>
              <w:spacing w:after="0"/>
              <w:rPr>
                <w:del w:id="2132" w:author="Linderhof, Vincent" w:date="2016-03-06T11:01:00Z"/>
                <w:rFonts w:ascii="Times New Roman" w:eastAsia="Times New Roman" w:hAnsi="Times New Roman"/>
                <w:color w:val="000000"/>
                <w:sz w:val="20"/>
                <w:szCs w:val="20"/>
                <w:lang w:eastAsia="en-GB"/>
                <w:rPrChange w:id="2133" w:author="Linderhof, Vincent" w:date="2016-03-06T11:01:00Z">
                  <w:rPr>
                    <w:del w:id="2134"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9BE37CF" w14:textId="5CCE0679" w:rsidTr="00304F95">
        <w:trPr>
          <w:gridAfter w:val="5"/>
          <w:wAfter w:w="1096" w:type="dxa"/>
          <w:trHeight w:val="300"/>
          <w:del w:id="2135" w:author="Linderhof, Vincent" w:date="2016-03-06T11:01:00Z"/>
          <w:trPrChange w:id="2136"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13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BD5E61C" w14:textId="3616AD65" w:rsidR="00C03049" w:rsidRPr="00304F95" w:rsidDel="00304F95" w:rsidRDefault="00C03049" w:rsidP="00E05337">
            <w:pPr>
              <w:suppressAutoHyphens w:val="0"/>
              <w:spacing w:after="0"/>
              <w:rPr>
                <w:del w:id="2138" w:author="Linderhof, Vincent" w:date="2016-03-06T11:01:00Z"/>
                <w:rFonts w:ascii="Times New Roman" w:eastAsia="Times New Roman" w:hAnsi="Times New Roman"/>
                <w:color w:val="000000"/>
                <w:sz w:val="20"/>
                <w:szCs w:val="20"/>
                <w:lang w:eastAsia="en-GB"/>
                <w:rPrChange w:id="2139" w:author="Linderhof, Vincent" w:date="2016-03-06T11:01:00Z">
                  <w:rPr>
                    <w:del w:id="2140" w:author="Linderhof, Vincent" w:date="2016-03-06T11:01:00Z"/>
                    <w:rFonts w:ascii="Times New Roman" w:eastAsia="Times New Roman" w:hAnsi="Times New Roman"/>
                    <w:color w:val="000000"/>
                    <w:sz w:val="24"/>
                    <w:szCs w:val="24"/>
                    <w:lang w:eastAsia="en-GB"/>
                  </w:rPr>
                </w:rPrChange>
              </w:rPr>
            </w:pPr>
            <w:del w:id="2141" w:author="Linderhof, Vincent" w:date="2016-03-06T11:01:00Z">
              <w:r w:rsidRPr="00304F95" w:rsidDel="00304F95">
                <w:rPr>
                  <w:rFonts w:ascii="Times New Roman" w:eastAsia="Times New Roman" w:hAnsi="Times New Roman"/>
                  <w:color w:val="000000"/>
                  <w:sz w:val="20"/>
                  <w:szCs w:val="20"/>
                  <w:lang w:eastAsia="en-GB"/>
                  <w:rPrChange w:id="2142" w:author="Linderhof, Vincent" w:date="2016-03-06T11:01:00Z">
                    <w:rPr>
                      <w:rFonts w:ascii="Times New Roman" w:eastAsia="Times New Roman" w:hAnsi="Times New Roman"/>
                      <w:color w:val="000000"/>
                      <w:sz w:val="24"/>
                      <w:szCs w:val="24"/>
                      <w:lang w:eastAsia="en-GB"/>
                    </w:rPr>
                  </w:rPrChange>
                </w:rPr>
                <w:delText>Household siz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14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E9B549" w14:textId="1F06B982" w:rsidR="00C03049" w:rsidRPr="00304F95" w:rsidDel="00304F95" w:rsidRDefault="00C03049" w:rsidP="00E05337">
            <w:pPr>
              <w:tabs>
                <w:tab w:val="decimal" w:pos="317"/>
              </w:tabs>
              <w:suppressAutoHyphens w:val="0"/>
              <w:spacing w:after="0"/>
              <w:rPr>
                <w:del w:id="2144" w:author="Linderhof, Vincent" w:date="2016-03-06T11:01:00Z"/>
                <w:rFonts w:ascii="Times New Roman" w:eastAsia="Times New Roman" w:hAnsi="Times New Roman"/>
                <w:color w:val="000000"/>
                <w:sz w:val="20"/>
                <w:szCs w:val="20"/>
                <w:lang w:eastAsia="en-GB"/>
                <w:rPrChange w:id="2145" w:author="Linderhof, Vincent" w:date="2016-03-06T11:01:00Z">
                  <w:rPr>
                    <w:del w:id="2146" w:author="Linderhof, Vincent" w:date="2016-03-06T11:01:00Z"/>
                    <w:rFonts w:ascii="Times New Roman" w:eastAsia="Times New Roman" w:hAnsi="Times New Roman"/>
                    <w:color w:val="000000"/>
                    <w:sz w:val="24"/>
                    <w:szCs w:val="24"/>
                    <w:lang w:eastAsia="en-GB"/>
                  </w:rPr>
                </w:rPrChange>
              </w:rPr>
            </w:pPr>
            <w:del w:id="2147" w:author="Linderhof, Vincent" w:date="2016-03-06T11:01:00Z">
              <w:r w:rsidRPr="00304F95" w:rsidDel="00304F95">
                <w:rPr>
                  <w:rFonts w:ascii="Times New Roman" w:eastAsia="Times New Roman" w:hAnsi="Times New Roman"/>
                  <w:color w:val="000000"/>
                  <w:sz w:val="20"/>
                  <w:szCs w:val="20"/>
                  <w:lang w:eastAsia="en-GB"/>
                  <w:rPrChange w:id="2148" w:author="Linderhof, Vincent" w:date="2016-03-06T11:01:00Z">
                    <w:rPr>
                      <w:rFonts w:ascii="Times New Roman" w:eastAsia="Times New Roman" w:hAnsi="Times New Roman"/>
                      <w:color w:val="000000"/>
                      <w:sz w:val="24"/>
                      <w:szCs w:val="24"/>
                      <w:lang w:eastAsia="en-GB"/>
                    </w:rPr>
                  </w:rPrChange>
                </w:rPr>
                <w:delText>0.39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4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DC87C3" w14:textId="1B70E98D" w:rsidR="00C03049" w:rsidRPr="00304F95" w:rsidDel="00304F95" w:rsidRDefault="0037260F" w:rsidP="00E05337">
            <w:pPr>
              <w:tabs>
                <w:tab w:val="decimal" w:pos="317"/>
              </w:tabs>
              <w:suppressAutoHyphens w:val="0"/>
              <w:spacing w:after="0"/>
              <w:rPr>
                <w:del w:id="2150" w:author="Linderhof, Vincent" w:date="2016-03-06T11:01:00Z"/>
                <w:rFonts w:ascii="Times New Roman" w:eastAsia="Times New Roman" w:hAnsi="Times New Roman"/>
                <w:color w:val="000000"/>
                <w:sz w:val="20"/>
                <w:szCs w:val="20"/>
                <w:lang w:eastAsia="en-GB"/>
                <w:rPrChange w:id="2151" w:author="Linderhof, Vincent" w:date="2016-03-06T11:01:00Z">
                  <w:rPr>
                    <w:del w:id="2152" w:author="Linderhof, Vincent" w:date="2016-03-06T11:01:00Z"/>
                    <w:rFonts w:ascii="Times New Roman" w:eastAsia="Times New Roman" w:hAnsi="Times New Roman"/>
                    <w:color w:val="000000"/>
                    <w:sz w:val="24"/>
                    <w:szCs w:val="24"/>
                    <w:lang w:eastAsia="en-GB"/>
                  </w:rPr>
                </w:rPrChange>
              </w:rPr>
            </w:pPr>
            <w:del w:id="2153" w:author="Linderhof, Vincent" w:date="2016-03-06T11:01:00Z">
              <w:r w:rsidRPr="00304F95" w:rsidDel="00304F95">
                <w:rPr>
                  <w:rFonts w:ascii="Times New Roman" w:eastAsia="Times New Roman" w:hAnsi="Times New Roman"/>
                  <w:color w:val="000000"/>
                  <w:sz w:val="20"/>
                  <w:szCs w:val="20"/>
                  <w:lang w:eastAsia="en-GB"/>
                  <w:rPrChange w:id="215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5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51204E" w14:textId="55BC7B6C" w:rsidR="00C03049" w:rsidRPr="00304F95" w:rsidDel="00304F95" w:rsidRDefault="00C03049" w:rsidP="00E05337">
            <w:pPr>
              <w:tabs>
                <w:tab w:val="decimal" w:pos="317"/>
              </w:tabs>
              <w:suppressAutoHyphens w:val="0"/>
              <w:spacing w:after="0"/>
              <w:rPr>
                <w:del w:id="2156" w:author="Linderhof, Vincent" w:date="2016-03-06T11:01:00Z"/>
                <w:rFonts w:ascii="Times New Roman" w:eastAsia="Times New Roman" w:hAnsi="Times New Roman"/>
                <w:color w:val="000000"/>
                <w:sz w:val="20"/>
                <w:szCs w:val="20"/>
                <w:lang w:eastAsia="en-GB"/>
                <w:rPrChange w:id="2157" w:author="Linderhof, Vincent" w:date="2016-03-06T11:01:00Z">
                  <w:rPr>
                    <w:del w:id="2158" w:author="Linderhof, Vincent" w:date="2016-03-06T11:01:00Z"/>
                    <w:rFonts w:ascii="Times New Roman" w:eastAsia="Times New Roman" w:hAnsi="Times New Roman"/>
                    <w:color w:val="000000"/>
                    <w:sz w:val="24"/>
                    <w:szCs w:val="24"/>
                    <w:lang w:eastAsia="en-GB"/>
                  </w:rPr>
                </w:rPrChange>
              </w:rPr>
            </w:pPr>
            <w:del w:id="2159" w:author="Linderhof, Vincent" w:date="2016-03-06T11:01:00Z">
              <w:r w:rsidRPr="00304F95" w:rsidDel="00304F95">
                <w:rPr>
                  <w:rFonts w:ascii="Times New Roman" w:eastAsia="Times New Roman" w:hAnsi="Times New Roman"/>
                  <w:color w:val="000000"/>
                  <w:sz w:val="20"/>
                  <w:szCs w:val="20"/>
                  <w:lang w:eastAsia="en-GB"/>
                  <w:rPrChange w:id="2160" w:author="Linderhof, Vincent" w:date="2016-03-06T11:01:00Z">
                    <w:rPr>
                      <w:rFonts w:ascii="Times New Roman" w:eastAsia="Times New Roman" w:hAnsi="Times New Roman"/>
                      <w:color w:val="000000"/>
                      <w:sz w:val="24"/>
                      <w:szCs w:val="24"/>
                      <w:lang w:eastAsia="en-GB"/>
                    </w:rPr>
                  </w:rPrChange>
                </w:rPr>
                <w:delText>0.1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51095B" w14:textId="3AD7B6BA" w:rsidR="00C03049" w:rsidRPr="00304F95" w:rsidDel="00304F95" w:rsidRDefault="00C03049" w:rsidP="00E05337">
            <w:pPr>
              <w:tabs>
                <w:tab w:val="decimal" w:pos="317"/>
              </w:tabs>
              <w:suppressAutoHyphens w:val="0"/>
              <w:spacing w:after="0"/>
              <w:rPr>
                <w:del w:id="2162" w:author="Linderhof, Vincent" w:date="2016-03-06T11:01:00Z"/>
                <w:rFonts w:ascii="Times New Roman" w:eastAsia="Times New Roman" w:hAnsi="Times New Roman"/>
                <w:color w:val="000000"/>
                <w:sz w:val="20"/>
                <w:szCs w:val="20"/>
                <w:lang w:eastAsia="en-GB"/>
                <w:rPrChange w:id="2163" w:author="Linderhof, Vincent" w:date="2016-03-06T11:01:00Z">
                  <w:rPr>
                    <w:del w:id="216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E0CAAA" w14:textId="0089C4E8" w:rsidR="00C03049" w:rsidRPr="00304F95" w:rsidDel="00304F95" w:rsidRDefault="00C03049" w:rsidP="00E05337">
            <w:pPr>
              <w:tabs>
                <w:tab w:val="decimal" w:pos="317"/>
              </w:tabs>
              <w:suppressAutoHyphens w:val="0"/>
              <w:spacing w:after="0"/>
              <w:jc w:val="right"/>
              <w:rPr>
                <w:del w:id="2166" w:author="Linderhof, Vincent" w:date="2016-03-06T11:01:00Z"/>
                <w:rFonts w:ascii="Times New Roman" w:eastAsia="Times New Roman" w:hAnsi="Times New Roman"/>
                <w:color w:val="000000"/>
                <w:sz w:val="20"/>
                <w:szCs w:val="20"/>
                <w:lang w:eastAsia="en-GB"/>
                <w:rPrChange w:id="2167" w:author="Linderhof, Vincent" w:date="2016-03-06T11:01:00Z">
                  <w:rPr>
                    <w:del w:id="2168" w:author="Linderhof, Vincent" w:date="2016-03-06T11:01:00Z"/>
                    <w:rFonts w:ascii="Times New Roman" w:eastAsia="Times New Roman" w:hAnsi="Times New Roman"/>
                    <w:color w:val="000000"/>
                    <w:sz w:val="24"/>
                    <w:szCs w:val="24"/>
                    <w:lang w:eastAsia="en-GB"/>
                  </w:rPr>
                </w:rPrChange>
              </w:rPr>
            </w:pPr>
            <w:del w:id="2169" w:author="Linderhof, Vincent" w:date="2016-03-06T11:01:00Z">
              <w:r w:rsidRPr="00304F95" w:rsidDel="00304F95">
                <w:rPr>
                  <w:rFonts w:ascii="Times New Roman" w:eastAsia="Times New Roman" w:hAnsi="Times New Roman"/>
                  <w:color w:val="000000"/>
                  <w:sz w:val="20"/>
                  <w:szCs w:val="20"/>
                  <w:lang w:eastAsia="en-GB"/>
                  <w:rPrChange w:id="2170" w:author="Linderhof, Vincent" w:date="2016-03-06T11:01:00Z">
                    <w:rPr>
                      <w:rFonts w:ascii="Times New Roman" w:eastAsia="Times New Roman" w:hAnsi="Times New Roman"/>
                      <w:color w:val="000000"/>
                      <w:sz w:val="24"/>
                      <w:szCs w:val="24"/>
                      <w:lang w:eastAsia="en-GB"/>
                    </w:rPr>
                  </w:rPrChange>
                </w:rPr>
                <w:delText>6.0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7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CBB719" w14:textId="4053A8C3" w:rsidR="00C03049" w:rsidRPr="00304F95" w:rsidDel="00304F95" w:rsidRDefault="00C03049" w:rsidP="00E05337">
            <w:pPr>
              <w:tabs>
                <w:tab w:val="decimal" w:pos="317"/>
              </w:tabs>
              <w:suppressAutoHyphens w:val="0"/>
              <w:spacing w:after="0"/>
              <w:rPr>
                <w:del w:id="2172" w:author="Linderhof, Vincent" w:date="2016-03-06T11:01:00Z"/>
                <w:rFonts w:ascii="Times New Roman" w:eastAsia="Times New Roman" w:hAnsi="Times New Roman"/>
                <w:color w:val="000000"/>
                <w:sz w:val="20"/>
                <w:szCs w:val="20"/>
                <w:lang w:eastAsia="en-GB"/>
                <w:rPrChange w:id="2173" w:author="Linderhof, Vincent" w:date="2016-03-06T11:01:00Z">
                  <w:rPr>
                    <w:del w:id="2174" w:author="Linderhof, Vincent" w:date="2016-03-06T11:01:00Z"/>
                    <w:rFonts w:ascii="Times New Roman" w:eastAsia="Times New Roman" w:hAnsi="Times New Roman"/>
                    <w:color w:val="000000"/>
                    <w:sz w:val="24"/>
                    <w:szCs w:val="24"/>
                    <w:lang w:eastAsia="en-GB"/>
                  </w:rPr>
                </w:rPrChange>
              </w:rPr>
            </w:pPr>
            <w:del w:id="2175" w:author="Linderhof, Vincent" w:date="2016-03-06T11:01:00Z">
              <w:r w:rsidRPr="00304F95" w:rsidDel="00304F95">
                <w:rPr>
                  <w:rFonts w:ascii="Times New Roman" w:eastAsia="Times New Roman" w:hAnsi="Times New Roman"/>
                  <w:color w:val="000000"/>
                  <w:sz w:val="20"/>
                  <w:szCs w:val="20"/>
                  <w:lang w:eastAsia="en-GB"/>
                  <w:rPrChange w:id="2176"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7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3BFDAB" w14:textId="647E0852" w:rsidR="00C03049" w:rsidRPr="00304F95" w:rsidDel="00304F95" w:rsidRDefault="00C03049" w:rsidP="00E05337">
            <w:pPr>
              <w:tabs>
                <w:tab w:val="decimal" w:pos="317"/>
              </w:tabs>
              <w:suppressAutoHyphens w:val="0"/>
              <w:spacing w:after="0"/>
              <w:rPr>
                <w:del w:id="2178" w:author="Linderhof, Vincent" w:date="2016-03-06T11:01:00Z"/>
                <w:rFonts w:ascii="Times New Roman" w:eastAsia="Times New Roman" w:hAnsi="Times New Roman"/>
                <w:color w:val="000000"/>
                <w:sz w:val="20"/>
                <w:szCs w:val="20"/>
                <w:lang w:eastAsia="en-GB"/>
                <w:rPrChange w:id="2179" w:author="Linderhof, Vincent" w:date="2016-03-06T11:01:00Z">
                  <w:rPr>
                    <w:del w:id="2180" w:author="Linderhof, Vincent" w:date="2016-03-06T11:01:00Z"/>
                    <w:rFonts w:ascii="Times New Roman" w:eastAsia="Times New Roman" w:hAnsi="Times New Roman"/>
                    <w:color w:val="000000"/>
                    <w:sz w:val="24"/>
                    <w:szCs w:val="24"/>
                    <w:lang w:eastAsia="en-GB"/>
                  </w:rPr>
                </w:rPrChange>
              </w:rPr>
            </w:pPr>
            <w:del w:id="2181" w:author="Linderhof, Vincent" w:date="2016-03-06T11:01:00Z">
              <w:r w:rsidRPr="00304F95" w:rsidDel="00304F95">
                <w:rPr>
                  <w:rFonts w:ascii="Times New Roman" w:eastAsia="Times New Roman" w:hAnsi="Times New Roman"/>
                  <w:color w:val="000000"/>
                  <w:sz w:val="20"/>
                  <w:szCs w:val="20"/>
                  <w:lang w:eastAsia="en-GB"/>
                  <w:rPrChange w:id="2182" w:author="Linderhof, Vincent" w:date="2016-03-06T11:01:00Z">
                    <w:rPr>
                      <w:rFonts w:ascii="Times New Roman" w:eastAsia="Times New Roman" w:hAnsi="Times New Roman"/>
                      <w:color w:val="000000"/>
                      <w:sz w:val="24"/>
                      <w:szCs w:val="24"/>
                      <w:lang w:eastAsia="en-GB"/>
                    </w:rPr>
                  </w:rPrChange>
                </w:rPr>
                <w:delText>0.01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8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7F5CD1" w14:textId="52122208" w:rsidR="00C03049" w:rsidRPr="00304F95" w:rsidDel="00304F95" w:rsidRDefault="00C03049" w:rsidP="00E05337">
            <w:pPr>
              <w:tabs>
                <w:tab w:val="decimal" w:pos="317"/>
              </w:tabs>
              <w:suppressAutoHyphens w:val="0"/>
              <w:spacing w:after="0"/>
              <w:rPr>
                <w:del w:id="2184" w:author="Linderhof, Vincent" w:date="2016-03-06T11:01:00Z"/>
                <w:rFonts w:ascii="Times New Roman" w:eastAsia="Times New Roman" w:hAnsi="Times New Roman"/>
                <w:color w:val="000000"/>
                <w:sz w:val="20"/>
                <w:szCs w:val="20"/>
                <w:lang w:eastAsia="en-GB"/>
                <w:rPrChange w:id="2185" w:author="Linderhof, Vincent" w:date="2016-03-06T11:01:00Z">
                  <w:rPr>
                    <w:del w:id="218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8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1893A5" w14:textId="1CB06A7F" w:rsidR="00C03049" w:rsidRPr="00304F95" w:rsidDel="00304F95" w:rsidRDefault="00C03049" w:rsidP="00E05337">
            <w:pPr>
              <w:tabs>
                <w:tab w:val="decimal" w:pos="317"/>
              </w:tabs>
              <w:suppressAutoHyphens w:val="0"/>
              <w:spacing w:after="0"/>
              <w:rPr>
                <w:del w:id="2188" w:author="Linderhof, Vincent" w:date="2016-03-06T11:01:00Z"/>
                <w:rFonts w:ascii="Times New Roman" w:eastAsia="Times New Roman" w:hAnsi="Times New Roman"/>
                <w:color w:val="000000"/>
                <w:sz w:val="20"/>
                <w:szCs w:val="20"/>
                <w:lang w:eastAsia="en-GB"/>
                <w:rPrChange w:id="2189" w:author="Linderhof, Vincent" w:date="2016-03-06T11:01:00Z">
                  <w:rPr>
                    <w:del w:id="2190" w:author="Linderhof, Vincent" w:date="2016-03-06T11:01:00Z"/>
                    <w:rFonts w:ascii="Times New Roman" w:eastAsia="Times New Roman" w:hAnsi="Times New Roman"/>
                    <w:color w:val="000000"/>
                    <w:sz w:val="24"/>
                    <w:szCs w:val="24"/>
                    <w:lang w:eastAsia="en-GB"/>
                  </w:rPr>
                </w:rPrChange>
              </w:rPr>
            </w:pPr>
            <w:del w:id="2191" w:author="Linderhof, Vincent" w:date="2016-03-06T11:01:00Z">
              <w:r w:rsidRPr="00304F95" w:rsidDel="00304F95">
                <w:rPr>
                  <w:rFonts w:ascii="Times New Roman" w:eastAsia="Times New Roman" w:hAnsi="Times New Roman"/>
                  <w:color w:val="000000"/>
                  <w:sz w:val="20"/>
                  <w:szCs w:val="20"/>
                  <w:lang w:eastAsia="en-GB"/>
                  <w:rPrChange w:id="2192" w:author="Linderhof, Vincent" w:date="2016-03-06T11:01:00Z">
                    <w:rPr>
                      <w:rFonts w:ascii="Times New Roman" w:eastAsia="Times New Roman" w:hAnsi="Times New Roman"/>
                      <w:color w:val="000000"/>
                      <w:sz w:val="24"/>
                      <w:szCs w:val="24"/>
                      <w:lang w:eastAsia="en-GB"/>
                    </w:rPr>
                  </w:rPrChange>
                </w:rPr>
                <w:delText>0.00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9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E4F2FD" w14:textId="36F23898" w:rsidR="00C03049" w:rsidRPr="00304F95" w:rsidDel="00304F95" w:rsidRDefault="00C03049" w:rsidP="00E05337">
            <w:pPr>
              <w:tabs>
                <w:tab w:val="decimal" w:pos="317"/>
              </w:tabs>
              <w:suppressAutoHyphens w:val="0"/>
              <w:spacing w:after="0"/>
              <w:rPr>
                <w:del w:id="2194" w:author="Linderhof, Vincent" w:date="2016-03-06T11:01:00Z"/>
                <w:rFonts w:ascii="Times New Roman" w:eastAsia="Times New Roman" w:hAnsi="Times New Roman"/>
                <w:color w:val="000000"/>
                <w:sz w:val="20"/>
                <w:szCs w:val="20"/>
                <w:lang w:eastAsia="en-GB"/>
                <w:rPrChange w:id="2195" w:author="Linderhof, Vincent" w:date="2016-03-06T11:01:00Z">
                  <w:rPr>
                    <w:del w:id="219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9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4AA9C8" w14:textId="0571EA60" w:rsidR="00C03049" w:rsidRPr="00304F95" w:rsidDel="00304F95" w:rsidRDefault="00C03049" w:rsidP="00E05337">
            <w:pPr>
              <w:tabs>
                <w:tab w:val="decimal" w:pos="317"/>
              </w:tabs>
              <w:suppressAutoHyphens w:val="0"/>
              <w:spacing w:after="0"/>
              <w:jc w:val="right"/>
              <w:rPr>
                <w:del w:id="2198" w:author="Linderhof, Vincent" w:date="2016-03-06T11:01:00Z"/>
                <w:rFonts w:ascii="Times New Roman" w:eastAsia="Times New Roman" w:hAnsi="Times New Roman"/>
                <w:color w:val="000000"/>
                <w:sz w:val="20"/>
                <w:szCs w:val="20"/>
                <w:lang w:eastAsia="en-GB"/>
                <w:rPrChange w:id="2199" w:author="Linderhof, Vincent" w:date="2016-03-06T11:01:00Z">
                  <w:rPr>
                    <w:del w:id="2200" w:author="Linderhof, Vincent" w:date="2016-03-06T11:01:00Z"/>
                    <w:rFonts w:ascii="Times New Roman" w:eastAsia="Times New Roman" w:hAnsi="Times New Roman"/>
                    <w:color w:val="000000"/>
                    <w:sz w:val="24"/>
                    <w:szCs w:val="24"/>
                    <w:lang w:eastAsia="en-GB"/>
                  </w:rPr>
                </w:rPrChange>
              </w:rPr>
            </w:pPr>
            <w:del w:id="2201" w:author="Linderhof, Vincent" w:date="2016-03-06T11:01:00Z">
              <w:r w:rsidRPr="00304F95" w:rsidDel="00304F95">
                <w:rPr>
                  <w:rFonts w:ascii="Times New Roman" w:eastAsia="Times New Roman" w:hAnsi="Times New Roman"/>
                  <w:color w:val="000000"/>
                  <w:sz w:val="20"/>
                  <w:szCs w:val="20"/>
                  <w:lang w:eastAsia="en-GB"/>
                  <w:rPrChange w:id="2202" w:author="Linderhof, Vincent" w:date="2016-03-06T11:01:00Z">
                    <w:rPr>
                      <w:rFonts w:ascii="Times New Roman" w:eastAsia="Times New Roman" w:hAnsi="Times New Roman"/>
                      <w:color w:val="000000"/>
                      <w:sz w:val="24"/>
                      <w:szCs w:val="24"/>
                      <w:lang w:eastAsia="en-GB"/>
                    </w:rPr>
                  </w:rPrChange>
                </w:rPr>
                <w:delText>3.37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0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601746" w14:textId="7E391F77" w:rsidR="00C03049" w:rsidRPr="00304F95" w:rsidDel="00304F95" w:rsidRDefault="00C03049" w:rsidP="00E05337">
            <w:pPr>
              <w:tabs>
                <w:tab w:val="decimal" w:pos="317"/>
              </w:tabs>
              <w:suppressAutoHyphens w:val="0"/>
              <w:spacing w:after="0"/>
              <w:rPr>
                <w:del w:id="2204" w:author="Linderhof, Vincent" w:date="2016-03-06T11:01:00Z"/>
                <w:rFonts w:ascii="Times New Roman" w:eastAsia="Times New Roman" w:hAnsi="Times New Roman"/>
                <w:color w:val="000000"/>
                <w:sz w:val="20"/>
                <w:szCs w:val="20"/>
                <w:lang w:eastAsia="en-GB"/>
                <w:rPrChange w:id="2205" w:author="Linderhof, Vincent" w:date="2016-03-06T11:01:00Z">
                  <w:rPr>
                    <w:del w:id="2206"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07"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9CC6B" w14:textId="70791A14" w:rsidR="00C03049" w:rsidRPr="00304F95" w:rsidDel="00304F95" w:rsidRDefault="00C03049" w:rsidP="00E05337">
            <w:pPr>
              <w:tabs>
                <w:tab w:val="decimal" w:pos="317"/>
              </w:tabs>
              <w:suppressAutoHyphens w:val="0"/>
              <w:spacing w:after="0"/>
              <w:rPr>
                <w:del w:id="2208" w:author="Linderhof, Vincent" w:date="2016-03-06T11:01:00Z"/>
                <w:rFonts w:ascii="Times New Roman" w:eastAsia="Times New Roman" w:hAnsi="Times New Roman"/>
                <w:color w:val="000000"/>
                <w:sz w:val="20"/>
                <w:szCs w:val="20"/>
                <w:lang w:eastAsia="en-GB"/>
                <w:rPrChange w:id="2209" w:author="Linderhof, Vincent" w:date="2016-03-06T11:01:00Z">
                  <w:rPr>
                    <w:del w:id="2210" w:author="Linderhof, Vincent" w:date="2016-03-06T11:01:00Z"/>
                    <w:rFonts w:ascii="Times New Roman" w:eastAsia="Times New Roman" w:hAnsi="Times New Roman"/>
                    <w:color w:val="000000"/>
                    <w:sz w:val="24"/>
                    <w:szCs w:val="24"/>
                    <w:lang w:eastAsia="en-GB"/>
                  </w:rPr>
                </w:rPrChange>
              </w:rPr>
            </w:pPr>
            <w:del w:id="2211" w:author="Linderhof, Vincent" w:date="2016-03-06T11:01:00Z">
              <w:r w:rsidRPr="00304F95" w:rsidDel="00304F95">
                <w:rPr>
                  <w:rFonts w:ascii="Times New Roman" w:eastAsia="Times New Roman" w:hAnsi="Times New Roman"/>
                  <w:color w:val="000000"/>
                  <w:sz w:val="20"/>
                  <w:szCs w:val="20"/>
                  <w:lang w:eastAsia="en-GB"/>
                  <w:rPrChange w:id="2212" w:author="Linderhof, Vincent" w:date="2016-03-06T11:01:00Z">
                    <w:rPr>
                      <w:rFonts w:ascii="Times New Roman" w:eastAsia="Times New Roman" w:hAnsi="Times New Roman"/>
                      <w:color w:val="000000"/>
                      <w:sz w:val="24"/>
                      <w:szCs w:val="24"/>
                      <w:lang w:eastAsia="en-GB"/>
                    </w:rPr>
                  </w:rPrChange>
                </w:rPr>
                <w:delText>5,767.801***</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3"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D4059A" w14:textId="70EA6939" w:rsidR="00C03049" w:rsidRPr="00304F95" w:rsidDel="00304F95" w:rsidRDefault="00C03049" w:rsidP="00E05337">
            <w:pPr>
              <w:tabs>
                <w:tab w:val="decimal" w:pos="317"/>
              </w:tabs>
              <w:suppressAutoHyphens w:val="0"/>
              <w:spacing w:after="0"/>
              <w:rPr>
                <w:del w:id="2214" w:author="Linderhof, Vincent" w:date="2016-03-06T11:01:00Z"/>
                <w:rFonts w:ascii="Times New Roman" w:eastAsia="Times New Roman" w:hAnsi="Times New Roman"/>
                <w:color w:val="000000"/>
                <w:sz w:val="20"/>
                <w:szCs w:val="20"/>
                <w:lang w:eastAsia="en-GB"/>
                <w:rPrChange w:id="2215" w:author="Linderhof, Vincent" w:date="2016-03-06T11:01:00Z">
                  <w:rPr>
                    <w:del w:id="2216" w:author="Linderhof, Vincent" w:date="2016-03-06T11:01:00Z"/>
                    <w:rFonts w:ascii="Times New Roman" w:eastAsia="Times New Roman" w:hAnsi="Times New Roman"/>
                    <w:color w:val="000000"/>
                    <w:sz w:val="24"/>
                    <w:szCs w:val="24"/>
                    <w:lang w:eastAsia="en-GB"/>
                  </w:rPr>
                </w:rPrChange>
              </w:rPr>
            </w:pPr>
            <w:del w:id="2217" w:author="Linderhof, Vincent" w:date="2016-03-06T11:01:00Z">
              <w:r w:rsidRPr="00304F95" w:rsidDel="00304F95">
                <w:rPr>
                  <w:rFonts w:ascii="Times New Roman" w:eastAsia="Times New Roman" w:hAnsi="Times New Roman"/>
                  <w:color w:val="000000"/>
                  <w:sz w:val="20"/>
                  <w:szCs w:val="20"/>
                  <w:lang w:eastAsia="en-GB"/>
                  <w:rPrChange w:id="2218" w:author="Linderhof, Vincent" w:date="2016-03-06T11:01:00Z">
                    <w:rPr>
                      <w:rFonts w:ascii="Times New Roman" w:eastAsia="Times New Roman" w:hAnsi="Times New Roman"/>
                      <w:color w:val="000000"/>
                      <w:sz w:val="24"/>
                      <w:szCs w:val="24"/>
                      <w:lang w:eastAsia="en-GB"/>
                    </w:rPr>
                  </w:rPrChange>
                </w:rPr>
                <w:delText>3,549.252***</w:delText>
              </w:r>
            </w:del>
          </w:p>
        </w:tc>
        <w:tc>
          <w:tcPr>
            <w:tcW w:w="1921" w:type="dxa"/>
            <w:gridSpan w:val="7"/>
            <w:tcBorders>
              <w:top w:val="nil"/>
              <w:left w:val="single" w:sz="4" w:space="0" w:color="auto"/>
              <w:bottom w:val="nil"/>
              <w:right w:val="nil"/>
            </w:tcBorders>
            <w:shd w:val="clear" w:color="auto" w:fill="auto"/>
            <w:noWrap/>
            <w:vAlign w:val="bottom"/>
            <w:hideMark/>
            <w:tcPrChange w:id="2219"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41E7D1E4" w14:textId="6BD3A890" w:rsidR="00C03049" w:rsidRPr="00304F95" w:rsidDel="00304F95" w:rsidRDefault="00C03049" w:rsidP="00E05337">
            <w:pPr>
              <w:tabs>
                <w:tab w:val="decimal" w:pos="317"/>
              </w:tabs>
              <w:suppressAutoHyphens w:val="0"/>
              <w:spacing w:after="0"/>
              <w:jc w:val="right"/>
              <w:rPr>
                <w:del w:id="2220" w:author="Linderhof, Vincent" w:date="2016-03-06T11:01:00Z"/>
                <w:rFonts w:ascii="Times New Roman" w:eastAsia="Times New Roman" w:hAnsi="Times New Roman"/>
                <w:color w:val="000000"/>
                <w:sz w:val="20"/>
                <w:szCs w:val="20"/>
                <w:lang w:eastAsia="en-GB"/>
                <w:rPrChange w:id="2221" w:author="Linderhof, Vincent" w:date="2016-03-06T11:01:00Z">
                  <w:rPr>
                    <w:del w:id="2222" w:author="Linderhof, Vincent" w:date="2016-03-06T11:01:00Z"/>
                    <w:rFonts w:ascii="Times New Roman" w:eastAsia="Times New Roman" w:hAnsi="Times New Roman"/>
                    <w:color w:val="000000"/>
                    <w:sz w:val="24"/>
                    <w:szCs w:val="24"/>
                    <w:lang w:eastAsia="en-GB"/>
                  </w:rPr>
                </w:rPrChange>
              </w:rPr>
            </w:pPr>
            <w:del w:id="2223" w:author="Linderhof, Vincent" w:date="2016-03-06T11:01:00Z">
              <w:r w:rsidRPr="00304F95" w:rsidDel="00304F95">
                <w:rPr>
                  <w:rFonts w:ascii="Times New Roman" w:eastAsia="Times New Roman" w:hAnsi="Times New Roman"/>
                  <w:color w:val="000000"/>
                  <w:sz w:val="20"/>
                  <w:szCs w:val="20"/>
                  <w:lang w:eastAsia="en-GB"/>
                  <w:rPrChange w:id="2224" w:author="Linderhof, Vincent" w:date="2016-03-06T11:01:00Z">
                    <w:rPr>
                      <w:rFonts w:ascii="Times New Roman" w:eastAsia="Times New Roman" w:hAnsi="Times New Roman"/>
                      <w:color w:val="000000"/>
                      <w:sz w:val="24"/>
                      <w:szCs w:val="24"/>
                      <w:lang w:eastAsia="en-GB"/>
                    </w:rPr>
                  </w:rPrChange>
                </w:rPr>
                <w:delText>2.10E-02</w:delText>
              </w:r>
            </w:del>
          </w:p>
        </w:tc>
        <w:tc>
          <w:tcPr>
            <w:tcW w:w="670" w:type="dxa"/>
            <w:gridSpan w:val="2"/>
            <w:tcBorders>
              <w:top w:val="nil"/>
              <w:left w:val="nil"/>
              <w:bottom w:val="nil"/>
              <w:right w:val="nil"/>
            </w:tcBorders>
            <w:shd w:val="clear" w:color="auto" w:fill="auto"/>
            <w:noWrap/>
            <w:vAlign w:val="bottom"/>
            <w:hideMark/>
            <w:tcPrChange w:id="222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756BF5B6" w14:textId="31F69C11" w:rsidR="00C03049" w:rsidRPr="00304F95" w:rsidDel="00304F95" w:rsidRDefault="00C03049" w:rsidP="00E05337">
            <w:pPr>
              <w:suppressAutoHyphens w:val="0"/>
              <w:spacing w:after="0"/>
              <w:rPr>
                <w:del w:id="2226" w:author="Linderhof, Vincent" w:date="2016-03-06T11:01:00Z"/>
                <w:rFonts w:ascii="Times New Roman" w:eastAsia="Times New Roman" w:hAnsi="Times New Roman"/>
                <w:color w:val="000000"/>
                <w:sz w:val="20"/>
                <w:szCs w:val="20"/>
                <w:lang w:eastAsia="en-GB"/>
                <w:rPrChange w:id="2227" w:author="Linderhof, Vincent" w:date="2016-03-06T11:01:00Z">
                  <w:rPr>
                    <w:del w:id="2228" w:author="Linderhof, Vincent" w:date="2016-03-06T11:01:00Z"/>
                    <w:rFonts w:ascii="Times New Roman" w:eastAsia="Times New Roman" w:hAnsi="Times New Roman"/>
                    <w:color w:val="000000"/>
                    <w:sz w:val="24"/>
                    <w:szCs w:val="24"/>
                    <w:lang w:eastAsia="en-GB"/>
                  </w:rPr>
                </w:rPrChange>
              </w:rPr>
            </w:pPr>
            <w:del w:id="2229" w:author="Linderhof, Vincent" w:date="2016-03-06T11:01:00Z">
              <w:r w:rsidRPr="00304F95" w:rsidDel="00304F95">
                <w:rPr>
                  <w:rFonts w:ascii="Times New Roman" w:eastAsia="Times New Roman" w:hAnsi="Times New Roman"/>
                  <w:color w:val="000000"/>
                  <w:sz w:val="20"/>
                  <w:szCs w:val="20"/>
                  <w:lang w:eastAsia="en-GB"/>
                  <w:rPrChange w:id="2230"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BC9D2FB" w14:textId="6F6E5354" w:rsidTr="00304F95">
        <w:trPr>
          <w:gridAfter w:val="1"/>
          <w:wAfter w:w="272" w:type="dxa"/>
          <w:trHeight w:val="300"/>
          <w:del w:id="2231" w:author="Linderhof, Vincent" w:date="2016-03-06T11:01:00Z"/>
          <w:trPrChange w:id="2232"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233" w:author="Linderhof, Vincent" w:date="2016-03-06T11:01:00Z">
              <w:tcPr>
                <w:tcW w:w="2000" w:type="dxa"/>
                <w:vMerge/>
                <w:tcBorders>
                  <w:top w:val="nil"/>
                  <w:left w:val="nil"/>
                  <w:bottom w:val="nil"/>
                  <w:right w:val="single" w:sz="4" w:space="0" w:color="auto"/>
                </w:tcBorders>
                <w:vAlign w:val="center"/>
                <w:hideMark/>
              </w:tcPr>
            </w:tcPrChange>
          </w:tcPr>
          <w:p w14:paraId="216FE13C" w14:textId="66DB490A" w:rsidR="00C03049" w:rsidRPr="00304F95" w:rsidDel="00304F95" w:rsidRDefault="00C03049" w:rsidP="00E05337">
            <w:pPr>
              <w:suppressAutoHyphens w:val="0"/>
              <w:spacing w:after="0"/>
              <w:rPr>
                <w:del w:id="2234" w:author="Linderhof, Vincent" w:date="2016-03-06T11:01:00Z"/>
                <w:rFonts w:ascii="Times New Roman" w:eastAsia="Times New Roman" w:hAnsi="Times New Roman"/>
                <w:color w:val="000000"/>
                <w:sz w:val="20"/>
                <w:szCs w:val="20"/>
                <w:lang w:eastAsia="en-GB"/>
                <w:rPrChange w:id="2235" w:author="Linderhof, Vincent" w:date="2016-03-06T11:01:00Z">
                  <w:rPr>
                    <w:del w:id="223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23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C2076E3" w14:textId="058DF2DB" w:rsidR="00C03049" w:rsidRPr="00304F95" w:rsidDel="00304F95" w:rsidRDefault="00C03049" w:rsidP="00E05337">
            <w:pPr>
              <w:tabs>
                <w:tab w:val="decimal" w:pos="317"/>
              </w:tabs>
              <w:suppressAutoHyphens w:val="0"/>
              <w:spacing w:after="0"/>
              <w:rPr>
                <w:del w:id="2238" w:author="Linderhof, Vincent" w:date="2016-03-06T11:01:00Z"/>
                <w:rFonts w:ascii="Times New Roman" w:eastAsia="Times New Roman" w:hAnsi="Times New Roman"/>
                <w:color w:val="000000"/>
                <w:sz w:val="20"/>
                <w:szCs w:val="20"/>
                <w:lang w:eastAsia="en-GB"/>
                <w:rPrChange w:id="2239" w:author="Linderhof, Vincent" w:date="2016-03-06T11:01:00Z">
                  <w:rPr>
                    <w:del w:id="2240" w:author="Linderhof, Vincent" w:date="2016-03-06T11:01:00Z"/>
                    <w:rFonts w:ascii="Times New Roman" w:eastAsia="Times New Roman" w:hAnsi="Times New Roman"/>
                    <w:color w:val="000000"/>
                    <w:sz w:val="24"/>
                    <w:szCs w:val="24"/>
                    <w:lang w:eastAsia="en-GB"/>
                  </w:rPr>
                </w:rPrChange>
              </w:rPr>
            </w:pPr>
            <w:del w:id="2241" w:author="Linderhof, Vincent" w:date="2016-03-06T11:01:00Z">
              <w:r w:rsidRPr="00304F95" w:rsidDel="00304F95">
                <w:rPr>
                  <w:rFonts w:ascii="Times New Roman" w:eastAsia="Times New Roman" w:hAnsi="Times New Roman"/>
                  <w:color w:val="000000"/>
                  <w:sz w:val="20"/>
                  <w:szCs w:val="20"/>
                  <w:lang w:eastAsia="en-GB"/>
                  <w:rPrChange w:id="2242" w:author="Linderhof, Vincent" w:date="2016-03-06T11:01:00Z">
                    <w:rPr>
                      <w:rFonts w:ascii="Times New Roman" w:eastAsia="Times New Roman" w:hAnsi="Times New Roman"/>
                      <w:color w:val="000000"/>
                      <w:sz w:val="24"/>
                      <w:szCs w:val="24"/>
                      <w:lang w:eastAsia="en-GB"/>
                    </w:rPr>
                  </w:rPrChange>
                </w:rPr>
                <w:delText>(0.0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7DD63A" w14:textId="31AA7674" w:rsidR="00C03049" w:rsidRPr="00304F95" w:rsidDel="00304F95" w:rsidRDefault="00C03049" w:rsidP="00E05337">
            <w:pPr>
              <w:tabs>
                <w:tab w:val="decimal" w:pos="317"/>
              </w:tabs>
              <w:suppressAutoHyphens w:val="0"/>
              <w:spacing w:after="0"/>
              <w:rPr>
                <w:del w:id="2244" w:author="Linderhof, Vincent" w:date="2016-03-06T11:01:00Z"/>
                <w:rFonts w:ascii="Times New Roman" w:eastAsia="Times New Roman" w:hAnsi="Times New Roman"/>
                <w:color w:val="000000"/>
                <w:sz w:val="20"/>
                <w:szCs w:val="20"/>
                <w:lang w:eastAsia="en-GB"/>
                <w:rPrChange w:id="2245" w:author="Linderhof, Vincent" w:date="2016-03-06T11:01:00Z">
                  <w:rPr>
                    <w:del w:id="224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906143" w14:textId="738F1123" w:rsidR="00C03049" w:rsidRPr="00304F95" w:rsidDel="00304F95" w:rsidRDefault="00C03049" w:rsidP="00E05337">
            <w:pPr>
              <w:tabs>
                <w:tab w:val="decimal" w:pos="317"/>
              </w:tabs>
              <w:suppressAutoHyphens w:val="0"/>
              <w:spacing w:after="0"/>
              <w:rPr>
                <w:del w:id="2248" w:author="Linderhof, Vincent" w:date="2016-03-06T11:01:00Z"/>
                <w:rFonts w:ascii="Times New Roman" w:eastAsia="Times New Roman" w:hAnsi="Times New Roman"/>
                <w:color w:val="000000"/>
                <w:sz w:val="20"/>
                <w:szCs w:val="20"/>
                <w:lang w:eastAsia="en-GB"/>
                <w:rPrChange w:id="2249" w:author="Linderhof, Vincent" w:date="2016-03-06T11:01:00Z">
                  <w:rPr>
                    <w:del w:id="2250" w:author="Linderhof, Vincent" w:date="2016-03-06T11:01:00Z"/>
                    <w:rFonts w:ascii="Times New Roman" w:eastAsia="Times New Roman" w:hAnsi="Times New Roman"/>
                    <w:color w:val="000000"/>
                    <w:sz w:val="24"/>
                    <w:szCs w:val="24"/>
                    <w:lang w:eastAsia="en-GB"/>
                  </w:rPr>
                </w:rPrChange>
              </w:rPr>
            </w:pPr>
            <w:del w:id="2251" w:author="Linderhof, Vincent" w:date="2016-03-06T11:01:00Z">
              <w:r w:rsidRPr="00304F95" w:rsidDel="00304F95">
                <w:rPr>
                  <w:rFonts w:ascii="Times New Roman" w:eastAsia="Times New Roman" w:hAnsi="Times New Roman"/>
                  <w:color w:val="000000"/>
                  <w:sz w:val="20"/>
                  <w:szCs w:val="20"/>
                  <w:lang w:eastAsia="en-GB"/>
                  <w:rPrChange w:id="2252" w:author="Linderhof, Vincent" w:date="2016-03-06T11:01:00Z">
                    <w:rPr>
                      <w:rFonts w:ascii="Times New Roman" w:eastAsia="Times New Roman" w:hAnsi="Times New Roman"/>
                      <w:color w:val="000000"/>
                      <w:sz w:val="24"/>
                      <w:szCs w:val="24"/>
                      <w:lang w:eastAsia="en-GB"/>
                    </w:rPr>
                  </w:rPrChange>
                </w:rPr>
                <w:delText>(0.319)</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F01A4A" w14:textId="5291531D" w:rsidR="00C03049" w:rsidRPr="00304F95" w:rsidDel="00304F95" w:rsidRDefault="00C03049" w:rsidP="00E05337">
            <w:pPr>
              <w:tabs>
                <w:tab w:val="decimal" w:pos="317"/>
              </w:tabs>
              <w:suppressAutoHyphens w:val="0"/>
              <w:spacing w:after="0"/>
              <w:jc w:val="right"/>
              <w:rPr>
                <w:del w:id="2254" w:author="Linderhof, Vincent" w:date="2016-03-06T11:01:00Z"/>
                <w:rFonts w:ascii="Times New Roman" w:eastAsia="Times New Roman" w:hAnsi="Times New Roman"/>
                <w:color w:val="000000"/>
                <w:sz w:val="20"/>
                <w:szCs w:val="20"/>
                <w:lang w:eastAsia="en-GB"/>
                <w:rPrChange w:id="2255" w:author="Linderhof, Vincent" w:date="2016-03-06T11:01:00Z">
                  <w:rPr>
                    <w:del w:id="225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2D3F48" w14:textId="2C2E72DA" w:rsidR="00C03049" w:rsidRPr="00304F95" w:rsidDel="00304F95" w:rsidRDefault="00C03049" w:rsidP="00E05337">
            <w:pPr>
              <w:tabs>
                <w:tab w:val="decimal" w:pos="317"/>
              </w:tabs>
              <w:suppressAutoHyphens w:val="0"/>
              <w:spacing w:after="0"/>
              <w:jc w:val="right"/>
              <w:rPr>
                <w:del w:id="2258" w:author="Linderhof, Vincent" w:date="2016-03-06T11:01:00Z"/>
                <w:rFonts w:ascii="Times New Roman" w:eastAsia="Times New Roman" w:hAnsi="Times New Roman"/>
                <w:color w:val="000000"/>
                <w:sz w:val="20"/>
                <w:szCs w:val="20"/>
                <w:lang w:eastAsia="en-GB"/>
                <w:rPrChange w:id="2259" w:author="Linderhof, Vincent" w:date="2016-03-06T11:01:00Z">
                  <w:rPr>
                    <w:del w:id="2260" w:author="Linderhof, Vincent" w:date="2016-03-06T11:01:00Z"/>
                    <w:rFonts w:ascii="Times New Roman" w:eastAsia="Times New Roman" w:hAnsi="Times New Roman"/>
                    <w:color w:val="000000"/>
                    <w:sz w:val="24"/>
                    <w:szCs w:val="24"/>
                    <w:lang w:eastAsia="en-GB"/>
                  </w:rPr>
                </w:rPrChange>
              </w:rPr>
            </w:pPr>
            <w:del w:id="2261" w:author="Linderhof, Vincent" w:date="2016-03-06T11:01:00Z">
              <w:r w:rsidRPr="00304F95" w:rsidDel="00304F95">
                <w:rPr>
                  <w:rFonts w:ascii="Times New Roman" w:eastAsia="Times New Roman" w:hAnsi="Times New Roman"/>
                  <w:color w:val="000000"/>
                  <w:sz w:val="20"/>
                  <w:szCs w:val="20"/>
                  <w:lang w:eastAsia="en-GB"/>
                  <w:rPrChange w:id="2262" w:author="Linderhof, Vincent" w:date="2016-03-06T11:01:00Z">
                    <w:rPr>
                      <w:rFonts w:ascii="Times New Roman" w:eastAsia="Times New Roman" w:hAnsi="Times New Roman"/>
                      <w:color w:val="000000"/>
                      <w:sz w:val="24"/>
                      <w:szCs w:val="24"/>
                      <w:lang w:eastAsia="en-GB"/>
                    </w:rPr>
                  </w:rPrChange>
                </w:rPr>
                <w:delText>2.3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1820D" w14:textId="0CF8DD94" w:rsidR="00C03049" w:rsidRPr="00304F95" w:rsidDel="00304F95" w:rsidRDefault="00C03049" w:rsidP="00E05337">
            <w:pPr>
              <w:tabs>
                <w:tab w:val="decimal" w:pos="317"/>
              </w:tabs>
              <w:suppressAutoHyphens w:val="0"/>
              <w:spacing w:after="0"/>
              <w:rPr>
                <w:del w:id="2264" w:author="Linderhof, Vincent" w:date="2016-03-06T11:01:00Z"/>
                <w:rFonts w:ascii="Times New Roman" w:eastAsia="Times New Roman" w:hAnsi="Times New Roman"/>
                <w:color w:val="000000"/>
                <w:sz w:val="20"/>
                <w:szCs w:val="20"/>
                <w:lang w:eastAsia="en-GB"/>
                <w:rPrChange w:id="2265" w:author="Linderhof, Vincent" w:date="2016-03-06T11:01:00Z">
                  <w:rPr>
                    <w:del w:id="226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46FED8" w14:textId="42593C13" w:rsidR="00C03049" w:rsidRPr="00304F95" w:rsidDel="00304F95" w:rsidRDefault="00C03049" w:rsidP="00E05337">
            <w:pPr>
              <w:tabs>
                <w:tab w:val="decimal" w:pos="317"/>
              </w:tabs>
              <w:suppressAutoHyphens w:val="0"/>
              <w:spacing w:after="0"/>
              <w:jc w:val="right"/>
              <w:rPr>
                <w:del w:id="2268" w:author="Linderhof, Vincent" w:date="2016-03-06T11:01:00Z"/>
                <w:rFonts w:ascii="Times New Roman" w:eastAsia="Times New Roman" w:hAnsi="Times New Roman"/>
                <w:color w:val="000000"/>
                <w:sz w:val="20"/>
                <w:szCs w:val="20"/>
                <w:lang w:eastAsia="en-GB"/>
                <w:rPrChange w:id="2269" w:author="Linderhof, Vincent" w:date="2016-03-06T11:01:00Z">
                  <w:rPr>
                    <w:del w:id="2270" w:author="Linderhof, Vincent" w:date="2016-03-06T11:01:00Z"/>
                    <w:rFonts w:ascii="Times New Roman" w:eastAsia="Times New Roman" w:hAnsi="Times New Roman"/>
                    <w:color w:val="000000"/>
                    <w:sz w:val="24"/>
                    <w:szCs w:val="24"/>
                    <w:lang w:eastAsia="en-GB"/>
                  </w:rPr>
                </w:rPrChange>
              </w:rPr>
            </w:pPr>
            <w:del w:id="2271" w:author="Linderhof, Vincent" w:date="2016-03-06T11:01:00Z">
              <w:r w:rsidRPr="00304F95" w:rsidDel="00304F95">
                <w:rPr>
                  <w:rFonts w:ascii="Times New Roman" w:eastAsia="Times New Roman" w:hAnsi="Times New Roman"/>
                  <w:color w:val="000000"/>
                  <w:sz w:val="20"/>
                  <w:szCs w:val="20"/>
                  <w:lang w:eastAsia="en-GB"/>
                  <w:rPrChange w:id="2272" w:author="Linderhof, Vincent" w:date="2016-03-06T11:01:00Z">
                    <w:rPr>
                      <w:rFonts w:ascii="Times New Roman" w:eastAsia="Times New Roman" w:hAnsi="Times New Roman"/>
                      <w:color w:val="000000"/>
                      <w:sz w:val="24"/>
                      <w:szCs w:val="24"/>
                      <w:lang w:eastAsia="en-GB"/>
                    </w:rPr>
                  </w:rPrChange>
                </w:rPr>
                <w:delText>-8.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7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B814D" w14:textId="74627F6A" w:rsidR="00C03049" w:rsidRPr="00304F95" w:rsidDel="00304F95" w:rsidRDefault="00C03049" w:rsidP="00E05337">
            <w:pPr>
              <w:tabs>
                <w:tab w:val="decimal" w:pos="317"/>
              </w:tabs>
              <w:suppressAutoHyphens w:val="0"/>
              <w:spacing w:after="0"/>
              <w:rPr>
                <w:del w:id="2274" w:author="Linderhof, Vincent" w:date="2016-03-06T11:01:00Z"/>
                <w:rFonts w:ascii="Times New Roman" w:eastAsia="Times New Roman" w:hAnsi="Times New Roman"/>
                <w:color w:val="000000"/>
                <w:sz w:val="20"/>
                <w:szCs w:val="20"/>
                <w:lang w:eastAsia="en-GB"/>
                <w:rPrChange w:id="2275" w:author="Linderhof, Vincent" w:date="2016-03-06T11:01:00Z">
                  <w:rPr>
                    <w:del w:id="227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7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8C6932" w14:textId="01BEEF89" w:rsidR="00C03049" w:rsidRPr="00304F95" w:rsidDel="00304F95" w:rsidRDefault="00C03049" w:rsidP="00E05337">
            <w:pPr>
              <w:tabs>
                <w:tab w:val="decimal" w:pos="317"/>
              </w:tabs>
              <w:suppressAutoHyphens w:val="0"/>
              <w:spacing w:after="0"/>
              <w:rPr>
                <w:del w:id="2278" w:author="Linderhof, Vincent" w:date="2016-03-06T11:01:00Z"/>
                <w:rFonts w:ascii="Times New Roman" w:eastAsia="Times New Roman" w:hAnsi="Times New Roman"/>
                <w:color w:val="000000"/>
                <w:sz w:val="20"/>
                <w:szCs w:val="20"/>
                <w:lang w:eastAsia="en-GB"/>
                <w:rPrChange w:id="2279" w:author="Linderhof, Vincent" w:date="2016-03-06T11:01:00Z">
                  <w:rPr>
                    <w:del w:id="2280" w:author="Linderhof, Vincent" w:date="2016-03-06T11:01:00Z"/>
                    <w:rFonts w:ascii="Times New Roman" w:eastAsia="Times New Roman" w:hAnsi="Times New Roman"/>
                    <w:color w:val="000000"/>
                    <w:sz w:val="24"/>
                    <w:szCs w:val="24"/>
                    <w:lang w:eastAsia="en-GB"/>
                  </w:rPr>
                </w:rPrChange>
              </w:rPr>
            </w:pPr>
            <w:del w:id="2281" w:author="Linderhof, Vincent" w:date="2016-03-06T11:01:00Z">
              <w:r w:rsidRPr="00304F95" w:rsidDel="00304F95">
                <w:rPr>
                  <w:rFonts w:ascii="Times New Roman" w:eastAsia="Times New Roman" w:hAnsi="Times New Roman"/>
                  <w:color w:val="000000"/>
                  <w:sz w:val="20"/>
                  <w:szCs w:val="20"/>
                  <w:lang w:eastAsia="en-GB"/>
                  <w:rPrChange w:id="2282" w:author="Linderhof, Vincent" w:date="2016-03-06T11:01:00Z">
                    <w:rPr>
                      <w:rFonts w:ascii="Times New Roman" w:eastAsia="Times New Roman" w:hAnsi="Times New Roman"/>
                      <w:color w:val="000000"/>
                      <w:sz w:val="24"/>
                      <w:szCs w:val="24"/>
                      <w:lang w:eastAsia="en-GB"/>
                    </w:rPr>
                  </w:rPrChange>
                </w:rPr>
                <w:delText>(0.029)</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8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AC9788" w14:textId="14F80F26" w:rsidR="00C03049" w:rsidRPr="00304F95" w:rsidDel="00304F95" w:rsidRDefault="00C03049" w:rsidP="00E05337">
            <w:pPr>
              <w:tabs>
                <w:tab w:val="decimal" w:pos="317"/>
              </w:tabs>
              <w:suppressAutoHyphens w:val="0"/>
              <w:spacing w:after="0"/>
              <w:jc w:val="right"/>
              <w:rPr>
                <w:del w:id="2284" w:author="Linderhof, Vincent" w:date="2016-03-06T11:01:00Z"/>
                <w:rFonts w:ascii="Times New Roman" w:eastAsia="Times New Roman" w:hAnsi="Times New Roman"/>
                <w:color w:val="000000"/>
                <w:sz w:val="20"/>
                <w:szCs w:val="20"/>
                <w:lang w:eastAsia="en-GB"/>
                <w:rPrChange w:id="2285" w:author="Linderhof, Vincent" w:date="2016-03-06T11:01:00Z">
                  <w:rPr>
                    <w:del w:id="228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8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3DF355" w14:textId="0B69D703" w:rsidR="00C03049" w:rsidRPr="00304F95" w:rsidDel="00304F95" w:rsidRDefault="00C03049" w:rsidP="00E05337">
            <w:pPr>
              <w:tabs>
                <w:tab w:val="decimal" w:pos="317"/>
              </w:tabs>
              <w:suppressAutoHyphens w:val="0"/>
              <w:spacing w:after="0"/>
              <w:jc w:val="right"/>
              <w:rPr>
                <w:del w:id="2288" w:author="Linderhof, Vincent" w:date="2016-03-06T11:01:00Z"/>
                <w:rFonts w:ascii="Times New Roman" w:eastAsia="Times New Roman" w:hAnsi="Times New Roman"/>
                <w:color w:val="000000"/>
                <w:sz w:val="20"/>
                <w:szCs w:val="20"/>
                <w:lang w:eastAsia="en-GB"/>
                <w:rPrChange w:id="2289" w:author="Linderhof, Vincent" w:date="2016-03-06T11:01:00Z">
                  <w:rPr>
                    <w:del w:id="2290" w:author="Linderhof, Vincent" w:date="2016-03-06T11:01:00Z"/>
                    <w:rFonts w:ascii="Times New Roman" w:eastAsia="Times New Roman" w:hAnsi="Times New Roman"/>
                    <w:color w:val="000000"/>
                    <w:sz w:val="24"/>
                    <w:szCs w:val="24"/>
                    <w:lang w:eastAsia="en-GB"/>
                  </w:rPr>
                </w:rPrChange>
              </w:rPr>
            </w:pPr>
            <w:del w:id="2291" w:author="Linderhof, Vincent" w:date="2016-03-06T11:01:00Z">
              <w:r w:rsidRPr="00304F95" w:rsidDel="00304F95">
                <w:rPr>
                  <w:rFonts w:ascii="Times New Roman" w:eastAsia="Times New Roman" w:hAnsi="Times New Roman"/>
                  <w:color w:val="000000"/>
                  <w:sz w:val="20"/>
                  <w:szCs w:val="20"/>
                  <w:lang w:eastAsia="en-GB"/>
                  <w:rPrChange w:id="2292" w:author="Linderhof, Vincent" w:date="2016-03-06T11:01:00Z">
                    <w:rPr>
                      <w:rFonts w:ascii="Times New Roman" w:eastAsia="Times New Roman" w:hAnsi="Times New Roman"/>
                      <w:color w:val="000000"/>
                      <w:sz w:val="24"/>
                      <w:szCs w:val="24"/>
                      <w:lang w:eastAsia="en-GB"/>
                    </w:rPr>
                  </w:rPrChange>
                </w:rPr>
                <w:delText>6.64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9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ACBCD2" w14:textId="766A4D07" w:rsidR="00C03049" w:rsidRPr="00304F95" w:rsidDel="00304F95" w:rsidRDefault="00C03049" w:rsidP="00E05337">
            <w:pPr>
              <w:tabs>
                <w:tab w:val="decimal" w:pos="317"/>
              </w:tabs>
              <w:suppressAutoHyphens w:val="0"/>
              <w:spacing w:after="0"/>
              <w:rPr>
                <w:del w:id="2294" w:author="Linderhof, Vincent" w:date="2016-03-06T11:01:00Z"/>
                <w:rFonts w:ascii="Times New Roman" w:eastAsia="Times New Roman" w:hAnsi="Times New Roman"/>
                <w:color w:val="000000"/>
                <w:sz w:val="20"/>
                <w:szCs w:val="20"/>
                <w:lang w:eastAsia="en-GB"/>
                <w:rPrChange w:id="2295" w:author="Linderhof, Vincent" w:date="2016-03-06T11:01:00Z">
                  <w:rPr>
                    <w:del w:id="2296"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297"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D4C649" w14:textId="6719F58F" w:rsidR="00C03049" w:rsidRPr="00304F95" w:rsidDel="00304F95" w:rsidRDefault="00C03049" w:rsidP="00E05337">
            <w:pPr>
              <w:tabs>
                <w:tab w:val="decimal" w:pos="317"/>
              </w:tabs>
              <w:suppressAutoHyphens w:val="0"/>
              <w:spacing w:after="0"/>
              <w:jc w:val="right"/>
              <w:rPr>
                <w:del w:id="2298" w:author="Linderhof, Vincent" w:date="2016-03-06T11:01:00Z"/>
                <w:rFonts w:ascii="Times New Roman" w:eastAsia="Times New Roman" w:hAnsi="Times New Roman"/>
                <w:color w:val="000000"/>
                <w:sz w:val="20"/>
                <w:szCs w:val="20"/>
                <w:lang w:eastAsia="en-GB"/>
                <w:rPrChange w:id="2299" w:author="Linderhof, Vincent" w:date="2016-03-06T11:01:00Z">
                  <w:rPr>
                    <w:del w:id="2300" w:author="Linderhof, Vincent" w:date="2016-03-06T11:01:00Z"/>
                    <w:rFonts w:ascii="Times New Roman" w:eastAsia="Times New Roman" w:hAnsi="Times New Roman"/>
                    <w:color w:val="000000"/>
                    <w:sz w:val="24"/>
                    <w:szCs w:val="24"/>
                    <w:lang w:eastAsia="en-GB"/>
                  </w:rPr>
                </w:rPrChange>
              </w:rPr>
            </w:pPr>
            <w:del w:id="2301" w:author="Linderhof, Vincent" w:date="2016-03-06T11:01:00Z">
              <w:r w:rsidRPr="00304F95" w:rsidDel="00304F95">
                <w:rPr>
                  <w:rFonts w:ascii="Times New Roman" w:eastAsia="Times New Roman" w:hAnsi="Times New Roman"/>
                  <w:color w:val="000000"/>
                  <w:sz w:val="20"/>
                  <w:szCs w:val="20"/>
                  <w:lang w:eastAsia="en-GB"/>
                  <w:rPrChange w:id="2302" w:author="Linderhof, Vincent" w:date="2016-03-06T11:01:00Z">
                    <w:rPr>
                      <w:rFonts w:ascii="Times New Roman" w:eastAsia="Times New Roman" w:hAnsi="Times New Roman"/>
                      <w:color w:val="000000"/>
                      <w:sz w:val="24"/>
                      <w:szCs w:val="24"/>
                      <w:lang w:eastAsia="en-GB"/>
                    </w:rPr>
                  </w:rPrChange>
                </w:rPr>
                <w:delText>-3.15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0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7E46A" w14:textId="69EE5E11" w:rsidR="00C03049" w:rsidRPr="00304F95" w:rsidDel="00304F95" w:rsidRDefault="00C03049" w:rsidP="00E05337">
            <w:pPr>
              <w:tabs>
                <w:tab w:val="decimal" w:pos="317"/>
              </w:tabs>
              <w:suppressAutoHyphens w:val="0"/>
              <w:spacing w:after="0"/>
              <w:rPr>
                <w:del w:id="2304" w:author="Linderhof, Vincent" w:date="2016-03-06T11:01:00Z"/>
                <w:rFonts w:ascii="Times New Roman" w:eastAsia="Times New Roman" w:hAnsi="Times New Roman"/>
                <w:color w:val="000000"/>
                <w:sz w:val="20"/>
                <w:szCs w:val="20"/>
                <w:lang w:eastAsia="en-GB"/>
                <w:rPrChange w:id="2305" w:author="Linderhof, Vincent" w:date="2016-03-06T11:01:00Z">
                  <w:rPr>
                    <w:del w:id="2306"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307"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7A92A71F" w14:textId="047C4E6D" w:rsidR="00C03049" w:rsidRPr="00304F95" w:rsidDel="00304F95" w:rsidRDefault="00C03049" w:rsidP="00E05337">
            <w:pPr>
              <w:tabs>
                <w:tab w:val="decimal" w:pos="317"/>
              </w:tabs>
              <w:suppressAutoHyphens w:val="0"/>
              <w:spacing w:after="0"/>
              <w:rPr>
                <w:del w:id="2308" w:author="Linderhof, Vincent" w:date="2016-03-06T11:01:00Z"/>
                <w:rFonts w:ascii="Times New Roman" w:eastAsia="Times New Roman" w:hAnsi="Times New Roman"/>
                <w:color w:val="000000"/>
                <w:sz w:val="20"/>
                <w:szCs w:val="20"/>
                <w:lang w:eastAsia="en-GB"/>
                <w:rPrChange w:id="2309" w:author="Linderhof, Vincent" w:date="2016-03-06T11:01:00Z">
                  <w:rPr>
                    <w:del w:id="2310" w:author="Linderhof, Vincent" w:date="2016-03-06T11:01:00Z"/>
                    <w:rFonts w:ascii="Times New Roman" w:eastAsia="Times New Roman" w:hAnsi="Times New Roman"/>
                    <w:color w:val="000000"/>
                    <w:sz w:val="24"/>
                    <w:szCs w:val="24"/>
                    <w:lang w:eastAsia="en-GB"/>
                  </w:rPr>
                </w:rPrChange>
              </w:rPr>
            </w:pPr>
            <w:del w:id="2311" w:author="Linderhof, Vincent" w:date="2016-03-06T11:01:00Z">
              <w:r w:rsidRPr="00304F95" w:rsidDel="00304F95">
                <w:rPr>
                  <w:rFonts w:ascii="Times New Roman" w:eastAsia="Times New Roman" w:hAnsi="Times New Roman"/>
                  <w:color w:val="000000"/>
                  <w:sz w:val="20"/>
                  <w:szCs w:val="20"/>
                  <w:lang w:eastAsia="en-GB"/>
                  <w:rPrChange w:id="2312" w:author="Linderhof, Vincent" w:date="2016-03-06T11:01:00Z">
                    <w:rPr>
                      <w:rFonts w:ascii="Times New Roman" w:eastAsia="Times New Roman" w:hAnsi="Times New Roman"/>
                      <w:color w:val="000000"/>
                      <w:sz w:val="24"/>
                      <w:szCs w:val="24"/>
                      <w:lang w:eastAsia="en-GB"/>
                    </w:rPr>
                  </w:rPrChange>
                </w:rPr>
                <w:delText>(1,328.393)</w:delText>
              </w:r>
            </w:del>
          </w:p>
        </w:tc>
        <w:tc>
          <w:tcPr>
            <w:tcW w:w="1653" w:type="dxa"/>
            <w:gridSpan w:val="5"/>
            <w:tcBorders>
              <w:top w:val="nil"/>
              <w:left w:val="nil"/>
              <w:bottom w:val="nil"/>
              <w:right w:val="nil"/>
            </w:tcBorders>
            <w:shd w:val="clear" w:color="auto" w:fill="auto"/>
            <w:noWrap/>
            <w:vAlign w:val="bottom"/>
            <w:hideMark/>
            <w:tcPrChange w:id="2313"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72250B0" w14:textId="2FD97135" w:rsidR="00C03049" w:rsidRPr="00304F95" w:rsidDel="00304F95" w:rsidRDefault="00C03049" w:rsidP="00E05337">
            <w:pPr>
              <w:suppressAutoHyphens w:val="0"/>
              <w:spacing w:after="0"/>
              <w:jc w:val="right"/>
              <w:rPr>
                <w:del w:id="2314" w:author="Linderhof, Vincent" w:date="2016-03-06T11:01:00Z"/>
                <w:rFonts w:ascii="Times New Roman" w:eastAsia="Times New Roman" w:hAnsi="Times New Roman"/>
                <w:color w:val="000000"/>
                <w:sz w:val="20"/>
                <w:szCs w:val="20"/>
                <w:lang w:eastAsia="en-GB"/>
                <w:rPrChange w:id="2315" w:author="Linderhof, Vincent" w:date="2016-03-06T11:01:00Z">
                  <w:rPr>
                    <w:del w:id="2316" w:author="Linderhof, Vincent" w:date="2016-03-06T11:01:00Z"/>
                    <w:rFonts w:ascii="Times New Roman" w:eastAsia="Times New Roman" w:hAnsi="Times New Roman"/>
                    <w:color w:val="000000"/>
                    <w:sz w:val="24"/>
                    <w:szCs w:val="24"/>
                    <w:lang w:eastAsia="en-GB"/>
                  </w:rPr>
                </w:rPrChange>
              </w:rPr>
            </w:pPr>
            <w:del w:id="2317" w:author="Linderhof, Vincent" w:date="2016-03-06T11:01:00Z">
              <w:r w:rsidRPr="00304F95" w:rsidDel="00304F95">
                <w:rPr>
                  <w:rFonts w:ascii="Times New Roman" w:eastAsia="Times New Roman" w:hAnsi="Times New Roman"/>
                  <w:color w:val="000000"/>
                  <w:sz w:val="20"/>
                  <w:szCs w:val="20"/>
                  <w:lang w:eastAsia="en-GB"/>
                  <w:rPrChange w:id="2318" w:author="Linderhof, Vincent" w:date="2016-03-06T11:01:00Z">
                    <w:rPr>
                      <w:rFonts w:ascii="Times New Roman" w:eastAsia="Times New Roman" w:hAnsi="Times New Roman"/>
                      <w:color w:val="000000"/>
                      <w:sz w:val="24"/>
                      <w:szCs w:val="24"/>
                      <w:lang w:eastAsia="en-GB"/>
                    </w:rPr>
                  </w:rPrChange>
                </w:rPr>
                <w:delText>6.27E-05</w:delText>
              </w:r>
            </w:del>
          </w:p>
        </w:tc>
        <w:tc>
          <w:tcPr>
            <w:tcW w:w="670" w:type="dxa"/>
            <w:gridSpan w:val="3"/>
            <w:tcBorders>
              <w:top w:val="nil"/>
              <w:left w:val="nil"/>
              <w:bottom w:val="nil"/>
              <w:right w:val="nil"/>
            </w:tcBorders>
            <w:shd w:val="clear" w:color="auto" w:fill="auto"/>
            <w:noWrap/>
            <w:vAlign w:val="bottom"/>
            <w:hideMark/>
            <w:tcPrChange w:id="231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A7E5684" w14:textId="43D8CE47" w:rsidR="00C03049" w:rsidRPr="00304F95" w:rsidDel="00304F95" w:rsidRDefault="00C03049" w:rsidP="00E05337">
            <w:pPr>
              <w:suppressAutoHyphens w:val="0"/>
              <w:spacing w:after="0"/>
              <w:rPr>
                <w:del w:id="2320" w:author="Linderhof, Vincent" w:date="2016-03-06T11:01:00Z"/>
                <w:rFonts w:ascii="Times New Roman" w:eastAsia="Times New Roman" w:hAnsi="Times New Roman"/>
                <w:color w:val="000000"/>
                <w:sz w:val="20"/>
                <w:szCs w:val="20"/>
                <w:lang w:eastAsia="en-GB"/>
                <w:rPrChange w:id="2321" w:author="Linderhof, Vincent" w:date="2016-03-06T11:01:00Z">
                  <w:rPr>
                    <w:del w:id="2322"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04CC0CC" w14:textId="65C93468" w:rsidTr="00304F95">
        <w:trPr>
          <w:gridAfter w:val="5"/>
          <w:wAfter w:w="1096" w:type="dxa"/>
          <w:trHeight w:val="300"/>
          <w:del w:id="2323" w:author="Linderhof, Vincent" w:date="2016-03-06T11:01:00Z"/>
          <w:trPrChange w:id="2324"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32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AFB689" w14:textId="767FC00A" w:rsidR="00C03049" w:rsidRPr="00304F95" w:rsidDel="00304F95" w:rsidRDefault="00C03049" w:rsidP="00E05337">
            <w:pPr>
              <w:suppressAutoHyphens w:val="0"/>
              <w:spacing w:after="0"/>
              <w:rPr>
                <w:del w:id="2326" w:author="Linderhof, Vincent" w:date="2016-03-06T11:01:00Z"/>
                <w:rFonts w:ascii="Times New Roman" w:eastAsia="Times New Roman" w:hAnsi="Times New Roman"/>
                <w:color w:val="000000"/>
                <w:sz w:val="20"/>
                <w:szCs w:val="20"/>
                <w:lang w:eastAsia="en-GB"/>
                <w:rPrChange w:id="2327" w:author="Linderhof, Vincent" w:date="2016-03-06T11:01:00Z">
                  <w:rPr>
                    <w:del w:id="2328" w:author="Linderhof, Vincent" w:date="2016-03-06T11:01:00Z"/>
                    <w:rFonts w:ascii="Times New Roman" w:eastAsia="Times New Roman" w:hAnsi="Times New Roman"/>
                    <w:color w:val="000000"/>
                    <w:sz w:val="24"/>
                    <w:szCs w:val="24"/>
                    <w:lang w:eastAsia="en-GB"/>
                  </w:rPr>
                </w:rPrChange>
              </w:rPr>
            </w:pPr>
            <w:del w:id="2329" w:author="Linderhof, Vincent" w:date="2016-03-06T11:01:00Z">
              <w:r w:rsidRPr="00304F95" w:rsidDel="00304F95">
                <w:rPr>
                  <w:rFonts w:ascii="Times New Roman" w:eastAsia="Times New Roman" w:hAnsi="Times New Roman"/>
                  <w:color w:val="000000"/>
                  <w:sz w:val="20"/>
                  <w:szCs w:val="20"/>
                  <w:lang w:eastAsia="en-GB"/>
                  <w:rPrChange w:id="2330" w:author="Linderhof, Vincent" w:date="2016-03-06T11:01:00Z">
                    <w:rPr>
                      <w:rFonts w:ascii="Times New Roman" w:eastAsia="Times New Roman" w:hAnsi="Times New Roman"/>
                      <w:color w:val="000000"/>
                      <w:sz w:val="24"/>
                      <w:szCs w:val="24"/>
                      <w:lang w:eastAsia="en-GB"/>
                    </w:rPr>
                  </w:rPrChange>
                </w:rPr>
                <w:delText>Sex of household head - Mal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33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FA66F5" w14:textId="1DF72982" w:rsidR="00C03049" w:rsidRPr="00304F95" w:rsidDel="00304F95" w:rsidRDefault="00C03049" w:rsidP="00E05337">
            <w:pPr>
              <w:tabs>
                <w:tab w:val="decimal" w:pos="317"/>
              </w:tabs>
              <w:suppressAutoHyphens w:val="0"/>
              <w:spacing w:after="0"/>
              <w:rPr>
                <w:del w:id="2332" w:author="Linderhof, Vincent" w:date="2016-03-06T11:01:00Z"/>
                <w:rFonts w:ascii="Times New Roman" w:eastAsia="Times New Roman" w:hAnsi="Times New Roman"/>
                <w:color w:val="000000"/>
                <w:sz w:val="20"/>
                <w:szCs w:val="20"/>
                <w:lang w:eastAsia="en-GB"/>
                <w:rPrChange w:id="2333" w:author="Linderhof, Vincent" w:date="2016-03-06T11:01:00Z">
                  <w:rPr>
                    <w:del w:id="2334" w:author="Linderhof, Vincent" w:date="2016-03-06T11:01:00Z"/>
                    <w:rFonts w:ascii="Times New Roman" w:eastAsia="Times New Roman" w:hAnsi="Times New Roman"/>
                    <w:color w:val="000000"/>
                    <w:sz w:val="24"/>
                    <w:szCs w:val="24"/>
                    <w:lang w:eastAsia="en-GB"/>
                  </w:rPr>
                </w:rPrChange>
              </w:rPr>
            </w:pPr>
            <w:del w:id="2335" w:author="Linderhof, Vincent" w:date="2016-03-06T11:01:00Z">
              <w:r w:rsidRPr="00304F95" w:rsidDel="00304F95">
                <w:rPr>
                  <w:rFonts w:ascii="Times New Roman" w:eastAsia="Times New Roman" w:hAnsi="Times New Roman"/>
                  <w:color w:val="000000"/>
                  <w:sz w:val="20"/>
                  <w:szCs w:val="20"/>
                  <w:lang w:eastAsia="en-GB"/>
                  <w:rPrChange w:id="2336" w:author="Linderhof, Vincent" w:date="2016-03-06T11:01:00Z">
                    <w:rPr>
                      <w:rFonts w:ascii="Times New Roman" w:eastAsia="Times New Roman" w:hAnsi="Times New Roman"/>
                      <w:color w:val="000000"/>
                      <w:sz w:val="24"/>
                      <w:szCs w:val="24"/>
                      <w:lang w:eastAsia="en-GB"/>
                    </w:rPr>
                  </w:rPrChange>
                </w:rPr>
                <w:delText>-0.4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3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4C9FE4" w14:textId="2E002D08" w:rsidR="00C03049" w:rsidRPr="00304F95" w:rsidDel="00304F95" w:rsidRDefault="00C03049" w:rsidP="00E05337">
            <w:pPr>
              <w:tabs>
                <w:tab w:val="decimal" w:pos="317"/>
              </w:tabs>
              <w:suppressAutoHyphens w:val="0"/>
              <w:spacing w:after="0"/>
              <w:rPr>
                <w:del w:id="2338" w:author="Linderhof, Vincent" w:date="2016-03-06T11:01:00Z"/>
                <w:rFonts w:ascii="Times New Roman" w:eastAsia="Times New Roman" w:hAnsi="Times New Roman"/>
                <w:color w:val="000000"/>
                <w:sz w:val="20"/>
                <w:szCs w:val="20"/>
                <w:lang w:eastAsia="en-GB"/>
                <w:rPrChange w:id="2339" w:author="Linderhof, Vincent" w:date="2016-03-06T11:01:00Z">
                  <w:rPr>
                    <w:del w:id="234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9ED455" w14:textId="57CC4659" w:rsidR="00C03049" w:rsidRPr="00304F95" w:rsidDel="00304F95" w:rsidRDefault="00C03049" w:rsidP="00E05337">
            <w:pPr>
              <w:tabs>
                <w:tab w:val="decimal" w:pos="317"/>
              </w:tabs>
              <w:suppressAutoHyphens w:val="0"/>
              <w:spacing w:after="0"/>
              <w:rPr>
                <w:del w:id="2342" w:author="Linderhof, Vincent" w:date="2016-03-06T11:01:00Z"/>
                <w:rFonts w:ascii="Times New Roman" w:eastAsia="Times New Roman" w:hAnsi="Times New Roman"/>
                <w:color w:val="000000"/>
                <w:sz w:val="20"/>
                <w:szCs w:val="20"/>
                <w:lang w:eastAsia="en-GB"/>
                <w:rPrChange w:id="2343" w:author="Linderhof, Vincent" w:date="2016-03-06T11:01:00Z">
                  <w:rPr>
                    <w:del w:id="2344" w:author="Linderhof, Vincent" w:date="2016-03-06T11:01:00Z"/>
                    <w:rFonts w:ascii="Times New Roman" w:eastAsia="Times New Roman" w:hAnsi="Times New Roman"/>
                    <w:color w:val="000000"/>
                    <w:sz w:val="24"/>
                    <w:szCs w:val="24"/>
                    <w:lang w:eastAsia="en-GB"/>
                  </w:rPr>
                </w:rPrChange>
              </w:rPr>
            </w:pPr>
            <w:del w:id="2345" w:author="Linderhof, Vincent" w:date="2016-03-06T11:01:00Z">
              <w:r w:rsidRPr="00304F95" w:rsidDel="00304F95">
                <w:rPr>
                  <w:rFonts w:ascii="Times New Roman" w:eastAsia="Times New Roman" w:hAnsi="Times New Roman"/>
                  <w:color w:val="000000"/>
                  <w:sz w:val="20"/>
                  <w:szCs w:val="20"/>
                  <w:lang w:eastAsia="en-GB"/>
                  <w:rPrChange w:id="2346" w:author="Linderhof, Vincent" w:date="2016-03-06T11:01:00Z">
                    <w:rPr>
                      <w:rFonts w:ascii="Times New Roman" w:eastAsia="Times New Roman" w:hAnsi="Times New Roman"/>
                      <w:color w:val="000000"/>
                      <w:sz w:val="24"/>
                      <w:szCs w:val="24"/>
                      <w:lang w:eastAsia="en-GB"/>
                    </w:rPr>
                  </w:rPrChange>
                </w:rPr>
                <w:delText>-1.4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4486F1" w14:textId="52B3B83F" w:rsidR="00C03049" w:rsidRPr="00304F95" w:rsidDel="00304F95" w:rsidRDefault="00C03049" w:rsidP="00E05337">
            <w:pPr>
              <w:tabs>
                <w:tab w:val="decimal" w:pos="317"/>
              </w:tabs>
              <w:suppressAutoHyphens w:val="0"/>
              <w:spacing w:after="0"/>
              <w:rPr>
                <w:del w:id="2348" w:author="Linderhof, Vincent" w:date="2016-03-06T11:01:00Z"/>
                <w:rFonts w:ascii="Times New Roman" w:eastAsia="Times New Roman" w:hAnsi="Times New Roman"/>
                <w:color w:val="000000"/>
                <w:sz w:val="20"/>
                <w:szCs w:val="20"/>
                <w:lang w:eastAsia="en-GB"/>
                <w:rPrChange w:id="2349" w:author="Linderhof, Vincent" w:date="2016-03-06T11:01:00Z">
                  <w:rPr>
                    <w:del w:id="235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F978A8" w14:textId="53B022A6" w:rsidR="00C03049" w:rsidRPr="00304F95" w:rsidDel="00304F95" w:rsidRDefault="00C03049" w:rsidP="00E05337">
            <w:pPr>
              <w:tabs>
                <w:tab w:val="decimal" w:pos="317"/>
              </w:tabs>
              <w:suppressAutoHyphens w:val="0"/>
              <w:spacing w:after="0"/>
              <w:jc w:val="right"/>
              <w:rPr>
                <w:del w:id="2352" w:author="Linderhof, Vincent" w:date="2016-03-06T11:01:00Z"/>
                <w:rFonts w:ascii="Times New Roman" w:eastAsia="Times New Roman" w:hAnsi="Times New Roman"/>
                <w:color w:val="000000"/>
                <w:sz w:val="20"/>
                <w:szCs w:val="20"/>
                <w:lang w:eastAsia="en-GB"/>
                <w:rPrChange w:id="2353" w:author="Linderhof, Vincent" w:date="2016-03-06T11:01:00Z">
                  <w:rPr>
                    <w:del w:id="2354" w:author="Linderhof, Vincent" w:date="2016-03-06T11:01:00Z"/>
                    <w:rFonts w:ascii="Times New Roman" w:eastAsia="Times New Roman" w:hAnsi="Times New Roman"/>
                    <w:color w:val="000000"/>
                    <w:sz w:val="24"/>
                    <w:szCs w:val="24"/>
                    <w:lang w:eastAsia="en-GB"/>
                  </w:rPr>
                </w:rPrChange>
              </w:rPr>
            </w:pPr>
            <w:del w:id="2355" w:author="Linderhof, Vincent" w:date="2016-03-06T11:01:00Z">
              <w:r w:rsidRPr="00304F95" w:rsidDel="00304F95">
                <w:rPr>
                  <w:rFonts w:ascii="Times New Roman" w:eastAsia="Times New Roman" w:hAnsi="Times New Roman"/>
                  <w:color w:val="000000"/>
                  <w:sz w:val="20"/>
                  <w:szCs w:val="20"/>
                  <w:lang w:eastAsia="en-GB"/>
                  <w:rPrChange w:id="2356" w:author="Linderhof, Vincent" w:date="2016-03-06T11:01:00Z">
                    <w:rPr>
                      <w:rFonts w:ascii="Times New Roman" w:eastAsia="Times New Roman" w:hAnsi="Times New Roman"/>
                      <w:color w:val="000000"/>
                      <w:sz w:val="24"/>
                      <w:szCs w:val="24"/>
                      <w:lang w:eastAsia="en-GB"/>
                    </w:rPr>
                  </w:rPrChange>
                </w:rPr>
                <w:delText>-3.32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96AC36" w14:textId="272E2B60" w:rsidR="00C03049" w:rsidRPr="00304F95" w:rsidDel="00304F95" w:rsidRDefault="00C03049" w:rsidP="00E05337">
            <w:pPr>
              <w:tabs>
                <w:tab w:val="decimal" w:pos="317"/>
              </w:tabs>
              <w:suppressAutoHyphens w:val="0"/>
              <w:spacing w:after="0"/>
              <w:rPr>
                <w:del w:id="2358" w:author="Linderhof, Vincent" w:date="2016-03-06T11:01:00Z"/>
                <w:rFonts w:ascii="Times New Roman" w:eastAsia="Times New Roman" w:hAnsi="Times New Roman"/>
                <w:color w:val="000000"/>
                <w:sz w:val="20"/>
                <w:szCs w:val="20"/>
                <w:lang w:eastAsia="en-GB"/>
                <w:rPrChange w:id="2359" w:author="Linderhof, Vincent" w:date="2016-03-06T11:01:00Z">
                  <w:rPr>
                    <w:del w:id="236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594BAB" w14:textId="3142B906" w:rsidR="00C03049" w:rsidRPr="00304F95" w:rsidDel="00304F95" w:rsidRDefault="00C03049" w:rsidP="00E05337">
            <w:pPr>
              <w:tabs>
                <w:tab w:val="decimal" w:pos="317"/>
              </w:tabs>
              <w:suppressAutoHyphens w:val="0"/>
              <w:spacing w:after="0"/>
              <w:jc w:val="right"/>
              <w:rPr>
                <w:del w:id="2362" w:author="Linderhof, Vincent" w:date="2016-03-06T11:01:00Z"/>
                <w:rFonts w:ascii="Times New Roman" w:eastAsia="Times New Roman" w:hAnsi="Times New Roman"/>
                <w:color w:val="000000"/>
                <w:sz w:val="20"/>
                <w:szCs w:val="20"/>
                <w:lang w:eastAsia="en-GB"/>
                <w:rPrChange w:id="2363" w:author="Linderhof, Vincent" w:date="2016-03-06T11:01:00Z">
                  <w:rPr>
                    <w:del w:id="2364" w:author="Linderhof, Vincent" w:date="2016-03-06T11:01:00Z"/>
                    <w:rFonts w:ascii="Times New Roman" w:eastAsia="Times New Roman" w:hAnsi="Times New Roman"/>
                    <w:color w:val="000000"/>
                    <w:sz w:val="24"/>
                    <w:szCs w:val="24"/>
                    <w:lang w:eastAsia="en-GB"/>
                  </w:rPr>
                </w:rPrChange>
              </w:rPr>
            </w:pPr>
            <w:del w:id="2365" w:author="Linderhof, Vincent" w:date="2016-03-06T11:01:00Z">
              <w:r w:rsidRPr="00304F95" w:rsidDel="00304F95">
                <w:rPr>
                  <w:rFonts w:ascii="Times New Roman" w:eastAsia="Times New Roman" w:hAnsi="Times New Roman"/>
                  <w:color w:val="000000"/>
                  <w:sz w:val="20"/>
                  <w:szCs w:val="20"/>
                  <w:lang w:eastAsia="en-GB"/>
                  <w:rPrChange w:id="2366" w:author="Linderhof, Vincent" w:date="2016-03-06T11:01:00Z">
                    <w:rPr>
                      <w:rFonts w:ascii="Times New Roman" w:eastAsia="Times New Roman" w:hAnsi="Times New Roman"/>
                      <w:color w:val="000000"/>
                      <w:sz w:val="24"/>
                      <w:szCs w:val="24"/>
                      <w:lang w:eastAsia="en-GB"/>
                    </w:rPr>
                  </w:rPrChange>
                </w:rPr>
                <w:delText>-4.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B88D80" w14:textId="67C0E907" w:rsidR="00C03049" w:rsidRPr="00304F95" w:rsidDel="00304F95" w:rsidRDefault="00C03049" w:rsidP="00E05337">
            <w:pPr>
              <w:tabs>
                <w:tab w:val="decimal" w:pos="317"/>
              </w:tabs>
              <w:suppressAutoHyphens w:val="0"/>
              <w:spacing w:after="0"/>
              <w:rPr>
                <w:del w:id="2368" w:author="Linderhof, Vincent" w:date="2016-03-06T11:01:00Z"/>
                <w:rFonts w:ascii="Times New Roman" w:eastAsia="Times New Roman" w:hAnsi="Times New Roman"/>
                <w:color w:val="000000"/>
                <w:sz w:val="20"/>
                <w:szCs w:val="20"/>
                <w:lang w:eastAsia="en-GB"/>
                <w:rPrChange w:id="2369" w:author="Linderhof, Vincent" w:date="2016-03-06T11:01:00Z">
                  <w:rPr>
                    <w:del w:id="237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7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9520C" w14:textId="6EB8A72E" w:rsidR="00C03049" w:rsidRPr="00304F95" w:rsidDel="00304F95" w:rsidRDefault="00C03049" w:rsidP="00E05337">
            <w:pPr>
              <w:tabs>
                <w:tab w:val="decimal" w:pos="317"/>
              </w:tabs>
              <w:suppressAutoHyphens w:val="0"/>
              <w:spacing w:after="0"/>
              <w:rPr>
                <w:del w:id="2372" w:author="Linderhof, Vincent" w:date="2016-03-06T11:01:00Z"/>
                <w:rFonts w:ascii="Times New Roman" w:eastAsia="Times New Roman" w:hAnsi="Times New Roman"/>
                <w:color w:val="000000"/>
                <w:sz w:val="20"/>
                <w:szCs w:val="20"/>
                <w:lang w:eastAsia="en-GB"/>
                <w:rPrChange w:id="2373" w:author="Linderhof, Vincent" w:date="2016-03-06T11:01:00Z">
                  <w:rPr>
                    <w:del w:id="2374" w:author="Linderhof, Vincent" w:date="2016-03-06T11:01:00Z"/>
                    <w:rFonts w:ascii="Times New Roman" w:eastAsia="Times New Roman" w:hAnsi="Times New Roman"/>
                    <w:color w:val="000000"/>
                    <w:sz w:val="24"/>
                    <w:szCs w:val="24"/>
                    <w:lang w:eastAsia="en-GB"/>
                  </w:rPr>
                </w:rPrChange>
              </w:rPr>
            </w:pPr>
            <w:del w:id="2375" w:author="Linderhof, Vincent" w:date="2016-03-06T11:01:00Z">
              <w:r w:rsidRPr="00304F95" w:rsidDel="00304F95">
                <w:rPr>
                  <w:rFonts w:ascii="Times New Roman" w:eastAsia="Times New Roman" w:hAnsi="Times New Roman"/>
                  <w:color w:val="000000"/>
                  <w:sz w:val="20"/>
                  <w:szCs w:val="20"/>
                  <w:lang w:eastAsia="en-GB"/>
                  <w:rPrChange w:id="2376" w:author="Linderhof, Vincent" w:date="2016-03-06T11:01:00Z">
                    <w:rPr>
                      <w:rFonts w:ascii="Times New Roman" w:eastAsia="Times New Roman" w:hAnsi="Times New Roman"/>
                      <w:color w:val="000000"/>
                      <w:sz w:val="24"/>
                      <w:szCs w:val="24"/>
                      <w:lang w:eastAsia="en-GB"/>
                    </w:rPr>
                  </w:rPrChange>
                </w:rPr>
                <w:delText>-0.31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7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6D7B70" w14:textId="3CF2704B" w:rsidR="00C03049" w:rsidRPr="00304F95" w:rsidDel="00304F95" w:rsidRDefault="00C03049" w:rsidP="00E05337">
            <w:pPr>
              <w:tabs>
                <w:tab w:val="decimal" w:pos="317"/>
              </w:tabs>
              <w:suppressAutoHyphens w:val="0"/>
              <w:spacing w:after="0"/>
              <w:rPr>
                <w:del w:id="2378" w:author="Linderhof, Vincent" w:date="2016-03-06T11:01:00Z"/>
                <w:rFonts w:ascii="Times New Roman" w:eastAsia="Times New Roman" w:hAnsi="Times New Roman"/>
                <w:color w:val="000000"/>
                <w:sz w:val="20"/>
                <w:szCs w:val="20"/>
                <w:lang w:eastAsia="en-GB"/>
                <w:rPrChange w:id="2379" w:author="Linderhof, Vincent" w:date="2016-03-06T11:01:00Z">
                  <w:rPr>
                    <w:del w:id="238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8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2552CC" w14:textId="3BCACC55" w:rsidR="00C03049" w:rsidRPr="00304F95" w:rsidDel="00304F95" w:rsidRDefault="00C03049" w:rsidP="00E05337">
            <w:pPr>
              <w:tabs>
                <w:tab w:val="decimal" w:pos="317"/>
              </w:tabs>
              <w:suppressAutoHyphens w:val="0"/>
              <w:spacing w:after="0"/>
              <w:jc w:val="right"/>
              <w:rPr>
                <w:del w:id="2382" w:author="Linderhof, Vincent" w:date="2016-03-06T11:01:00Z"/>
                <w:rFonts w:ascii="Times New Roman" w:eastAsia="Times New Roman" w:hAnsi="Times New Roman"/>
                <w:color w:val="000000"/>
                <w:sz w:val="20"/>
                <w:szCs w:val="20"/>
                <w:lang w:eastAsia="en-GB"/>
                <w:rPrChange w:id="2383" w:author="Linderhof, Vincent" w:date="2016-03-06T11:01:00Z">
                  <w:rPr>
                    <w:del w:id="2384" w:author="Linderhof, Vincent" w:date="2016-03-06T11:01:00Z"/>
                    <w:rFonts w:ascii="Times New Roman" w:eastAsia="Times New Roman" w:hAnsi="Times New Roman"/>
                    <w:color w:val="000000"/>
                    <w:sz w:val="24"/>
                    <w:szCs w:val="24"/>
                    <w:lang w:eastAsia="en-GB"/>
                  </w:rPr>
                </w:rPrChange>
              </w:rPr>
            </w:pPr>
            <w:del w:id="2385" w:author="Linderhof, Vincent" w:date="2016-03-06T11:01:00Z">
              <w:r w:rsidRPr="00304F95" w:rsidDel="00304F95">
                <w:rPr>
                  <w:rFonts w:ascii="Times New Roman" w:eastAsia="Times New Roman" w:hAnsi="Times New Roman"/>
                  <w:color w:val="000000"/>
                  <w:sz w:val="20"/>
                  <w:szCs w:val="20"/>
                  <w:lang w:eastAsia="en-GB"/>
                  <w:rPrChange w:id="2386"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8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E65784" w14:textId="6E0D9F9C" w:rsidR="00C03049" w:rsidRPr="00304F95" w:rsidDel="00304F95" w:rsidRDefault="00C03049" w:rsidP="00E05337">
            <w:pPr>
              <w:tabs>
                <w:tab w:val="decimal" w:pos="317"/>
              </w:tabs>
              <w:suppressAutoHyphens w:val="0"/>
              <w:spacing w:after="0"/>
              <w:rPr>
                <w:del w:id="2388" w:author="Linderhof, Vincent" w:date="2016-03-06T11:01:00Z"/>
                <w:rFonts w:ascii="Times New Roman" w:eastAsia="Times New Roman" w:hAnsi="Times New Roman"/>
                <w:color w:val="000000"/>
                <w:sz w:val="20"/>
                <w:szCs w:val="20"/>
                <w:lang w:eastAsia="en-GB"/>
                <w:rPrChange w:id="2389" w:author="Linderhof, Vincent" w:date="2016-03-06T11:01:00Z">
                  <w:rPr>
                    <w:del w:id="2390"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91"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B84317" w14:textId="1BB10F7F" w:rsidR="00C03049" w:rsidRPr="00304F95" w:rsidDel="00304F95" w:rsidRDefault="00C03049" w:rsidP="00E05337">
            <w:pPr>
              <w:tabs>
                <w:tab w:val="decimal" w:pos="317"/>
              </w:tabs>
              <w:suppressAutoHyphens w:val="0"/>
              <w:spacing w:after="0"/>
              <w:rPr>
                <w:del w:id="2392" w:author="Linderhof, Vincent" w:date="2016-03-06T11:01:00Z"/>
                <w:rFonts w:ascii="Times New Roman" w:eastAsia="Times New Roman" w:hAnsi="Times New Roman"/>
                <w:color w:val="000000"/>
                <w:sz w:val="20"/>
                <w:szCs w:val="20"/>
                <w:lang w:eastAsia="en-GB"/>
                <w:rPrChange w:id="2393" w:author="Linderhof, Vincent" w:date="2016-03-06T11:01:00Z">
                  <w:rPr>
                    <w:del w:id="2394" w:author="Linderhof, Vincent" w:date="2016-03-06T11:01:00Z"/>
                    <w:rFonts w:ascii="Times New Roman" w:eastAsia="Times New Roman" w:hAnsi="Times New Roman"/>
                    <w:color w:val="000000"/>
                    <w:sz w:val="24"/>
                    <w:szCs w:val="24"/>
                    <w:lang w:eastAsia="en-GB"/>
                  </w:rPr>
                </w:rPrChange>
              </w:rPr>
            </w:pPr>
            <w:del w:id="2395" w:author="Linderhof, Vincent" w:date="2016-03-06T11:01:00Z">
              <w:r w:rsidRPr="00304F95" w:rsidDel="00304F95">
                <w:rPr>
                  <w:rFonts w:ascii="Times New Roman" w:eastAsia="Times New Roman" w:hAnsi="Times New Roman"/>
                  <w:color w:val="000000"/>
                  <w:sz w:val="20"/>
                  <w:szCs w:val="20"/>
                  <w:lang w:eastAsia="en-GB"/>
                  <w:rPrChange w:id="2396" w:author="Linderhof, Vincent" w:date="2016-03-06T11:01:00Z">
                    <w:rPr>
                      <w:rFonts w:ascii="Times New Roman" w:eastAsia="Times New Roman" w:hAnsi="Times New Roman"/>
                      <w:color w:val="000000"/>
                      <w:sz w:val="24"/>
                      <w:szCs w:val="24"/>
                      <w:lang w:eastAsia="en-GB"/>
                    </w:rPr>
                  </w:rPrChange>
                </w:rPr>
                <w:delText>5,518.6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397"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F27E8D" w14:textId="72AC3D4C" w:rsidR="00C03049" w:rsidRPr="00304F95" w:rsidDel="00304F95" w:rsidRDefault="00C03049" w:rsidP="00E05337">
            <w:pPr>
              <w:tabs>
                <w:tab w:val="decimal" w:pos="317"/>
              </w:tabs>
              <w:suppressAutoHyphens w:val="0"/>
              <w:spacing w:after="0"/>
              <w:rPr>
                <w:del w:id="2398" w:author="Linderhof, Vincent" w:date="2016-03-06T11:01:00Z"/>
                <w:rFonts w:ascii="Times New Roman" w:eastAsia="Times New Roman" w:hAnsi="Times New Roman"/>
                <w:color w:val="000000"/>
                <w:sz w:val="20"/>
                <w:szCs w:val="20"/>
                <w:lang w:eastAsia="en-GB"/>
                <w:rPrChange w:id="2399" w:author="Linderhof, Vincent" w:date="2016-03-06T11:01:00Z">
                  <w:rPr>
                    <w:del w:id="2400" w:author="Linderhof, Vincent" w:date="2016-03-06T11:01:00Z"/>
                    <w:rFonts w:ascii="Times New Roman" w:eastAsia="Times New Roman" w:hAnsi="Times New Roman"/>
                    <w:color w:val="000000"/>
                    <w:sz w:val="24"/>
                    <w:szCs w:val="24"/>
                    <w:lang w:eastAsia="en-GB"/>
                  </w:rPr>
                </w:rPrChange>
              </w:rPr>
            </w:pPr>
            <w:del w:id="2401" w:author="Linderhof, Vincent" w:date="2016-03-06T11:01:00Z">
              <w:r w:rsidRPr="00304F95" w:rsidDel="00304F95">
                <w:rPr>
                  <w:rFonts w:ascii="Times New Roman" w:eastAsia="Times New Roman" w:hAnsi="Times New Roman"/>
                  <w:color w:val="000000"/>
                  <w:sz w:val="20"/>
                  <w:szCs w:val="20"/>
                  <w:lang w:eastAsia="en-GB"/>
                  <w:rPrChange w:id="2402" w:author="Linderhof, Vincent" w:date="2016-03-06T11:01:00Z">
                    <w:rPr>
                      <w:rFonts w:ascii="Times New Roman" w:eastAsia="Times New Roman" w:hAnsi="Times New Roman"/>
                      <w:color w:val="000000"/>
                      <w:sz w:val="24"/>
                      <w:szCs w:val="24"/>
                      <w:lang w:eastAsia="en-GB"/>
                    </w:rPr>
                  </w:rPrChange>
                </w:rPr>
                <w:delText>12,033.980</w:delText>
              </w:r>
            </w:del>
          </w:p>
        </w:tc>
        <w:tc>
          <w:tcPr>
            <w:tcW w:w="1921" w:type="dxa"/>
            <w:gridSpan w:val="7"/>
            <w:tcBorders>
              <w:top w:val="nil"/>
              <w:left w:val="single" w:sz="4" w:space="0" w:color="auto"/>
              <w:bottom w:val="nil"/>
              <w:right w:val="nil"/>
            </w:tcBorders>
            <w:shd w:val="clear" w:color="auto" w:fill="auto"/>
            <w:noWrap/>
            <w:vAlign w:val="bottom"/>
            <w:hideMark/>
            <w:tcPrChange w:id="2403"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EEDE613" w14:textId="54B8755C" w:rsidR="00C03049" w:rsidRPr="00304F95" w:rsidDel="00304F95" w:rsidRDefault="00C03049" w:rsidP="00E05337">
            <w:pPr>
              <w:tabs>
                <w:tab w:val="decimal" w:pos="317"/>
              </w:tabs>
              <w:suppressAutoHyphens w:val="0"/>
              <w:spacing w:after="0"/>
              <w:jc w:val="right"/>
              <w:rPr>
                <w:del w:id="2404" w:author="Linderhof, Vincent" w:date="2016-03-06T11:01:00Z"/>
                <w:rFonts w:ascii="Times New Roman" w:eastAsia="Times New Roman" w:hAnsi="Times New Roman"/>
                <w:color w:val="000000"/>
                <w:sz w:val="20"/>
                <w:szCs w:val="20"/>
                <w:lang w:eastAsia="en-GB"/>
                <w:rPrChange w:id="2405" w:author="Linderhof, Vincent" w:date="2016-03-06T11:01:00Z">
                  <w:rPr>
                    <w:del w:id="2406" w:author="Linderhof, Vincent" w:date="2016-03-06T11:01:00Z"/>
                    <w:rFonts w:ascii="Times New Roman" w:eastAsia="Times New Roman" w:hAnsi="Times New Roman"/>
                    <w:color w:val="000000"/>
                    <w:sz w:val="24"/>
                    <w:szCs w:val="24"/>
                    <w:lang w:eastAsia="en-GB"/>
                  </w:rPr>
                </w:rPrChange>
              </w:rPr>
            </w:pPr>
            <w:del w:id="2407" w:author="Linderhof, Vincent" w:date="2016-03-06T11:01:00Z">
              <w:r w:rsidRPr="00304F95" w:rsidDel="00304F95">
                <w:rPr>
                  <w:rFonts w:ascii="Times New Roman" w:eastAsia="Times New Roman" w:hAnsi="Times New Roman"/>
                  <w:color w:val="000000"/>
                  <w:sz w:val="20"/>
                  <w:szCs w:val="20"/>
                  <w:lang w:eastAsia="en-GB"/>
                  <w:rPrChange w:id="2408" w:author="Linderhof, Vincent" w:date="2016-03-06T11:01:00Z">
                    <w:rPr>
                      <w:rFonts w:ascii="Times New Roman" w:eastAsia="Times New Roman" w:hAnsi="Times New Roman"/>
                      <w:color w:val="000000"/>
                      <w:sz w:val="24"/>
                      <w:szCs w:val="24"/>
                      <w:lang w:eastAsia="en-GB"/>
                    </w:rPr>
                  </w:rPrChange>
                </w:rPr>
                <w:delText>2.38E-01</w:delText>
              </w:r>
            </w:del>
          </w:p>
        </w:tc>
        <w:tc>
          <w:tcPr>
            <w:tcW w:w="670" w:type="dxa"/>
            <w:gridSpan w:val="2"/>
            <w:tcBorders>
              <w:top w:val="nil"/>
              <w:left w:val="nil"/>
              <w:bottom w:val="nil"/>
              <w:right w:val="nil"/>
            </w:tcBorders>
            <w:shd w:val="clear" w:color="auto" w:fill="auto"/>
            <w:noWrap/>
            <w:vAlign w:val="bottom"/>
            <w:hideMark/>
            <w:tcPrChange w:id="240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7A06B9B" w14:textId="437B21B7" w:rsidR="00C03049" w:rsidRPr="00304F95" w:rsidDel="00304F95" w:rsidRDefault="00C03049" w:rsidP="00E05337">
            <w:pPr>
              <w:suppressAutoHyphens w:val="0"/>
              <w:spacing w:after="0"/>
              <w:rPr>
                <w:del w:id="2410" w:author="Linderhof, Vincent" w:date="2016-03-06T11:01:00Z"/>
                <w:rFonts w:ascii="Times New Roman" w:eastAsia="Times New Roman" w:hAnsi="Times New Roman"/>
                <w:color w:val="000000"/>
                <w:sz w:val="20"/>
                <w:szCs w:val="20"/>
                <w:lang w:eastAsia="en-GB"/>
                <w:rPrChange w:id="2411" w:author="Linderhof, Vincent" w:date="2016-03-06T11:01:00Z">
                  <w:rPr>
                    <w:del w:id="2412" w:author="Linderhof, Vincent" w:date="2016-03-06T11:01:00Z"/>
                    <w:rFonts w:ascii="Times New Roman" w:eastAsia="Times New Roman" w:hAnsi="Times New Roman"/>
                    <w:color w:val="000000"/>
                    <w:sz w:val="24"/>
                    <w:szCs w:val="24"/>
                    <w:lang w:eastAsia="en-GB"/>
                  </w:rPr>
                </w:rPrChange>
              </w:rPr>
            </w:pPr>
            <w:del w:id="2413" w:author="Linderhof, Vincent" w:date="2016-03-06T11:01:00Z">
              <w:r w:rsidRPr="00304F95" w:rsidDel="00304F95">
                <w:rPr>
                  <w:rFonts w:ascii="Times New Roman" w:eastAsia="Times New Roman" w:hAnsi="Times New Roman"/>
                  <w:color w:val="000000"/>
                  <w:sz w:val="20"/>
                  <w:szCs w:val="20"/>
                  <w:lang w:eastAsia="en-GB"/>
                  <w:rPrChange w:id="2414"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54A9F08" w14:textId="01B13640" w:rsidTr="00304F95">
        <w:trPr>
          <w:gridAfter w:val="1"/>
          <w:wAfter w:w="272" w:type="dxa"/>
          <w:trHeight w:val="300"/>
          <w:del w:id="2415" w:author="Linderhof, Vincent" w:date="2016-03-06T11:01:00Z"/>
          <w:trPrChange w:id="2416"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417" w:author="Linderhof, Vincent" w:date="2016-03-06T11:01:00Z">
              <w:tcPr>
                <w:tcW w:w="2000" w:type="dxa"/>
                <w:vMerge/>
                <w:tcBorders>
                  <w:top w:val="nil"/>
                  <w:left w:val="nil"/>
                  <w:bottom w:val="nil"/>
                  <w:right w:val="single" w:sz="4" w:space="0" w:color="auto"/>
                </w:tcBorders>
                <w:vAlign w:val="center"/>
                <w:hideMark/>
              </w:tcPr>
            </w:tcPrChange>
          </w:tcPr>
          <w:p w14:paraId="0B8D2163" w14:textId="72EC6C32" w:rsidR="00C03049" w:rsidRPr="00304F95" w:rsidDel="00304F95" w:rsidRDefault="00C03049" w:rsidP="00E05337">
            <w:pPr>
              <w:suppressAutoHyphens w:val="0"/>
              <w:spacing w:after="0"/>
              <w:rPr>
                <w:del w:id="2418" w:author="Linderhof, Vincent" w:date="2016-03-06T11:01:00Z"/>
                <w:rFonts w:ascii="Times New Roman" w:eastAsia="Times New Roman" w:hAnsi="Times New Roman"/>
                <w:color w:val="000000"/>
                <w:sz w:val="20"/>
                <w:szCs w:val="20"/>
                <w:lang w:eastAsia="en-GB"/>
                <w:rPrChange w:id="2419" w:author="Linderhof, Vincent" w:date="2016-03-06T11:01:00Z">
                  <w:rPr>
                    <w:del w:id="242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42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0468D2F" w14:textId="72FFA203" w:rsidR="00C03049" w:rsidRPr="00304F95" w:rsidDel="00304F95" w:rsidRDefault="00C03049" w:rsidP="00E05337">
            <w:pPr>
              <w:tabs>
                <w:tab w:val="decimal" w:pos="317"/>
              </w:tabs>
              <w:suppressAutoHyphens w:val="0"/>
              <w:spacing w:after="0"/>
              <w:rPr>
                <w:del w:id="2422" w:author="Linderhof, Vincent" w:date="2016-03-06T11:01:00Z"/>
                <w:rFonts w:ascii="Times New Roman" w:eastAsia="Times New Roman" w:hAnsi="Times New Roman"/>
                <w:color w:val="000000"/>
                <w:sz w:val="20"/>
                <w:szCs w:val="20"/>
                <w:lang w:eastAsia="en-GB"/>
                <w:rPrChange w:id="2423" w:author="Linderhof, Vincent" w:date="2016-03-06T11:01:00Z">
                  <w:rPr>
                    <w:del w:id="2424" w:author="Linderhof, Vincent" w:date="2016-03-06T11:01:00Z"/>
                    <w:rFonts w:ascii="Times New Roman" w:eastAsia="Times New Roman" w:hAnsi="Times New Roman"/>
                    <w:color w:val="000000"/>
                    <w:sz w:val="24"/>
                    <w:szCs w:val="24"/>
                    <w:lang w:eastAsia="en-GB"/>
                  </w:rPr>
                </w:rPrChange>
              </w:rPr>
            </w:pPr>
            <w:del w:id="2425" w:author="Linderhof, Vincent" w:date="2016-03-06T11:01:00Z">
              <w:r w:rsidRPr="00304F95" w:rsidDel="00304F95">
                <w:rPr>
                  <w:rFonts w:ascii="Times New Roman" w:eastAsia="Times New Roman" w:hAnsi="Times New Roman"/>
                  <w:color w:val="000000"/>
                  <w:sz w:val="20"/>
                  <w:szCs w:val="20"/>
                  <w:lang w:eastAsia="en-GB"/>
                  <w:rPrChange w:id="2426" w:author="Linderhof, Vincent" w:date="2016-03-06T11:01:00Z">
                    <w:rPr>
                      <w:rFonts w:ascii="Times New Roman" w:eastAsia="Times New Roman" w:hAnsi="Times New Roman"/>
                      <w:color w:val="000000"/>
                      <w:sz w:val="24"/>
                      <w:szCs w:val="24"/>
                      <w:lang w:eastAsia="en-GB"/>
                    </w:rPr>
                  </w:rPrChange>
                </w:rPr>
                <w:delText>(0.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2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A32315" w14:textId="53F743DA" w:rsidR="00C03049" w:rsidRPr="00304F95" w:rsidDel="00304F95" w:rsidRDefault="00C03049" w:rsidP="00E05337">
            <w:pPr>
              <w:tabs>
                <w:tab w:val="decimal" w:pos="317"/>
              </w:tabs>
              <w:suppressAutoHyphens w:val="0"/>
              <w:spacing w:after="0"/>
              <w:rPr>
                <w:del w:id="2428" w:author="Linderhof, Vincent" w:date="2016-03-06T11:01:00Z"/>
                <w:rFonts w:ascii="Times New Roman" w:eastAsia="Times New Roman" w:hAnsi="Times New Roman"/>
                <w:color w:val="000000"/>
                <w:sz w:val="20"/>
                <w:szCs w:val="20"/>
                <w:lang w:eastAsia="en-GB"/>
                <w:rPrChange w:id="2429" w:author="Linderhof, Vincent" w:date="2016-03-06T11:01:00Z">
                  <w:rPr>
                    <w:del w:id="243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85C2C2" w14:textId="4FF2D84A" w:rsidR="00C03049" w:rsidRPr="00304F95" w:rsidDel="00304F95" w:rsidRDefault="00C03049" w:rsidP="00E05337">
            <w:pPr>
              <w:tabs>
                <w:tab w:val="decimal" w:pos="317"/>
              </w:tabs>
              <w:suppressAutoHyphens w:val="0"/>
              <w:spacing w:after="0"/>
              <w:rPr>
                <w:del w:id="2432" w:author="Linderhof, Vincent" w:date="2016-03-06T11:01:00Z"/>
                <w:rFonts w:ascii="Times New Roman" w:eastAsia="Times New Roman" w:hAnsi="Times New Roman"/>
                <w:color w:val="000000"/>
                <w:sz w:val="20"/>
                <w:szCs w:val="20"/>
                <w:lang w:eastAsia="en-GB"/>
                <w:rPrChange w:id="2433" w:author="Linderhof, Vincent" w:date="2016-03-06T11:01:00Z">
                  <w:rPr>
                    <w:del w:id="2434" w:author="Linderhof, Vincent" w:date="2016-03-06T11:01:00Z"/>
                    <w:rFonts w:ascii="Times New Roman" w:eastAsia="Times New Roman" w:hAnsi="Times New Roman"/>
                    <w:color w:val="000000"/>
                    <w:sz w:val="24"/>
                    <w:szCs w:val="24"/>
                    <w:lang w:eastAsia="en-GB"/>
                  </w:rPr>
                </w:rPrChange>
              </w:rPr>
            </w:pPr>
            <w:del w:id="2435" w:author="Linderhof, Vincent" w:date="2016-03-06T11:01:00Z">
              <w:r w:rsidRPr="00304F95" w:rsidDel="00304F95">
                <w:rPr>
                  <w:rFonts w:ascii="Times New Roman" w:eastAsia="Times New Roman" w:hAnsi="Times New Roman"/>
                  <w:color w:val="000000"/>
                  <w:sz w:val="20"/>
                  <w:szCs w:val="20"/>
                  <w:lang w:eastAsia="en-GB"/>
                  <w:rPrChange w:id="2436" w:author="Linderhof, Vincent" w:date="2016-03-06T11:01:00Z">
                    <w:rPr>
                      <w:rFonts w:ascii="Times New Roman" w:eastAsia="Times New Roman" w:hAnsi="Times New Roman"/>
                      <w:color w:val="000000"/>
                      <w:sz w:val="24"/>
                      <w:szCs w:val="24"/>
                      <w:lang w:eastAsia="en-GB"/>
                    </w:rPr>
                  </w:rPrChange>
                </w:rPr>
                <w:delText>(2.41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48D5621" w14:textId="32605D69" w:rsidR="00C03049" w:rsidRPr="00304F95" w:rsidDel="00304F95" w:rsidRDefault="00C03049" w:rsidP="00E05337">
            <w:pPr>
              <w:tabs>
                <w:tab w:val="decimal" w:pos="317"/>
              </w:tabs>
              <w:suppressAutoHyphens w:val="0"/>
              <w:spacing w:after="0"/>
              <w:jc w:val="right"/>
              <w:rPr>
                <w:del w:id="2438" w:author="Linderhof, Vincent" w:date="2016-03-06T11:01:00Z"/>
                <w:rFonts w:ascii="Times New Roman" w:eastAsia="Times New Roman" w:hAnsi="Times New Roman"/>
                <w:color w:val="000000"/>
                <w:sz w:val="20"/>
                <w:szCs w:val="20"/>
                <w:lang w:eastAsia="en-GB"/>
                <w:rPrChange w:id="2439" w:author="Linderhof, Vincent" w:date="2016-03-06T11:01:00Z">
                  <w:rPr>
                    <w:del w:id="244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2E1F08" w14:textId="35EC4668" w:rsidR="00C03049" w:rsidRPr="00304F95" w:rsidDel="00304F95" w:rsidRDefault="00C03049" w:rsidP="00E05337">
            <w:pPr>
              <w:tabs>
                <w:tab w:val="decimal" w:pos="317"/>
              </w:tabs>
              <w:suppressAutoHyphens w:val="0"/>
              <w:spacing w:after="0"/>
              <w:jc w:val="right"/>
              <w:rPr>
                <w:del w:id="2442" w:author="Linderhof, Vincent" w:date="2016-03-06T11:01:00Z"/>
                <w:rFonts w:ascii="Times New Roman" w:eastAsia="Times New Roman" w:hAnsi="Times New Roman"/>
                <w:color w:val="000000"/>
                <w:sz w:val="20"/>
                <w:szCs w:val="20"/>
                <w:lang w:eastAsia="en-GB"/>
                <w:rPrChange w:id="2443" w:author="Linderhof, Vincent" w:date="2016-03-06T11:01:00Z">
                  <w:rPr>
                    <w:del w:id="2444" w:author="Linderhof, Vincent" w:date="2016-03-06T11:01:00Z"/>
                    <w:rFonts w:ascii="Times New Roman" w:eastAsia="Times New Roman" w:hAnsi="Times New Roman"/>
                    <w:color w:val="000000"/>
                    <w:sz w:val="24"/>
                    <w:szCs w:val="24"/>
                    <w:lang w:eastAsia="en-GB"/>
                  </w:rPr>
                </w:rPrChange>
              </w:rPr>
            </w:pPr>
            <w:del w:id="2445" w:author="Linderhof, Vincent" w:date="2016-03-06T11:01:00Z">
              <w:r w:rsidRPr="00304F95" w:rsidDel="00304F95">
                <w:rPr>
                  <w:rFonts w:ascii="Times New Roman" w:eastAsia="Times New Roman" w:hAnsi="Times New Roman"/>
                  <w:color w:val="000000"/>
                  <w:sz w:val="20"/>
                  <w:szCs w:val="20"/>
                  <w:lang w:eastAsia="en-GB"/>
                  <w:rPrChange w:id="2446" w:author="Linderhof, Vincent" w:date="2016-03-06T11:01:00Z">
                    <w:rPr>
                      <w:rFonts w:ascii="Times New Roman" w:eastAsia="Times New Roman" w:hAnsi="Times New Roman"/>
                      <w:color w:val="000000"/>
                      <w:sz w:val="24"/>
                      <w:szCs w:val="24"/>
                      <w:lang w:eastAsia="en-GB"/>
                    </w:rPr>
                  </w:rPrChange>
                </w:rPr>
                <w:delText>2.15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695717" w14:textId="4455E5A3" w:rsidR="00C03049" w:rsidRPr="00304F95" w:rsidDel="00304F95" w:rsidRDefault="00C03049" w:rsidP="00E05337">
            <w:pPr>
              <w:tabs>
                <w:tab w:val="decimal" w:pos="317"/>
              </w:tabs>
              <w:suppressAutoHyphens w:val="0"/>
              <w:spacing w:after="0"/>
              <w:rPr>
                <w:del w:id="2448" w:author="Linderhof, Vincent" w:date="2016-03-06T11:01:00Z"/>
                <w:rFonts w:ascii="Times New Roman" w:eastAsia="Times New Roman" w:hAnsi="Times New Roman"/>
                <w:color w:val="000000"/>
                <w:sz w:val="20"/>
                <w:szCs w:val="20"/>
                <w:lang w:eastAsia="en-GB"/>
                <w:rPrChange w:id="2449" w:author="Linderhof, Vincent" w:date="2016-03-06T11:01:00Z">
                  <w:rPr>
                    <w:del w:id="245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3ED775" w14:textId="2E578099" w:rsidR="00C03049" w:rsidRPr="00304F95" w:rsidDel="00304F95" w:rsidRDefault="00C03049" w:rsidP="00E05337">
            <w:pPr>
              <w:tabs>
                <w:tab w:val="decimal" w:pos="317"/>
              </w:tabs>
              <w:suppressAutoHyphens w:val="0"/>
              <w:spacing w:after="0"/>
              <w:jc w:val="right"/>
              <w:rPr>
                <w:del w:id="2452" w:author="Linderhof, Vincent" w:date="2016-03-06T11:01:00Z"/>
                <w:rFonts w:ascii="Times New Roman" w:eastAsia="Times New Roman" w:hAnsi="Times New Roman"/>
                <w:color w:val="000000"/>
                <w:sz w:val="20"/>
                <w:szCs w:val="20"/>
                <w:lang w:eastAsia="en-GB"/>
                <w:rPrChange w:id="2453" w:author="Linderhof, Vincent" w:date="2016-03-06T11:01:00Z">
                  <w:rPr>
                    <w:del w:id="2454" w:author="Linderhof, Vincent" w:date="2016-03-06T11:01:00Z"/>
                    <w:rFonts w:ascii="Times New Roman" w:eastAsia="Times New Roman" w:hAnsi="Times New Roman"/>
                    <w:color w:val="000000"/>
                    <w:sz w:val="24"/>
                    <w:szCs w:val="24"/>
                    <w:lang w:eastAsia="en-GB"/>
                  </w:rPr>
                </w:rPrChange>
              </w:rPr>
            </w:pPr>
            <w:del w:id="2455" w:author="Linderhof, Vincent" w:date="2016-03-06T11:01:00Z">
              <w:r w:rsidRPr="00304F95" w:rsidDel="00304F95">
                <w:rPr>
                  <w:rFonts w:ascii="Times New Roman" w:eastAsia="Times New Roman" w:hAnsi="Times New Roman"/>
                  <w:color w:val="000000"/>
                  <w:sz w:val="20"/>
                  <w:szCs w:val="20"/>
                  <w:lang w:eastAsia="en-GB"/>
                  <w:rPrChange w:id="2456" w:author="Linderhof, Vincent" w:date="2016-03-06T11:01:00Z">
                    <w:rPr>
                      <w:rFonts w:ascii="Times New Roman" w:eastAsia="Times New Roman" w:hAnsi="Times New Roman"/>
                      <w:color w:val="000000"/>
                      <w:sz w:val="24"/>
                      <w:szCs w:val="24"/>
                      <w:lang w:eastAsia="en-GB"/>
                    </w:rPr>
                  </w:rPrChange>
                </w:rPr>
                <w:delText>-6.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DC95FF" w14:textId="6DED3403" w:rsidR="00C03049" w:rsidRPr="00304F95" w:rsidDel="00304F95" w:rsidRDefault="00C03049" w:rsidP="00E05337">
            <w:pPr>
              <w:tabs>
                <w:tab w:val="decimal" w:pos="317"/>
              </w:tabs>
              <w:suppressAutoHyphens w:val="0"/>
              <w:spacing w:after="0"/>
              <w:rPr>
                <w:del w:id="2458" w:author="Linderhof, Vincent" w:date="2016-03-06T11:01:00Z"/>
                <w:rFonts w:ascii="Times New Roman" w:eastAsia="Times New Roman" w:hAnsi="Times New Roman"/>
                <w:color w:val="000000"/>
                <w:sz w:val="20"/>
                <w:szCs w:val="20"/>
                <w:lang w:eastAsia="en-GB"/>
                <w:rPrChange w:id="2459" w:author="Linderhof, Vincent" w:date="2016-03-06T11:01:00Z">
                  <w:rPr>
                    <w:del w:id="246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6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F732018" w14:textId="3FF14D67" w:rsidR="00C03049" w:rsidRPr="00304F95" w:rsidDel="00304F95" w:rsidRDefault="00C03049" w:rsidP="00E05337">
            <w:pPr>
              <w:tabs>
                <w:tab w:val="decimal" w:pos="317"/>
              </w:tabs>
              <w:suppressAutoHyphens w:val="0"/>
              <w:spacing w:after="0"/>
              <w:rPr>
                <w:del w:id="2462" w:author="Linderhof, Vincent" w:date="2016-03-06T11:01:00Z"/>
                <w:rFonts w:ascii="Times New Roman" w:eastAsia="Times New Roman" w:hAnsi="Times New Roman"/>
                <w:color w:val="000000"/>
                <w:sz w:val="20"/>
                <w:szCs w:val="20"/>
                <w:lang w:eastAsia="en-GB"/>
                <w:rPrChange w:id="2463" w:author="Linderhof, Vincent" w:date="2016-03-06T11:01:00Z">
                  <w:rPr>
                    <w:del w:id="2464" w:author="Linderhof, Vincent" w:date="2016-03-06T11:01:00Z"/>
                    <w:rFonts w:ascii="Times New Roman" w:eastAsia="Times New Roman" w:hAnsi="Times New Roman"/>
                    <w:color w:val="000000"/>
                    <w:sz w:val="24"/>
                    <w:szCs w:val="24"/>
                    <w:lang w:eastAsia="en-GB"/>
                  </w:rPr>
                </w:rPrChange>
              </w:rPr>
            </w:pPr>
            <w:del w:id="2465" w:author="Linderhof, Vincent" w:date="2016-03-06T11:01:00Z">
              <w:r w:rsidRPr="00304F95" w:rsidDel="00304F95">
                <w:rPr>
                  <w:rFonts w:ascii="Times New Roman" w:eastAsia="Times New Roman" w:hAnsi="Times New Roman"/>
                  <w:color w:val="000000"/>
                  <w:sz w:val="20"/>
                  <w:szCs w:val="20"/>
                  <w:lang w:eastAsia="en-GB"/>
                  <w:rPrChange w:id="2466" w:author="Linderhof, Vincent" w:date="2016-03-06T11:01:00Z">
                    <w:rPr>
                      <w:rFonts w:ascii="Times New Roman" w:eastAsia="Times New Roman" w:hAnsi="Times New Roman"/>
                      <w:color w:val="000000"/>
                      <w:sz w:val="24"/>
                      <w:szCs w:val="24"/>
                      <w:lang w:eastAsia="en-GB"/>
                    </w:rPr>
                  </w:rPrChange>
                </w:rPr>
                <w:delText>(0.22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6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A304FF" w14:textId="27333B11" w:rsidR="00C03049" w:rsidRPr="00304F95" w:rsidDel="00304F95" w:rsidRDefault="00C03049" w:rsidP="00E05337">
            <w:pPr>
              <w:tabs>
                <w:tab w:val="decimal" w:pos="317"/>
              </w:tabs>
              <w:suppressAutoHyphens w:val="0"/>
              <w:spacing w:after="0"/>
              <w:jc w:val="right"/>
              <w:rPr>
                <w:del w:id="2468" w:author="Linderhof, Vincent" w:date="2016-03-06T11:01:00Z"/>
                <w:rFonts w:ascii="Times New Roman" w:eastAsia="Times New Roman" w:hAnsi="Times New Roman"/>
                <w:color w:val="000000"/>
                <w:sz w:val="20"/>
                <w:szCs w:val="20"/>
                <w:lang w:eastAsia="en-GB"/>
                <w:rPrChange w:id="2469" w:author="Linderhof, Vincent" w:date="2016-03-06T11:01:00Z">
                  <w:rPr>
                    <w:del w:id="247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7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038107" w14:textId="736DBC10" w:rsidR="00C03049" w:rsidRPr="00304F95" w:rsidDel="00304F95" w:rsidRDefault="00C03049" w:rsidP="00E05337">
            <w:pPr>
              <w:tabs>
                <w:tab w:val="decimal" w:pos="317"/>
              </w:tabs>
              <w:suppressAutoHyphens w:val="0"/>
              <w:spacing w:after="0"/>
              <w:jc w:val="right"/>
              <w:rPr>
                <w:del w:id="2472" w:author="Linderhof, Vincent" w:date="2016-03-06T11:01:00Z"/>
                <w:rFonts w:ascii="Times New Roman" w:eastAsia="Times New Roman" w:hAnsi="Times New Roman"/>
                <w:color w:val="000000"/>
                <w:sz w:val="20"/>
                <w:szCs w:val="20"/>
                <w:lang w:eastAsia="en-GB"/>
                <w:rPrChange w:id="2473" w:author="Linderhof, Vincent" w:date="2016-03-06T11:01:00Z">
                  <w:rPr>
                    <w:del w:id="2474" w:author="Linderhof, Vincent" w:date="2016-03-06T11:01:00Z"/>
                    <w:rFonts w:ascii="Times New Roman" w:eastAsia="Times New Roman" w:hAnsi="Times New Roman"/>
                    <w:color w:val="000000"/>
                    <w:sz w:val="24"/>
                    <w:szCs w:val="24"/>
                    <w:lang w:eastAsia="en-GB"/>
                  </w:rPr>
                </w:rPrChange>
              </w:rPr>
            </w:pPr>
            <w:del w:id="2475" w:author="Linderhof, Vincent" w:date="2016-03-06T11:01:00Z">
              <w:r w:rsidRPr="00304F95" w:rsidDel="00304F95">
                <w:rPr>
                  <w:rFonts w:ascii="Times New Roman" w:eastAsia="Times New Roman" w:hAnsi="Times New Roman"/>
                  <w:color w:val="000000"/>
                  <w:sz w:val="20"/>
                  <w:szCs w:val="20"/>
                  <w:lang w:eastAsia="en-GB"/>
                  <w:rPrChange w:id="2476" w:author="Linderhof, Vincent" w:date="2016-03-06T11:01:00Z">
                    <w:rPr>
                      <w:rFonts w:ascii="Times New Roman" w:eastAsia="Times New Roman" w:hAnsi="Times New Roman"/>
                      <w:color w:val="000000"/>
                      <w:sz w:val="24"/>
                      <w:szCs w:val="24"/>
                      <w:lang w:eastAsia="en-GB"/>
                    </w:rPr>
                  </w:rPrChange>
                </w:rPr>
                <w:delText>5.9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7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79D3F1" w14:textId="53D49731" w:rsidR="00C03049" w:rsidRPr="00304F95" w:rsidDel="00304F95" w:rsidRDefault="00C03049" w:rsidP="00E05337">
            <w:pPr>
              <w:tabs>
                <w:tab w:val="decimal" w:pos="317"/>
              </w:tabs>
              <w:suppressAutoHyphens w:val="0"/>
              <w:spacing w:after="0"/>
              <w:rPr>
                <w:del w:id="2478" w:author="Linderhof, Vincent" w:date="2016-03-06T11:01:00Z"/>
                <w:rFonts w:ascii="Times New Roman" w:eastAsia="Times New Roman" w:hAnsi="Times New Roman"/>
                <w:color w:val="000000"/>
                <w:sz w:val="20"/>
                <w:szCs w:val="20"/>
                <w:lang w:eastAsia="en-GB"/>
                <w:rPrChange w:id="2479" w:author="Linderhof, Vincent" w:date="2016-03-06T11:01:00Z">
                  <w:rPr>
                    <w:del w:id="248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48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C49BB1" w14:textId="1DB90380" w:rsidR="00C03049" w:rsidRPr="00304F95" w:rsidDel="00304F95" w:rsidRDefault="00C03049" w:rsidP="00E05337">
            <w:pPr>
              <w:tabs>
                <w:tab w:val="decimal" w:pos="317"/>
              </w:tabs>
              <w:suppressAutoHyphens w:val="0"/>
              <w:spacing w:after="0"/>
              <w:jc w:val="right"/>
              <w:rPr>
                <w:del w:id="2482" w:author="Linderhof, Vincent" w:date="2016-03-06T11:01:00Z"/>
                <w:rFonts w:ascii="Times New Roman" w:eastAsia="Times New Roman" w:hAnsi="Times New Roman"/>
                <w:color w:val="000000"/>
                <w:sz w:val="20"/>
                <w:szCs w:val="20"/>
                <w:lang w:eastAsia="en-GB"/>
                <w:rPrChange w:id="2483" w:author="Linderhof, Vincent" w:date="2016-03-06T11:01:00Z">
                  <w:rPr>
                    <w:del w:id="2484" w:author="Linderhof, Vincent" w:date="2016-03-06T11:01:00Z"/>
                    <w:rFonts w:ascii="Times New Roman" w:eastAsia="Times New Roman" w:hAnsi="Times New Roman"/>
                    <w:color w:val="000000"/>
                    <w:sz w:val="24"/>
                    <w:szCs w:val="24"/>
                    <w:lang w:eastAsia="en-GB"/>
                  </w:rPr>
                </w:rPrChange>
              </w:rPr>
            </w:pPr>
            <w:del w:id="2485" w:author="Linderhof, Vincent" w:date="2016-03-06T11:01:00Z">
              <w:r w:rsidRPr="00304F95" w:rsidDel="00304F95">
                <w:rPr>
                  <w:rFonts w:ascii="Times New Roman" w:eastAsia="Times New Roman" w:hAnsi="Times New Roman"/>
                  <w:color w:val="000000"/>
                  <w:sz w:val="20"/>
                  <w:szCs w:val="20"/>
                  <w:lang w:eastAsia="en-GB"/>
                  <w:rPrChange w:id="2486" w:author="Linderhof, Vincent" w:date="2016-03-06T11:01:00Z">
                    <w:rPr>
                      <w:rFonts w:ascii="Times New Roman" w:eastAsia="Times New Roman" w:hAnsi="Times New Roman"/>
                      <w:color w:val="000000"/>
                      <w:sz w:val="24"/>
                      <w:szCs w:val="24"/>
                      <w:lang w:eastAsia="en-GB"/>
                    </w:rPr>
                  </w:rPrChange>
                </w:rPr>
                <w:delText>-2.52E+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8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5B8A8" w14:textId="5DC81107" w:rsidR="00C03049" w:rsidRPr="00304F95" w:rsidDel="00304F95" w:rsidRDefault="00C03049" w:rsidP="00E05337">
            <w:pPr>
              <w:tabs>
                <w:tab w:val="decimal" w:pos="317"/>
              </w:tabs>
              <w:suppressAutoHyphens w:val="0"/>
              <w:spacing w:after="0"/>
              <w:rPr>
                <w:del w:id="2488" w:author="Linderhof, Vincent" w:date="2016-03-06T11:01:00Z"/>
                <w:rFonts w:ascii="Times New Roman" w:eastAsia="Times New Roman" w:hAnsi="Times New Roman"/>
                <w:color w:val="000000"/>
                <w:sz w:val="20"/>
                <w:szCs w:val="20"/>
                <w:lang w:eastAsia="en-GB"/>
                <w:rPrChange w:id="2489" w:author="Linderhof, Vincent" w:date="2016-03-06T11:01:00Z">
                  <w:rPr>
                    <w:del w:id="2490"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491"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27D9D954" w14:textId="5F4216FA" w:rsidR="00C03049" w:rsidRPr="00304F95" w:rsidDel="00304F95" w:rsidRDefault="00C03049" w:rsidP="00E05337">
            <w:pPr>
              <w:tabs>
                <w:tab w:val="decimal" w:pos="317"/>
              </w:tabs>
              <w:suppressAutoHyphens w:val="0"/>
              <w:spacing w:after="0"/>
              <w:rPr>
                <w:del w:id="2492" w:author="Linderhof, Vincent" w:date="2016-03-06T11:01:00Z"/>
                <w:rFonts w:ascii="Times New Roman" w:eastAsia="Times New Roman" w:hAnsi="Times New Roman"/>
                <w:color w:val="000000"/>
                <w:sz w:val="20"/>
                <w:szCs w:val="20"/>
                <w:lang w:eastAsia="en-GB"/>
                <w:rPrChange w:id="2493" w:author="Linderhof, Vincent" w:date="2016-03-06T11:01:00Z">
                  <w:rPr>
                    <w:del w:id="2494" w:author="Linderhof, Vincent" w:date="2016-03-06T11:01:00Z"/>
                    <w:rFonts w:ascii="Times New Roman" w:eastAsia="Times New Roman" w:hAnsi="Times New Roman"/>
                    <w:color w:val="000000"/>
                    <w:sz w:val="24"/>
                    <w:szCs w:val="24"/>
                    <w:lang w:eastAsia="en-GB"/>
                  </w:rPr>
                </w:rPrChange>
              </w:rPr>
            </w:pPr>
            <w:del w:id="2495" w:author="Linderhof, Vincent" w:date="2016-03-06T11:01:00Z">
              <w:r w:rsidRPr="00304F95" w:rsidDel="00304F95">
                <w:rPr>
                  <w:rFonts w:ascii="Times New Roman" w:eastAsia="Times New Roman" w:hAnsi="Times New Roman"/>
                  <w:color w:val="000000"/>
                  <w:sz w:val="20"/>
                  <w:szCs w:val="20"/>
                  <w:lang w:eastAsia="en-GB"/>
                  <w:rPrChange w:id="2496" w:author="Linderhof, Vincent" w:date="2016-03-06T11:01:00Z">
                    <w:rPr>
                      <w:rFonts w:ascii="Times New Roman" w:eastAsia="Times New Roman" w:hAnsi="Times New Roman"/>
                      <w:color w:val="000000"/>
                      <w:sz w:val="24"/>
                      <w:szCs w:val="24"/>
                      <w:lang w:eastAsia="en-GB"/>
                    </w:rPr>
                  </w:rPrChange>
                </w:rPr>
                <w:delText>(10,055.910)</w:delText>
              </w:r>
            </w:del>
          </w:p>
        </w:tc>
        <w:tc>
          <w:tcPr>
            <w:tcW w:w="1653" w:type="dxa"/>
            <w:gridSpan w:val="5"/>
            <w:tcBorders>
              <w:top w:val="nil"/>
              <w:left w:val="nil"/>
              <w:bottom w:val="nil"/>
              <w:right w:val="nil"/>
            </w:tcBorders>
            <w:shd w:val="clear" w:color="auto" w:fill="auto"/>
            <w:noWrap/>
            <w:vAlign w:val="bottom"/>
            <w:hideMark/>
            <w:tcPrChange w:id="249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B732C40" w14:textId="05786212" w:rsidR="00C03049" w:rsidRPr="00304F95" w:rsidDel="00304F95" w:rsidRDefault="00C03049" w:rsidP="00E05337">
            <w:pPr>
              <w:suppressAutoHyphens w:val="0"/>
              <w:spacing w:after="0"/>
              <w:jc w:val="right"/>
              <w:rPr>
                <w:del w:id="2498" w:author="Linderhof, Vincent" w:date="2016-03-06T11:01:00Z"/>
                <w:rFonts w:ascii="Times New Roman" w:eastAsia="Times New Roman" w:hAnsi="Times New Roman"/>
                <w:color w:val="000000"/>
                <w:sz w:val="20"/>
                <w:szCs w:val="20"/>
                <w:lang w:eastAsia="en-GB"/>
                <w:rPrChange w:id="2499" w:author="Linderhof, Vincent" w:date="2016-03-06T11:01:00Z">
                  <w:rPr>
                    <w:del w:id="2500" w:author="Linderhof, Vincent" w:date="2016-03-06T11:01:00Z"/>
                    <w:rFonts w:ascii="Times New Roman" w:eastAsia="Times New Roman" w:hAnsi="Times New Roman"/>
                    <w:color w:val="000000"/>
                    <w:sz w:val="24"/>
                    <w:szCs w:val="24"/>
                    <w:lang w:eastAsia="en-GB"/>
                  </w:rPr>
                </w:rPrChange>
              </w:rPr>
            </w:pPr>
            <w:del w:id="2501" w:author="Linderhof, Vincent" w:date="2016-03-06T11:01:00Z">
              <w:r w:rsidRPr="00304F95" w:rsidDel="00304F95">
                <w:rPr>
                  <w:rFonts w:ascii="Times New Roman" w:eastAsia="Times New Roman" w:hAnsi="Times New Roman"/>
                  <w:color w:val="000000"/>
                  <w:sz w:val="20"/>
                  <w:szCs w:val="20"/>
                  <w:lang w:eastAsia="en-GB"/>
                  <w:rPrChange w:id="2502" w:author="Linderhof, Vincent" w:date="2016-03-06T11:01:00Z">
                    <w:rPr>
                      <w:rFonts w:ascii="Times New Roman" w:eastAsia="Times New Roman" w:hAnsi="Times New Roman"/>
                      <w:color w:val="000000"/>
                      <w:sz w:val="24"/>
                      <w:szCs w:val="24"/>
                      <w:lang w:eastAsia="en-GB"/>
                    </w:rPr>
                  </w:rPrChange>
                </w:rPr>
                <w:delText>6.19E-04</w:delText>
              </w:r>
            </w:del>
          </w:p>
        </w:tc>
        <w:tc>
          <w:tcPr>
            <w:tcW w:w="670" w:type="dxa"/>
            <w:gridSpan w:val="3"/>
            <w:tcBorders>
              <w:top w:val="nil"/>
              <w:left w:val="nil"/>
              <w:bottom w:val="nil"/>
              <w:right w:val="nil"/>
            </w:tcBorders>
            <w:shd w:val="clear" w:color="auto" w:fill="auto"/>
            <w:noWrap/>
            <w:vAlign w:val="bottom"/>
            <w:hideMark/>
            <w:tcPrChange w:id="250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C75910E" w14:textId="7656F991" w:rsidR="00C03049" w:rsidRPr="00304F95" w:rsidDel="00304F95" w:rsidRDefault="00C03049" w:rsidP="00E05337">
            <w:pPr>
              <w:suppressAutoHyphens w:val="0"/>
              <w:spacing w:after="0"/>
              <w:rPr>
                <w:del w:id="2504" w:author="Linderhof, Vincent" w:date="2016-03-06T11:01:00Z"/>
                <w:rFonts w:ascii="Times New Roman" w:eastAsia="Times New Roman" w:hAnsi="Times New Roman"/>
                <w:color w:val="000000"/>
                <w:sz w:val="20"/>
                <w:szCs w:val="20"/>
                <w:lang w:eastAsia="en-GB"/>
                <w:rPrChange w:id="2505" w:author="Linderhof, Vincent" w:date="2016-03-06T11:01:00Z">
                  <w:rPr>
                    <w:del w:id="2506"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BFD6E91" w14:textId="12B2DC7A" w:rsidTr="00304F95">
        <w:trPr>
          <w:gridAfter w:val="5"/>
          <w:wAfter w:w="1096" w:type="dxa"/>
          <w:trHeight w:val="300"/>
          <w:del w:id="2507" w:author="Linderhof, Vincent" w:date="2016-03-06T11:01:00Z"/>
          <w:trPrChange w:id="2508"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50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AC39A53" w14:textId="067AF16C" w:rsidR="00C03049" w:rsidRPr="00304F95" w:rsidDel="00304F95" w:rsidRDefault="00C03049" w:rsidP="00E05337">
            <w:pPr>
              <w:suppressAutoHyphens w:val="0"/>
              <w:spacing w:after="0"/>
              <w:rPr>
                <w:del w:id="2510" w:author="Linderhof, Vincent" w:date="2016-03-06T11:01:00Z"/>
                <w:rFonts w:ascii="Times New Roman" w:eastAsia="Times New Roman" w:hAnsi="Times New Roman"/>
                <w:color w:val="000000"/>
                <w:sz w:val="20"/>
                <w:szCs w:val="20"/>
                <w:lang w:eastAsia="en-GB"/>
                <w:rPrChange w:id="2511" w:author="Linderhof, Vincent" w:date="2016-03-06T11:01:00Z">
                  <w:rPr>
                    <w:del w:id="2512" w:author="Linderhof, Vincent" w:date="2016-03-06T11:01:00Z"/>
                    <w:rFonts w:ascii="Times New Roman" w:eastAsia="Times New Roman" w:hAnsi="Times New Roman"/>
                    <w:color w:val="000000"/>
                    <w:sz w:val="24"/>
                    <w:szCs w:val="24"/>
                    <w:lang w:eastAsia="en-GB"/>
                  </w:rPr>
                </w:rPrChange>
              </w:rPr>
            </w:pPr>
            <w:del w:id="2513" w:author="Linderhof, Vincent" w:date="2016-03-06T11:01:00Z">
              <w:r w:rsidRPr="00304F95" w:rsidDel="00304F95">
                <w:rPr>
                  <w:rFonts w:ascii="Times New Roman" w:eastAsia="Times New Roman" w:hAnsi="Times New Roman"/>
                  <w:color w:val="000000"/>
                  <w:sz w:val="20"/>
                  <w:szCs w:val="20"/>
                  <w:lang w:eastAsia="en-GB"/>
                  <w:rPrChange w:id="2514" w:author="Linderhof, Vincent" w:date="2016-03-06T11:01:00Z">
                    <w:rPr>
                      <w:rFonts w:ascii="Times New Roman" w:eastAsia="Times New Roman" w:hAnsi="Times New Roman"/>
                      <w:color w:val="000000"/>
                      <w:sz w:val="24"/>
                      <w:szCs w:val="24"/>
                      <w:lang w:eastAsia="en-GB"/>
                    </w:rPr>
                  </w:rPrChange>
                </w:rPr>
                <w:delText>Age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51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042044" w14:textId="358C6A3E" w:rsidR="00C03049" w:rsidRPr="00304F95" w:rsidDel="00304F95" w:rsidRDefault="00C03049" w:rsidP="00E05337">
            <w:pPr>
              <w:tabs>
                <w:tab w:val="decimal" w:pos="317"/>
              </w:tabs>
              <w:suppressAutoHyphens w:val="0"/>
              <w:spacing w:after="0"/>
              <w:rPr>
                <w:del w:id="2516" w:author="Linderhof, Vincent" w:date="2016-03-06T11:01:00Z"/>
                <w:rFonts w:ascii="Times New Roman" w:eastAsia="Times New Roman" w:hAnsi="Times New Roman"/>
                <w:color w:val="000000"/>
                <w:sz w:val="20"/>
                <w:szCs w:val="20"/>
                <w:lang w:eastAsia="en-GB"/>
                <w:rPrChange w:id="2517" w:author="Linderhof, Vincent" w:date="2016-03-06T11:01:00Z">
                  <w:rPr>
                    <w:del w:id="2518" w:author="Linderhof, Vincent" w:date="2016-03-06T11:01:00Z"/>
                    <w:rFonts w:ascii="Times New Roman" w:eastAsia="Times New Roman" w:hAnsi="Times New Roman"/>
                    <w:color w:val="000000"/>
                    <w:sz w:val="24"/>
                    <w:szCs w:val="24"/>
                    <w:lang w:eastAsia="en-GB"/>
                  </w:rPr>
                </w:rPrChange>
              </w:rPr>
            </w:pPr>
            <w:del w:id="2519" w:author="Linderhof, Vincent" w:date="2016-03-06T11:01:00Z">
              <w:r w:rsidRPr="00304F95" w:rsidDel="00304F95">
                <w:rPr>
                  <w:rFonts w:ascii="Times New Roman" w:eastAsia="Times New Roman" w:hAnsi="Times New Roman"/>
                  <w:color w:val="000000"/>
                  <w:sz w:val="20"/>
                  <w:szCs w:val="20"/>
                  <w:lang w:eastAsia="en-GB"/>
                  <w:rPrChange w:id="2520" w:author="Linderhof, Vincent" w:date="2016-03-06T11:01:00Z">
                    <w:rPr>
                      <w:rFonts w:ascii="Times New Roman" w:eastAsia="Times New Roman" w:hAnsi="Times New Roman"/>
                      <w:color w:val="000000"/>
                      <w:sz w:val="24"/>
                      <w:szCs w:val="24"/>
                      <w:lang w:eastAsia="en-GB"/>
                    </w:rPr>
                  </w:rPrChange>
                </w:rPr>
                <w:delText>-0.030</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56C0CD" w14:textId="66D4AB3A" w:rsidR="00C03049" w:rsidRPr="00304F95" w:rsidDel="00304F95" w:rsidRDefault="00C03049" w:rsidP="00E05337">
            <w:pPr>
              <w:tabs>
                <w:tab w:val="decimal" w:pos="317"/>
              </w:tabs>
              <w:suppressAutoHyphens w:val="0"/>
              <w:spacing w:after="0"/>
              <w:rPr>
                <w:del w:id="2522" w:author="Linderhof, Vincent" w:date="2016-03-06T11:01:00Z"/>
                <w:rFonts w:ascii="Times New Roman" w:eastAsia="Times New Roman" w:hAnsi="Times New Roman"/>
                <w:color w:val="000000"/>
                <w:sz w:val="20"/>
                <w:szCs w:val="20"/>
                <w:lang w:eastAsia="en-GB"/>
                <w:rPrChange w:id="2523" w:author="Linderhof, Vincent" w:date="2016-03-06T11:01:00Z">
                  <w:rPr>
                    <w:del w:id="252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2F21C2" w14:textId="07B9B90C" w:rsidR="00C03049" w:rsidRPr="00304F95" w:rsidDel="00304F95" w:rsidRDefault="00C03049" w:rsidP="00E05337">
            <w:pPr>
              <w:tabs>
                <w:tab w:val="decimal" w:pos="317"/>
              </w:tabs>
              <w:suppressAutoHyphens w:val="0"/>
              <w:spacing w:after="0"/>
              <w:rPr>
                <w:del w:id="2526" w:author="Linderhof, Vincent" w:date="2016-03-06T11:01:00Z"/>
                <w:rFonts w:ascii="Times New Roman" w:eastAsia="Times New Roman" w:hAnsi="Times New Roman"/>
                <w:color w:val="000000"/>
                <w:sz w:val="20"/>
                <w:szCs w:val="20"/>
                <w:lang w:eastAsia="en-GB"/>
                <w:rPrChange w:id="2527" w:author="Linderhof, Vincent" w:date="2016-03-06T11:01:00Z">
                  <w:rPr>
                    <w:del w:id="2528" w:author="Linderhof, Vincent" w:date="2016-03-06T11:01:00Z"/>
                    <w:rFonts w:ascii="Times New Roman" w:eastAsia="Times New Roman" w:hAnsi="Times New Roman"/>
                    <w:color w:val="000000"/>
                    <w:sz w:val="24"/>
                    <w:szCs w:val="24"/>
                    <w:lang w:eastAsia="en-GB"/>
                  </w:rPr>
                </w:rPrChange>
              </w:rPr>
            </w:pPr>
            <w:del w:id="2529" w:author="Linderhof, Vincent" w:date="2016-03-06T11:01:00Z">
              <w:r w:rsidRPr="00304F95" w:rsidDel="00304F95">
                <w:rPr>
                  <w:rFonts w:ascii="Times New Roman" w:eastAsia="Times New Roman" w:hAnsi="Times New Roman"/>
                  <w:color w:val="000000"/>
                  <w:sz w:val="20"/>
                  <w:szCs w:val="20"/>
                  <w:lang w:eastAsia="en-GB"/>
                  <w:rPrChange w:id="2530" w:author="Linderhof, Vincent" w:date="2016-03-06T11:01:00Z">
                    <w:rPr>
                      <w:rFonts w:ascii="Times New Roman" w:eastAsia="Times New Roman" w:hAnsi="Times New Roman"/>
                      <w:color w:val="000000"/>
                      <w:sz w:val="24"/>
                      <w:szCs w:val="24"/>
                      <w:lang w:eastAsia="en-GB"/>
                    </w:rPr>
                  </w:rPrChange>
                </w:rPr>
                <w:delText>0.03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EEC8B" w14:textId="7AFCC730" w:rsidR="00C03049" w:rsidRPr="00304F95" w:rsidDel="00304F95" w:rsidRDefault="00C03049" w:rsidP="00E05337">
            <w:pPr>
              <w:tabs>
                <w:tab w:val="decimal" w:pos="317"/>
              </w:tabs>
              <w:suppressAutoHyphens w:val="0"/>
              <w:spacing w:after="0"/>
              <w:rPr>
                <w:del w:id="2532" w:author="Linderhof, Vincent" w:date="2016-03-06T11:01:00Z"/>
                <w:rFonts w:ascii="Times New Roman" w:eastAsia="Times New Roman" w:hAnsi="Times New Roman"/>
                <w:color w:val="000000"/>
                <w:sz w:val="20"/>
                <w:szCs w:val="20"/>
                <w:lang w:eastAsia="en-GB"/>
                <w:rPrChange w:id="2533" w:author="Linderhof, Vincent" w:date="2016-03-06T11:01:00Z">
                  <w:rPr>
                    <w:del w:id="253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354B89" w14:textId="4E7287BB" w:rsidR="00C03049" w:rsidRPr="00304F95" w:rsidDel="00304F95" w:rsidRDefault="00C03049" w:rsidP="00E05337">
            <w:pPr>
              <w:tabs>
                <w:tab w:val="decimal" w:pos="317"/>
              </w:tabs>
              <w:suppressAutoHyphens w:val="0"/>
              <w:spacing w:after="0"/>
              <w:jc w:val="right"/>
              <w:rPr>
                <w:del w:id="2536" w:author="Linderhof, Vincent" w:date="2016-03-06T11:01:00Z"/>
                <w:rFonts w:ascii="Times New Roman" w:eastAsia="Times New Roman" w:hAnsi="Times New Roman"/>
                <w:color w:val="000000"/>
                <w:sz w:val="20"/>
                <w:szCs w:val="20"/>
                <w:lang w:eastAsia="en-GB"/>
                <w:rPrChange w:id="2537" w:author="Linderhof, Vincent" w:date="2016-03-06T11:01:00Z">
                  <w:rPr>
                    <w:del w:id="2538" w:author="Linderhof, Vincent" w:date="2016-03-06T11:01:00Z"/>
                    <w:rFonts w:ascii="Times New Roman" w:eastAsia="Times New Roman" w:hAnsi="Times New Roman"/>
                    <w:color w:val="000000"/>
                    <w:sz w:val="24"/>
                    <w:szCs w:val="24"/>
                    <w:lang w:eastAsia="en-GB"/>
                  </w:rPr>
                </w:rPrChange>
              </w:rPr>
            </w:pPr>
            <w:del w:id="2539" w:author="Linderhof, Vincent" w:date="2016-03-06T11:01:00Z">
              <w:r w:rsidRPr="00304F95" w:rsidDel="00304F95">
                <w:rPr>
                  <w:rFonts w:ascii="Times New Roman" w:eastAsia="Times New Roman" w:hAnsi="Times New Roman"/>
                  <w:color w:val="000000"/>
                  <w:sz w:val="20"/>
                  <w:szCs w:val="20"/>
                  <w:lang w:eastAsia="en-GB"/>
                  <w:rPrChange w:id="2540" w:author="Linderhof, Vincent" w:date="2016-03-06T11:01:00Z">
                    <w:rPr>
                      <w:rFonts w:ascii="Times New Roman" w:eastAsia="Times New Roman" w:hAnsi="Times New Roman"/>
                      <w:color w:val="000000"/>
                      <w:sz w:val="24"/>
                      <w:szCs w:val="24"/>
                      <w:lang w:eastAsia="en-GB"/>
                    </w:rPr>
                  </w:rPrChange>
                </w:rPr>
                <w:delText>2.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9FCC11" w14:textId="1ACDDE30" w:rsidR="00C03049" w:rsidRPr="00304F95" w:rsidDel="00304F95" w:rsidRDefault="00C03049" w:rsidP="00E05337">
            <w:pPr>
              <w:tabs>
                <w:tab w:val="decimal" w:pos="317"/>
              </w:tabs>
              <w:suppressAutoHyphens w:val="0"/>
              <w:spacing w:after="0"/>
              <w:rPr>
                <w:del w:id="2542" w:author="Linderhof, Vincent" w:date="2016-03-06T11:01:00Z"/>
                <w:rFonts w:ascii="Times New Roman" w:eastAsia="Times New Roman" w:hAnsi="Times New Roman"/>
                <w:color w:val="000000"/>
                <w:sz w:val="20"/>
                <w:szCs w:val="20"/>
                <w:lang w:eastAsia="en-GB"/>
                <w:rPrChange w:id="2543" w:author="Linderhof, Vincent" w:date="2016-03-06T11:01:00Z">
                  <w:rPr>
                    <w:del w:id="2544" w:author="Linderhof, Vincent" w:date="2016-03-06T11:01:00Z"/>
                    <w:rFonts w:ascii="Times New Roman" w:eastAsia="Times New Roman" w:hAnsi="Times New Roman"/>
                    <w:color w:val="000000"/>
                    <w:sz w:val="24"/>
                    <w:szCs w:val="24"/>
                    <w:lang w:eastAsia="en-GB"/>
                  </w:rPr>
                </w:rPrChange>
              </w:rPr>
            </w:pPr>
            <w:del w:id="2545" w:author="Linderhof, Vincent" w:date="2016-03-06T11:01:00Z">
              <w:r w:rsidRPr="00304F95" w:rsidDel="00304F95">
                <w:rPr>
                  <w:rFonts w:ascii="Times New Roman" w:eastAsia="Times New Roman" w:hAnsi="Times New Roman"/>
                  <w:color w:val="000000"/>
                  <w:sz w:val="20"/>
                  <w:szCs w:val="20"/>
                  <w:lang w:eastAsia="en-GB"/>
                  <w:rPrChange w:id="2546"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648769" w14:textId="66D19554" w:rsidR="00C03049" w:rsidRPr="00304F95" w:rsidDel="00304F95" w:rsidRDefault="00C03049" w:rsidP="00E05337">
            <w:pPr>
              <w:tabs>
                <w:tab w:val="decimal" w:pos="317"/>
              </w:tabs>
              <w:suppressAutoHyphens w:val="0"/>
              <w:spacing w:after="0"/>
              <w:rPr>
                <w:del w:id="2548" w:author="Linderhof, Vincent" w:date="2016-03-06T11:01:00Z"/>
                <w:rFonts w:ascii="Times New Roman" w:eastAsia="Times New Roman" w:hAnsi="Times New Roman"/>
                <w:color w:val="000000"/>
                <w:sz w:val="20"/>
                <w:szCs w:val="20"/>
                <w:lang w:eastAsia="en-GB"/>
                <w:rPrChange w:id="2549" w:author="Linderhof, Vincent" w:date="2016-03-06T11:01:00Z">
                  <w:rPr>
                    <w:del w:id="2550" w:author="Linderhof, Vincent" w:date="2016-03-06T11:01:00Z"/>
                    <w:rFonts w:ascii="Times New Roman" w:eastAsia="Times New Roman" w:hAnsi="Times New Roman"/>
                    <w:color w:val="000000"/>
                    <w:sz w:val="24"/>
                    <w:szCs w:val="24"/>
                    <w:lang w:eastAsia="en-GB"/>
                  </w:rPr>
                </w:rPrChange>
              </w:rPr>
            </w:pPr>
            <w:del w:id="2551" w:author="Linderhof, Vincent" w:date="2016-03-06T11:01:00Z">
              <w:r w:rsidRPr="00304F95" w:rsidDel="00304F95">
                <w:rPr>
                  <w:rFonts w:ascii="Times New Roman" w:eastAsia="Times New Roman" w:hAnsi="Times New Roman"/>
                  <w:color w:val="000000"/>
                  <w:sz w:val="20"/>
                  <w:szCs w:val="20"/>
                  <w:lang w:eastAsia="en-GB"/>
                  <w:rPrChange w:id="2552" w:author="Linderhof, Vincent" w:date="2016-03-06T11:01:00Z">
                    <w:rPr>
                      <w:rFonts w:ascii="Times New Roman" w:eastAsia="Times New Roman" w:hAnsi="Times New Roman"/>
                      <w:color w:val="000000"/>
                      <w:sz w:val="24"/>
                      <w:szCs w:val="24"/>
                      <w:lang w:eastAsia="en-GB"/>
                    </w:rPr>
                  </w:rPrChange>
                </w:rPr>
                <w:delText>-0.01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5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AB9BD0" w14:textId="115A92B5" w:rsidR="00C03049" w:rsidRPr="00304F95" w:rsidDel="00304F95" w:rsidRDefault="00C03049" w:rsidP="00E05337">
            <w:pPr>
              <w:tabs>
                <w:tab w:val="decimal" w:pos="317"/>
              </w:tabs>
              <w:suppressAutoHyphens w:val="0"/>
              <w:spacing w:after="0"/>
              <w:rPr>
                <w:del w:id="2554" w:author="Linderhof, Vincent" w:date="2016-03-06T11:01:00Z"/>
                <w:rFonts w:ascii="Times New Roman" w:eastAsia="Times New Roman" w:hAnsi="Times New Roman"/>
                <w:color w:val="000000"/>
                <w:sz w:val="20"/>
                <w:szCs w:val="20"/>
                <w:lang w:eastAsia="en-GB"/>
                <w:rPrChange w:id="2555" w:author="Linderhof, Vincent" w:date="2016-03-06T11:01:00Z">
                  <w:rPr>
                    <w:del w:id="255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5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855E24" w14:textId="5ABADF67" w:rsidR="00C03049" w:rsidRPr="00304F95" w:rsidDel="00304F95" w:rsidRDefault="00C03049" w:rsidP="00E05337">
            <w:pPr>
              <w:tabs>
                <w:tab w:val="decimal" w:pos="317"/>
              </w:tabs>
              <w:suppressAutoHyphens w:val="0"/>
              <w:spacing w:after="0"/>
              <w:rPr>
                <w:del w:id="2558" w:author="Linderhof, Vincent" w:date="2016-03-06T11:01:00Z"/>
                <w:rFonts w:ascii="Times New Roman" w:eastAsia="Times New Roman" w:hAnsi="Times New Roman"/>
                <w:color w:val="000000"/>
                <w:sz w:val="20"/>
                <w:szCs w:val="20"/>
                <w:lang w:eastAsia="en-GB"/>
                <w:rPrChange w:id="2559" w:author="Linderhof, Vincent" w:date="2016-03-06T11:01:00Z">
                  <w:rPr>
                    <w:del w:id="2560" w:author="Linderhof, Vincent" w:date="2016-03-06T11:01:00Z"/>
                    <w:rFonts w:ascii="Times New Roman" w:eastAsia="Times New Roman" w:hAnsi="Times New Roman"/>
                    <w:color w:val="000000"/>
                    <w:sz w:val="24"/>
                    <w:szCs w:val="24"/>
                    <w:lang w:eastAsia="en-GB"/>
                  </w:rPr>
                </w:rPrChange>
              </w:rPr>
            </w:pPr>
            <w:del w:id="2561" w:author="Linderhof, Vincent" w:date="2016-03-06T11:01:00Z">
              <w:r w:rsidRPr="00304F95" w:rsidDel="00304F95">
                <w:rPr>
                  <w:rFonts w:ascii="Times New Roman" w:eastAsia="Times New Roman" w:hAnsi="Times New Roman"/>
                  <w:color w:val="000000"/>
                  <w:sz w:val="20"/>
                  <w:szCs w:val="20"/>
                  <w:lang w:eastAsia="en-GB"/>
                  <w:rPrChange w:id="2562"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6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9745A" w14:textId="4E194E5B" w:rsidR="00C03049" w:rsidRPr="00304F95" w:rsidDel="00304F95" w:rsidRDefault="00C03049" w:rsidP="00E05337">
            <w:pPr>
              <w:tabs>
                <w:tab w:val="decimal" w:pos="317"/>
              </w:tabs>
              <w:suppressAutoHyphens w:val="0"/>
              <w:spacing w:after="0"/>
              <w:rPr>
                <w:del w:id="2564" w:author="Linderhof, Vincent" w:date="2016-03-06T11:01:00Z"/>
                <w:rFonts w:ascii="Times New Roman" w:eastAsia="Times New Roman" w:hAnsi="Times New Roman"/>
                <w:color w:val="000000"/>
                <w:sz w:val="20"/>
                <w:szCs w:val="20"/>
                <w:lang w:eastAsia="en-GB"/>
                <w:rPrChange w:id="2565" w:author="Linderhof, Vincent" w:date="2016-03-06T11:01:00Z">
                  <w:rPr>
                    <w:del w:id="256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6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18267" w14:textId="3BDFCE07" w:rsidR="00C03049" w:rsidRPr="00304F95" w:rsidDel="00304F95" w:rsidRDefault="00C03049" w:rsidP="00E05337">
            <w:pPr>
              <w:tabs>
                <w:tab w:val="decimal" w:pos="317"/>
              </w:tabs>
              <w:suppressAutoHyphens w:val="0"/>
              <w:spacing w:after="0"/>
              <w:jc w:val="right"/>
              <w:rPr>
                <w:del w:id="2568" w:author="Linderhof, Vincent" w:date="2016-03-06T11:01:00Z"/>
                <w:rFonts w:ascii="Times New Roman" w:eastAsia="Times New Roman" w:hAnsi="Times New Roman"/>
                <w:color w:val="000000"/>
                <w:sz w:val="20"/>
                <w:szCs w:val="20"/>
                <w:lang w:eastAsia="en-GB"/>
                <w:rPrChange w:id="2569" w:author="Linderhof, Vincent" w:date="2016-03-06T11:01:00Z">
                  <w:rPr>
                    <w:del w:id="2570" w:author="Linderhof, Vincent" w:date="2016-03-06T11:01:00Z"/>
                    <w:rFonts w:ascii="Times New Roman" w:eastAsia="Times New Roman" w:hAnsi="Times New Roman"/>
                    <w:color w:val="000000"/>
                    <w:sz w:val="24"/>
                    <w:szCs w:val="24"/>
                    <w:lang w:eastAsia="en-GB"/>
                  </w:rPr>
                </w:rPrChange>
              </w:rPr>
            </w:pPr>
            <w:del w:id="2571" w:author="Linderhof, Vincent" w:date="2016-03-06T11:01:00Z">
              <w:r w:rsidRPr="00304F95" w:rsidDel="00304F95">
                <w:rPr>
                  <w:rFonts w:ascii="Times New Roman" w:eastAsia="Times New Roman" w:hAnsi="Times New Roman"/>
                  <w:color w:val="000000"/>
                  <w:sz w:val="20"/>
                  <w:szCs w:val="20"/>
                  <w:lang w:eastAsia="en-GB"/>
                  <w:rPrChange w:id="2572" w:author="Linderhof, Vincent" w:date="2016-03-06T11:01:00Z">
                    <w:rPr>
                      <w:rFonts w:ascii="Times New Roman" w:eastAsia="Times New Roman" w:hAnsi="Times New Roman"/>
                      <w:color w:val="000000"/>
                      <w:sz w:val="24"/>
                      <w:szCs w:val="24"/>
                      <w:lang w:eastAsia="en-GB"/>
                    </w:rPr>
                  </w:rPrChange>
                </w:rPr>
                <w:delText>1.52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7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A47DDC" w14:textId="13EFBBA3" w:rsidR="00C03049" w:rsidRPr="00304F95" w:rsidDel="00304F95" w:rsidRDefault="00C03049" w:rsidP="00E05337">
            <w:pPr>
              <w:tabs>
                <w:tab w:val="decimal" w:pos="317"/>
              </w:tabs>
              <w:suppressAutoHyphens w:val="0"/>
              <w:spacing w:after="0"/>
              <w:rPr>
                <w:del w:id="2574" w:author="Linderhof, Vincent" w:date="2016-03-06T11:01:00Z"/>
                <w:rFonts w:ascii="Times New Roman" w:eastAsia="Times New Roman" w:hAnsi="Times New Roman"/>
                <w:color w:val="000000"/>
                <w:sz w:val="20"/>
                <w:szCs w:val="20"/>
                <w:lang w:eastAsia="en-GB"/>
                <w:rPrChange w:id="2575" w:author="Linderhof, Vincent" w:date="2016-03-06T11:01:00Z">
                  <w:rPr>
                    <w:del w:id="2576"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77"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7D55F6" w14:textId="6EFE0E90" w:rsidR="00C03049" w:rsidRPr="00304F95" w:rsidDel="00304F95" w:rsidRDefault="00C03049" w:rsidP="00E05337">
            <w:pPr>
              <w:tabs>
                <w:tab w:val="decimal" w:pos="317"/>
              </w:tabs>
              <w:suppressAutoHyphens w:val="0"/>
              <w:spacing w:after="0"/>
              <w:rPr>
                <w:del w:id="2578" w:author="Linderhof, Vincent" w:date="2016-03-06T11:01:00Z"/>
                <w:rFonts w:ascii="Times New Roman" w:eastAsia="Times New Roman" w:hAnsi="Times New Roman"/>
                <w:color w:val="000000"/>
                <w:sz w:val="20"/>
                <w:szCs w:val="20"/>
                <w:lang w:eastAsia="en-GB"/>
                <w:rPrChange w:id="2579" w:author="Linderhof, Vincent" w:date="2016-03-06T11:01:00Z">
                  <w:rPr>
                    <w:del w:id="2580" w:author="Linderhof, Vincent" w:date="2016-03-06T11:01:00Z"/>
                    <w:rFonts w:ascii="Times New Roman" w:eastAsia="Times New Roman" w:hAnsi="Times New Roman"/>
                    <w:color w:val="000000"/>
                    <w:sz w:val="24"/>
                    <w:szCs w:val="24"/>
                    <w:lang w:eastAsia="en-GB"/>
                  </w:rPr>
                </w:rPrChange>
              </w:rPr>
            </w:pPr>
            <w:del w:id="2581" w:author="Linderhof, Vincent" w:date="2016-03-06T11:01:00Z">
              <w:r w:rsidRPr="00304F95" w:rsidDel="00304F95">
                <w:rPr>
                  <w:rFonts w:ascii="Times New Roman" w:eastAsia="Times New Roman" w:hAnsi="Times New Roman"/>
                  <w:color w:val="000000"/>
                  <w:sz w:val="20"/>
                  <w:szCs w:val="20"/>
                  <w:lang w:eastAsia="en-GB"/>
                  <w:rPrChange w:id="2582" w:author="Linderhof, Vincent" w:date="2016-03-06T11:01:00Z">
                    <w:rPr>
                      <w:rFonts w:ascii="Times New Roman" w:eastAsia="Times New Roman" w:hAnsi="Times New Roman"/>
                      <w:color w:val="000000"/>
                      <w:sz w:val="24"/>
                      <w:szCs w:val="24"/>
                      <w:lang w:eastAsia="en-GB"/>
                    </w:rPr>
                  </w:rPrChange>
                </w:rPr>
                <w:delText>-164.193**</w:delText>
              </w:r>
            </w:del>
          </w:p>
        </w:tc>
        <w:tc>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Change w:id="2583" w:author="Linderhof, Vincent" w:date="2016-03-06T11:01:00Z">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578D91" w14:textId="2381ACEA" w:rsidR="00C03049" w:rsidRPr="00304F95" w:rsidDel="00304F95" w:rsidRDefault="00C03049" w:rsidP="00E05337">
            <w:pPr>
              <w:tabs>
                <w:tab w:val="decimal" w:pos="317"/>
              </w:tabs>
              <w:suppressAutoHyphens w:val="0"/>
              <w:spacing w:after="0"/>
              <w:rPr>
                <w:del w:id="2584" w:author="Linderhof, Vincent" w:date="2016-03-06T11:01:00Z"/>
                <w:rFonts w:ascii="Times New Roman" w:eastAsia="Times New Roman" w:hAnsi="Times New Roman"/>
                <w:color w:val="000000"/>
                <w:sz w:val="20"/>
                <w:szCs w:val="20"/>
                <w:lang w:eastAsia="en-GB"/>
                <w:rPrChange w:id="2585" w:author="Linderhof, Vincent" w:date="2016-03-06T11:01:00Z">
                  <w:rPr>
                    <w:del w:id="2586" w:author="Linderhof, Vincent" w:date="2016-03-06T11:01:00Z"/>
                    <w:rFonts w:ascii="Times New Roman" w:eastAsia="Times New Roman" w:hAnsi="Times New Roman"/>
                    <w:color w:val="000000"/>
                    <w:sz w:val="24"/>
                    <w:szCs w:val="24"/>
                    <w:lang w:eastAsia="en-GB"/>
                  </w:rPr>
                </w:rPrChange>
              </w:rPr>
            </w:pPr>
            <w:del w:id="2587" w:author="Linderhof, Vincent" w:date="2016-03-06T11:01:00Z">
              <w:r w:rsidRPr="00304F95" w:rsidDel="00304F95">
                <w:rPr>
                  <w:rFonts w:ascii="Times New Roman" w:eastAsia="Times New Roman" w:hAnsi="Times New Roman"/>
                  <w:color w:val="000000"/>
                  <w:sz w:val="20"/>
                  <w:szCs w:val="20"/>
                  <w:lang w:eastAsia="en-GB"/>
                  <w:rPrChange w:id="2588" w:author="Linderhof, Vincent" w:date="2016-03-06T11:01:00Z">
                    <w:rPr>
                      <w:rFonts w:ascii="Times New Roman" w:eastAsia="Times New Roman" w:hAnsi="Times New Roman"/>
                      <w:color w:val="000000"/>
                      <w:sz w:val="24"/>
                      <w:szCs w:val="24"/>
                      <w:lang w:eastAsia="en-GB"/>
                    </w:rPr>
                  </w:rPrChange>
                </w:rPr>
                <w:delText>-932.338*</w:delText>
              </w:r>
            </w:del>
          </w:p>
        </w:tc>
        <w:tc>
          <w:tcPr>
            <w:tcW w:w="266" w:type="dxa"/>
            <w:tcBorders>
              <w:top w:val="nil"/>
              <w:left w:val="single" w:sz="4" w:space="0" w:color="auto"/>
              <w:bottom w:val="nil"/>
              <w:right w:val="nil"/>
            </w:tcBorders>
            <w:shd w:val="clear" w:color="auto" w:fill="auto"/>
            <w:noWrap/>
            <w:vAlign w:val="bottom"/>
            <w:hideMark/>
            <w:tcPrChange w:id="2589"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DECD4A" w14:textId="40D35790" w:rsidR="00C03049" w:rsidRPr="00304F95" w:rsidDel="00304F95" w:rsidRDefault="00C03049" w:rsidP="00E05337">
            <w:pPr>
              <w:tabs>
                <w:tab w:val="decimal" w:pos="317"/>
              </w:tabs>
              <w:suppressAutoHyphens w:val="0"/>
              <w:spacing w:after="0"/>
              <w:rPr>
                <w:del w:id="2590" w:author="Linderhof, Vincent" w:date="2016-03-06T11:01:00Z"/>
                <w:rFonts w:ascii="Times New Roman" w:eastAsia="Times New Roman" w:hAnsi="Times New Roman"/>
                <w:color w:val="000000"/>
                <w:sz w:val="20"/>
                <w:szCs w:val="20"/>
                <w:lang w:eastAsia="en-GB"/>
                <w:rPrChange w:id="2591" w:author="Linderhof, Vincent" w:date="2016-03-06T11:01:00Z">
                  <w:rPr>
                    <w:del w:id="2592" w:author="Linderhof, Vincent" w:date="2016-03-06T11:01:00Z"/>
                    <w:rFonts w:ascii="Times New Roman" w:eastAsia="Times New Roman" w:hAnsi="Times New Roman"/>
                    <w:color w:val="000000"/>
                    <w:sz w:val="24"/>
                    <w:szCs w:val="24"/>
                    <w:lang w:eastAsia="en-GB"/>
                  </w:rPr>
                </w:rPrChange>
              </w:rPr>
            </w:pPr>
          </w:p>
        </w:tc>
        <w:tc>
          <w:tcPr>
            <w:tcW w:w="1921" w:type="dxa"/>
            <w:gridSpan w:val="7"/>
            <w:tcBorders>
              <w:top w:val="nil"/>
              <w:left w:val="nil"/>
              <w:bottom w:val="nil"/>
              <w:right w:val="nil"/>
            </w:tcBorders>
            <w:shd w:val="clear" w:color="auto" w:fill="auto"/>
            <w:noWrap/>
            <w:vAlign w:val="bottom"/>
            <w:hideMark/>
            <w:tcPrChange w:id="2593" w:author="Linderhof, Vincent" w:date="2016-03-06T11:01:00Z">
              <w:tcPr>
                <w:tcW w:w="1921" w:type="dxa"/>
                <w:gridSpan w:val="7"/>
                <w:tcBorders>
                  <w:top w:val="nil"/>
                  <w:left w:val="nil"/>
                  <w:bottom w:val="nil"/>
                  <w:right w:val="nil"/>
                </w:tcBorders>
                <w:shd w:val="clear" w:color="auto" w:fill="auto"/>
                <w:noWrap/>
                <w:vAlign w:val="bottom"/>
                <w:hideMark/>
              </w:tcPr>
            </w:tcPrChange>
          </w:tcPr>
          <w:p w14:paraId="3D767303" w14:textId="06D2FEE4" w:rsidR="00C03049" w:rsidRPr="00304F95" w:rsidDel="00304F95" w:rsidRDefault="00C03049" w:rsidP="00E05337">
            <w:pPr>
              <w:tabs>
                <w:tab w:val="decimal" w:pos="317"/>
              </w:tabs>
              <w:suppressAutoHyphens w:val="0"/>
              <w:spacing w:after="0"/>
              <w:jc w:val="right"/>
              <w:rPr>
                <w:del w:id="2594" w:author="Linderhof, Vincent" w:date="2016-03-06T11:01:00Z"/>
                <w:rFonts w:ascii="Times New Roman" w:eastAsia="Times New Roman" w:hAnsi="Times New Roman"/>
                <w:color w:val="000000"/>
                <w:sz w:val="20"/>
                <w:szCs w:val="20"/>
                <w:lang w:eastAsia="en-GB"/>
                <w:rPrChange w:id="2595" w:author="Linderhof, Vincent" w:date="2016-03-06T11:01:00Z">
                  <w:rPr>
                    <w:del w:id="2596" w:author="Linderhof, Vincent" w:date="2016-03-06T11:01:00Z"/>
                    <w:rFonts w:ascii="Times New Roman" w:eastAsia="Times New Roman" w:hAnsi="Times New Roman"/>
                    <w:color w:val="000000"/>
                    <w:sz w:val="24"/>
                    <w:szCs w:val="24"/>
                    <w:lang w:eastAsia="en-GB"/>
                  </w:rPr>
                </w:rPrChange>
              </w:rPr>
            </w:pPr>
            <w:del w:id="2597" w:author="Linderhof, Vincent" w:date="2016-03-06T11:01:00Z">
              <w:r w:rsidRPr="00304F95" w:rsidDel="00304F95">
                <w:rPr>
                  <w:rFonts w:ascii="Times New Roman" w:eastAsia="Times New Roman" w:hAnsi="Times New Roman"/>
                  <w:color w:val="000000"/>
                  <w:sz w:val="20"/>
                  <w:szCs w:val="20"/>
                  <w:lang w:eastAsia="en-GB"/>
                  <w:rPrChange w:id="2598" w:author="Linderhof, Vincent" w:date="2016-03-06T11:01:00Z">
                    <w:rPr>
                      <w:rFonts w:ascii="Times New Roman" w:eastAsia="Times New Roman" w:hAnsi="Times New Roman"/>
                      <w:color w:val="000000"/>
                      <w:sz w:val="24"/>
                      <w:szCs w:val="24"/>
                      <w:lang w:eastAsia="en-GB"/>
                    </w:rPr>
                  </w:rPrChange>
                </w:rPr>
                <w:delText>-1.76E-02</w:delText>
              </w:r>
            </w:del>
          </w:p>
        </w:tc>
        <w:tc>
          <w:tcPr>
            <w:tcW w:w="670" w:type="dxa"/>
            <w:gridSpan w:val="2"/>
            <w:tcBorders>
              <w:top w:val="nil"/>
              <w:left w:val="nil"/>
              <w:bottom w:val="nil"/>
              <w:right w:val="nil"/>
            </w:tcBorders>
            <w:shd w:val="clear" w:color="auto" w:fill="auto"/>
            <w:noWrap/>
            <w:vAlign w:val="bottom"/>
            <w:hideMark/>
            <w:tcPrChange w:id="259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4271FD9" w14:textId="6789208E" w:rsidR="00C03049" w:rsidRPr="00304F95" w:rsidDel="00304F95" w:rsidRDefault="00C03049" w:rsidP="00E05337">
            <w:pPr>
              <w:suppressAutoHyphens w:val="0"/>
              <w:spacing w:after="0"/>
              <w:rPr>
                <w:del w:id="2600" w:author="Linderhof, Vincent" w:date="2016-03-06T11:01:00Z"/>
                <w:rFonts w:ascii="Times New Roman" w:eastAsia="Times New Roman" w:hAnsi="Times New Roman"/>
                <w:color w:val="000000"/>
                <w:sz w:val="20"/>
                <w:szCs w:val="20"/>
                <w:lang w:eastAsia="en-GB"/>
                <w:rPrChange w:id="2601" w:author="Linderhof, Vincent" w:date="2016-03-06T11:01:00Z">
                  <w:rPr>
                    <w:del w:id="2602" w:author="Linderhof, Vincent" w:date="2016-03-06T11:01:00Z"/>
                    <w:rFonts w:ascii="Times New Roman" w:eastAsia="Times New Roman" w:hAnsi="Times New Roman"/>
                    <w:color w:val="000000"/>
                    <w:sz w:val="24"/>
                    <w:szCs w:val="24"/>
                    <w:lang w:eastAsia="en-GB"/>
                  </w:rPr>
                </w:rPrChange>
              </w:rPr>
            </w:pPr>
            <w:del w:id="2603" w:author="Linderhof, Vincent" w:date="2016-03-06T11:01:00Z">
              <w:r w:rsidRPr="00304F95" w:rsidDel="00304F95">
                <w:rPr>
                  <w:rFonts w:ascii="Times New Roman" w:eastAsia="Times New Roman" w:hAnsi="Times New Roman"/>
                  <w:color w:val="000000"/>
                  <w:sz w:val="20"/>
                  <w:szCs w:val="20"/>
                  <w:lang w:eastAsia="en-GB"/>
                  <w:rPrChange w:id="2604"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0417BE9" w14:textId="7A457E54" w:rsidTr="00304F95">
        <w:trPr>
          <w:gridAfter w:val="1"/>
          <w:wAfter w:w="272" w:type="dxa"/>
          <w:trHeight w:val="300"/>
          <w:del w:id="2605" w:author="Linderhof, Vincent" w:date="2016-03-06T11:01:00Z"/>
          <w:trPrChange w:id="2606"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607" w:author="Linderhof, Vincent" w:date="2016-03-06T11:01:00Z">
              <w:tcPr>
                <w:tcW w:w="2000" w:type="dxa"/>
                <w:vMerge/>
                <w:tcBorders>
                  <w:top w:val="nil"/>
                  <w:left w:val="nil"/>
                  <w:bottom w:val="nil"/>
                  <w:right w:val="single" w:sz="4" w:space="0" w:color="auto"/>
                </w:tcBorders>
                <w:vAlign w:val="center"/>
                <w:hideMark/>
              </w:tcPr>
            </w:tcPrChange>
          </w:tcPr>
          <w:p w14:paraId="7487AD5B" w14:textId="72C0F595" w:rsidR="00C03049" w:rsidRPr="00304F95" w:rsidDel="00304F95" w:rsidRDefault="00C03049" w:rsidP="00E05337">
            <w:pPr>
              <w:suppressAutoHyphens w:val="0"/>
              <w:spacing w:after="0"/>
              <w:rPr>
                <w:del w:id="2608" w:author="Linderhof, Vincent" w:date="2016-03-06T11:01:00Z"/>
                <w:rFonts w:ascii="Times New Roman" w:eastAsia="Times New Roman" w:hAnsi="Times New Roman"/>
                <w:color w:val="000000"/>
                <w:sz w:val="20"/>
                <w:szCs w:val="20"/>
                <w:lang w:eastAsia="en-GB"/>
                <w:rPrChange w:id="2609" w:author="Linderhof, Vincent" w:date="2016-03-06T11:01:00Z">
                  <w:rPr>
                    <w:del w:id="261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61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4125F7E" w14:textId="6F9A36FC" w:rsidR="00C03049" w:rsidRPr="00304F95" w:rsidDel="00304F95" w:rsidRDefault="00C03049" w:rsidP="00E05337">
            <w:pPr>
              <w:tabs>
                <w:tab w:val="decimal" w:pos="317"/>
              </w:tabs>
              <w:suppressAutoHyphens w:val="0"/>
              <w:spacing w:after="0"/>
              <w:rPr>
                <w:del w:id="2612" w:author="Linderhof, Vincent" w:date="2016-03-06T11:01:00Z"/>
                <w:rFonts w:ascii="Times New Roman" w:eastAsia="Times New Roman" w:hAnsi="Times New Roman"/>
                <w:color w:val="000000"/>
                <w:sz w:val="20"/>
                <w:szCs w:val="20"/>
                <w:lang w:eastAsia="en-GB"/>
                <w:rPrChange w:id="2613" w:author="Linderhof, Vincent" w:date="2016-03-06T11:01:00Z">
                  <w:rPr>
                    <w:del w:id="2614" w:author="Linderhof, Vincent" w:date="2016-03-06T11:01:00Z"/>
                    <w:rFonts w:ascii="Times New Roman" w:eastAsia="Times New Roman" w:hAnsi="Times New Roman"/>
                    <w:color w:val="000000"/>
                    <w:sz w:val="24"/>
                    <w:szCs w:val="24"/>
                    <w:lang w:eastAsia="en-GB"/>
                  </w:rPr>
                </w:rPrChange>
              </w:rPr>
            </w:pPr>
            <w:del w:id="2615" w:author="Linderhof, Vincent" w:date="2016-03-06T11:01:00Z">
              <w:r w:rsidRPr="00304F95" w:rsidDel="00304F95">
                <w:rPr>
                  <w:rFonts w:ascii="Times New Roman" w:eastAsia="Times New Roman" w:hAnsi="Times New Roman"/>
                  <w:color w:val="000000"/>
                  <w:sz w:val="20"/>
                  <w:szCs w:val="20"/>
                  <w:lang w:eastAsia="en-GB"/>
                  <w:rPrChange w:id="2616" w:author="Linderhof, Vincent" w:date="2016-03-06T11:01:00Z">
                    <w:rPr>
                      <w:rFonts w:ascii="Times New Roman" w:eastAsia="Times New Roman" w:hAnsi="Times New Roman"/>
                      <w:color w:val="000000"/>
                      <w:sz w:val="24"/>
                      <w:szCs w:val="24"/>
                      <w:lang w:eastAsia="en-GB"/>
                    </w:rPr>
                  </w:rPrChange>
                </w:rPr>
                <w:delText>(0.02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1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619C0" w14:textId="0A3C43EE" w:rsidR="00C03049" w:rsidRPr="00304F95" w:rsidDel="00304F95" w:rsidRDefault="00C03049" w:rsidP="00E05337">
            <w:pPr>
              <w:tabs>
                <w:tab w:val="decimal" w:pos="317"/>
              </w:tabs>
              <w:suppressAutoHyphens w:val="0"/>
              <w:spacing w:after="0"/>
              <w:rPr>
                <w:del w:id="2618" w:author="Linderhof, Vincent" w:date="2016-03-06T11:01:00Z"/>
                <w:rFonts w:ascii="Times New Roman" w:eastAsia="Times New Roman" w:hAnsi="Times New Roman"/>
                <w:color w:val="000000"/>
                <w:sz w:val="20"/>
                <w:szCs w:val="20"/>
                <w:lang w:eastAsia="en-GB"/>
                <w:rPrChange w:id="2619" w:author="Linderhof, Vincent" w:date="2016-03-06T11:01:00Z">
                  <w:rPr>
                    <w:del w:id="262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769E56" w14:textId="4506C7F8" w:rsidR="00C03049" w:rsidRPr="00304F95" w:rsidDel="00304F95" w:rsidRDefault="00C03049" w:rsidP="00E05337">
            <w:pPr>
              <w:tabs>
                <w:tab w:val="decimal" w:pos="317"/>
              </w:tabs>
              <w:suppressAutoHyphens w:val="0"/>
              <w:spacing w:after="0"/>
              <w:rPr>
                <w:del w:id="2622" w:author="Linderhof, Vincent" w:date="2016-03-06T11:01:00Z"/>
                <w:rFonts w:ascii="Times New Roman" w:eastAsia="Times New Roman" w:hAnsi="Times New Roman"/>
                <w:color w:val="000000"/>
                <w:sz w:val="20"/>
                <w:szCs w:val="20"/>
                <w:lang w:eastAsia="en-GB"/>
                <w:rPrChange w:id="2623" w:author="Linderhof, Vincent" w:date="2016-03-06T11:01:00Z">
                  <w:rPr>
                    <w:del w:id="2624" w:author="Linderhof, Vincent" w:date="2016-03-06T11:01:00Z"/>
                    <w:rFonts w:ascii="Times New Roman" w:eastAsia="Times New Roman" w:hAnsi="Times New Roman"/>
                    <w:color w:val="000000"/>
                    <w:sz w:val="24"/>
                    <w:szCs w:val="24"/>
                    <w:lang w:eastAsia="en-GB"/>
                  </w:rPr>
                </w:rPrChange>
              </w:rPr>
            </w:pPr>
            <w:del w:id="2625" w:author="Linderhof, Vincent" w:date="2016-03-06T11:01:00Z">
              <w:r w:rsidRPr="00304F95" w:rsidDel="00304F95">
                <w:rPr>
                  <w:rFonts w:ascii="Times New Roman" w:eastAsia="Times New Roman" w:hAnsi="Times New Roman"/>
                  <w:color w:val="000000"/>
                  <w:sz w:val="20"/>
                  <w:szCs w:val="20"/>
                  <w:lang w:eastAsia="en-GB"/>
                  <w:rPrChange w:id="2626" w:author="Linderhof, Vincent" w:date="2016-03-06T11:01:00Z">
                    <w:rPr>
                      <w:rFonts w:ascii="Times New Roman" w:eastAsia="Times New Roman" w:hAnsi="Times New Roman"/>
                      <w:color w:val="000000"/>
                      <w:sz w:val="24"/>
                      <w:szCs w:val="24"/>
                      <w:lang w:eastAsia="en-GB"/>
                    </w:rPr>
                  </w:rPrChange>
                </w:rPr>
                <w:delText>(0.13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A51CF0" w14:textId="30324C03" w:rsidR="00C03049" w:rsidRPr="00304F95" w:rsidDel="00304F95" w:rsidRDefault="00C03049" w:rsidP="00E05337">
            <w:pPr>
              <w:tabs>
                <w:tab w:val="decimal" w:pos="317"/>
              </w:tabs>
              <w:suppressAutoHyphens w:val="0"/>
              <w:spacing w:after="0"/>
              <w:rPr>
                <w:del w:id="2628" w:author="Linderhof, Vincent" w:date="2016-03-06T11:01:00Z"/>
                <w:rFonts w:ascii="Times New Roman" w:eastAsia="Times New Roman" w:hAnsi="Times New Roman"/>
                <w:color w:val="000000"/>
                <w:sz w:val="20"/>
                <w:szCs w:val="20"/>
                <w:lang w:eastAsia="en-GB"/>
                <w:rPrChange w:id="2629" w:author="Linderhof, Vincent" w:date="2016-03-06T11:01:00Z">
                  <w:rPr>
                    <w:del w:id="263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53F8E7" w14:textId="149ADD8B" w:rsidR="00C03049" w:rsidRPr="00304F95" w:rsidDel="00304F95" w:rsidRDefault="00C03049" w:rsidP="00E05337">
            <w:pPr>
              <w:tabs>
                <w:tab w:val="decimal" w:pos="317"/>
              </w:tabs>
              <w:suppressAutoHyphens w:val="0"/>
              <w:spacing w:after="0"/>
              <w:jc w:val="right"/>
              <w:rPr>
                <w:del w:id="2632" w:author="Linderhof, Vincent" w:date="2016-03-06T11:01:00Z"/>
                <w:rFonts w:ascii="Times New Roman" w:eastAsia="Times New Roman" w:hAnsi="Times New Roman"/>
                <w:color w:val="000000"/>
                <w:sz w:val="20"/>
                <w:szCs w:val="20"/>
                <w:lang w:eastAsia="en-GB"/>
                <w:rPrChange w:id="2633" w:author="Linderhof, Vincent" w:date="2016-03-06T11:01:00Z">
                  <w:rPr>
                    <w:del w:id="2634" w:author="Linderhof, Vincent" w:date="2016-03-06T11:01:00Z"/>
                    <w:rFonts w:ascii="Times New Roman" w:eastAsia="Times New Roman" w:hAnsi="Times New Roman"/>
                    <w:color w:val="000000"/>
                    <w:sz w:val="24"/>
                    <w:szCs w:val="24"/>
                    <w:lang w:eastAsia="en-GB"/>
                  </w:rPr>
                </w:rPrChange>
              </w:rPr>
            </w:pPr>
            <w:del w:id="2635" w:author="Linderhof, Vincent" w:date="2016-03-06T11:01:00Z">
              <w:r w:rsidRPr="00304F95" w:rsidDel="00304F95">
                <w:rPr>
                  <w:rFonts w:ascii="Times New Roman" w:eastAsia="Times New Roman" w:hAnsi="Times New Roman"/>
                  <w:color w:val="000000"/>
                  <w:sz w:val="20"/>
                  <w:szCs w:val="20"/>
                  <w:lang w:eastAsia="en-GB"/>
                  <w:rPrChange w:id="2636" w:author="Linderhof, Vincent" w:date="2016-03-06T11:01:00Z">
                    <w:rPr>
                      <w:rFonts w:ascii="Times New Roman" w:eastAsia="Times New Roman" w:hAnsi="Times New Roman"/>
                      <w:color w:val="000000"/>
                      <w:sz w:val="24"/>
                      <w:szCs w:val="24"/>
                      <w:lang w:eastAsia="en-GB"/>
                    </w:rPr>
                  </w:rPrChange>
                </w:rPr>
                <w:delText>1.1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80AE53" w14:textId="1431D7CB" w:rsidR="00C03049" w:rsidRPr="00304F95" w:rsidDel="00304F95" w:rsidRDefault="00C03049" w:rsidP="00E05337">
            <w:pPr>
              <w:tabs>
                <w:tab w:val="decimal" w:pos="317"/>
              </w:tabs>
              <w:suppressAutoHyphens w:val="0"/>
              <w:spacing w:after="0"/>
              <w:rPr>
                <w:del w:id="2638" w:author="Linderhof, Vincent" w:date="2016-03-06T11:01:00Z"/>
                <w:rFonts w:ascii="Times New Roman" w:eastAsia="Times New Roman" w:hAnsi="Times New Roman"/>
                <w:color w:val="000000"/>
                <w:sz w:val="20"/>
                <w:szCs w:val="20"/>
                <w:lang w:eastAsia="en-GB"/>
                <w:rPrChange w:id="2639" w:author="Linderhof, Vincent" w:date="2016-03-06T11:01:00Z">
                  <w:rPr>
                    <w:del w:id="264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CA275" w14:textId="5730465C" w:rsidR="00C03049" w:rsidRPr="00304F95" w:rsidDel="00304F95" w:rsidRDefault="00C03049" w:rsidP="00E05337">
            <w:pPr>
              <w:tabs>
                <w:tab w:val="decimal" w:pos="317"/>
              </w:tabs>
              <w:suppressAutoHyphens w:val="0"/>
              <w:spacing w:after="0"/>
              <w:jc w:val="right"/>
              <w:rPr>
                <w:del w:id="2642" w:author="Linderhof, Vincent" w:date="2016-03-06T11:01:00Z"/>
                <w:rFonts w:ascii="Times New Roman" w:eastAsia="Times New Roman" w:hAnsi="Times New Roman"/>
                <w:color w:val="000000"/>
                <w:sz w:val="20"/>
                <w:szCs w:val="20"/>
                <w:lang w:eastAsia="en-GB"/>
                <w:rPrChange w:id="2643" w:author="Linderhof, Vincent" w:date="2016-03-06T11:01:00Z">
                  <w:rPr>
                    <w:del w:id="2644" w:author="Linderhof, Vincent" w:date="2016-03-06T11:01:00Z"/>
                    <w:rFonts w:ascii="Times New Roman" w:eastAsia="Times New Roman" w:hAnsi="Times New Roman"/>
                    <w:color w:val="000000"/>
                    <w:sz w:val="24"/>
                    <w:szCs w:val="24"/>
                    <w:lang w:eastAsia="en-GB"/>
                  </w:rPr>
                </w:rPrChange>
              </w:rPr>
            </w:pPr>
            <w:del w:id="2645" w:author="Linderhof, Vincent" w:date="2016-03-06T11:01:00Z">
              <w:r w:rsidRPr="00304F95" w:rsidDel="00304F95">
                <w:rPr>
                  <w:rFonts w:ascii="Times New Roman" w:eastAsia="Times New Roman" w:hAnsi="Times New Roman"/>
                  <w:color w:val="000000"/>
                  <w:sz w:val="20"/>
                  <w:szCs w:val="20"/>
                  <w:lang w:eastAsia="en-GB"/>
                  <w:rPrChange w:id="2646"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E14987" w14:textId="7208196D" w:rsidR="00C03049" w:rsidRPr="00304F95" w:rsidDel="00304F95" w:rsidRDefault="00C03049" w:rsidP="00E05337">
            <w:pPr>
              <w:tabs>
                <w:tab w:val="decimal" w:pos="317"/>
              </w:tabs>
              <w:suppressAutoHyphens w:val="0"/>
              <w:spacing w:after="0"/>
              <w:rPr>
                <w:del w:id="2648" w:author="Linderhof, Vincent" w:date="2016-03-06T11:01:00Z"/>
                <w:rFonts w:ascii="Times New Roman" w:eastAsia="Times New Roman" w:hAnsi="Times New Roman"/>
                <w:color w:val="000000"/>
                <w:sz w:val="20"/>
                <w:szCs w:val="20"/>
                <w:lang w:eastAsia="en-GB"/>
                <w:rPrChange w:id="2649" w:author="Linderhof, Vincent" w:date="2016-03-06T11:01:00Z">
                  <w:rPr>
                    <w:del w:id="265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5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EB6E2" w14:textId="3BC45AEA" w:rsidR="00C03049" w:rsidRPr="00304F95" w:rsidDel="00304F95" w:rsidRDefault="00C03049" w:rsidP="00E05337">
            <w:pPr>
              <w:tabs>
                <w:tab w:val="decimal" w:pos="317"/>
              </w:tabs>
              <w:suppressAutoHyphens w:val="0"/>
              <w:spacing w:after="0"/>
              <w:rPr>
                <w:del w:id="2652" w:author="Linderhof, Vincent" w:date="2016-03-06T11:01:00Z"/>
                <w:rFonts w:ascii="Times New Roman" w:eastAsia="Times New Roman" w:hAnsi="Times New Roman"/>
                <w:color w:val="000000"/>
                <w:sz w:val="20"/>
                <w:szCs w:val="20"/>
                <w:lang w:eastAsia="en-GB"/>
                <w:rPrChange w:id="2653" w:author="Linderhof, Vincent" w:date="2016-03-06T11:01:00Z">
                  <w:rPr>
                    <w:del w:id="2654" w:author="Linderhof, Vincent" w:date="2016-03-06T11:01:00Z"/>
                    <w:rFonts w:ascii="Times New Roman" w:eastAsia="Times New Roman" w:hAnsi="Times New Roman"/>
                    <w:color w:val="000000"/>
                    <w:sz w:val="24"/>
                    <w:szCs w:val="24"/>
                    <w:lang w:eastAsia="en-GB"/>
                  </w:rPr>
                </w:rPrChange>
              </w:rPr>
            </w:pPr>
            <w:del w:id="2655" w:author="Linderhof, Vincent" w:date="2016-03-06T11:01:00Z">
              <w:r w:rsidRPr="00304F95" w:rsidDel="00304F95">
                <w:rPr>
                  <w:rFonts w:ascii="Times New Roman" w:eastAsia="Times New Roman" w:hAnsi="Times New Roman"/>
                  <w:color w:val="000000"/>
                  <w:sz w:val="20"/>
                  <w:szCs w:val="20"/>
                  <w:lang w:eastAsia="en-GB"/>
                  <w:rPrChange w:id="2656" w:author="Linderhof, Vincent" w:date="2016-03-06T11:01:00Z">
                    <w:rPr>
                      <w:rFonts w:ascii="Times New Roman" w:eastAsia="Times New Roman" w:hAnsi="Times New Roman"/>
                      <w:color w:val="000000"/>
                      <w:sz w:val="24"/>
                      <w:szCs w:val="24"/>
                      <w:lang w:eastAsia="en-GB"/>
                    </w:rPr>
                  </w:rPrChange>
                </w:rPr>
                <w:delText>(0.01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5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4AB2BA" w14:textId="76E0A7A2" w:rsidR="00C03049" w:rsidRPr="00304F95" w:rsidDel="00304F95" w:rsidRDefault="00C03049" w:rsidP="00E05337">
            <w:pPr>
              <w:tabs>
                <w:tab w:val="decimal" w:pos="317"/>
              </w:tabs>
              <w:suppressAutoHyphens w:val="0"/>
              <w:spacing w:after="0"/>
              <w:jc w:val="right"/>
              <w:rPr>
                <w:del w:id="2658" w:author="Linderhof, Vincent" w:date="2016-03-06T11:01:00Z"/>
                <w:rFonts w:ascii="Times New Roman" w:eastAsia="Times New Roman" w:hAnsi="Times New Roman"/>
                <w:color w:val="000000"/>
                <w:sz w:val="20"/>
                <w:szCs w:val="20"/>
                <w:lang w:eastAsia="en-GB"/>
                <w:rPrChange w:id="2659" w:author="Linderhof, Vincent" w:date="2016-03-06T11:01:00Z">
                  <w:rPr>
                    <w:del w:id="266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6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74D02" w14:textId="238BEFE2" w:rsidR="00C03049" w:rsidRPr="00304F95" w:rsidDel="00304F95" w:rsidRDefault="00C03049" w:rsidP="00E05337">
            <w:pPr>
              <w:tabs>
                <w:tab w:val="decimal" w:pos="317"/>
              </w:tabs>
              <w:suppressAutoHyphens w:val="0"/>
              <w:spacing w:after="0"/>
              <w:jc w:val="right"/>
              <w:rPr>
                <w:del w:id="2662" w:author="Linderhof, Vincent" w:date="2016-03-06T11:01:00Z"/>
                <w:rFonts w:ascii="Times New Roman" w:eastAsia="Times New Roman" w:hAnsi="Times New Roman"/>
                <w:color w:val="000000"/>
                <w:sz w:val="20"/>
                <w:szCs w:val="20"/>
                <w:lang w:eastAsia="en-GB"/>
                <w:rPrChange w:id="2663" w:author="Linderhof, Vincent" w:date="2016-03-06T11:01:00Z">
                  <w:rPr>
                    <w:del w:id="2664" w:author="Linderhof, Vincent" w:date="2016-03-06T11:01:00Z"/>
                    <w:rFonts w:ascii="Times New Roman" w:eastAsia="Times New Roman" w:hAnsi="Times New Roman"/>
                    <w:color w:val="000000"/>
                    <w:sz w:val="24"/>
                    <w:szCs w:val="24"/>
                    <w:lang w:eastAsia="en-GB"/>
                  </w:rPr>
                </w:rPrChange>
              </w:rPr>
            </w:pPr>
            <w:del w:id="2665" w:author="Linderhof, Vincent" w:date="2016-03-06T11:01:00Z">
              <w:r w:rsidRPr="00304F95" w:rsidDel="00304F95">
                <w:rPr>
                  <w:rFonts w:ascii="Times New Roman" w:eastAsia="Times New Roman" w:hAnsi="Times New Roman"/>
                  <w:color w:val="000000"/>
                  <w:sz w:val="20"/>
                  <w:szCs w:val="20"/>
                  <w:lang w:eastAsia="en-GB"/>
                  <w:rPrChange w:id="2666" w:author="Linderhof, Vincent" w:date="2016-03-06T11:01:00Z">
                    <w:rPr>
                      <w:rFonts w:ascii="Times New Roman" w:eastAsia="Times New Roman" w:hAnsi="Times New Roman"/>
                      <w:color w:val="000000"/>
                      <w:sz w:val="24"/>
                      <w:szCs w:val="24"/>
                      <w:lang w:eastAsia="en-GB"/>
                    </w:rPr>
                  </w:rPrChange>
                </w:rPr>
                <w:delText>3.0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6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20B7C" w14:textId="4A7E7882" w:rsidR="00C03049" w:rsidRPr="00304F95" w:rsidDel="00304F95" w:rsidRDefault="00C03049" w:rsidP="00E05337">
            <w:pPr>
              <w:tabs>
                <w:tab w:val="decimal" w:pos="317"/>
              </w:tabs>
              <w:suppressAutoHyphens w:val="0"/>
              <w:spacing w:after="0"/>
              <w:rPr>
                <w:del w:id="2668" w:author="Linderhof, Vincent" w:date="2016-03-06T11:01:00Z"/>
                <w:rFonts w:ascii="Times New Roman" w:eastAsia="Times New Roman" w:hAnsi="Times New Roman"/>
                <w:color w:val="000000"/>
                <w:sz w:val="20"/>
                <w:szCs w:val="20"/>
                <w:lang w:eastAsia="en-GB"/>
                <w:rPrChange w:id="2669" w:author="Linderhof, Vincent" w:date="2016-03-06T11:01:00Z">
                  <w:rPr>
                    <w:del w:id="267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67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F4F7202" w14:textId="70E1F109" w:rsidR="00C03049" w:rsidRPr="00304F95" w:rsidDel="00304F95" w:rsidRDefault="00C03049" w:rsidP="00E05337">
            <w:pPr>
              <w:tabs>
                <w:tab w:val="decimal" w:pos="317"/>
              </w:tabs>
              <w:suppressAutoHyphens w:val="0"/>
              <w:spacing w:after="0"/>
              <w:jc w:val="right"/>
              <w:rPr>
                <w:del w:id="2672" w:author="Linderhof, Vincent" w:date="2016-03-06T11:01:00Z"/>
                <w:rFonts w:ascii="Times New Roman" w:eastAsia="Times New Roman" w:hAnsi="Times New Roman"/>
                <w:color w:val="000000"/>
                <w:sz w:val="20"/>
                <w:szCs w:val="20"/>
                <w:lang w:eastAsia="en-GB"/>
                <w:rPrChange w:id="2673" w:author="Linderhof, Vincent" w:date="2016-03-06T11:01:00Z">
                  <w:rPr>
                    <w:del w:id="2674" w:author="Linderhof, Vincent" w:date="2016-03-06T11:01:00Z"/>
                    <w:rFonts w:ascii="Times New Roman" w:eastAsia="Times New Roman" w:hAnsi="Times New Roman"/>
                    <w:color w:val="000000"/>
                    <w:sz w:val="24"/>
                    <w:szCs w:val="24"/>
                    <w:lang w:eastAsia="en-GB"/>
                  </w:rPr>
                </w:rPrChange>
              </w:rPr>
            </w:pPr>
            <w:del w:id="2675" w:author="Linderhof, Vincent" w:date="2016-03-06T11:01:00Z">
              <w:r w:rsidRPr="00304F95" w:rsidDel="00304F95">
                <w:rPr>
                  <w:rFonts w:ascii="Times New Roman" w:eastAsia="Times New Roman" w:hAnsi="Times New Roman"/>
                  <w:color w:val="000000"/>
                  <w:sz w:val="20"/>
                  <w:szCs w:val="20"/>
                  <w:lang w:eastAsia="en-GB"/>
                  <w:rPrChange w:id="2676" w:author="Linderhof, Vincent" w:date="2016-03-06T11:01:00Z">
                    <w:rPr>
                      <w:rFonts w:ascii="Times New Roman" w:eastAsia="Times New Roman" w:hAnsi="Times New Roman"/>
                      <w:color w:val="000000"/>
                      <w:sz w:val="24"/>
                      <w:szCs w:val="24"/>
                      <w:lang w:eastAsia="en-GB"/>
                    </w:rPr>
                  </w:rPrChange>
                </w:rPr>
                <w:delText>-7.58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7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D58807" w14:textId="26E8CFFF" w:rsidR="00C03049" w:rsidRPr="00304F95" w:rsidDel="00304F95" w:rsidRDefault="00C03049" w:rsidP="00E05337">
            <w:pPr>
              <w:tabs>
                <w:tab w:val="decimal" w:pos="317"/>
              </w:tabs>
              <w:suppressAutoHyphens w:val="0"/>
              <w:spacing w:after="0"/>
              <w:rPr>
                <w:del w:id="2678" w:author="Linderhof, Vincent" w:date="2016-03-06T11:01:00Z"/>
                <w:rFonts w:ascii="Times New Roman" w:eastAsia="Times New Roman" w:hAnsi="Times New Roman"/>
                <w:color w:val="000000"/>
                <w:sz w:val="20"/>
                <w:szCs w:val="20"/>
                <w:lang w:eastAsia="en-GB"/>
                <w:rPrChange w:id="2679" w:author="Linderhof, Vincent" w:date="2016-03-06T11:01:00Z">
                  <w:rPr>
                    <w:del w:id="268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681"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BD02B17" w14:textId="4C802880" w:rsidR="00C03049" w:rsidRPr="00304F95" w:rsidDel="00304F95" w:rsidRDefault="00C03049" w:rsidP="00E05337">
            <w:pPr>
              <w:tabs>
                <w:tab w:val="decimal" w:pos="317"/>
              </w:tabs>
              <w:suppressAutoHyphens w:val="0"/>
              <w:spacing w:after="0"/>
              <w:rPr>
                <w:del w:id="2682" w:author="Linderhof, Vincent" w:date="2016-03-06T11:01:00Z"/>
                <w:rFonts w:ascii="Times New Roman" w:eastAsia="Times New Roman" w:hAnsi="Times New Roman"/>
                <w:color w:val="000000"/>
                <w:sz w:val="20"/>
                <w:szCs w:val="20"/>
                <w:lang w:eastAsia="en-GB"/>
                <w:rPrChange w:id="2683" w:author="Linderhof, Vincent" w:date="2016-03-06T11:01:00Z">
                  <w:rPr>
                    <w:del w:id="2684" w:author="Linderhof, Vincent" w:date="2016-03-06T11:01:00Z"/>
                    <w:rFonts w:ascii="Times New Roman" w:eastAsia="Times New Roman" w:hAnsi="Times New Roman"/>
                    <w:color w:val="000000"/>
                    <w:sz w:val="24"/>
                    <w:szCs w:val="24"/>
                    <w:lang w:eastAsia="en-GB"/>
                  </w:rPr>
                </w:rPrChange>
              </w:rPr>
            </w:pPr>
            <w:del w:id="2685" w:author="Linderhof, Vincent" w:date="2016-03-06T11:01:00Z">
              <w:r w:rsidRPr="00304F95" w:rsidDel="00304F95">
                <w:rPr>
                  <w:rFonts w:ascii="Times New Roman" w:eastAsia="Times New Roman" w:hAnsi="Times New Roman"/>
                  <w:color w:val="000000"/>
                  <w:sz w:val="20"/>
                  <w:szCs w:val="20"/>
                  <w:lang w:eastAsia="en-GB"/>
                  <w:rPrChange w:id="2686" w:author="Linderhof, Vincent" w:date="2016-03-06T11:01:00Z">
                    <w:rPr>
                      <w:rFonts w:ascii="Times New Roman" w:eastAsia="Times New Roman" w:hAnsi="Times New Roman"/>
                      <w:color w:val="000000"/>
                      <w:sz w:val="24"/>
                      <w:szCs w:val="24"/>
                      <w:lang w:eastAsia="en-GB"/>
                    </w:rPr>
                  </w:rPrChange>
                </w:rPr>
                <w:delText>(549.497)</w:delText>
              </w:r>
            </w:del>
          </w:p>
        </w:tc>
        <w:tc>
          <w:tcPr>
            <w:tcW w:w="534" w:type="dxa"/>
            <w:gridSpan w:val="2"/>
            <w:tcBorders>
              <w:top w:val="nil"/>
              <w:left w:val="nil"/>
              <w:bottom w:val="nil"/>
              <w:right w:val="nil"/>
            </w:tcBorders>
            <w:shd w:val="clear" w:color="auto" w:fill="auto"/>
            <w:noWrap/>
            <w:vAlign w:val="bottom"/>
            <w:hideMark/>
            <w:tcPrChange w:id="268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C11F430" w14:textId="6B9E9F8C" w:rsidR="00C03049" w:rsidRPr="00304F95" w:rsidDel="00304F95" w:rsidRDefault="00C03049" w:rsidP="00E05337">
            <w:pPr>
              <w:tabs>
                <w:tab w:val="decimal" w:pos="317"/>
              </w:tabs>
              <w:suppressAutoHyphens w:val="0"/>
              <w:spacing w:after="0"/>
              <w:jc w:val="right"/>
              <w:rPr>
                <w:del w:id="2688" w:author="Linderhof, Vincent" w:date="2016-03-06T11:01:00Z"/>
                <w:rFonts w:ascii="Times New Roman" w:eastAsia="Times New Roman" w:hAnsi="Times New Roman"/>
                <w:color w:val="000000"/>
                <w:sz w:val="20"/>
                <w:szCs w:val="20"/>
                <w:lang w:eastAsia="en-GB"/>
                <w:rPrChange w:id="2689" w:author="Linderhof, Vincent" w:date="2016-03-06T11:01:00Z">
                  <w:rPr>
                    <w:del w:id="2690"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69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17D19F52" w14:textId="3F5BB106" w:rsidR="00C03049" w:rsidRPr="00304F95" w:rsidDel="00304F95" w:rsidRDefault="00C03049" w:rsidP="00E05337">
            <w:pPr>
              <w:suppressAutoHyphens w:val="0"/>
              <w:spacing w:after="0"/>
              <w:jc w:val="right"/>
              <w:rPr>
                <w:del w:id="2692" w:author="Linderhof, Vincent" w:date="2016-03-06T11:01:00Z"/>
                <w:rFonts w:ascii="Times New Roman" w:eastAsia="Times New Roman" w:hAnsi="Times New Roman"/>
                <w:color w:val="000000"/>
                <w:sz w:val="20"/>
                <w:szCs w:val="20"/>
                <w:lang w:eastAsia="en-GB"/>
                <w:rPrChange w:id="2693" w:author="Linderhof, Vincent" w:date="2016-03-06T11:01:00Z">
                  <w:rPr>
                    <w:del w:id="2694" w:author="Linderhof, Vincent" w:date="2016-03-06T11:01:00Z"/>
                    <w:rFonts w:ascii="Times New Roman" w:eastAsia="Times New Roman" w:hAnsi="Times New Roman"/>
                    <w:color w:val="000000"/>
                    <w:sz w:val="24"/>
                    <w:szCs w:val="24"/>
                    <w:lang w:eastAsia="en-GB"/>
                  </w:rPr>
                </w:rPrChange>
              </w:rPr>
            </w:pPr>
            <w:del w:id="2695" w:author="Linderhof, Vincent" w:date="2016-03-06T11:01:00Z">
              <w:r w:rsidRPr="00304F95" w:rsidDel="00304F95">
                <w:rPr>
                  <w:rFonts w:ascii="Times New Roman" w:eastAsia="Times New Roman" w:hAnsi="Times New Roman"/>
                  <w:color w:val="000000"/>
                  <w:sz w:val="20"/>
                  <w:szCs w:val="20"/>
                  <w:lang w:eastAsia="en-GB"/>
                  <w:rPrChange w:id="2696" w:author="Linderhof, Vincent" w:date="2016-03-06T11:01:00Z">
                    <w:rPr>
                      <w:rFonts w:ascii="Times New Roman" w:eastAsia="Times New Roman" w:hAnsi="Times New Roman"/>
                      <w:color w:val="000000"/>
                      <w:sz w:val="24"/>
                      <w:szCs w:val="24"/>
                      <w:lang w:eastAsia="en-GB"/>
                    </w:rPr>
                  </w:rPrChange>
                </w:rPr>
                <w:delText>3.30E-05</w:delText>
              </w:r>
            </w:del>
          </w:p>
        </w:tc>
        <w:tc>
          <w:tcPr>
            <w:tcW w:w="670" w:type="dxa"/>
            <w:gridSpan w:val="3"/>
            <w:tcBorders>
              <w:top w:val="nil"/>
              <w:left w:val="nil"/>
              <w:bottom w:val="nil"/>
              <w:right w:val="nil"/>
            </w:tcBorders>
            <w:shd w:val="clear" w:color="auto" w:fill="auto"/>
            <w:noWrap/>
            <w:vAlign w:val="bottom"/>
            <w:hideMark/>
            <w:tcPrChange w:id="269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D9C402" w14:textId="3BA31410" w:rsidR="00C03049" w:rsidRPr="00304F95" w:rsidDel="00304F95" w:rsidRDefault="00C03049" w:rsidP="00E05337">
            <w:pPr>
              <w:suppressAutoHyphens w:val="0"/>
              <w:spacing w:after="0"/>
              <w:rPr>
                <w:del w:id="2698" w:author="Linderhof, Vincent" w:date="2016-03-06T11:01:00Z"/>
                <w:rFonts w:ascii="Times New Roman" w:eastAsia="Times New Roman" w:hAnsi="Times New Roman"/>
                <w:color w:val="000000"/>
                <w:sz w:val="20"/>
                <w:szCs w:val="20"/>
                <w:lang w:eastAsia="en-GB"/>
                <w:rPrChange w:id="2699" w:author="Linderhof, Vincent" w:date="2016-03-06T11:01:00Z">
                  <w:rPr>
                    <w:del w:id="2700"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380E0D3" w14:textId="0F6EA528" w:rsidTr="00304F95">
        <w:trPr>
          <w:gridAfter w:val="1"/>
          <w:wAfter w:w="272" w:type="dxa"/>
          <w:trHeight w:val="300"/>
          <w:del w:id="2701" w:author="Linderhof, Vincent" w:date="2016-03-06T11:01:00Z"/>
          <w:trPrChange w:id="2702"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70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B3B64CD" w14:textId="570C5885" w:rsidR="00C03049" w:rsidRPr="00304F95" w:rsidDel="00304F95" w:rsidRDefault="00C03049" w:rsidP="00E05337">
            <w:pPr>
              <w:suppressAutoHyphens w:val="0"/>
              <w:spacing w:after="0"/>
              <w:rPr>
                <w:del w:id="2704" w:author="Linderhof, Vincent" w:date="2016-03-06T11:01:00Z"/>
                <w:rFonts w:ascii="Times New Roman" w:eastAsia="Times New Roman" w:hAnsi="Times New Roman"/>
                <w:color w:val="000000"/>
                <w:sz w:val="20"/>
                <w:szCs w:val="20"/>
                <w:lang w:eastAsia="en-GB"/>
                <w:rPrChange w:id="2705" w:author="Linderhof, Vincent" w:date="2016-03-06T11:01:00Z">
                  <w:rPr>
                    <w:del w:id="2706" w:author="Linderhof, Vincent" w:date="2016-03-06T11:01:00Z"/>
                    <w:rFonts w:ascii="Times New Roman" w:eastAsia="Times New Roman" w:hAnsi="Times New Roman"/>
                    <w:color w:val="000000"/>
                    <w:sz w:val="24"/>
                    <w:szCs w:val="24"/>
                    <w:lang w:eastAsia="en-GB"/>
                  </w:rPr>
                </w:rPrChange>
              </w:rPr>
            </w:pPr>
            <w:del w:id="2707" w:author="Linderhof, Vincent" w:date="2016-03-06T11:01:00Z">
              <w:r w:rsidRPr="00304F95" w:rsidDel="00304F95">
                <w:rPr>
                  <w:rFonts w:ascii="Times New Roman" w:eastAsia="Times New Roman" w:hAnsi="Times New Roman"/>
                  <w:color w:val="000000"/>
                  <w:sz w:val="20"/>
                  <w:szCs w:val="20"/>
                  <w:lang w:eastAsia="en-GB"/>
                  <w:rPrChange w:id="2708" w:author="Linderhof, Vincent" w:date="2016-03-06T11:01:00Z">
                    <w:rPr>
                      <w:rFonts w:ascii="Times New Roman" w:eastAsia="Times New Roman" w:hAnsi="Times New Roman"/>
                      <w:color w:val="000000"/>
                      <w:sz w:val="24"/>
                      <w:szCs w:val="24"/>
                      <w:lang w:eastAsia="en-GB"/>
                    </w:rPr>
                  </w:rPrChange>
                </w:rPr>
                <w:delText>Education level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70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096C712" w14:textId="0FACD7D6" w:rsidR="00C03049" w:rsidRPr="00304F95" w:rsidDel="00304F95" w:rsidRDefault="00C03049" w:rsidP="00E05337">
            <w:pPr>
              <w:tabs>
                <w:tab w:val="decimal" w:pos="317"/>
              </w:tabs>
              <w:suppressAutoHyphens w:val="0"/>
              <w:spacing w:after="0"/>
              <w:rPr>
                <w:del w:id="2710" w:author="Linderhof, Vincent" w:date="2016-03-06T11:01:00Z"/>
                <w:rFonts w:ascii="Times New Roman" w:eastAsia="Times New Roman" w:hAnsi="Times New Roman"/>
                <w:color w:val="000000"/>
                <w:sz w:val="20"/>
                <w:szCs w:val="20"/>
                <w:lang w:eastAsia="en-GB"/>
                <w:rPrChange w:id="2711" w:author="Linderhof, Vincent" w:date="2016-03-06T11:01:00Z">
                  <w:rPr>
                    <w:del w:id="2712" w:author="Linderhof, Vincent" w:date="2016-03-06T11:01:00Z"/>
                    <w:rFonts w:ascii="Times New Roman" w:eastAsia="Times New Roman" w:hAnsi="Times New Roman"/>
                    <w:color w:val="000000"/>
                    <w:sz w:val="24"/>
                    <w:szCs w:val="24"/>
                    <w:lang w:eastAsia="en-GB"/>
                  </w:rPr>
                </w:rPrChange>
              </w:rPr>
            </w:pPr>
            <w:del w:id="2713" w:author="Linderhof, Vincent" w:date="2016-03-06T11:01:00Z">
              <w:r w:rsidRPr="00304F95" w:rsidDel="00304F95">
                <w:rPr>
                  <w:rFonts w:ascii="Times New Roman" w:eastAsia="Times New Roman" w:hAnsi="Times New Roman"/>
                  <w:color w:val="000000"/>
                  <w:sz w:val="20"/>
                  <w:szCs w:val="20"/>
                  <w:lang w:eastAsia="en-GB"/>
                  <w:rPrChange w:id="2714" w:author="Linderhof, Vincent" w:date="2016-03-06T11:01:00Z">
                    <w:rPr>
                      <w:rFonts w:ascii="Times New Roman" w:eastAsia="Times New Roman" w:hAnsi="Times New Roman"/>
                      <w:color w:val="000000"/>
                      <w:sz w:val="24"/>
                      <w:szCs w:val="24"/>
                      <w:lang w:eastAsia="en-GB"/>
                    </w:rPr>
                  </w:rPrChange>
                </w:rPr>
                <w:delText>0.11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1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5FB2AA" w14:textId="7317A9BA" w:rsidR="00C03049" w:rsidRPr="00304F95" w:rsidDel="00304F95" w:rsidRDefault="0037260F" w:rsidP="00E05337">
            <w:pPr>
              <w:tabs>
                <w:tab w:val="decimal" w:pos="317"/>
              </w:tabs>
              <w:suppressAutoHyphens w:val="0"/>
              <w:spacing w:after="0"/>
              <w:rPr>
                <w:del w:id="2716" w:author="Linderhof, Vincent" w:date="2016-03-06T11:01:00Z"/>
                <w:rFonts w:ascii="Times New Roman" w:eastAsia="Times New Roman" w:hAnsi="Times New Roman"/>
                <w:color w:val="000000"/>
                <w:sz w:val="20"/>
                <w:szCs w:val="20"/>
                <w:lang w:eastAsia="en-GB"/>
                <w:rPrChange w:id="2717" w:author="Linderhof, Vincent" w:date="2016-03-06T11:01:00Z">
                  <w:rPr>
                    <w:del w:id="2718" w:author="Linderhof, Vincent" w:date="2016-03-06T11:01:00Z"/>
                    <w:rFonts w:ascii="Times New Roman" w:eastAsia="Times New Roman" w:hAnsi="Times New Roman"/>
                    <w:color w:val="000000"/>
                    <w:sz w:val="24"/>
                    <w:szCs w:val="24"/>
                    <w:lang w:eastAsia="en-GB"/>
                  </w:rPr>
                </w:rPrChange>
              </w:rPr>
            </w:pPr>
            <w:del w:id="2719" w:author="Linderhof, Vincent" w:date="2016-03-06T11:01:00Z">
              <w:r w:rsidRPr="00304F95" w:rsidDel="00304F95">
                <w:rPr>
                  <w:rFonts w:ascii="Times New Roman" w:eastAsia="Times New Roman" w:hAnsi="Times New Roman"/>
                  <w:color w:val="000000"/>
                  <w:sz w:val="20"/>
                  <w:szCs w:val="20"/>
                  <w:lang w:eastAsia="en-GB"/>
                  <w:rPrChange w:id="272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55F548" w14:textId="6DD73C87" w:rsidR="00C03049" w:rsidRPr="00304F95" w:rsidDel="00304F95" w:rsidRDefault="00C03049" w:rsidP="00E05337">
            <w:pPr>
              <w:tabs>
                <w:tab w:val="decimal" w:pos="317"/>
              </w:tabs>
              <w:suppressAutoHyphens w:val="0"/>
              <w:spacing w:after="0"/>
              <w:rPr>
                <w:del w:id="2722" w:author="Linderhof, Vincent" w:date="2016-03-06T11:01:00Z"/>
                <w:rFonts w:ascii="Times New Roman" w:eastAsia="Times New Roman" w:hAnsi="Times New Roman"/>
                <w:color w:val="000000"/>
                <w:sz w:val="20"/>
                <w:szCs w:val="20"/>
                <w:lang w:eastAsia="en-GB"/>
                <w:rPrChange w:id="2723" w:author="Linderhof, Vincent" w:date="2016-03-06T11:01:00Z">
                  <w:rPr>
                    <w:del w:id="2724" w:author="Linderhof, Vincent" w:date="2016-03-06T11:01:00Z"/>
                    <w:rFonts w:ascii="Times New Roman" w:eastAsia="Times New Roman" w:hAnsi="Times New Roman"/>
                    <w:color w:val="000000"/>
                    <w:sz w:val="24"/>
                    <w:szCs w:val="24"/>
                    <w:lang w:eastAsia="en-GB"/>
                  </w:rPr>
                </w:rPrChange>
              </w:rPr>
            </w:pPr>
            <w:del w:id="2725" w:author="Linderhof, Vincent" w:date="2016-03-06T11:01:00Z">
              <w:r w:rsidRPr="00304F95" w:rsidDel="00304F95">
                <w:rPr>
                  <w:rFonts w:ascii="Times New Roman" w:eastAsia="Times New Roman" w:hAnsi="Times New Roman"/>
                  <w:color w:val="000000"/>
                  <w:sz w:val="20"/>
                  <w:szCs w:val="20"/>
                  <w:lang w:eastAsia="en-GB"/>
                  <w:rPrChange w:id="2726" w:author="Linderhof, Vincent" w:date="2016-03-06T11:01:00Z">
                    <w:rPr>
                      <w:rFonts w:ascii="Times New Roman" w:eastAsia="Times New Roman" w:hAnsi="Times New Roman"/>
                      <w:color w:val="000000"/>
                      <w:sz w:val="24"/>
                      <w:szCs w:val="24"/>
                      <w:lang w:eastAsia="en-GB"/>
                    </w:rPr>
                  </w:rPrChange>
                </w:rPr>
                <w:delText>0.0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AF969D" w14:textId="7539FFE6" w:rsidR="00C03049" w:rsidRPr="00304F95" w:rsidDel="00304F95" w:rsidRDefault="00C03049" w:rsidP="00E05337">
            <w:pPr>
              <w:tabs>
                <w:tab w:val="decimal" w:pos="317"/>
              </w:tabs>
              <w:suppressAutoHyphens w:val="0"/>
              <w:spacing w:after="0"/>
              <w:rPr>
                <w:del w:id="2728" w:author="Linderhof, Vincent" w:date="2016-03-06T11:01:00Z"/>
                <w:rFonts w:ascii="Times New Roman" w:eastAsia="Times New Roman" w:hAnsi="Times New Roman"/>
                <w:color w:val="000000"/>
                <w:sz w:val="20"/>
                <w:szCs w:val="20"/>
                <w:lang w:eastAsia="en-GB"/>
                <w:rPrChange w:id="2729" w:author="Linderhof, Vincent" w:date="2016-03-06T11:01:00Z">
                  <w:rPr>
                    <w:del w:id="273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31B524" w14:textId="4D1B1A4F" w:rsidR="00C03049" w:rsidRPr="00304F95" w:rsidDel="00304F95" w:rsidRDefault="00C03049" w:rsidP="00E05337">
            <w:pPr>
              <w:tabs>
                <w:tab w:val="decimal" w:pos="317"/>
              </w:tabs>
              <w:suppressAutoHyphens w:val="0"/>
              <w:spacing w:after="0"/>
              <w:jc w:val="right"/>
              <w:rPr>
                <w:del w:id="2732" w:author="Linderhof, Vincent" w:date="2016-03-06T11:01:00Z"/>
                <w:rFonts w:ascii="Times New Roman" w:eastAsia="Times New Roman" w:hAnsi="Times New Roman"/>
                <w:color w:val="000000"/>
                <w:sz w:val="20"/>
                <w:szCs w:val="20"/>
                <w:lang w:eastAsia="en-GB"/>
                <w:rPrChange w:id="2733" w:author="Linderhof, Vincent" w:date="2016-03-06T11:01:00Z">
                  <w:rPr>
                    <w:del w:id="2734" w:author="Linderhof, Vincent" w:date="2016-03-06T11:01:00Z"/>
                    <w:rFonts w:ascii="Times New Roman" w:eastAsia="Times New Roman" w:hAnsi="Times New Roman"/>
                    <w:color w:val="000000"/>
                    <w:sz w:val="24"/>
                    <w:szCs w:val="24"/>
                    <w:lang w:eastAsia="en-GB"/>
                  </w:rPr>
                </w:rPrChange>
              </w:rPr>
            </w:pPr>
            <w:del w:id="2735" w:author="Linderhof, Vincent" w:date="2016-03-06T11:01:00Z">
              <w:r w:rsidRPr="00304F95" w:rsidDel="00304F95">
                <w:rPr>
                  <w:rFonts w:ascii="Times New Roman" w:eastAsia="Times New Roman" w:hAnsi="Times New Roman"/>
                  <w:color w:val="000000"/>
                  <w:sz w:val="20"/>
                  <w:szCs w:val="20"/>
                  <w:lang w:eastAsia="en-GB"/>
                  <w:rPrChange w:id="2736" w:author="Linderhof, Vincent" w:date="2016-03-06T11:01:00Z">
                    <w:rPr>
                      <w:rFonts w:ascii="Times New Roman" w:eastAsia="Times New Roman" w:hAnsi="Times New Roman"/>
                      <w:color w:val="000000"/>
                      <w:sz w:val="24"/>
                      <w:szCs w:val="24"/>
                      <w:lang w:eastAsia="en-GB"/>
                    </w:rPr>
                  </w:rPrChange>
                </w:rPr>
                <w:delText>6.32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FEF115" w14:textId="23CD1700" w:rsidR="00C03049" w:rsidRPr="00304F95" w:rsidDel="00304F95" w:rsidRDefault="00C03049" w:rsidP="00E05337">
            <w:pPr>
              <w:tabs>
                <w:tab w:val="decimal" w:pos="317"/>
              </w:tabs>
              <w:suppressAutoHyphens w:val="0"/>
              <w:spacing w:after="0"/>
              <w:rPr>
                <w:del w:id="2738" w:author="Linderhof, Vincent" w:date="2016-03-06T11:01:00Z"/>
                <w:rFonts w:ascii="Times New Roman" w:eastAsia="Times New Roman" w:hAnsi="Times New Roman"/>
                <w:color w:val="000000"/>
                <w:sz w:val="20"/>
                <w:szCs w:val="20"/>
                <w:lang w:eastAsia="en-GB"/>
                <w:rPrChange w:id="2739" w:author="Linderhof, Vincent" w:date="2016-03-06T11:01:00Z">
                  <w:rPr>
                    <w:del w:id="274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4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7385A6" w14:textId="04FEDA11" w:rsidR="00C03049" w:rsidRPr="00304F95" w:rsidDel="00304F95" w:rsidRDefault="00C03049" w:rsidP="00E05337">
            <w:pPr>
              <w:tabs>
                <w:tab w:val="decimal" w:pos="317"/>
              </w:tabs>
              <w:suppressAutoHyphens w:val="0"/>
              <w:spacing w:after="0"/>
              <w:rPr>
                <w:del w:id="2742" w:author="Linderhof, Vincent" w:date="2016-03-06T11:01:00Z"/>
                <w:rFonts w:ascii="Times New Roman" w:eastAsia="Times New Roman" w:hAnsi="Times New Roman"/>
                <w:color w:val="000000"/>
                <w:sz w:val="20"/>
                <w:szCs w:val="20"/>
                <w:lang w:eastAsia="en-GB"/>
                <w:rPrChange w:id="2743" w:author="Linderhof, Vincent" w:date="2016-03-06T11:01:00Z">
                  <w:rPr>
                    <w:del w:id="2744" w:author="Linderhof, Vincent" w:date="2016-03-06T11:01:00Z"/>
                    <w:rFonts w:ascii="Times New Roman" w:eastAsia="Times New Roman" w:hAnsi="Times New Roman"/>
                    <w:color w:val="000000"/>
                    <w:sz w:val="24"/>
                    <w:szCs w:val="24"/>
                    <w:lang w:eastAsia="en-GB"/>
                  </w:rPr>
                </w:rPrChange>
              </w:rPr>
            </w:pPr>
            <w:del w:id="2745" w:author="Linderhof, Vincent" w:date="2016-03-06T11:01:00Z">
              <w:r w:rsidRPr="00304F95" w:rsidDel="00304F95">
                <w:rPr>
                  <w:rFonts w:ascii="Times New Roman" w:eastAsia="Times New Roman" w:hAnsi="Times New Roman"/>
                  <w:color w:val="000000"/>
                  <w:sz w:val="20"/>
                  <w:szCs w:val="20"/>
                  <w:lang w:eastAsia="en-GB"/>
                  <w:rPrChange w:id="2746" w:author="Linderhof, Vincent" w:date="2016-03-06T11:01:00Z">
                    <w:rPr>
                      <w:rFonts w:ascii="Times New Roman" w:eastAsia="Times New Roman" w:hAnsi="Times New Roman"/>
                      <w:color w:val="000000"/>
                      <w:sz w:val="24"/>
                      <w:szCs w:val="24"/>
                      <w:lang w:eastAsia="en-GB"/>
                    </w:rPr>
                  </w:rPrChange>
                </w:rPr>
                <w:delText>0.01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4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B1509" w14:textId="40007912" w:rsidR="00C03049" w:rsidRPr="00304F95" w:rsidDel="00304F95" w:rsidRDefault="00C03049" w:rsidP="00E05337">
            <w:pPr>
              <w:tabs>
                <w:tab w:val="decimal" w:pos="317"/>
              </w:tabs>
              <w:suppressAutoHyphens w:val="0"/>
              <w:spacing w:after="0"/>
              <w:rPr>
                <w:del w:id="2748" w:author="Linderhof, Vincent" w:date="2016-03-06T11:01:00Z"/>
                <w:rFonts w:ascii="Times New Roman" w:eastAsia="Times New Roman" w:hAnsi="Times New Roman"/>
                <w:color w:val="000000"/>
                <w:sz w:val="20"/>
                <w:szCs w:val="20"/>
                <w:lang w:eastAsia="en-GB"/>
                <w:rPrChange w:id="2749" w:author="Linderhof, Vincent" w:date="2016-03-06T11:01:00Z">
                  <w:rPr>
                    <w:del w:id="275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5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C2CB0B" w14:textId="6D317889" w:rsidR="00C03049" w:rsidRPr="00304F95" w:rsidDel="00304F95" w:rsidRDefault="00C03049" w:rsidP="00E05337">
            <w:pPr>
              <w:tabs>
                <w:tab w:val="decimal" w:pos="317"/>
              </w:tabs>
              <w:suppressAutoHyphens w:val="0"/>
              <w:spacing w:after="0"/>
              <w:rPr>
                <w:del w:id="2752" w:author="Linderhof, Vincent" w:date="2016-03-06T11:01:00Z"/>
                <w:rFonts w:ascii="Times New Roman" w:eastAsia="Times New Roman" w:hAnsi="Times New Roman"/>
                <w:color w:val="000000"/>
                <w:sz w:val="20"/>
                <w:szCs w:val="20"/>
                <w:lang w:eastAsia="en-GB"/>
                <w:rPrChange w:id="2753" w:author="Linderhof, Vincent" w:date="2016-03-06T11:01:00Z">
                  <w:rPr>
                    <w:del w:id="2754" w:author="Linderhof, Vincent" w:date="2016-03-06T11:01:00Z"/>
                    <w:rFonts w:ascii="Times New Roman" w:eastAsia="Times New Roman" w:hAnsi="Times New Roman"/>
                    <w:color w:val="000000"/>
                    <w:sz w:val="24"/>
                    <w:szCs w:val="24"/>
                    <w:lang w:eastAsia="en-GB"/>
                  </w:rPr>
                </w:rPrChange>
              </w:rPr>
            </w:pPr>
            <w:del w:id="2755" w:author="Linderhof, Vincent" w:date="2016-03-06T11:01:00Z">
              <w:r w:rsidRPr="00304F95" w:rsidDel="00304F95">
                <w:rPr>
                  <w:rFonts w:ascii="Times New Roman" w:eastAsia="Times New Roman" w:hAnsi="Times New Roman"/>
                  <w:color w:val="000000"/>
                  <w:sz w:val="20"/>
                  <w:szCs w:val="20"/>
                  <w:lang w:eastAsia="en-GB"/>
                  <w:rPrChange w:id="2756" w:author="Linderhof, Vincent" w:date="2016-03-06T11:01:00Z">
                    <w:rPr>
                      <w:rFonts w:ascii="Times New Roman" w:eastAsia="Times New Roman" w:hAnsi="Times New Roman"/>
                      <w:color w:val="000000"/>
                      <w:sz w:val="24"/>
                      <w:szCs w:val="24"/>
                      <w:lang w:eastAsia="en-GB"/>
                    </w:rPr>
                  </w:rPrChange>
                </w:rPr>
                <w:delText>0.0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5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4377E" w14:textId="1DEA072C" w:rsidR="00C03049" w:rsidRPr="00304F95" w:rsidDel="00304F95" w:rsidRDefault="00C03049" w:rsidP="00E05337">
            <w:pPr>
              <w:tabs>
                <w:tab w:val="decimal" w:pos="317"/>
              </w:tabs>
              <w:suppressAutoHyphens w:val="0"/>
              <w:spacing w:after="0"/>
              <w:rPr>
                <w:del w:id="2758" w:author="Linderhof, Vincent" w:date="2016-03-06T11:01:00Z"/>
                <w:rFonts w:ascii="Times New Roman" w:eastAsia="Times New Roman" w:hAnsi="Times New Roman"/>
                <w:color w:val="000000"/>
                <w:sz w:val="20"/>
                <w:szCs w:val="20"/>
                <w:lang w:eastAsia="en-GB"/>
                <w:rPrChange w:id="2759" w:author="Linderhof, Vincent" w:date="2016-03-06T11:01:00Z">
                  <w:rPr>
                    <w:del w:id="276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6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01B617" w14:textId="3621EFF0" w:rsidR="00C03049" w:rsidRPr="00304F95" w:rsidDel="00304F95" w:rsidRDefault="00C03049" w:rsidP="00E05337">
            <w:pPr>
              <w:tabs>
                <w:tab w:val="decimal" w:pos="317"/>
              </w:tabs>
              <w:suppressAutoHyphens w:val="0"/>
              <w:spacing w:after="0"/>
              <w:jc w:val="right"/>
              <w:rPr>
                <w:del w:id="2762" w:author="Linderhof, Vincent" w:date="2016-03-06T11:01:00Z"/>
                <w:rFonts w:ascii="Times New Roman" w:eastAsia="Times New Roman" w:hAnsi="Times New Roman"/>
                <w:color w:val="000000"/>
                <w:sz w:val="20"/>
                <w:szCs w:val="20"/>
                <w:lang w:eastAsia="en-GB"/>
                <w:rPrChange w:id="2763" w:author="Linderhof, Vincent" w:date="2016-03-06T11:01:00Z">
                  <w:rPr>
                    <w:del w:id="2764" w:author="Linderhof, Vincent" w:date="2016-03-06T11:01:00Z"/>
                    <w:rFonts w:ascii="Times New Roman" w:eastAsia="Times New Roman" w:hAnsi="Times New Roman"/>
                    <w:color w:val="000000"/>
                    <w:sz w:val="24"/>
                    <w:szCs w:val="24"/>
                    <w:lang w:eastAsia="en-GB"/>
                  </w:rPr>
                </w:rPrChange>
              </w:rPr>
            </w:pPr>
            <w:del w:id="2765" w:author="Linderhof, Vincent" w:date="2016-03-06T11:01:00Z">
              <w:r w:rsidRPr="00304F95" w:rsidDel="00304F95">
                <w:rPr>
                  <w:rFonts w:ascii="Times New Roman" w:eastAsia="Times New Roman" w:hAnsi="Times New Roman"/>
                  <w:color w:val="000000"/>
                  <w:sz w:val="20"/>
                  <w:szCs w:val="20"/>
                  <w:lang w:eastAsia="en-GB"/>
                  <w:rPrChange w:id="2766" w:author="Linderhof, Vincent" w:date="2016-03-06T11:01:00Z">
                    <w:rPr>
                      <w:rFonts w:ascii="Times New Roman" w:eastAsia="Times New Roman" w:hAnsi="Times New Roman"/>
                      <w:color w:val="000000"/>
                      <w:sz w:val="24"/>
                      <w:szCs w:val="24"/>
                      <w:lang w:eastAsia="en-GB"/>
                    </w:rPr>
                  </w:rPrChange>
                </w:rPr>
                <w:delText>9.21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6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B3579D" w14:textId="4EFE9291" w:rsidR="00C03049" w:rsidRPr="00304F95" w:rsidDel="00304F95" w:rsidRDefault="00C03049" w:rsidP="00E05337">
            <w:pPr>
              <w:tabs>
                <w:tab w:val="decimal" w:pos="317"/>
              </w:tabs>
              <w:suppressAutoHyphens w:val="0"/>
              <w:spacing w:after="0"/>
              <w:rPr>
                <w:del w:id="2768" w:author="Linderhof, Vincent" w:date="2016-03-06T11:01:00Z"/>
                <w:rFonts w:ascii="Times New Roman" w:eastAsia="Times New Roman" w:hAnsi="Times New Roman"/>
                <w:color w:val="000000"/>
                <w:sz w:val="20"/>
                <w:szCs w:val="20"/>
                <w:lang w:eastAsia="en-GB"/>
                <w:rPrChange w:id="2769" w:author="Linderhof, Vincent" w:date="2016-03-06T11:01:00Z">
                  <w:rPr>
                    <w:del w:id="277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77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4F1E8" w14:textId="1749B05A" w:rsidR="00C03049" w:rsidRPr="00304F95" w:rsidDel="00304F95" w:rsidRDefault="00C03049" w:rsidP="00E05337">
            <w:pPr>
              <w:tabs>
                <w:tab w:val="decimal" w:pos="317"/>
              </w:tabs>
              <w:suppressAutoHyphens w:val="0"/>
              <w:spacing w:after="0"/>
              <w:rPr>
                <w:del w:id="2772" w:author="Linderhof, Vincent" w:date="2016-03-06T11:01:00Z"/>
                <w:rFonts w:ascii="Times New Roman" w:eastAsia="Times New Roman" w:hAnsi="Times New Roman"/>
                <w:color w:val="000000"/>
                <w:sz w:val="20"/>
                <w:szCs w:val="20"/>
                <w:lang w:eastAsia="en-GB"/>
                <w:rPrChange w:id="2773" w:author="Linderhof, Vincent" w:date="2016-03-06T11:01:00Z">
                  <w:rPr>
                    <w:del w:id="2774" w:author="Linderhof, Vincent" w:date="2016-03-06T11:01:00Z"/>
                    <w:rFonts w:ascii="Times New Roman" w:eastAsia="Times New Roman" w:hAnsi="Times New Roman"/>
                    <w:color w:val="000000"/>
                    <w:sz w:val="24"/>
                    <w:szCs w:val="24"/>
                    <w:lang w:eastAsia="en-GB"/>
                  </w:rPr>
                </w:rPrChange>
              </w:rPr>
            </w:pPr>
            <w:del w:id="2775" w:author="Linderhof, Vincent" w:date="2016-03-06T11:01:00Z">
              <w:r w:rsidRPr="00304F95" w:rsidDel="00304F95">
                <w:rPr>
                  <w:rFonts w:ascii="Times New Roman" w:eastAsia="Times New Roman" w:hAnsi="Times New Roman"/>
                  <w:color w:val="000000"/>
                  <w:sz w:val="20"/>
                  <w:szCs w:val="20"/>
                  <w:lang w:eastAsia="en-GB"/>
                  <w:rPrChange w:id="2776" w:author="Linderhof, Vincent" w:date="2016-03-06T11:01:00Z">
                    <w:rPr>
                      <w:rFonts w:ascii="Times New Roman" w:eastAsia="Times New Roman" w:hAnsi="Times New Roman"/>
                      <w:color w:val="000000"/>
                      <w:sz w:val="24"/>
                      <w:szCs w:val="24"/>
                      <w:lang w:eastAsia="en-GB"/>
                    </w:rPr>
                  </w:rPrChange>
                </w:rPr>
                <w:delText>-175.64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7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314340" w14:textId="00FF20D9" w:rsidR="00C03049" w:rsidRPr="00304F95" w:rsidDel="00304F95" w:rsidRDefault="00C03049" w:rsidP="00E05337">
            <w:pPr>
              <w:tabs>
                <w:tab w:val="decimal" w:pos="317"/>
              </w:tabs>
              <w:suppressAutoHyphens w:val="0"/>
              <w:spacing w:after="0"/>
              <w:rPr>
                <w:del w:id="2778" w:author="Linderhof, Vincent" w:date="2016-03-06T11:01:00Z"/>
                <w:rFonts w:ascii="Times New Roman" w:eastAsia="Times New Roman" w:hAnsi="Times New Roman"/>
                <w:color w:val="000000"/>
                <w:sz w:val="20"/>
                <w:szCs w:val="20"/>
                <w:lang w:eastAsia="en-GB"/>
                <w:rPrChange w:id="2779" w:author="Linderhof, Vincent" w:date="2016-03-06T11:01:00Z">
                  <w:rPr>
                    <w:del w:id="2780"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781"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49EDAC4A" w14:textId="569BE87E" w:rsidR="00C03049" w:rsidRPr="00304F95" w:rsidDel="00304F95" w:rsidRDefault="00C03049" w:rsidP="00E05337">
            <w:pPr>
              <w:tabs>
                <w:tab w:val="decimal" w:pos="317"/>
              </w:tabs>
              <w:suppressAutoHyphens w:val="0"/>
              <w:spacing w:after="0"/>
              <w:rPr>
                <w:del w:id="2782" w:author="Linderhof, Vincent" w:date="2016-03-06T11:01:00Z"/>
                <w:rFonts w:ascii="Times New Roman" w:eastAsia="Times New Roman" w:hAnsi="Times New Roman"/>
                <w:color w:val="000000"/>
                <w:sz w:val="20"/>
                <w:szCs w:val="20"/>
                <w:lang w:eastAsia="en-GB"/>
                <w:rPrChange w:id="2783" w:author="Linderhof, Vincent" w:date="2016-03-06T11:01:00Z">
                  <w:rPr>
                    <w:del w:id="2784" w:author="Linderhof, Vincent" w:date="2016-03-06T11:01:00Z"/>
                    <w:rFonts w:ascii="Times New Roman" w:eastAsia="Times New Roman" w:hAnsi="Times New Roman"/>
                    <w:color w:val="000000"/>
                    <w:sz w:val="24"/>
                    <w:szCs w:val="24"/>
                    <w:lang w:eastAsia="en-GB"/>
                  </w:rPr>
                </w:rPrChange>
              </w:rPr>
            </w:pPr>
            <w:del w:id="2785" w:author="Linderhof, Vincent" w:date="2016-03-06T11:01:00Z">
              <w:r w:rsidRPr="00304F95" w:rsidDel="00304F95">
                <w:rPr>
                  <w:rFonts w:ascii="Times New Roman" w:eastAsia="Times New Roman" w:hAnsi="Times New Roman"/>
                  <w:color w:val="000000"/>
                  <w:sz w:val="20"/>
                  <w:szCs w:val="20"/>
                  <w:lang w:eastAsia="en-GB"/>
                  <w:rPrChange w:id="2786" w:author="Linderhof, Vincent" w:date="2016-03-06T11:01:00Z">
                    <w:rPr>
                      <w:rFonts w:ascii="Times New Roman" w:eastAsia="Times New Roman" w:hAnsi="Times New Roman"/>
                      <w:color w:val="000000"/>
                      <w:sz w:val="24"/>
                      <w:szCs w:val="24"/>
                      <w:lang w:eastAsia="en-GB"/>
                    </w:rPr>
                  </w:rPrChange>
                </w:rPr>
                <w:delText>588.644**</w:delText>
              </w:r>
            </w:del>
          </w:p>
        </w:tc>
        <w:tc>
          <w:tcPr>
            <w:tcW w:w="1653" w:type="dxa"/>
            <w:gridSpan w:val="5"/>
            <w:tcBorders>
              <w:top w:val="nil"/>
              <w:left w:val="nil"/>
              <w:bottom w:val="nil"/>
              <w:right w:val="nil"/>
            </w:tcBorders>
            <w:shd w:val="clear" w:color="auto" w:fill="auto"/>
            <w:noWrap/>
            <w:vAlign w:val="bottom"/>
            <w:hideMark/>
            <w:tcPrChange w:id="278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3DF77C02" w14:textId="36330470" w:rsidR="00C03049" w:rsidRPr="00304F95" w:rsidDel="00304F95" w:rsidRDefault="00C03049" w:rsidP="00E05337">
            <w:pPr>
              <w:suppressAutoHyphens w:val="0"/>
              <w:spacing w:after="0"/>
              <w:jc w:val="right"/>
              <w:rPr>
                <w:del w:id="2788" w:author="Linderhof, Vincent" w:date="2016-03-06T11:01:00Z"/>
                <w:rFonts w:ascii="Times New Roman" w:eastAsia="Times New Roman" w:hAnsi="Times New Roman"/>
                <w:color w:val="000000"/>
                <w:sz w:val="20"/>
                <w:szCs w:val="20"/>
                <w:lang w:eastAsia="en-GB"/>
                <w:rPrChange w:id="2789" w:author="Linderhof, Vincent" w:date="2016-03-06T11:01:00Z">
                  <w:rPr>
                    <w:del w:id="2790" w:author="Linderhof, Vincent" w:date="2016-03-06T11:01:00Z"/>
                    <w:rFonts w:ascii="Times New Roman" w:eastAsia="Times New Roman" w:hAnsi="Times New Roman"/>
                    <w:color w:val="000000"/>
                    <w:sz w:val="24"/>
                    <w:szCs w:val="24"/>
                    <w:lang w:eastAsia="en-GB"/>
                  </w:rPr>
                </w:rPrChange>
              </w:rPr>
            </w:pPr>
            <w:del w:id="2791" w:author="Linderhof, Vincent" w:date="2016-03-06T11:01:00Z">
              <w:r w:rsidRPr="00304F95" w:rsidDel="00304F95">
                <w:rPr>
                  <w:rFonts w:ascii="Times New Roman" w:eastAsia="Times New Roman" w:hAnsi="Times New Roman"/>
                  <w:color w:val="000000"/>
                  <w:sz w:val="20"/>
                  <w:szCs w:val="20"/>
                  <w:lang w:eastAsia="en-GB"/>
                  <w:rPrChange w:id="2792" w:author="Linderhof, Vincent" w:date="2016-03-06T11:01:00Z">
                    <w:rPr>
                      <w:rFonts w:ascii="Times New Roman" w:eastAsia="Times New Roman" w:hAnsi="Times New Roman"/>
                      <w:color w:val="000000"/>
                      <w:sz w:val="24"/>
                      <w:szCs w:val="24"/>
                      <w:lang w:eastAsia="en-GB"/>
                    </w:rPr>
                  </w:rPrChange>
                </w:rPr>
                <w:delText>6.44E-03</w:delText>
              </w:r>
            </w:del>
          </w:p>
        </w:tc>
        <w:tc>
          <w:tcPr>
            <w:tcW w:w="670" w:type="dxa"/>
            <w:gridSpan w:val="3"/>
            <w:tcBorders>
              <w:top w:val="nil"/>
              <w:left w:val="nil"/>
              <w:bottom w:val="nil"/>
              <w:right w:val="nil"/>
            </w:tcBorders>
            <w:shd w:val="clear" w:color="auto" w:fill="auto"/>
            <w:noWrap/>
            <w:vAlign w:val="bottom"/>
            <w:hideMark/>
            <w:tcPrChange w:id="279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5D2C7F" w14:textId="5E3E19BF" w:rsidR="00C03049" w:rsidRPr="00304F95" w:rsidDel="00304F95" w:rsidRDefault="00C03049" w:rsidP="00E05337">
            <w:pPr>
              <w:suppressAutoHyphens w:val="0"/>
              <w:spacing w:after="0"/>
              <w:rPr>
                <w:del w:id="2794" w:author="Linderhof, Vincent" w:date="2016-03-06T11:01:00Z"/>
                <w:rFonts w:ascii="Times New Roman" w:eastAsia="Times New Roman" w:hAnsi="Times New Roman"/>
                <w:color w:val="000000"/>
                <w:sz w:val="20"/>
                <w:szCs w:val="20"/>
                <w:lang w:eastAsia="en-GB"/>
                <w:rPrChange w:id="2795" w:author="Linderhof, Vincent" w:date="2016-03-06T11:01:00Z">
                  <w:rPr>
                    <w:del w:id="2796" w:author="Linderhof, Vincent" w:date="2016-03-06T11:01:00Z"/>
                    <w:rFonts w:ascii="Times New Roman" w:eastAsia="Times New Roman" w:hAnsi="Times New Roman"/>
                    <w:color w:val="000000"/>
                    <w:sz w:val="24"/>
                    <w:szCs w:val="24"/>
                    <w:lang w:eastAsia="en-GB"/>
                  </w:rPr>
                </w:rPrChange>
              </w:rPr>
            </w:pPr>
            <w:del w:id="2797" w:author="Linderhof, Vincent" w:date="2016-03-06T11:01:00Z">
              <w:r w:rsidRPr="00304F95" w:rsidDel="00304F95">
                <w:rPr>
                  <w:rFonts w:ascii="Times New Roman" w:eastAsia="Times New Roman" w:hAnsi="Times New Roman"/>
                  <w:color w:val="000000"/>
                  <w:sz w:val="20"/>
                  <w:szCs w:val="20"/>
                  <w:lang w:eastAsia="en-GB"/>
                  <w:rPrChange w:id="2798"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6F3F735" w14:textId="20995DB9" w:rsidTr="00304F95">
        <w:trPr>
          <w:gridAfter w:val="1"/>
          <w:wAfter w:w="272" w:type="dxa"/>
          <w:trHeight w:val="300"/>
          <w:del w:id="2799" w:author="Linderhof, Vincent" w:date="2016-03-06T11:01:00Z"/>
          <w:trPrChange w:id="2800"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801" w:author="Linderhof, Vincent" w:date="2016-03-06T11:01:00Z">
              <w:tcPr>
                <w:tcW w:w="2000" w:type="dxa"/>
                <w:vMerge/>
                <w:tcBorders>
                  <w:top w:val="nil"/>
                  <w:left w:val="nil"/>
                  <w:bottom w:val="nil"/>
                  <w:right w:val="single" w:sz="4" w:space="0" w:color="auto"/>
                </w:tcBorders>
                <w:vAlign w:val="center"/>
                <w:hideMark/>
              </w:tcPr>
            </w:tcPrChange>
          </w:tcPr>
          <w:p w14:paraId="423DCC94" w14:textId="22C2B12C" w:rsidR="00C03049" w:rsidRPr="00304F95" w:rsidDel="00304F95" w:rsidRDefault="00C03049" w:rsidP="00E05337">
            <w:pPr>
              <w:suppressAutoHyphens w:val="0"/>
              <w:spacing w:after="0"/>
              <w:rPr>
                <w:del w:id="2802" w:author="Linderhof, Vincent" w:date="2016-03-06T11:01:00Z"/>
                <w:rFonts w:ascii="Times New Roman" w:eastAsia="Times New Roman" w:hAnsi="Times New Roman"/>
                <w:color w:val="000000"/>
                <w:sz w:val="20"/>
                <w:szCs w:val="20"/>
                <w:lang w:eastAsia="en-GB"/>
                <w:rPrChange w:id="2803" w:author="Linderhof, Vincent" w:date="2016-03-06T11:01:00Z">
                  <w:rPr>
                    <w:del w:id="280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80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DE2002" w14:textId="22139CF5" w:rsidR="00C03049" w:rsidRPr="00304F95" w:rsidDel="00304F95" w:rsidRDefault="00C03049" w:rsidP="00E05337">
            <w:pPr>
              <w:tabs>
                <w:tab w:val="decimal" w:pos="317"/>
              </w:tabs>
              <w:suppressAutoHyphens w:val="0"/>
              <w:spacing w:after="0"/>
              <w:rPr>
                <w:del w:id="2806" w:author="Linderhof, Vincent" w:date="2016-03-06T11:01:00Z"/>
                <w:rFonts w:ascii="Times New Roman" w:eastAsia="Times New Roman" w:hAnsi="Times New Roman"/>
                <w:color w:val="000000"/>
                <w:sz w:val="20"/>
                <w:szCs w:val="20"/>
                <w:lang w:eastAsia="en-GB"/>
                <w:rPrChange w:id="2807" w:author="Linderhof, Vincent" w:date="2016-03-06T11:01:00Z">
                  <w:rPr>
                    <w:del w:id="2808" w:author="Linderhof, Vincent" w:date="2016-03-06T11:01:00Z"/>
                    <w:rFonts w:ascii="Times New Roman" w:eastAsia="Times New Roman" w:hAnsi="Times New Roman"/>
                    <w:color w:val="000000"/>
                    <w:sz w:val="24"/>
                    <w:szCs w:val="24"/>
                    <w:lang w:eastAsia="en-GB"/>
                  </w:rPr>
                </w:rPrChange>
              </w:rPr>
            </w:pPr>
            <w:del w:id="2809" w:author="Linderhof, Vincent" w:date="2016-03-06T11:01:00Z">
              <w:r w:rsidRPr="00304F95" w:rsidDel="00304F95">
                <w:rPr>
                  <w:rFonts w:ascii="Times New Roman" w:eastAsia="Times New Roman" w:hAnsi="Times New Roman"/>
                  <w:color w:val="000000"/>
                  <w:sz w:val="20"/>
                  <w:szCs w:val="20"/>
                  <w:lang w:eastAsia="en-GB"/>
                  <w:rPrChange w:id="2810" w:author="Linderhof, Vincent" w:date="2016-03-06T11:01:00Z">
                    <w:rPr>
                      <w:rFonts w:ascii="Times New Roman" w:eastAsia="Times New Roman" w:hAnsi="Times New Roman"/>
                      <w:color w:val="000000"/>
                      <w:sz w:val="24"/>
                      <w:szCs w:val="24"/>
                      <w:lang w:eastAsia="en-GB"/>
                    </w:rPr>
                  </w:rPrChange>
                </w:rPr>
                <w:delText>(0.027)</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7EC92F" w14:textId="657930C7" w:rsidR="00C03049" w:rsidRPr="00304F95" w:rsidDel="00304F95" w:rsidRDefault="00C03049" w:rsidP="00E05337">
            <w:pPr>
              <w:tabs>
                <w:tab w:val="decimal" w:pos="317"/>
              </w:tabs>
              <w:suppressAutoHyphens w:val="0"/>
              <w:spacing w:after="0"/>
              <w:rPr>
                <w:del w:id="2812" w:author="Linderhof, Vincent" w:date="2016-03-06T11:01:00Z"/>
                <w:rFonts w:ascii="Times New Roman" w:eastAsia="Times New Roman" w:hAnsi="Times New Roman"/>
                <w:color w:val="000000"/>
                <w:sz w:val="20"/>
                <w:szCs w:val="20"/>
                <w:lang w:eastAsia="en-GB"/>
                <w:rPrChange w:id="2813" w:author="Linderhof, Vincent" w:date="2016-03-06T11:01:00Z">
                  <w:rPr>
                    <w:del w:id="281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F915D2" w14:textId="755130F6" w:rsidR="00C03049" w:rsidRPr="00304F95" w:rsidDel="00304F95" w:rsidRDefault="00C03049" w:rsidP="00E05337">
            <w:pPr>
              <w:tabs>
                <w:tab w:val="decimal" w:pos="317"/>
              </w:tabs>
              <w:suppressAutoHyphens w:val="0"/>
              <w:spacing w:after="0"/>
              <w:rPr>
                <w:del w:id="2816" w:author="Linderhof, Vincent" w:date="2016-03-06T11:01:00Z"/>
                <w:rFonts w:ascii="Times New Roman" w:eastAsia="Times New Roman" w:hAnsi="Times New Roman"/>
                <w:color w:val="000000"/>
                <w:sz w:val="20"/>
                <w:szCs w:val="20"/>
                <w:lang w:eastAsia="en-GB"/>
                <w:rPrChange w:id="2817" w:author="Linderhof, Vincent" w:date="2016-03-06T11:01:00Z">
                  <w:rPr>
                    <w:del w:id="2818" w:author="Linderhof, Vincent" w:date="2016-03-06T11:01:00Z"/>
                    <w:rFonts w:ascii="Times New Roman" w:eastAsia="Times New Roman" w:hAnsi="Times New Roman"/>
                    <w:color w:val="000000"/>
                    <w:sz w:val="24"/>
                    <w:szCs w:val="24"/>
                    <w:lang w:eastAsia="en-GB"/>
                  </w:rPr>
                </w:rPrChange>
              </w:rPr>
            </w:pPr>
            <w:del w:id="2819" w:author="Linderhof, Vincent" w:date="2016-03-06T11:01:00Z">
              <w:r w:rsidRPr="00304F95" w:rsidDel="00304F95">
                <w:rPr>
                  <w:rFonts w:ascii="Times New Roman" w:eastAsia="Times New Roman" w:hAnsi="Times New Roman"/>
                  <w:color w:val="000000"/>
                  <w:sz w:val="20"/>
                  <w:szCs w:val="20"/>
                  <w:lang w:eastAsia="en-GB"/>
                  <w:rPrChange w:id="2820" w:author="Linderhof, Vincent" w:date="2016-03-06T11:01:00Z">
                    <w:rPr>
                      <w:rFonts w:ascii="Times New Roman" w:eastAsia="Times New Roman" w:hAnsi="Times New Roman"/>
                      <w:color w:val="000000"/>
                      <w:sz w:val="24"/>
                      <w:szCs w:val="24"/>
                      <w:lang w:eastAsia="en-GB"/>
                    </w:rPr>
                  </w:rPrChange>
                </w:rPr>
                <w:delText>(0.06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C6FBF9" w14:textId="46D03212" w:rsidR="00C03049" w:rsidRPr="00304F95" w:rsidDel="00304F95" w:rsidRDefault="00C03049" w:rsidP="00E05337">
            <w:pPr>
              <w:tabs>
                <w:tab w:val="decimal" w:pos="317"/>
              </w:tabs>
              <w:suppressAutoHyphens w:val="0"/>
              <w:spacing w:after="0"/>
              <w:rPr>
                <w:del w:id="2822" w:author="Linderhof, Vincent" w:date="2016-03-06T11:01:00Z"/>
                <w:rFonts w:ascii="Times New Roman" w:eastAsia="Times New Roman" w:hAnsi="Times New Roman"/>
                <w:color w:val="000000"/>
                <w:sz w:val="20"/>
                <w:szCs w:val="20"/>
                <w:lang w:eastAsia="en-GB"/>
                <w:rPrChange w:id="2823" w:author="Linderhof, Vincent" w:date="2016-03-06T11:01:00Z">
                  <w:rPr>
                    <w:del w:id="282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BD3B66" w14:textId="3C1DBB2D" w:rsidR="00C03049" w:rsidRPr="00304F95" w:rsidDel="00304F95" w:rsidRDefault="00C03049" w:rsidP="00E05337">
            <w:pPr>
              <w:tabs>
                <w:tab w:val="decimal" w:pos="317"/>
              </w:tabs>
              <w:suppressAutoHyphens w:val="0"/>
              <w:spacing w:after="0"/>
              <w:jc w:val="right"/>
              <w:rPr>
                <w:del w:id="2826" w:author="Linderhof, Vincent" w:date="2016-03-06T11:01:00Z"/>
                <w:rFonts w:ascii="Times New Roman" w:eastAsia="Times New Roman" w:hAnsi="Times New Roman"/>
                <w:color w:val="000000"/>
                <w:sz w:val="20"/>
                <w:szCs w:val="20"/>
                <w:lang w:eastAsia="en-GB"/>
                <w:rPrChange w:id="2827" w:author="Linderhof, Vincent" w:date="2016-03-06T11:01:00Z">
                  <w:rPr>
                    <w:del w:id="2828" w:author="Linderhof, Vincent" w:date="2016-03-06T11:01:00Z"/>
                    <w:rFonts w:ascii="Times New Roman" w:eastAsia="Times New Roman" w:hAnsi="Times New Roman"/>
                    <w:color w:val="000000"/>
                    <w:sz w:val="24"/>
                    <w:szCs w:val="24"/>
                    <w:lang w:eastAsia="en-GB"/>
                  </w:rPr>
                </w:rPrChange>
              </w:rPr>
            </w:pPr>
            <w:del w:id="2829" w:author="Linderhof, Vincent" w:date="2016-03-06T11:01:00Z">
              <w:r w:rsidRPr="00304F95" w:rsidDel="00304F95">
                <w:rPr>
                  <w:rFonts w:ascii="Times New Roman" w:eastAsia="Times New Roman" w:hAnsi="Times New Roman"/>
                  <w:color w:val="000000"/>
                  <w:sz w:val="20"/>
                  <w:szCs w:val="20"/>
                  <w:lang w:eastAsia="en-GB"/>
                  <w:rPrChange w:id="2830" w:author="Linderhof, Vincent" w:date="2016-03-06T11:01:00Z">
                    <w:rPr>
                      <w:rFonts w:ascii="Times New Roman" w:eastAsia="Times New Roman" w:hAnsi="Times New Roman"/>
                      <w:color w:val="000000"/>
                      <w:sz w:val="24"/>
                      <w:szCs w:val="24"/>
                      <w:lang w:eastAsia="en-GB"/>
                    </w:rPr>
                  </w:rPrChange>
                </w:rPr>
                <w:delText>5.4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C9DE2" w14:textId="5BA270A2" w:rsidR="00C03049" w:rsidRPr="00304F95" w:rsidDel="00304F95" w:rsidRDefault="00C03049" w:rsidP="00E05337">
            <w:pPr>
              <w:tabs>
                <w:tab w:val="decimal" w:pos="317"/>
              </w:tabs>
              <w:suppressAutoHyphens w:val="0"/>
              <w:spacing w:after="0"/>
              <w:rPr>
                <w:del w:id="2832" w:author="Linderhof, Vincent" w:date="2016-03-06T11:01:00Z"/>
                <w:rFonts w:ascii="Times New Roman" w:eastAsia="Times New Roman" w:hAnsi="Times New Roman"/>
                <w:color w:val="000000"/>
                <w:sz w:val="20"/>
                <w:szCs w:val="20"/>
                <w:lang w:eastAsia="en-GB"/>
                <w:rPrChange w:id="2833" w:author="Linderhof, Vincent" w:date="2016-03-06T11:01:00Z">
                  <w:rPr>
                    <w:del w:id="283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61BB2C" w14:textId="01C7D50A" w:rsidR="00C03049" w:rsidRPr="00304F95" w:rsidDel="00304F95" w:rsidRDefault="00C03049" w:rsidP="00E05337">
            <w:pPr>
              <w:tabs>
                <w:tab w:val="decimal" w:pos="317"/>
              </w:tabs>
              <w:suppressAutoHyphens w:val="0"/>
              <w:spacing w:after="0"/>
              <w:jc w:val="right"/>
              <w:rPr>
                <w:del w:id="2836" w:author="Linderhof, Vincent" w:date="2016-03-06T11:01:00Z"/>
                <w:rFonts w:ascii="Times New Roman" w:eastAsia="Times New Roman" w:hAnsi="Times New Roman"/>
                <w:color w:val="000000"/>
                <w:sz w:val="20"/>
                <w:szCs w:val="20"/>
                <w:lang w:eastAsia="en-GB"/>
                <w:rPrChange w:id="2837" w:author="Linderhof, Vincent" w:date="2016-03-06T11:01:00Z">
                  <w:rPr>
                    <w:del w:id="2838" w:author="Linderhof, Vincent" w:date="2016-03-06T11:01:00Z"/>
                    <w:rFonts w:ascii="Times New Roman" w:eastAsia="Times New Roman" w:hAnsi="Times New Roman"/>
                    <w:color w:val="000000"/>
                    <w:sz w:val="24"/>
                    <w:szCs w:val="24"/>
                    <w:lang w:eastAsia="en-GB"/>
                  </w:rPr>
                </w:rPrChange>
              </w:rPr>
            </w:pPr>
            <w:del w:id="2839" w:author="Linderhof, Vincent" w:date="2016-03-06T11:01:00Z">
              <w:r w:rsidRPr="00304F95" w:rsidDel="00304F95">
                <w:rPr>
                  <w:rFonts w:ascii="Times New Roman" w:eastAsia="Times New Roman" w:hAnsi="Times New Roman"/>
                  <w:color w:val="000000"/>
                  <w:sz w:val="20"/>
                  <w:szCs w:val="20"/>
                  <w:lang w:eastAsia="en-GB"/>
                  <w:rPrChange w:id="2840"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4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6592F" w14:textId="6A44A078" w:rsidR="00C03049" w:rsidRPr="00304F95" w:rsidDel="00304F95" w:rsidRDefault="00C03049" w:rsidP="00E05337">
            <w:pPr>
              <w:tabs>
                <w:tab w:val="decimal" w:pos="317"/>
              </w:tabs>
              <w:suppressAutoHyphens w:val="0"/>
              <w:spacing w:after="0"/>
              <w:rPr>
                <w:del w:id="2842" w:author="Linderhof, Vincent" w:date="2016-03-06T11:01:00Z"/>
                <w:rFonts w:ascii="Times New Roman" w:eastAsia="Times New Roman" w:hAnsi="Times New Roman"/>
                <w:color w:val="000000"/>
                <w:sz w:val="20"/>
                <w:szCs w:val="20"/>
                <w:lang w:eastAsia="en-GB"/>
                <w:rPrChange w:id="2843" w:author="Linderhof, Vincent" w:date="2016-03-06T11:01:00Z">
                  <w:rPr>
                    <w:del w:id="284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4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81D83" w14:textId="65CD1281" w:rsidR="00C03049" w:rsidRPr="00304F95" w:rsidDel="00304F95" w:rsidRDefault="00C03049" w:rsidP="00E05337">
            <w:pPr>
              <w:tabs>
                <w:tab w:val="decimal" w:pos="317"/>
              </w:tabs>
              <w:suppressAutoHyphens w:val="0"/>
              <w:spacing w:after="0"/>
              <w:rPr>
                <w:del w:id="2846" w:author="Linderhof, Vincent" w:date="2016-03-06T11:01:00Z"/>
                <w:rFonts w:ascii="Times New Roman" w:eastAsia="Times New Roman" w:hAnsi="Times New Roman"/>
                <w:color w:val="000000"/>
                <w:sz w:val="20"/>
                <w:szCs w:val="20"/>
                <w:lang w:eastAsia="en-GB"/>
                <w:rPrChange w:id="2847" w:author="Linderhof, Vincent" w:date="2016-03-06T11:01:00Z">
                  <w:rPr>
                    <w:del w:id="2848" w:author="Linderhof, Vincent" w:date="2016-03-06T11:01:00Z"/>
                    <w:rFonts w:ascii="Times New Roman" w:eastAsia="Times New Roman" w:hAnsi="Times New Roman"/>
                    <w:color w:val="000000"/>
                    <w:sz w:val="24"/>
                    <w:szCs w:val="24"/>
                    <w:lang w:eastAsia="en-GB"/>
                  </w:rPr>
                </w:rPrChange>
              </w:rPr>
            </w:pPr>
            <w:del w:id="2849" w:author="Linderhof, Vincent" w:date="2016-03-06T11:01:00Z">
              <w:r w:rsidRPr="00304F95" w:rsidDel="00304F95">
                <w:rPr>
                  <w:rFonts w:ascii="Times New Roman" w:eastAsia="Times New Roman" w:hAnsi="Times New Roman"/>
                  <w:color w:val="000000"/>
                  <w:sz w:val="20"/>
                  <w:szCs w:val="20"/>
                  <w:lang w:eastAsia="en-GB"/>
                  <w:rPrChange w:id="2850"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5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8128B1" w14:textId="074BD9D3" w:rsidR="00C03049" w:rsidRPr="00304F95" w:rsidDel="00304F95" w:rsidRDefault="00C03049" w:rsidP="00E05337">
            <w:pPr>
              <w:tabs>
                <w:tab w:val="decimal" w:pos="317"/>
              </w:tabs>
              <w:suppressAutoHyphens w:val="0"/>
              <w:spacing w:after="0"/>
              <w:jc w:val="right"/>
              <w:rPr>
                <w:del w:id="2852" w:author="Linderhof, Vincent" w:date="2016-03-06T11:01:00Z"/>
                <w:rFonts w:ascii="Times New Roman" w:eastAsia="Times New Roman" w:hAnsi="Times New Roman"/>
                <w:color w:val="000000"/>
                <w:sz w:val="20"/>
                <w:szCs w:val="20"/>
                <w:lang w:eastAsia="en-GB"/>
                <w:rPrChange w:id="2853" w:author="Linderhof, Vincent" w:date="2016-03-06T11:01:00Z">
                  <w:rPr>
                    <w:del w:id="285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5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03031E" w14:textId="03F029E8" w:rsidR="00C03049" w:rsidRPr="00304F95" w:rsidDel="00304F95" w:rsidRDefault="00C03049" w:rsidP="00E05337">
            <w:pPr>
              <w:tabs>
                <w:tab w:val="decimal" w:pos="317"/>
              </w:tabs>
              <w:suppressAutoHyphens w:val="0"/>
              <w:spacing w:after="0"/>
              <w:jc w:val="right"/>
              <w:rPr>
                <w:del w:id="2856" w:author="Linderhof, Vincent" w:date="2016-03-06T11:01:00Z"/>
                <w:rFonts w:ascii="Times New Roman" w:eastAsia="Times New Roman" w:hAnsi="Times New Roman"/>
                <w:color w:val="000000"/>
                <w:sz w:val="20"/>
                <w:szCs w:val="20"/>
                <w:lang w:eastAsia="en-GB"/>
                <w:rPrChange w:id="2857" w:author="Linderhof, Vincent" w:date="2016-03-06T11:01:00Z">
                  <w:rPr>
                    <w:del w:id="2858" w:author="Linderhof, Vincent" w:date="2016-03-06T11:01:00Z"/>
                    <w:rFonts w:ascii="Times New Roman" w:eastAsia="Times New Roman" w:hAnsi="Times New Roman"/>
                    <w:color w:val="000000"/>
                    <w:sz w:val="24"/>
                    <w:szCs w:val="24"/>
                    <w:lang w:eastAsia="en-GB"/>
                  </w:rPr>
                </w:rPrChange>
              </w:rPr>
            </w:pPr>
            <w:del w:id="2859" w:author="Linderhof, Vincent" w:date="2016-03-06T11:01:00Z">
              <w:r w:rsidRPr="00304F95" w:rsidDel="00304F95">
                <w:rPr>
                  <w:rFonts w:ascii="Times New Roman" w:eastAsia="Times New Roman" w:hAnsi="Times New Roman"/>
                  <w:color w:val="000000"/>
                  <w:sz w:val="20"/>
                  <w:szCs w:val="20"/>
                  <w:lang w:eastAsia="en-GB"/>
                  <w:rPrChange w:id="2860" w:author="Linderhof, Vincent" w:date="2016-03-06T11:01:00Z">
                    <w:rPr>
                      <w:rFonts w:ascii="Times New Roman" w:eastAsia="Times New Roman" w:hAnsi="Times New Roman"/>
                      <w:color w:val="000000"/>
                      <w:sz w:val="24"/>
                      <w:szCs w:val="24"/>
                      <w:lang w:eastAsia="en-GB"/>
                    </w:rPr>
                  </w:rPrChange>
                </w:rPr>
                <w:delText>1.51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6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9B5044" w14:textId="2F8449E0" w:rsidR="00C03049" w:rsidRPr="00304F95" w:rsidDel="00304F95" w:rsidRDefault="00C03049" w:rsidP="00E05337">
            <w:pPr>
              <w:tabs>
                <w:tab w:val="decimal" w:pos="317"/>
              </w:tabs>
              <w:suppressAutoHyphens w:val="0"/>
              <w:spacing w:after="0"/>
              <w:rPr>
                <w:del w:id="2862" w:author="Linderhof, Vincent" w:date="2016-03-06T11:01:00Z"/>
                <w:rFonts w:ascii="Times New Roman" w:eastAsia="Times New Roman" w:hAnsi="Times New Roman"/>
                <w:color w:val="000000"/>
                <w:sz w:val="20"/>
                <w:szCs w:val="20"/>
                <w:lang w:eastAsia="en-GB"/>
                <w:rPrChange w:id="2863" w:author="Linderhof, Vincent" w:date="2016-03-06T11:01:00Z">
                  <w:rPr>
                    <w:del w:id="286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86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632DA7" w14:textId="0112F0BE" w:rsidR="00C03049" w:rsidRPr="00304F95" w:rsidDel="00304F95" w:rsidRDefault="00C03049" w:rsidP="00E05337">
            <w:pPr>
              <w:tabs>
                <w:tab w:val="decimal" w:pos="317"/>
              </w:tabs>
              <w:suppressAutoHyphens w:val="0"/>
              <w:spacing w:after="0"/>
              <w:jc w:val="right"/>
              <w:rPr>
                <w:del w:id="2866" w:author="Linderhof, Vincent" w:date="2016-03-06T11:01:00Z"/>
                <w:rFonts w:ascii="Times New Roman" w:eastAsia="Times New Roman" w:hAnsi="Times New Roman"/>
                <w:color w:val="000000"/>
                <w:sz w:val="20"/>
                <w:szCs w:val="20"/>
                <w:lang w:eastAsia="en-GB"/>
                <w:rPrChange w:id="2867" w:author="Linderhof, Vincent" w:date="2016-03-06T11:01:00Z">
                  <w:rPr>
                    <w:del w:id="2868" w:author="Linderhof, Vincent" w:date="2016-03-06T11:01:00Z"/>
                    <w:rFonts w:ascii="Times New Roman" w:eastAsia="Times New Roman" w:hAnsi="Times New Roman"/>
                    <w:color w:val="000000"/>
                    <w:sz w:val="24"/>
                    <w:szCs w:val="24"/>
                    <w:lang w:eastAsia="en-GB"/>
                  </w:rPr>
                </w:rPrChange>
              </w:rPr>
            </w:pPr>
            <w:del w:id="2869" w:author="Linderhof, Vincent" w:date="2016-03-06T11:01:00Z">
              <w:r w:rsidRPr="00304F95" w:rsidDel="00304F95">
                <w:rPr>
                  <w:rFonts w:ascii="Times New Roman" w:eastAsia="Times New Roman" w:hAnsi="Times New Roman"/>
                  <w:color w:val="000000"/>
                  <w:sz w:val="20"/>
                  <w:szCs w:val="20"/>
                  <w:lang w:eastAsia="en-GB"/>
                  <w:rPrChange w:id="2870" w:author="Linderhof, Vincent" w:date="2016-03-06T11:01:00Z">
                    <w:rPr>
                      <w:rFonts w:ascii="Times New Roman" w:eastAsia="Times New Roman" w:hAnsi="Times New Roman"/>
                      <w:color w:val="000000"/>
                      <w:sz w:val="24"/>
                      <w:szCs w:val="24"/>
                      <w:lang w:eastAsia="en-GB"/>
                    </w:rPr>
                  </w:rPrChange>
                </w:rPr>
                <w:delText>-9.7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7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DB1730" w14:textId="4EAA5EBF" w:rsidR="00C03049" w:rsidRPr="00304F95" w:rsidDel="00304F95" w:rsidRDefault="00C03049" w:rsidP="00E05337">
            <w:pPr>
              <w:tabs>
                <w:tab w:val="decimal" w:pos="317"/>
              </w:tabs>
              <w:suppressAutoHyphens w:val="0"/>
              <w:spacing w:after="0"/>
              <w:rPr>
                <w:del w:id="2872" w:author="Linderhof, Vincent" w:date="2016-03-06T11:01:00Z"/>
                <w:rFonts w:ascii="Times New Roman" w:eastAsia="Times New Roman" w:hAnsi="Times New Roman"/>
                <w:color w:val="000000"/>
                <w:sz w:val="20"/>
                <w:szCs w:val="20"/>
                <w:lang w:eastAsia="en-GB"/>
                <w:rPrChange w:id="2873" w:author="Linderhof, Vincent" w:date="2016-03-06T11:01:00Z">
                  <w:rPr>
                    <w:del w:id="287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875"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F157D21" w14:textId="7901A84A" w:rsidR="00C03049" w:rsidRPr="00304F95" w:rsidDel="00304F95" w:rsidRDefault="00C03049" w:rsidP="00E05337">
            <w:pPr>
              <w:tabs>
                <w:tab w:val="decimal" w:pos="317"/>
              </w:tabs>
              <w:suppressAutoHyphens w:val="0"/>
              <w:spacing w:after="0"/>
              <w:rPr>
                <w:del w:id="2876" w:author="Linderhof, Vincent" w:date="2016-03-06T11:01:00Z"/>
                <w:rFonts w:ascii="Times New Roman" w:eastAsia="Times New Roman" w:hAnsi="Times New Roman"/>
                <w:color w:val="000000"/>
                <w:sz w:val="20"/>
                <w:szCs w:val="20"/>
                <w:lang w:eastAsia="en-GB"/>
                <w:rPrChange w:id="2877" w:author="Linderhof, Vincent" w:date="2016-03-06T11:01:00Z">
                  <w:rPr>
                    <w:del w:id="2878" w:author="Linderhof, Vincent" w:date="2016-03-06T11:01:00Z"/>
                    <w:rFonts w:ascii="Times New Roman" w:eastAsia="Times New Roman" w:hAnsi="Times New Roman"/>
                    <w:color w:val="000000"/>
                    <w:sz w:val="24"/>
                    <w:szCs w:val="24"/>
                    <w:lang w:eastAsia="en-GB"/>
                  </w:rPr>
                </w:rPrChange>
              </w:rPr>
            </w:pPr>
            <w:del w:id="2879" w:author="Linderhof, Vincent" w:date="2016-03-06T11:01:00Z">
              <w:r w:rsidRPr="00304F95" w:rsidDel="00304F95">
                <w:rPr>
                  <w:rFonts w:ascii="Times New Roman" w:eastAsia="Times New Roman" w:hAnsi="Times New Roman"/>
                  <w:color w:val="000000"/>
                  <w:sz w:val="20"/>
                  <w:szCs w:val="20"/>
                  <w:lang w:eastAsia="en-GB"/>
                  <w:rPrChange w:id="2880" w:author="Linderhof, Vincent" w:date="2016-03-06T11:01:00Z">
                    <w:rPr>
                      <w:rFonts w:ascii="Times New Roman" w:eastAsia="Times New Roman" w:hAnsi="Times New Roman"/>
                      <w:color w:val="000000"/>
                      <w:sz w:val="24"/>
                      <w:szCs w:val="24"/>
                      <w:lang w:eastAsia="en-GB"/>
                    </w:rPr>
                  </w:rPrChange>
                </w:rPr>
                <w:delText>(258.916)</w:delText>
              </w:r>
            </w:del>
          </w:p>
        </w:tc>
        <w:tc>
          <w:tcPr>
            <w:tcW w:w="534" w:type="dxa"/>
            <w:gridSpan w:val="2"/>
            <w:tcBorders>
              <w:top w:val="nil"/>
              <w:left w:val="nil"/>
              <w:bottom w:val="nil"/>
              <w:right w:val="nil"/>
            </w:tcBorders>
            <w:shd w:val="clear" w:color="auto" w:fill="auto"/>
            <w:noWrap/>
            <w:vAlign w:val="bottom"/>
            <w:hideMark/>
            <w:tcPrChange w:id="288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66E3C06" w14:textId="4FA2218F" w:rsidR="00C03049" w:rsidRPr="00304F95" w:rsidDel="00304F95" w:rsidRDefault="00C03049" w:rsidP="00E05337">
            <w:pPr>
              <w:tabs>
                <w:tab w:val="decimal" w:pos="317"/>
              </w:tabs>
              <w:suppressAutoHyphens w:val="0"/>
              <w:spacing w:after="0"/>
              <w:jc w:val="right"/>
              <w:rPr>
                <w:del w:id="2882" w:author="Linderhof, Vincent" w:date="2016-03-06T11:01:00Z"/>
                <w:rFonts w:ascii="Times New Roman" w:eastAsia="Times New Roman" w:hAnsi="Times New Roman"/>
                <w:color w:val="000000"/>
                <w:sz w:val="20"/>
                <w:szCs w:val="20"/>
                <w:lang w:eastAsia="en-GB"/>
                <w:rPrChange w:id="2883" w:author="Linderhof, Vincent" w:date="2016-03-06T11:01:00Z">
                  <w:rPr>
                    <w:del w:id="2884"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88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E016E46" w14:textId="19EE3C66" w:rsidR="00C03049" w:rsidRPr="00304F95" w:rsidDel="00304F95" w:rsidRDefault="00C03049" w:rsidP="00E05337">
            <w:pPr>
              <w:suppressAutoHyphens w:val="0"/>
              <w:spacing w:after="0"/>
              <w:jc w:val="right"/>
              <w:rPr>
                <w:del w:id="2886" w:author="Linderhof, Vincent" w:date="2016-03-06T11:01:00Z"/>
                <w:rFonts w:ascii="Times New Roman" w:eastAsia="Times New Roman" w:hAnsi="Times New Roman"/>
                <w:color w:val="000000"/>
                <w:sz w:val="20"/>
                <w:szCs w:val="20"/>
                <w:lang w:eastAsia="en-GB"/>
                <w:rPrChange w:id="2887" w:author="Linderhof, Vincent" w:date="2016-03-06T11:01:00Z">
                  <w:rPr>
                    <w:del w:id="2888" w:author="Linderhof, Vincent" w:date="2016-03-06T11:01:00Z"/>
                    <w:rFonts w:ascii="Times New Roman" w:eastAsia="Times New Roman" w:hAnsi="Times New Roman"/>
                    <w:color w:val="000000"/>
                    <w:sz w:val="24"/>
                    <w:szCs w:val="24"/>
                    <w:lang w:eastAsia="en-GB"/>
                  </w:rPr>
                </w:rPrChange>
              </w:rPr>
            </w:pPr>
            <w:del w:id="2889" w:author="Linderhof, Vincent" w:date="2016-03-06T11:01:00Z">
              <w:r w:rsidRPr="00304F95" w:rsidDel="00304F95">
                <w:rPr>
                  <w:rFonts w:ascii="Times New Roman" w:eastAsia="Times New Roman" w:hAnsi="Times New Roman"/>
                  <w:color w:val="000000"/>
                  <w:sz w:val="20"/>
                  <w:szCs w:val="20"/>
                  <w:lang w:eastAsia="en-GB"/>
                  <w:rPrChange w:id="2890" w:author="Linderhof, Vincent" w:date="2016-03-06T11:01:00Z">
                    <w:rPr>
                      <w:rFonts w:ascii="Times New Roman" w:eastAsia="Times New Roman" w:hAnsi="Times New Roman"/>
                      <w:color w:val="000000"/>
                      <w:sz w:val="24"/>
                      <w:szCs w:val="24"/>
                      <w:lang w:eastAsia="en-GB"/>
                    </w:rPr>
                  </w:rPrChange>
                </w:rPr>
                <w:delText>1.53E-05</w:delText>
              </w:r>
            </w:del>
          </w:p>
        </w:tc>
        <w:tc>
          <w:tcPr>
            <w:tcW w:w="670" w:type="dxa"/>
            <w:gridSpan w:val="3"/>
            <w:tcBorders>
              <w:top w:val="nil"/>
              <w:left w:val="nil"/>
              <w:bottom w:val="nil"/>
              <w:right w:val="nil"/>
            </w:tcBorders>
            <w:shd w:val="clear" w:color="auto" w:fill="auto"/>
            <w:noWrap/>
            <w:vAlign w:val="bottom"/>
            <w:hideMark/>
            <w:tcPrChange w:id="289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7F040D5" w14:textId="638FD98A" w:rsidR="00C03049" w:rsidRPr="00304F95" w:rsidDel="00304F95" w:rsidRDefault="00C03049" w:rsidP="00E05337">
            <w:pPr>
              <w:suppressAutoHyphens w:val="0"/>
              <w:spacing w:after="0"/>
              <w:rPr>
                <w:del w:id="2892" w:author="Linderhof, Vincent" w:date="2016-03-06T11:01:00Z"/>
                <w:rFonts w:ascii="Times New Roman" w:eastAsia="Times New Roman" w:hAnsi="Times New Roman"/>
                <w:color w:val="000000"/>
                <w:sz w:val="20"/>
                <w:szCs w:val="20"/>
                <w:lang w:eastAsia="en-GB"/>
                <w:rPrChange w:id="2893" w:author="Linderhof, Vincent" w:date="2016-03-06T11:01:00Z">
                  <w:rPr>
                    <w:del w:id="2894"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0A141336" w14:textId="590CA56E" w:rsidTr="00304F95">
        <w:trPr>
          <w:gridAfter w:val="5"/>
          <w:wAfter w:w="1096" w:type="dxa"/>
          <w:trHeight w:val="300"/>
          <w:del w:id="2895" w:author="Linderhof, Vincent" w:date="2016-03-06T11:01:00Z"/>
          <w:trPrChange w:id="2896"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89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5F7F34" w14:textId="36AD4CD6" w:rsidR="00C03049" w:rsidRPr="00304F95" w:rsidDel="00304F95" w:rsidRDefault="00C03049" w:rsidP="00E05337">
            <w:pPr>
              <w:suppressAutoHyphens w:val="0"/>
              <w:spacing w:after="0"/>
              <w:rPr>
                <w:del w:id="2898" w:author="Linderhof, Vincent" w:date="2016-03-06T11:01:00Z"/>
                <w:rFonts w:ascii="Times New Roman" w:eastAsia="Times New Roman" w:hAnsi="Times New Roman"/>
                <w:color w:val="000000"/>
                <w:sz w:val="20"/>
                <w:szCs w:val="20"/>
                <w:lang w:eastAsia="en-GB"/>
                <w:rPrChange w:id="2899" w:author="Linderhof, Vincent" w:date="2016-03-06T11:01:00Z">
                  <w:rPr>
                    <w:del w:id="2900" w:author="Linderhof, Vincent" w:date="2016-03-06T11:01:00Z"/>
                    <w:rFonts w:ascii="Times New Roman" w:eastAsia="Times New Roman" w:hAnsi="Times New Roman"/>
                    <w:color w:val="000000"/>
                    <w:sz w:val="24"/>
                    <w:szCs w:val="24"/>
                    <w:lang w:eastAsia="en-GB"/>
                  </w:rPr>
                </w:rPrChange>
              </w:rPr>
            </w:pPr>
            <w:del w:id="2901" w:author="Linderhof, Vincent" w:date="2016-03-06T11:01:00Z">
              <w:r w:rsidRPr="00304F95" w:rsidDel="00304F95">
                <w:rPr>
                  <w:rFonts w:ascii="Times New Roman" w:eastAsia="Times New Roman" w:hAnsi="Times New Roman"/>
                  <w:color w:val="000000"/>
                  <w:sz w:val="20"/>
                  <w:szCs w:val="20"/>
                  <w:lang w:eastAsia="en-GB"/>
                  <w:rPrChange w:id="2902" w:author="Linderhof, Vincent" w:date="2016-03-06T11:01:00Z">
                    <w:rPr>
                      <w:rFonts w:ascii="Times New Roman" w:eastAsia="Times New Roman" w:hAnsi="Times New Roman"/>
                      <w:color w:val="000000"/>
                      <w:sz w:val="24"/>
                      <w:szCs w:val="24"/>
                      <w:lang w:eastAsia="en-GB"/>
                    </w:rPr>
                  </w:rPrChange>
                </w:rPr>
                <w:delText>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90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29FA44A" w14:textId="31698449" w:rsidR="00C03049" w:rsidRPr="00304F95" w:rsidDel="00304F95" w:rsidRDefault="00C03049" w:rsidP="00E05337">
            <w:pPr>
              <w:tabs>
                <w:tab w:val="decimal" w:pos="317"/>
              </w:tabs>
              <w:suppressAutoHyphens w:val="0"/>
              <w:spacing w:after="0"/>
              <w:rPr>
                <w:del w:id="2904" w:author="Linderhof, Vincent" w:date="2016-03-06T11:01:00Z"/>
                <w:rFonts w:ascii="Times New Roman" w:eastAsia="Times New Roman" w:hAnsi="Times New Roman"/>
                <w:color w:val="000000"/>
                <w:sz w:val="20"/>
                <w:szCs w:val="20"/>
                <w:lang w:eastAsia="en-GB"/>
                <w:rPrChange w:id="2905" w:author="Linderhof, Vincent" w:date="2016-03-06T11:01:00Z">
                  <w:rPr>
                    <w:del w:id="2906" w:author="Linderhof, Vincent" w:date="2016-03-06T11:01:00Z"/>
                    <w:rFonts w:ascii="Times New Roman" w:eastAsia="Times New Roman" w:hAnsi="Times New Roman"/>
                    <w:color w:val="000000"/>
                    <w:sz w:val="24"/>
                    <w:szCs w:val="24"/>
                    <w:lang w:eastAsia="en-GB"/>
                  </w:rPr>
                </w:rPrChange>
              </w:rPr>
            </w:pPr>
            <w:del w:id="2907" w:author="Linderhof, Vincent" w:date="2016-03-06T11:01:00Z">
              <w:r w:rsidRPr="00304F95" w:rsidDel="00304F95">
                <w:rPr>
                  <w:rFonts w:ascii="Times New Roman" w:eastAsia="Times New Roman" w:hAnsi="Times New Roman"/>
                  <w:color w:val="000000"/>
                  <w:sz w:val="20"/>
                  <w:szCs w:val="20"/>
                  <w:lang w:eastAsia="en-GB"/>
                  <w:rPrChange w:id="2908" w:author="Linderhof, Vincent" w:date="2016-03-06T11:01:00Z">
                    <w:rPr>
                      <w:rFonts w:ascii="Times New Roman" w:eastAsia="Times New Roman" w:hAnsi="Times New Roman"/>
                      <w:color w:val="000000"/>
                      <w:sz w:val="24"/>
                      <w:szCs w:val="24"/>
                      <w:lang w:eastAsia="en-GB"/>
                    </w:rPr>
                  </w:rPrChange>
                </w:rPr>
                <w:delText>0.02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0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6E7FC6" w14:textId="27D9CEAD" w:rsidR="00C03049" w:rsidRPr="00304F95" w:rsidDel="00304F95" w:rsidRDefault="0037260F" w:rsidP="00E05337">
            <w:pPr>
              <w:tabs>
                <w:tab w:val="decimal" w:pos="317"/>
              </w:tabs>
              <w:suppressAutoHyphens w:val="0"/>
              <w:spacing w:after="0"/>
              <w:rPr>
                <w:del w:id="2910" w:author="Linderhof, Vincent" w:date="2016-03-06T11:01:00Z"/>
                <w:rFonts w:ascii="Times New Roman" w:eastAsia="Times New Roman" w:hAnsi="Times New Roman"/>
                <w:color w:val="000000"/>
                <w:sz w:val="20"/>
                <w:szCs w:val="20"/>
                <w:lang w:eastAsia="en-GB"/>
                <w:rPrChange w:id="2911" w:author="Linderhof, Vincent" w:date="2016-03-06T11:01:00Z">
                  <w:rPr>
                    <w:del w:id="2912" w:author="Linderhof, Vincent" w:date="2016-03-06T11:01:00Z"/>
                    <w:rFonts w:ascii="Times New Roman" w:eastAsia="Times New Roman" w:hAnsi="Times New Roman"/>
                    <w:color w:val="000000"/>
                    <w:sz w:val="24"/>
                    <w:szCs w:val="24"/>
                    <w:lang w:eastAsia="en-GB"/>
                  </w:rPr>
                </w:rPrChange>
              </w:rPr>
            </w:pPr>
            <w:del w:id="2913" w:author="Linderhof, Vincent" w:date="2016-03-06T11:01:00Z">
              <w:r w:rsidRPr="00304F95" w:rsidDel="00304F95">
                <w:rPr>
                  <w:rFonts w:ascii="Times New Roman" w:eastAsia="Times New Roman" w:hAnsi="Times New Roman"/>
                  <w:color w:val="000000"/>
                  <w:sz w:val="20"/>
                  <w:szCs w:val="20"/>
                  <w:lang w:eastAsia="en-GB"/>
                  <w:rPrChange w:id="291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28C76A" w14:textId="69DA8096" w:rsidR="00C03049" w:rsidRPr="00304F95" w:rsidDel="00304F95" w:rsidRDefault="00C03049" w:rsidP="00E05337">
            <w:pPr>
              <w:tabs>
                <w:tab w:val="decimal" w:pos="317"/>
              </w:tabs>
              <w:suppressAutoHyphens w:val="0"/>
              <w:spacing w:after="0"/>
              <w:rPr>
                <w:del w:id="2916" w:author="Linderhof, Vincent" w:date="2016-03-06T11:01:00Z"/>
                <w:rFonts w:ascii="Times New Roman" w:eastAsia="Times New Roman" w:hAnsi="Times New Roman"/>
                <w:color w:val="000000"/>
                <w:sz w:val="20"/>
                <w:szCs w:val="20"/>
                <w:lang w:eastAsia="en-GB"/>
                <w:rPrChange w:id="2917" w:author="Linderhof, Vincent" w:date="2016-03-06T11:01:00Z">
                  <w:rPr>
                    <w:del w:id="2918" w:author="Linderhof, Vincent" w:date="2016-03-06T11:01:00Z"/>
                    <w:rFonts w:ascii="Times New Roman" w:eastAsia="Times New Roman" w:hAnsi="Times New Roman"/>
                    <w:color w:val="000000"/>
                    <w:sz w:val="24"/>
                    <w:szCs w:val="24"/>
                    <w:lang w:eastAsia="en-GB"/>
                  </w:rPr>
                </w:rPrChange>
              </w:rPr>
            </w:pPr>
            <w:del w:id="2919" w:author="Linderhof, Vincent" w:date="2016-03-06T11:01:00Z">
              <w:r w:rsidRPr="00304F95" w:rsidDel="00304F95">
                <w:rPr>
                  <w:rFonts w:ascii="Times New Roman" w:eastAsia="Times New Roman" w:hAnsi="Times New Roman"/>
                  <w:color w:val="000000"/>
                  <w:sz w:val="20"/>
                  <w:szCs w:val="20"/>
                  <w:lang w:eastAsia="en-GB"/>
                  <w:rPrChange w:id="2920" w:author="Linderhof, Vincent" w:date="2016-03-06T11:01:00Z">
                    <w:rPr>
                      <w:rFonts w:ascii="Times New Roman" w:eastAsia="Times New Roman" w:hAnsi="Times New Roman"/>
                      <w:color w:val="000000"/>
                      <w:sz w:val="24"/>
                      <w:szCs w:val="24"/>
                      <w:lang w:eastAsia="en-GB"/>
                    </w:rPr>
                  </w:rPrChange>
                </w:rPr>
                <w:delText>0.02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770A59" w14:textId="26526611" w:rsidR="00C03049" w:rsidRPr="00304F95" w:rsidDel="00304F95" w:rsidRDefault="0037260F" w:rsidP="00E05337">
            <w:pPr>
              <w:tabs>
                <w:tab w:val="decimal" w:pos="317"/>
              </w:tabs>
              <w:suppressAutoHyphens w:val="0"/>
              <w:spacing w:after="0"/>
              <w:rPr>
                <w:del w:id="2922" w:author="Linderhof, Vincent" w:date="2016-03-06T11:01:00Z"/>
                <w:rFonts w:ascii="Times New Roman" w:eastAsia="Times New Roman" w:hAnsi="Times New Roman"/>
                <w:color w:val="000000"/>
                <w:sz w:val="20"/>
                <w:szCs w:val="20"/>
                <w:lang w:eastAsia="en-GB"/>
                <w:rPrChange w:id="2923" w:author="Linderhof, Vincent" w:date="2016-03-06T11:01:00Z">
                  <w:rPr>
                    <w:del w:id="2924" w:author="Linderhof, Vincent" w:date="2016-03-06T11:01:00Z"/>
                    <w:rFonts w:ascii="Times New Roman" w:eastAsia="Times New Roman" w:hAnsi="Times New Roman"/>
                    <w:color w:val="000000"/>
                    <w:sz w:val="24"/>
                    <w:szCs w:val="24"/>
                    <w:lang w:eastAsia="en-GB"/>
                  </w:rPr>
                </w:rPrChange>
              </w:rPr>
            </w:pPr>
            <w:del w:id="2925" w:author="Linderhof, Vincent" w:date="2016-03-06T11:01:00Z">
              <w:r w:rsidRPr="00304F95" w:rsidDel="00304F95">
                <w:rPr>
                  <w:rFonts w:ascii="Times New Roman" w:eastAsia="Times New Roman" w:hAnsi="Times New Roman"/>
                  <w:color w:val="000000"/>
                  <w:sz w:val="20"/>
                  <w:szCs w:val="20"/>
                  <w:lang w:eastAsia="en-GB"/>
                  <w:rPrChange w:id="2926"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D4ADD5" w14:textId="42224F00" w:rsidR="00C03049" w:rsidRPr="00304F95" w:rsidDel="00304F95" w:rsidRDefault="00C03049" w:rsidP="00E05337">
            <w:pPr>
              <w:tabs>
                <w:tab w:val="decimal" w:pos="317"/>
              </w:tabs>
              <w:suppressAutoHyphens w:val="0"/>
              <w:spacing w:after="0"/>
              <w:jc w:val="right"/>
              <w:rPr>
                <w:del w:id="2928" w:author="Linderhof, Vincent" w:date="2016-03-06T11:01:00Z"/>
                <w:rFonts w:ascii="Times New Roman" w:eastAsia="Times New Roman" w:hAnsi="Times New Roman"/>
                <w:color w:val="000000"/>
                <w:sz w:val="20"/>
                <w:szCs w:val="20"/>
                <w:lang w:eastAsia="en-GB"/>
                <w:rPrChange w:id="2929" w:author="Linderhof, Vincent" w:date="2016-03-06T11:01:00Z">
                  <w:rPr>
                    <w:del w:id="2930" w:author="Linderhof, Vincent" w:date="2016-03-06T11:01:00Z"/>
                    <w:rFonts w:ascii="Times New Roman" w:eastAsia="Times New Roman" w:hAnsi="Times New Roman"/>
                    <w:color w:val="000000"/>
                    <w:sz w:val="24"/>
                    <w:szCs w:val="24"/>
                    <w:lang w:eastAsia="en-GB"/>
                  </w:rPr>
                </w:rPrChange>
              </w:rPr>
            </w:pPr>
            <w:del w:id="2931" w:author="Linderhof, Vincent" w:date="2016-03-06T11:01:00Z">
              <w:r w:rsidRPr="00304F95" w:rsidDel="00304F95">
                <w:rPr>
                  <w:rFonts w:ascii="Times New Roman" w:eastAsia="Times New Roman" w:hAnsi="Times New Roman"/>
                  <w:color w:val="000000"/>
                  <w:sz w:val="20"/>
                  <w:szCs w:val="20"/>
                  <w:lang w:eastAsia="en-GB"/>
                  <w:rPrChange w:id="2932" w:author="Linderhof, Vincent" w:date="2016-03-06T11:01:00Z">
                    <w:rPr>
                      <w:rFonts w:ascii="Times New Roman" w:eastAsia="Times New Roman" w:hAnsi="Times New Roman"/>
                      <w:color w:val="000000"/>
                      <w:sz w:val="24"/>
                      <w:szCs w:val="24"/>
                      <w:lang w:eastAsia="en-GB"/>
                    </w:rPr>
                  </w:rPrChange>
                </w:rPr>
                <w:delText>2.7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3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1D9261" w14:textId="393D8F03" w:rsidR="00C03049" w:rsidRPr="00304F95" w:rsidDel="00304F95" w:rsidRDefault="00C03049" w:rsidP="00E05337">
            <w:pPr>
              <w:tabs>
                <w:tab w:val="decimal" w:pos="317"/>
              </w:tabs>
              <w:suppressAutoHyphens w:val="0"/>
              <w:spacing w:after="0"/>
              <w:rPr>
                <w:del w:id="2934" w:author="Linderhof, Vincent" w:date="2016-03-06T11:01:00Z"/>
                <w:rFonts w:ascii="Times New Roman" w:eastAsia="Times New Roman" w:hAnsi="Times New Roman"/>
                <w:color w:val="000000"/>
                <w:sz w:val="20"/>
                <w:szCs w:val="20"/>
                <w:lang w:eastAsia="en-GB"/>
                <w:rPrChange w:id="2935" w:author="Linderhof, Vincent" w:date="2016-03-06T11:01:00Z">
                  <w:rPr>
                    <w:del w:id="2936" w:author="Linderhof, Vincent" w:date="2016-03-06T11:01:00Z"/>
                    <w:rFonts w:ascii="Times New Roman" w:eastAsia="Times New Roman" w:hAnsi="Times New Roman"/>
                    <w:color w:val="000000"/>
                    <w:sz w:val="24"/>
                    <w:szCs w:val="24"/>
                    <w:lang w:eastAsia="en-GB"/>
                  </w:rPr>
                </w:rPrChange>
              </w:rPr>
            </w:pPr>
            <w:del w:id="2937" w:author="Linderhof, Vincent" w:date="2016-03-06T11:01:00Z">
              <w:r w:rsidRPr="00304F95" w:rsidDel="00304F95">
                <w:rPr>
                  <w:rFonts w:ascii="Times New Roman" w:eastAsia="Times New Roman" w:hAnsi="Times New Roman"/>
                  <w:color w:val="000000"/>
                  <w:sz w:val="20"/>
                  <w:szCs w:val="20"/>
                  <w:lang w:eastAsia="en-GB"/>
                  <w:rPrChange w:id="293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3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857073" w14:textId="09A44208" w:rsidR="00C03049" w:rsidRPr="00304F95" w:rsidDel="00304F95" w:rsidRDefault="00C03049" w:rsidP="00E05337">
            <w:pPr>
              <w:tabs>
                <w:tab w:val="decimal" w:pos="317"/>
              </w:tabs>
              <w:suppressAutoHyphens w:val="0"/>
              <w:spacing w:after="0"/>
              <w:rPr>
                <w:del w:id="2940" w:author="Linderhof, Vincent" w:date="2016-03-06T11:01:00Z"/>
                <w:rFonts w:ascii="Times New Roman" w:eastAsia="Times New Roman" w:hAnsi="Times New Roman"/>
                <w:color w:val="000000"/>
                <w:sz w:val="20"/>
                <w:szCs w:val="20"/>
                <w:lang w:eastAsia="en-GB"/>
                <w:rPrChange w:id="2941" w:author="Linderhof, Vincent" w:date="2016-03-06T11:01:00Z">
                  <w:rPr>
                    <w:del w:id="2942" w:author="Linderhof, Vincent" w:date="2016-03-06T11:01:00Z"/>
                    <w:rFonts w:ascii="Times New Roman" w:eastAsia="Times New Roman" w:hAnsi="Times New Roman"/>
                    <w:color w:val="000000"/>
                    <w:sz w:val="24"/>
                    <w:szCs w:val="24"/>
                    <w:lang w:eastAsia="en-GB"/>
                  </w:rPr>
                </w:rPrChange>
              </w:rPr>
            </w:pPr>
            <w:del w:id="2943" w:author="Linderhof, Vincent" w:date="2016-03-06T11:01:00Z">
              <w:r w:rsidRPr="00304F95" w:rsidDel="00304F95">
                <w:rPr>
                  <w:rFonts w:ascii="Times New Roman" w:eastAsia="Times New Roman" w:hAnsi="Times New Roman"/>
                  <w:color w:val="000000"/>
                  <w:sz w:val="20"/>
                  <w:szCs w:val="20"/>
                  <w:lang w:eastAsia="en-GB"/>
                  <w:rPrChange w:id="2944" w:author="Linderhof, Vincent" w:date="2016-03-06T11:01:00Z">
                    <w:rPr>
                      <w:rFonts w:ascii="Times New Roman" w:eastAsia="Times New Roman" w:hAnsi="Times New Roman"/>
                      <w:color w:val="000000"/>
                      <w:sz w:val="24"/>
                      <w:szCs w:val="24"/>
                      <w:lang w:eastAsia="en-GB"/>
                    </w:rPr>
                  </w:rPrChange>
                </w:rPr>
                <w:delText>0.0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4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37C41F" w14:textId="7D85DB82" w:rsidR="00C03049" w:rsidRPr="00304F95" w:rsidDel="00304F95" w:rsidRDefault="00C03049" w:rsidP="00E05337">
            <w:pPr>
              <w:tabs>
                <w:tab w:val="decimal" w:pos="317"/>
              </w:tabs>
              <w:suppressAutoHyphens w:val="0"/>
              <w:spacing w:after="0"/>
              <w:rPr>
                <w:del w:id="2946" w:author="Linderhof, Vincent" w:date="2016-03-06T11:01:00Z"/>
                <w:rFonts w:ascii="Times New Roman" w:eastAsia="Times New Roman" w:hAnsi="Times New Roman"/>
                <w:color w:val="000000"/>
                <w:sz w:val="20"/>
                <w:szCs w:val="20"/>
                <w:lang w:eastAsia="en-GB"/>
                <w:rPrChange w:id="2947" w:author="Linderhof, Vincent" w:date="2016-03-06T11:01:00Z">
                  <w:rPr>
                    <w:del w:id="294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4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6B92A9" w14:textId="134309AF" w:rsidR="00C03049" w:rsidRPr="00304F95" w:rsidDel="00304F95" w:rsidRDefault="00C03049" w:rsidP="00E05337">
            <w:pPr>
              <w:tabs>
                <w:tab w:val="decimal" w:pos="317"/>
              </w:tabs>
              <w:suppressAutoHyphens w:val="0"/>
              <w:spacing w:after="0"/>
              <w:rPr>
                <w:del w:id="2950" w:author="Linderhof, Vincent" w:date="2016-03-06T11:01:00Z"/>
                <w:rFonts w:ascii="Times New Roman" w:eastAsia="Times New Roman" w:hAnsi="Times New Roman"/>
                <w:color w:val="000000"/>
                <w:sz w:val="20"/>
                <w:szCs w:val="20"/>
                <w:lang w:eastAsia="en-GB"/>
                <w:rPrChange w:id="2951" w:author="Linderhof, Vincent" w:date="2016-03-06T11:01:00Z">
                  <w:rPr>
                    <w:del w:id="2952" w:author="Linderhof, Vincent" w:date="2016-03-06T11:01:00Z"/>
                    <w:rFonts w:ascii="Times New Roman" w:eastAsia="Times New Roman" w:hAnsi="Times New Roman"/>
                    <w:color w:val="000000"/>
                    <w:sz w:val="24"/>
                    <w:szCs w:val="24"/>
                    <w:lang w:eastAsia="en-GB"/>
                  </w:rPr>
                </w:rPrChange>
              </w:rPr>
            </w:pPr>
            <w:del w:id="2953" w:author="Linderhof, Vincent" w:date="2016-03-06T11:01:00Z">
              <w:r w:rsidRPr="00304F95" w:rsidDel="00304F95">
                <w:rPr>
                  <w:rFonts w:ascii="Times New Roman" w:eastAsia="Times New Roman" w:hAnsi="Times New Roman"/>
                  <w:color w:val="000000"/>
                  <w:sz w:val="20"/>
                  <w:szCs w:val="20"/>
                  <w:lang w:eastAsia="en-GB"/>
                  <w:rPrChange w:id="2954"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5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6161E" w14:textId="0DD73101" w:rsidR="00C03049" w:rsidRPr="00304F95" w:rsidDel="00304F95" w:rsidRDefault="00C03049" w:rsidP="00E05337">
            <w:pPr>
              <w:tabs>
                <w:tab w:val="decimal" w:pos="317"/>
              </w:tabs>
              <w:suppressAutoHyphens w:val="0"/>
              <w:spacing w:after="0"/>
              <w:rPr>
                <w:del w:id="2956" w:author="Linderhof, Vincent" w:date="2016-03-06T11:01:00Z"/>
                <w:rFonts w:ascii="Times New Roman" w:eastAsia="Times New Roman" w:hAnsi="Times New Roman"/>
                <w:color w:val="000000"/>
                <w:sz w:val="20"/>
                <w:szCs w:val="20"/>
                <w:lang w:eastAsia="en-GB"/>
                <w:rPrChange w:id="2957" w:author="Linderhof, Vincent" w:date="2016-03-06T11:01:00Z">
                  <w:rPr>
                    <w:del w:id="295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5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EB43A2" w14:textId="137FB035" w:rsidR="00C03049" w:rsidRPr="00304F95" w:rsidDel="00304F95" w:rsidRDefault="00C03049" w:rsidP="00E05337">
            <w:pPr>
              <w:tabs>
                <w:tab w:val="decimal" w:pos="317"/>
              </w:tabs>
              <w:suppressAutoHyphens w:val="0"/>
              <w:spacing w:after="0"/>
              <w:jc w:val="right"/>
              <w:rPr>
                <w:del w:id="2960" w:author="Linderhof, Vincent" w:date="2016-03-06T11:01:00Z"/>
                <w:rFonts w:ascii="Times New Roman" w:eastAsia="Times New Roman" w:hAnsi="Times New Roman"/>
                <w:color w:val="000000"/>
                <w:sz w:val="20"/>
                <w:szCs w:val="20"/>
                <w:lang w:eastAsia="en-GB"/>
                <w:rPrChange w:id="2961" w:author="Linderhof, Vincent" w:date="2016-03-06T11:01:00Z">
                  <w:rPr>
                    <w:del w:id="2962" w:author="Linderhof, Vincent" w:date="2016-03-06T11:01:00Z"/>
                    <w:rFonts w:ascii="Times New Roman" w:eastAsia="Times New Roman" w:hAnsi="Times New Roman"/>
                    <w:color w:val="000000"/>
                    <w:sz w:val="24"/>
                    <w:szCs w:val="24"/>
                    <w:lang w:eastAsia="en-GB"/>
                  </w:rPr>
                </w:rPrChange>
              </w:rPr>
            </w:pPr>
            <w:del w:id="2963" w:author="Linderhof, Vincent" w:date="2016-03-06T11:01:00Z">
              <w:r w:rsidRPr="00304F95" w:rsidDel="00304F95">
                <w:rPr>
                  <w:rFonts w:ascii="Times New Roman" w:eastAsia="Times New Roman" w:hAnsi="Times New Roman"/>
                  <w:color w:val="000000"/>
                  <w:sz w:val="20"/>
                  <w:szCs w:val="20"/>
                  <w:lang w:eastAsia="en-GB"/>
                  <w:rPrChange w:id="2964" w:author="Linderhof, Vincent" w:date="2016-03-06T11:01:00Z">
                    <w:rPr>
                      <w:rFonts w:ascii="Times New Roman" w:eastAsia="Times New Roman" w:hAnsi="Times New Roman"/>
                      <w:color w:val="000000"/>
                      <w:sz w:val="24"/>
                      <w:szCs w:val="24"/>
                      <w:lang w:eastAsia="en-GB"/>
                    </w:rPr>
                  </w:rPrChange>
                </w:rPr>
                <w:delText>1.58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6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8E6350" w14:textId="2497A79D" w:rsidR="00C03049" w:rsidRPr="00304F95" w:rsidDel="00304F95" w:rsidRDefault="00C03049" w:rsidP="00E05337">
            <w:pPr>
              <w:tabs>
                <w:tab w:val="decimal" w:pos="317"/>
              </w:tabs>
              <w:suppressAutoHyphens w:val="0"/>
              <w:spacing w:after="0"/>
              <w:rPr>
                <w:del w:id="2966" w:author="Linderhof, Vincent" w:date="2016-03-06T11:01:00Z"/>
                <w:rFonts w:ascii="Times New Roman" w:eastAsia="Times New Roman" w:hAnsi="Times New Roman"/>
                <w:color w:val="000000"/>
                <w:sz w:val="20"/>
                <w:szCs w:val="20"/>
                <w:lang w:eastAsia="en-GB"/>
                <w:rPrChange w:id="2967" w:author="Linderhof, Vincent" w:date="2016-03-06T11:01:00Z">
                  <w:rPr>
                    <w:del w:id="2968" w:author="Linderhof, Vincent" w:date="2016-03-06T11:01:00Z"/>
                    <w:rFonts w:ascii="Times New Roman" w:eastAsia="Times New Roman" w:hAnsi="Times New Roman"/>
                    <w:color w:val="000000"/>
                    <w:sz w:val="24"/>
                    <w:szCs w:val="24"/>
                    <w:lang w:eastAsia="en-GB"/>
                  </w:rPr>
                </w:rPrChange>
              </w:rPr>
            </w:pPr>
            <w:del w:id="2969" w:author="Linderhof, Vincent" w:date="2016-03-06T11:01:00Z">
              <w:r w:rsidRPr="00304F95" w:rsidDel="00304F95">
                <w:rPr>
                  <w:rFonts w:ascii="Times New Roman" w:eastAsia="Times New Roman" w:hAnsi="Times New Roman"/>
                  <w:color w:val="000000"/>
                  <w:sz w:val="20"/>
                  <w:szCs w:val="20"/>
                  <w:lang w:eastAsia="en-GB"/>
                  <w:rPrChange w:id="2970" w:author="Linderhof, Vincent" w:date="2016-03-06T11:01:00Z">
                    <w:rPr>
                      <w:rFonts w:ascii="Times New Roman" w:eastAsia="Times New Roman" w:hAnsi="Times New Roman"/>
                      <w:color w:val="000000"/>
                      <w:sz w:val="24"/>
                      <w:szCs w:val="24"/>
                      <w:lang w:eastAsia="en-GB"/>
                    </w:rPr>
                  </w:rPrChange>
                </w:rPr>
                <w:delText>***</w:delText>
              </w:r>
            </w:del>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71"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84B626" w14:textId="6905FB03" w:rsidR="00C03049" w:rsidRPr="00304F95" w:rsidDel="00304F95" w:rsidRDefault="00C03049" w:rsidP="00E05337">
            <w:pPr>
              <w:tabs>
                <w:tab w:val="decimal" w:pos="317"/>
              </w:tabs>
              <w:suppressAutoHyphens w:val="0"/>
              <w:spacing w:after="0"/>
              <w:rPr>
                <w:del w:id="2972" w:author="Linderhof, Vincent" w:date="2016-03-06T11:01:00Z"/>
                <w:rFonts w:ascii="Times New Roman" w:eastAsia="Times New Roman" w:hAnsi="Times New Roman"/>
                <w:color w:val="000000"/>
                <w:sz w:val="20"/>
                <w:szCs w:val="20"/>
                <w:lang w:eastAsia="en-GB"/>
                <w:rPrChange w:id="2973" w:author="Linderhof, Vincent" w:date="2016-03-06T11:01:00Z">
                  <w:rPr>
                    <w:del w:id="2974" w:author="Linderhof, Vincent" w:date="2016-03-06T11:01:00Z"/>
                    <w:rFonts w:ascii="Times New Roman" w:eastAsia="Times New Roman" w:hAnsi="Times New Roman"/>
                    <w:color w:val="000000"/>
                    <w:sz w:val="24"/>
                    <w:szCs w:val="24"/>
                    <w:lang w:eastAsia="en-GB"/>
                  </w:rPr>
                </w:rPrChange>
              </w:rPr>
            </w:pPr>
            <w:del w:id="2975" w:author="Linderhof, Vincent" w:date="2016-03-06T11:01:00Z">
              <w:r w:rsidRPr="00304F95" w:rsidDel="00304F95">
                <w:rPr>
                  <w:rFonts w:ascii="Times New Roman" w:eastAsia="Times New Roman" w:hAnsi="Times New Roman"/>
                  <w:color w:val="000000"/>
                  <w:sz w:val="20"/>
                  <w:szCs w:val="20"/>
                  <w:lang w:eastAsia="en-GB"/>
                  <w:rPrChange w:id="2976" w:author="Linderhof, Vincent" w:date="2016-03-06T11:01:00Z">
                    <w:rPr>
                      <w:rFonts w:ascii="Times New Roman" w:eastAsia="Times New Roman" w:hAnsi="Times New Roman"/>
                      <w:color w:val="000000"/>
                      <w:sz w:val="24"/>
                      <w:szCs w:val="24"/>
                      <w:lang w:eastAsia="en-GB"/>
                    </w:rPr>
                  </w:rPrChange>
                </w:rPr>
                <w:delText>42.0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977"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4CB197" w14:textId="257B9F26" w:rsidR="00C03049" w:rsidRPr="00304F95" w:rsidDel="00304F95" w:rsidRDefault="00C03049" w:rsidP="00E05337">
            <w:pPr>
              <w:tabs>
                <w:tab w:val="decimal" w:pos="317"/>
              </w:tabs>
              <w:suppressAutoHyphens w:val="0"/>
              <w:spacing w:after="0"/>
              <w:rPr>
                <w:del w:id="2978" w:author="Linderhof, Vincent" w:date="2016-03-06T11:01:00Z"/>
                <w:rFonts w:ascii="Times New Roman" w:eastAsia="Times New Roman" w:hAnsi="Times New Roman"/>
                <w:color w:val="000000"/>
                <w:sz w:val="20"/>
                <w:szCs w:val="20"/>
                <w:lang w:eastAsia="en-GB"/>
                <w:rPrChange w:id="2979" w:author="Linderhof, Vincent" w:date="2016-03-06T11:01:00Z">
                  <w:rPr>
                    <w:del w:id="2980" w:author="Linderhof, Vincent" w:date="2016-03-06T11:01:00Z"/>
                    <w:rFonts w:ascii="Times New Roman" w:eastAsia="Times New Roman" w:hAnsi="Times New Roman"/>
                    <w:color w:val="000000"/>
                    <w:sz w:val="24"/>
                    <w:szCs w:val="24"/>
                    <w:lang w:eastAsia="en-GB"/>
                  </w:rPr>
                </w:rPrChange>
              </w:rPr>
            </w:pPr>
            <w:del w:id="2981" w:author="Linderhof, Vincent" w:date="2016-03-06T11:01:00Z">
              <w:r w:rsidRPr="00304F95" w:rsidDel="00304F95">
                <w:rPr>
                  <w:rFonts w:ascii="Times New Roman" w:eastAsia="Times New Roman" w:hAnsi="Times New Roman"/>
                  <w:color w:val="000000"/>
                  <w:sz w:val="20"/>
                  <w:szCs w:val="20"/>
                  <w:lang w:eastAsia="en-GB"/>
                  <w:rPrChange w:id="2982" w:author="Linderhof, Vincent" w:date="2016-03-06T11:01:00Z">
                    <w:rPr>
                      <w:rFonts w:ascii="Times New Roman" w:eastAsia="Times New Roman" w:hAnsi="Times New Roman"/>
                      <w:color w:val="000000"/>
                      <w:sz w:val="24"/>
                      <w:szCs w:val="24"/>
                      <w:lang w:eastAsia="en-GB"/>
                    </w:rPr>
                  </w:rPrChange>
                </w:rPr>
                <w:delText>53.863***</w:delText>
              </w:r>
            </w:del>
          </w:p>
        </w:tc>
        <w:tc>
          <w:tcPr>
            <w:tcW w:w="1921" w:type="dxa"/>
            <w:gridSpan w:val="7"/>
            <w:tcBorders>
              <w:top w:val="nil"/>
              <w:left w:val="single" w:sz="4" w:space="0" w:color="auto"/>
              <w:bottom w:val="nil"/>
              <w:right w:val="nil"/>
            </w:tcBorders>
            <w:shd w:val="clear" w:color="auto" w:fill="auto"/>
            <w:noWrap/>
            <w:vAlign w:val="bottom"/>
            <w:hideMark/>
            <w:tcPrChange w:id="2983"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445A2FA" w14:textId="001FF95B" w:rsidR="00C03049" w:rsidRPr="00304F95" w:rsidDel="00304F95" w:rsidRDefault="00C03049" w:rsidP="00E05337">
            <w:pPr>
              <w:tabs>
                <w:tab w:val="decimal" w:pos="317"/>
              </w:tabs>
              <w:suppressAutoHyphens w:val="0"/>
              <w:spacing w:after="0"/>
              <w:jc w:val="right"/>
              <w:rPr>
                <w:del w:id="2984" w:author="Linderhof, Vincent" w:date="2016-03-06T11:01:00Z"/>
                <w:rFonts w:ascii="Times New Roman" w:eastAsia="Times New Roman" w:hAnsi="Times New Roman"/>
                <w:color w:val="000000"/>
                <w:sz w:val="20"/>
                <w:szCs w:val="20"/>
                <w:lang w:eastAsia="en-GB"/>
                <w:rPrChange w:id="2985" w:author="Linderhof, Vincent" w:date="2016-03-06T11:01:00Z">
                  <w:rPr>
                    <w:del w:id="2986" w:author="Linderhof, Vincent" w:date="2016-03-06T11:01:00Z"/>
                    <w:rFonts w:ascii="Times New Roman" w:eastAsia="Times New Roman" w:hAnsi="Times New Roman"/>
                    <w:color w:val="000000"/>
                    <w:sz w:val="24"/>
                    <w:szCs w:val="24"/>
                    <w:lang w:eastAsia="en-GB"/>
                  </w:rPr>
                </w:rPrChange>
              </w:rPr>
            </w:pPr>
            <w:del w:id="2987" w:author="Linderhof, Vincent" w:date="2016-03-06T11:01:00Z">
              <w:r w:rsidRPr="00304F95" w:rsidDel="00304F95">
                <w:rPr>
                  <w:rFonts w:ascii="Times New Roman" w:eastAsia="Times New Roman" w:hAnsi="Times New Roman"/>
                  <w:color w:val="000000"/>
                  <w:sz w:val="20"/>
                  <w:szCs w:val="20"/>
                  <w:lang w:eastAsia="en-GB"/>
                  <w:rPrChange w:id="2988" w:author="Linderhof, Vincent" w:date="2016-03-06T11:01:00Z">
                    <w:rPr>
                      <w:rFonts w:ascii="Times New Roman" w:eastAsia="Times New Roman" w:hAnsi="Times New Roman"/>
                      <w:color w:val="000000"/>
                      <w:sz w:val="24"/>
                      <w:szCs w:val="24"/>
                      <w:lang w:eastAsia="en-GB"/>
                    </w:rPr>
                  </w:rPrChange>
                </w:rPr>
                <w:delText>4.98E-04</w:delText>
              </w:r>
            </w:del>
          </w:p>
        </w:tc>
        <w:tc>
          <w:tcPr>
            <w:tcW w:w="670" w:type="dxa"/>
            <w:gridSpan w:val="2"/>
            <w:tcBorders>
              <w:top w:val="nil"/>
              <w:left w:val="nil"/>
              <w:bottom w:val="nil"/>
              <w:right w:val="nil"/>
            </w:tcBorders>
            <w:shd w:val="clear" w:color="auto" w:fill="auto"/>
            <w:noWrap/>
            <w:vAlign w:val="bottom"/>
            <w:hideMark/>
            <w:tcPrChange w:id="298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E8A48B5" w14:textId="65ADD68C" w:rsidR="00C03049" w:rsidRPr="00304F95" w:rsidDel="00304F95" w:rsidRDefault="00C03049" w:rsidP="00E05337">
            <w:pPr>
              <w:suppressAutoHyphens w:val="0"/>
              <w:spacing w:after="0"/>
              <w:rPr>
                <w:del w:id="2990" w:author="Linderhof, Vincent" w:date="2016-03-06T11:01:00Z"/>
                <w:rFonts w:ascii="Times New Roman" w:eastAsia="Times New Roman" w:hAnsi="Times New Roman"/>
                <w:color w:val="000000"/>
                <w:sz w:val="20"/>
                <w:szCs w:val="20"/>
                <w:lang w:eastAsia="en-GB"/>
                <w:rPrChange w:id="2991" w:author="Linderhof, Vincent" w:date="2016-03-06T11:01:00Z">
                  <w:rPr>
                    <w:del w:id="2992" w:author="Linderhof, Vincent" w:date="2016-03-06T11:01:00Z"/>
                    <w:rFonts w:ascii="Times New Roman" w:eastAsia="Times New Roman" w:hAnsi="Times New Roman"/>
                    <w:color w:val="000000"/>
                    <w:sz w:val="24"/>
                    <w:szCs w:val="24"/>
                    <w:lang w:eastAsia="en-GB"/>
                  </w:rPr>
                </w:rPrChange>
              </w:rPr>
            </w:pPr>
            <w:del w:id="2993" w:author="Linderhof, Vincent" w:date="2016-03-06T11:01:00Z">
              <w:r w:rsidRPr="00304F95" w:rsidDel="00304F95">
                <w:rPr>
                  <w:rFonts w:ascii="Times New Roman" w:eastAsia="Times New Roman" w:hAnsi="Times New Roman"/>
                  <w:color w:val="000000"/>
                  <w:sz w:val="20"/>
                  <w:szCs w:val="20"/>
                  <w:lang w:eastAsia="en-GB"/>
                  <w:rPrChange w:id="2994"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95F679E" w14:textId="7EA74B99" w:rsidTr="00304F95">
        <w:trPr>
          <w:gridAfter w:val="1"/>
          <w:wAfter w:w="272" w:type="dxa"/>
          <w:trHeight w:val="300"/>
          <w:del w:id="2995" w:author="Linderhof, Vincent" w:date="2016-03-06T11:01:00Z"/>
          <w:trPrChange w:id="2996"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997" w:author="Linderhof, Vincent" w:date="2016-03-06T11:01:00Z">
              <w:tcPr>
                <w:tcW w:w="2000" w:type="dxa"/>
                <w:vMerge/>
                <w:tcBorders>
                  <w:top w:val="nil"/>
                  <w:left w:val="nil"/>
                  <w:bottom w:val="nil"/>
                  <w:right w:val="single" w:sz="4" w:space="0" w:color="auto"/>
                </w:tcBorders>
                <w:vAlign w:val="center"/>
                <w:hideMark/>
              </w:tcPr>
            </w:tcPrChange>
          </w:tcPr>
          <w:p w14:paraId="3F31AEB9" w14:textId="55335CC1" w:rsidR="00C03049" w:rsidRPr="00304F95" w:rsidDel="00304F95" w:rsidRDefault="00C03049" w:rsidP="00E05337">
            <w:pPr>
              <w:suppressAutoHyphens w:val="0"/>
              <w:spacing w:after="0"/>
              <w:rPr>
                <w:del w:id="2998" w:author="Linderhof, Vincent" w:date="2016-03-06T11:01:00Z"/>
                <w:rFonts w:ascii="Times New Roman" w:eastAsia="Times New Roman" w:hAnsi="Times New Roman"/>
                <w:color w:val="000000"/>
                <w:sz w:val="20"/>
                <w:szCs w:val="20"/>
                <w:lang w:eastAsia="en-GB"/>
                <w:rPrChange w:id="2999" w:author="Linderhof, Vincent" w:date="2016-03-06T11:01:00Z">
                  <w:rPr>
                    <w:del w:id="300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00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08BA35" w14:textId="2E7A3241" w:rsidR="00C03049" w:rsidRPr="00304F95" w:rsidDel="00304F95" w:rsidRDefault="00C03049" w:rsidP="00E05337">
            <w:pPr>
              <w:tabs>
                <w:tab w:val="decimal" w:pos="317"/>
              </w:tabs>
              <w:suppressAutoHyphens w:val="0"/>
              <w:spacing w:after="0"/>
              <w:rPr>
                <w:del w:id="3002" w:author="Linderhof, Vincent" w:date="2016-03-06T11:01:00Z"/>
                <w:rFonts w:ascii="Times New Roman" w:eastAsia="Times New Roman" w:hAnsi="Times New Roman"/>
                <w:color w:val="000000"/>
                <w:sz w:val="20"/>
                <w:szCs w:val="20"/>
                <w:lang w:eastAsia="en-GB"/>
                <w:rPrChange w:id="3003" w:author="Linderhof, Vincent" w:date="2016-03-06T11:01:00Z">
                  <w:rPr>
                    <w:del w:id="3004" w:author="Linderhof, Vincent" w:date="2016-03-06T11:01:00Z"/>
                    <w:rFonts w:ascii="Times New Roman" w:eastAsia="Times New Roman" w:hAnsi="Times New Roman"/>
                    <w:color w:val="000000"/>
                    <w:sz w:val="24"/>
                    <w:szCs w:val="24"/>
                    <w:lang w:eastAsia="en-GB"/>
                  </w:rPr>
                </w:rPrChange>
              </w:rPr>
            </w:pPr>
            <w:del w:id="3005" w:author="Linderhof, Vincent" w:date="2016-03-06T11:01:00Z">
              <w:r w:rsidRPr="00304F95" w:rsidDel="00304F95">
                <w:rPr>
                  <w:rFonts w:ascii="Times New Roman" w:eastAsia="Times New Roman" w:hAnsi="Times New Roman"/>
                  <w:color w:val="000000"/>
                  <w:sz w:val="20"/>
                  <w:szCs w:val="20"/>
                  <w:lang w:eastAsia="en-GB"/>
                  <w:rPrChange w:id="3006"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0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DC7CA4" w14:textId="20E6AECC" w:rsidR="00C03049" w:rsidRPr="00304F95" w:rsidDel="00304F95" w:rsidRDefault="00C03049" w:rsidP="00E05337">
            <w:pPr>
              <w:tabs>
                <w:tab w:val="decimal" w:pos="317"/>
              </w:tabs>
              <w:suppressAutoHyphens w:val="0"/>
              <w:spacing w:after="0"/>
              <w:rPr>
                <w:del w:id="3008" w:author="Linderhof, Vincent" w:date="2016-03-06T11:01:00Z"/>
                <w:rFonts w:ascii="Times New Roman" w:eastAsia="Times New Roman" w:hAnsi="Times New Roman"/>
                <w:color w:val="000000"/>
                <w:sz w:val="20"/>
                <w:szCs w:val="20"/>
                <w:lang w:eastAsia="en-GB"/>
                <w:rPrChange w:id="3009" w:author="Linderhof, Vincent" w:date="2016-03-06T11:01:00Z">
                  <w:rPr>
                    <w:del w:id="301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A65CF2" w14:textId="4CCC9104" w:rsidR="00C03049" w:rsidRPr="00304F95" w:rsidDel="00304F95" w:rsidRDefault="00C03049" w:rsidP="00E05337">
            <w:pPr>
              <w:tabs>
                <w:tab w:val="decimal" w:pos="317"/>
              </w:tabs>
              <w:suppressAutoHyphens w:val="0"/>
              <w:spacing w:after="0"/>
              <w:rPr>
                <w:del w:id="3012" w:author="Linderhof, Vincent" w:date="2016-03-06T11:01:00Z"/>
                <w:rFonts w:ascii="Times New Roman" w:eastAsia="Times New Roman" w:hAnsi="Times New Roman"/>
                <w:color w:val="000000"/>
                <w:sz w:val="20"/>
                <w:szCs w:val="20"/>
                <w:lang w:eastAsia="en-GB"/>
                <w:rPrChange w:id="3013" w:author="Linderhof, Vincent" w:date="2016-03-06T11:01:00Z">
                  <w:rPr>
                    <w:del w:id="3014" w:author="Linderhof, Vincent" w:date="2016-03-06T11:01:00Z"/>
                    <w:rFonts w:ascii="Times New Roman" w:eastAsia="Times New Roman" w:hAnsi="Times New Roman"/>
                    <w:color w:val="000000"/>
                    <w:sz w:val="24"/>
                    <w:szCs w:val="24"/>
                    <w:lang w:eastAsia="en-GB"/>
                  </w:rPr>
                </w:rPrChange>
              </w:rPr>
            </w:pPr>
            <w:del w:id="3015" w:author="Linderhof, Vincent" w:date="2016-03-06T11:01:00Z">
              <w:r w:rsidRPr="00304F95" w:rsidDel="00304F95">
                <w:rPr>
                  <w:rFonts w:ascii="Times New Roman" w:eastAsia="Times New Roman" w:hAnsi="Times New Roman"/>
                  <w:color w:val="000000"/>
                  <w:sz w:val="20"/>
                  <w:szCs w:val="20"/>
                  <w:lang w:eastAsia="en-GB"/>
                  <w:rPrChange w:id="3016"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4880B0" w14:textId="5EE4162D" w:rsidR="00C03049" w:rsidRPr="00304F95" w:rsidDel="00304F95" w:rsidRDefault="00C03049" w:rsidP="00E05337">
            <w:pPr>
              <w:tabs>
                <w:tab w:val="decimal" w:pos="317"/>
              </w:tabs>
              <w:suppressAutoHyphens w:val="0"/>
              <w:spacing w:after="0"/>
              <w:rPr>
                <w:del w:id="3018" w:author="Linderhof, Vincent" w:date="2016-03-06T11:01:00Z"/>
                <w:rFonts w:ascii="Times New Roman" w:eastAsia="Times New Roman" w:hAnsi="Times New Roman"/>
                <w:color w:val="000000"/>
                <w:sz w:val="20"/>
                <w:szCs w:val="20"/>
                <w:lang w:eastAsia="en-GB"/>
                <w:rPrChange w:id="3019" w:author="Linderhof, Vincent" w:date="2016-03-06T11:01:00Z">
                  <w:rPr>
                    <w:del w:id="302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7DB26F" w14:textId="6F33A060" w:rsidR="00C03049" w:rsidRPr="00304F95" w:rsidDel="00304F95" w:rsidRDefault="00C03049" w:rsidP="00E05337">
            <w:pPr>
              <w:tabs>
                <w:tab w:val="decimal" w:pos="317"/>
              </w:tabs>
              <w:suppressAutoHyphens w:val="0"/>
              <w:spacing w:after="0"/>
              <w:jc w:val="right"/>
              <w:rPr>
                <w:del w:id="3022" w:author="Linderhof, Vincent" w:date="2016-03-06T11:01:00Z"/>
                <w:rFonts w:ascii="Times New Roman" w:eastAsia="Times New Roman" w:hAnsi="Times New Roman"/>
                <w:color w:val="000000"/>
                <w:sz w:val="20"/>
                <w:szCs w:val="20"/>
                <w:lang w:eastAsia="en-GB"/>
                <w:rPrChange w:id="3023" w:author="Linderhof, Vincent" w:date="2016-03-06T11:01:00Z">
                  <w:rPr>
                    <w:del w:id="3024" w:author="Linderhof, Vincent" w:date="2016-03-06T11:01:00Z"/>
                    <w:rFonts w:ascii="Times New Roman" w:eastAsia="Times New Roman" w:hAnsi="Times New Roman"/>
                    <w:color w:val="000000"/>
                    <w:sz w:val="24"/>
                    <w:szCs w:val="24"/>
                    <w:lang w:eastAsia="en-GB"/>
                  </w:rPr>
                </w:rPrChange>
              </w:rPr>
            </w:pPr>
            <w:del w:id="3025" w:author="Linderhof, Vincent" w:date="2016-03-06T11:01:00Z">
              <w:r w:rsidRPr="00304F95" w:rsidDel="00304F95">
                <w:rPr>
                  <w:rFonts w:ascii="Times New Roman" w:eastAsia="Times New Roman" w:hAnsi="Times New Roman"/>
                  <w:color w:val="000000"/>
                  <w:sz w:val="20"/>
                  <w:szCs w:val="20"/>
                  <w:lang w:eastAsia="en-GB"/>
                  <w:rPrChange w:id="3026" w:author="Linderhof, Vincent" w:date="2016-03-06T11:01:00Z">
                    <w:rPr>
                      <w:rFonts w:ascii="Times New Roman" w:eastAsia="Times New Roman" w:hAnsi="Times New Roman"/>
                      <w:color w:val="000000"/>
                      <w:sz w:val="24"/>
                      <w:szCs w:val="24"/>
                      <w:lang w:eastAsia="en-GB"/>
                    </w:rPr>
                  </w:rPrChange>
                </w:rPr>
                <w:delText>7.60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3325A4" w14:textId="2A9C6F86" w:rsidR="00C03049" w:rsidRPr="00304F95" w:rsidDel="00304F95" w:rsidRDefault="00C03049" w:rsidP="00E05337">
            <w:pPr>
              <w:tabs>
                <w:tab w:val="decimal" w:pos="317"/>
              </w:tabs>
              <w:suppressAutoHyphens w:val="0"/>
              <w:spacing w:after="0"/>
              <w:rPr>
                <w:del w:id="3028" w:author="Linderhof, Vincent" w:date="2016-03-06T11:01:00Z"/>
                <w:rFonts w:ascii="Times New Roman" w:eastAsia="Times New Roman" w:hAnsi="Times New Roman"/>
                <w:color w:val="000000"/>
                <w:sz w:val="20"/>
                <w:szCs w:val="20"/>
                <w:lang w:eastAsia="en-GB"/>
                <w:rPrChange w:id="3029" w:author="Linderhof, Vincent" w:date="2016-03-06T11:01:00Z">
                  <w:rPr>
                    <w:del w:id="303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3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37CBD7" w14:textId="4E6F29B1" w:rsidR="00C03049" w:rsidRPr="00304F95" w:rsidDel="00304F95" w:rsidRDefault="00C03049" w:rsidP="00E05337">
            <w:pPr>
              <w:tabs>
                <w:tab w:val="decimal" w:pos="317"/>
              </w:tabs>
              <w:suppressAutoHyphens w:val="0"/>
              <w:spacing w:after="0"/>
              <w:jc w:val="right"/>
              <w:rPr>
                <w:del w:id="3032" w:author="Linderhof, Vincent" w:date="2016-03-06T11:01:00Z"/>
                <w:rFonts w:ascii="Times New Roman" w:eastAsia="Times New Roman" w:hAnsi="Times New Roman"/>
                <w:color w:val="000000"/>
                <w:sz w:val="20"/>
                <w:szCs w:val="20"/>
                <w:lang w:eastAsia="en-GB"/>
                <w:rPrChange w:id="3033" w:author="Linderhof, Vincent" w:date="2016-03-06T11:01:00Z">
                  <w:rPr>
                    <w:del w:id="3034" w:author="Linderhof, Vincent" w:date="2016-03-06T11:01:00Z"/>
                    <w:rFonts w:ascii="Times New Roman" w:eastAsia="Times New Roman" w:hAnsi="Times New Roman"/>
                    <w:color w:val="000000"/>
                    <w:sz w:val="24"/>
                    <w:szCs w:val="24"/>
                    <w:lang w:eastAsia="en-GB"/>
                  </w:rPr>
                </w:rPrChange>
              </w:rPr>
            </w:pPr>
            <w:del w:id="3035" w:author="Linderhof, Vincent" w:date="2016-03-06T11:01:00Z">
              <w:r w:rsidRPr="00304F95" w:rsidDel="00304F95">
                <w:rPr>
                  <w:rFonts w:ascii="Times New Roman" w:eastAsia="Times New Roman" w:hAnsi="Times New Roman"/>
                  <w:color w:val="000000"/>
                  <w:sz w:val="20"/>
                  <w:szCs w:val="20"/>
                  <w:lang w:eastAsia="en-GB"/>
                  <w:rPrChange w:id="3036" w:author="Linderhof, Vincent" w:date="2016-03-06T11:01:00Z">
                    <w:rPr>
                      <w:rFonts w:ascii="Times New Roman" w:eastAsia="Times New Roman" w:hAnsi="Times New Roman"/>
                      <w:color w:val="000000"/>
                      <w:sz w:val="24"/>
                      <w:szCs w:val="24"/>
                      <w:lang w:eastAsia="en-GB"/>
                    </w:rPr>
                  </w:rPrChange>
                </w:rPr>
                <w:delText>-1.00E-04</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3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93A09E" w14:textId="199F461E" w:rsidR="00C03049" w:rsidRPr="00304F95" w:rsidDel="00304F95" w:rsidRDefault="00C03049" w:rsidP="00E05337">
            <w:pPr>
              <w:tabs>
                <w:tab w:val="decimal" w:pos="317"/>
              </w:tabs>
              <w:suppressAutoHyphens w:val="0"/>
              <w:spacing w:after="0"/>
              <w:rPr>
                <w:del w:id="3038" w:author="Linderhof, Vincent" w:date="2016-03-06T11:01:00Z"/>
                <w:rFonts w:ascii="Times New Roman" w:eastAsia="Times New Roman" w:hAnsi="Times New Roman"/>
                <w:color w:val="000000"/>
                <w:sz w:val="20"/>
                <w:szCs w:val="20"/>
                <w:lang w:eastAsia="en-GB"/>
                <w:rPrChange w:id="3039" w:author="Linderhof, Vincent" w:date="2016-03-06T11:01:00Z">
                  <w:rPr>
                    <w:del w:id="304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4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859900" w14:textId="0E51A612" w:rsidR="00C03049" w:rsidRPr="00304F95" w:rsidDel="00304F95" w:rsidRDefault="00C03049" w:rsidP="00E05337">
            <w:pPr>
              <w:tabs>
                <w:tab w:val="decimal" w:pos="317"/>
              </w:tabs>
              <w:suppressAutoHyphens w:val="0"/>
              <w:spacing w:after="0"/>
              <w:rPr>
                <w:del w:id="3042" w:author="Linderhof, Vincent" w:date="2016-03-06T11:01:00Z"/>
                <w:rFonts w:ascii="Times New Roman" w:eastAsia="Times New Roman" w:hAnsi="Times New Roman"/>
                <w:color w:val="000000"/>
                <w:sz w:val="20"/>
                <w:szCs w:val="20"/>
                <w:lang w:eastAsia="en-GB"/>
                <w:rPrChange w:id="3043" w:author="Linderhof, Vincent" w:date="2016-03-06T11:01:00Z">
                  <w:rPr>
                    <w:del w:id="3044" w:author="Linderhof, Vincent" w:date="2016-03-06T11:01:00Z"/>
                    <w:rFonts w:ascii="Times New Roman" w:eastAsia="Times New Roman" w:hAnsi="Times New Roman"/>
                    <w:color w:val="000000"/>
                    <w:sz w:val="24"/>
                    <w:szCs w:val="24"/>
                    <w:lang w:eastAsia="en-GB"/>
                  </w:rPr>
                </w:rPrChange>
              </w:rPr>
            </w:pPr>
            <w:del w:id="3045" w:author="Linderhof, Vincent" w:date="2016-03-06T11:01:00Z">
              <w:r w:rsidRPr="00304F95" w:rsidDel="00304F95">
                <w:rPr>
                  <w:rFonts w:ascii="Times New Roman" w:eastAsia="Times New Roman" w:hAnsi="Times New Roman"/>
                  <w:color w:val="000000"/>
                  <w:sz w:val="20"/>
                  <w:szCs w:val="20"/>
                  <w:lang w:eastAsia="en-GB"/>
                  <w:rPrChange w:id="3046" w:author="Linderhof, Vincent" w:date="2016-03-06T11:01:00Z">
                    <w:rPr>
                      <w:rFonts w:ascii="Times New Roman" w:eastAsia="Times New Roman" w:hAnsi="Times New Roman"/>
                      <w:color w:val="000000"/>
                      <w:sz w:val="24"/>
                      <w:szCs w:val="24"/>
                      <w:lang w:eastAsia="en-GB"/>
                    </w:rPr>
                  </w:rPrChange>
                </w:rPr>
                <w:delText>(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4B7967" w14:textId="6D5CCAB7" w:rsidR="00C03049" w:rsidRPr="00304F95" w:rsidDel="00304F95" w:rsidRDefault="00C03049" w:rsidP="00E05337">
            <w:pPr>
              <w:tabs>
                <w:tab w:val="decimal" w:pos="317"/>
              </w:tabs>
              <w:suppressAutoHyphens w:val="0"/>
              <w:spacing w:after="0"/>
              <w:jc w:val="right"/>
              <w:rPr>
                <w:del w:id="3048" w:author="Linderhof, Vincent" w:date="2016-03-06T11:01:00Z"/>
                <w:rFonts w:ascii="Times New Roman" w:eastAsia="Times New Roman" w:hAnsi="Times New Roman"/>
                <w:color w:val="000000"/>
                <w:sz w:val="20"/>
                <w:szCs w:val="20"/>
                <w:lang w:eastAsia="en-GB"/>
                <w:rPrChange w:id="3049" w:author="Linderhof, Vincent" w:date="2016-03-06T11:01:00Z">
                  <w:rPr>
                    <w:del w:id="30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7D4D8B" w14:textId="1BD9C7F1" w:rsidR="00C03049" w:rsidRPr="00304F95" w:rsidDel="00304F95" w:rsidRDefault="00C03049" w:rsidP="00E05337">
            <w:pPr>
              <w:tabs>
                <w:tab w:val="decimal" w:pos="317"/>
              </w:tabs>
              <w:suppressAutoHyphens w:val="0"/>
              <w:spacing w:after="0"/>
              <w:jc w:val="right"/>
              <w:rPr>
                <w:del w:id="3052" w:author="Linderhof, Vincent" w:date="2016-03-06T11:01:00Z"/>
                <w:rFonts w:ascii="Times New Roman" w:eastAsia="Times New Roman" w:hAnsi="Times New Roman"/>
                <w:color w:val="000000"/>
                <w:sz w:val="20"/>
                <w:szCs w:val="20"/>
                <w:lang w:eastAsia="en-GB"/>
                <w:rPrChange w:id="3053" w:author="Linderhof, Vincent" w:date="2016-03-06T11:01:00Z">
                  <w:rPr>
                    <w:del w:id="3054" w:author="Linderhof, Vincent" w:date="2016-03-06T11:01:00Z"/>
                    <w:rFonts w:ascii="Times New Roman" w:eastAsia="Times New Roman" w:hAnsi="Times New Roman"/>
                    <w:color w:val="000000"/>
                    <w:sz w:val="24"/>
                    <w:szCs w:val="24"/>
                    <w:lang w:eastAsia="en-GB"/>
                  </w:rPr>
                </w:rPrChange>
              </w:rPr>
            </w:pPr>
            <w:del w:id="3055" w:author="Linderhof, Vincent" w:date="2016-03-06T11:01:00Z">
              <w:r w:rsidRPr="00304F95" w:rsidDel="00304F95">
                <w:rPr>
                  <w:rFonts w:ascii="Times New Roman" w:eastAsia="Times New Roman" w:hAnsi="Times New Roman"/>
                  <w:color w:val="000000"/>
                  <w:sz w:val="20"/>
                  <w:szCs w:val="20"/>
                  <w:lang w:eastAsia="en-GB"/>
                  <w:rPrChange w:id="3056" w:author="Linderhof, Vincent" w:date="2016-03-06T11:01:00Z">
                    <w:rPr>
                      <w:rFonts w:ascii="Times New Roman" w:eastAsia="Times New Roman" w:hAnsi="Times New Roman"/>
                      <w:color w:val="000000"/>
                      <w:sz w:val="24"/>
                      <w:szCs w:val="24"/>
                      <w:lang w:eastAsia="en-GB"/>
                    </w:rPr>
                  </w:rPrChange>
                </w:rPr>
                <w:delText>2.1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5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14A158" w14:textId="0CD82CF7" w:rsidR="00C03049" w:rsidRPr="00304F95" w:rsidDel="00304F95" w:rsidRDefault="00C03049" w:rsidP="00E05337">
            <w:pPr>
              <w:tabs>
                <w:tab w:val="decimal" w:pos="317"/>
              </w:tabs>
              <w:suppressAutoHyphens w:val="0"/>
              <w:spacing w:after="0"/>
              <w:rPr>
                <w:del w:id="3058" w:author="Linderhof, Vincent" w:date="2016-03-06T11:01:00Z"/>
                <w:rFonts w:ascii="Times New Roman" w:eastAsia="Times New Roman" w:hAnsi="Times New Roman"/>
                <w:color w:val="000000"/>
                <w:sz w:val="20"/>
                <w:szCs w:val="20"/>
                <w:lang w:eastAsia="en-GB"/>
                <w:rPrChange w:id="3059" w:author="Linderhof, Vincent" w:date="2016-03-06T11:01:00Z">
                  <w:rPr>
                    <w:del w:id="306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06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E6A42" w14:textId="5C41ACFC" w:rsidR="00C03049" w:rsidRPr="00304F95" w:rsidDel="00304F95" w:rsidRDefault="00C03049" w:rsidP="00E05337">
            <w:pPr>
              <w:tabs>
                <w:tab w:val="decimal" w:pos="317"/>
              </w:tabs>
              <w:suppressAutoHyphens w:val="0"/>
              <w:spacing w:after="0"/>
              <w:jc w:val="right"/>
              <w:rPr>
                <w:del w:id="3062" w:author="Linderhof, Vincent" w:date="2016-03-06T11:01:00Z"/>
                <w:rFonts w:ascii="Times New Roman" w:eastAsia="Times New Roman" w:hAnsi="Times New Roman"/>
                <w:color w:val="000000"/>
                <w:sz w:val="20"/>
                <w:szCs w:val="20"/>
                <w:lang w:eastAsia="en-GB"/>
                <w:rPrChange w:id="3063" w:author="Linderhof, Vincent" w:date="2016-03-06T11:01:00Z">
                  <w:rPr>
                    <w:del w:id="3064" w:author="Linderhof, Vincent" w:date="2016-03-06T11:01:00Z"/>
                    <w:rFonts w:ascii="Times New Roman" w:eastAsia="Times New Roman" w:hAnsi="Times New Roman"/>
                    <w:color w:val="000000"/>
                    <w:sz w:val="24"/>
                    <w:szCs w:val="24"/>
                    <w:lang w:eastAsia="en-GB"/>
                  </w:rPr>
                </w:rPrChange>
              </w:rPr>
            </w:pPr>
            <w:del w:id="3065" w:author="Linderhof, Vincent" w:date="2016-03-06T11:01:00Z">
              <w:r w:rsidRPr="00304F95" w:rsidDel="00304F95">
                <w:rPr>
                  <w:rFonts w:ascii="Times New Roman" w:eastAsia="Times New Roman" w:hAnsi="Times New Roman"/>
                  <w:color w:val="000000"/>
                  <w:sz w:val="20"/>
                  <w:szCs w:val="20"/>
                  <w:lang w:eastAsia="en-GB"/>
                  <w:rPrChange w:id="3066" w:author="Linderhof, Vincent" w:date="2016-03-06T11:01:00Z">
                    <w:rPr>
                      <w:rFonts w:ascii="Times New Roman" w:eastAsia="Times New Roman" w:hAnsi="Times New Roman"/>
                      <w:color w:val="000000"/>
                      <w:sz w:val="24"/>
                      <w:szCs w:val="24"/>
                      <w:lang w:eastAsia="en-GB"/>
                    </w:rPr>
                  </w:rPrChange>
                </w:rPr>
                <w:delText>-2.64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6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BF5626" w14:textId="5E9634A9" w:rsidR="00C03049" w:rsidRPr="00304F95" w:rsidDel="00304F95" w:rsidRDefault="00C03049" w:rsidP="00E05337">
            <w:pPr>
              <w:tabs>
                <w:tab w:val="decimal" w:pos="317"/>
              </w:tabs>
              <w:suppressAutoHyphens w:val="0"/>
              <w:spacing w:after="0"/>
              <w:rPr>
                <w:del w:id="3068" w:author="Linderhof, Vincent" w:date="2016-03-06T11:01:00Z"/>
                <w:rFonts w:ascii="Times New Roman" w:eastAsia="Times New Roman" w:hAnsi="Times New Roman"/>
                <w:color w:val="000000"/>
                <w:sz w:val="20"/>
                <w:szCs w:val="20"/>
                <w:lang w:eastAsia="en-GB"/>
                <w:rPrChange w:id="3069" w:author="Linderhof, Vincent" w:date="2016-03-06T11:01:00Z">
                  <w:rPr>
                    <w:del w:id="307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071"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1758A010" w14:textId="436F0D90" w:rsidR="00C03049" w:rsidRPr="00304F95" w:rsidDel="00304F95" w:rsidRDefault="00C03049" w:rsidP="00E05337">
            <w:pPr>
              <w:tabs>
                <w:tab w:val="decimal" w:pos="317"/>
              </w:tabs>
              <w:suppressAutoHyphens w:val="0"/>
              <w:spacing w:after="0"/>
              <w:rPr>
                <w:del w:id="3072" w:author="Linderhof, Vincent" w:date="2016-03-06T11:01:00Z"/>
                <w:rFonts w:ascii="Times New Roman" w:eastAsia="Times New Roman" w:hAnsi="Times New Roman"/>
                <w:color w:val="000000"/>
                <w:sz w:val="20"/>
                <w:szCs w:val="20"/>
                <w:lang w:eastAsia="en-GB"/>
                <w:rPrChange w:id="3073" w:author="Linderhof, Vincent" w:date="2016-03-06T11:01:00Z">
                  <w:rPr>
                    <w:del w:id="3074" w:author="Linderhof, Vincent" w:date="2016-03-06T11:01:00Z"/>
                    <w:rFonts w:ascii="Times New Roman" w:eastAsia="Times New Roman" w:hAnsi="Times New Roman"/>
                    <w:color w:val="000000"/>
                    <w:sz w:val="24"/>
                    <w:szCs w:val="24"/>
                    <w:lang w:eastAsia="en-GB"/>
                  </w:rPr>
                </w:rPrChange>
              </w:rPr>
            </w:pPr>
            <w:del w:id="3075" w:author="Linderhof, Vincent" w:date="2016-03-06T11:01:00Z">
              <w:r w:rsidRPr="00304F95" w:rsidDel="00304F95">
                <w:rPr>
                  <w:rFonts w:ascii="Times New Roman" w:eastAsia="Times New Roman" w:hAnsi="Times New Roman"/>
                  <w:color w:val="000000"/>
                  <w:sz w:val="20"/>
                  <w:szCs w:val="20"/>
                  <w:lang w:eastAsia="en-GB"/>
                  <w:rPrChange w:id="3076" w:author="Linderhof, Vincent" w:date="2016-03-06T11:01:00Z">
                    <w:rPr>
                      <w:rFonts w:ascii="Times New Roman" w:eastAsia="Times New Roman" w:hAnsi="Times New Roman"/>
                      <w:color w:val="000000"/>
                      <w:sz w:val="24"/>
                      <w:szCs w:val="24"/>
                      <w:lang w:eastAsia="en-GB"/>
                    </w:rPr>
                  </w:rPrChange>
                </w:rPr>
                <w:delText>(3.992)</w:delText>
              </w:r>
            </w:del>
          </w:p>
        </w:tc>
        <w:tc>
          <w:tcPr>
            <w:tcW w:w="534" w:type="dxa"/>
            <w:gridSpan w:val="2"/>
            <w:tcBorders>
              <w:top w:val="nil"/>
              <w:left w:val="nil"/>
              <w:bottom w:val="nil"/>
              <w:right w:val="nil"/>
            </w:tcBorders>
            <w:shd w:val="clear" w:color="auto" w:fill="auto"/>
            <w:noWrap/>
            <w:vAlign w:val="bottom"/>
            <w:hideMark/>
            <w:tcPrChange w:id="307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E013864" w14:textId="166822CF" w:rsidR="00C03049" w:rsidRPr="00304F95" w:rsidDel="00304F95" w:rsidRDefault="00C03049" w:rsidP="00E05337">
            <w:pPr>
              <w:tabs>
                <w:tab w:val="decimal" w:pos="317"/>
              </w:tabs>
              <w:suppressAutoHyphens w:val="0"/>
              <w:spacing w:after="0"/>
              <w:jc w:val="right"/>
              <w:rPr>
                <w:del w:id="3078" w:author="Linderhof, Vincent" w:date="2016-03-06T11:01:00Z"/>
                <w:rFonts w:ascii="Times New Roman" w:eastAsia="Times New Roman" w:hAnsi="Times New Roman"/>
                <w:color w:val="000000"/>
                <w:sz w:val="20"/>
                <w:szCs w:val="20"/>
                <w:lang w:eastAsia="en-GB"/>
                <w:rPrChange w:id="3079" w:author="Linderhof, Vincent" w:date="2016-03-06T11:01:00Z">
                  <w:rPr>
                    <w:del w:id="3080"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08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FDD1F1B" w14:textId="340C1C57" w:rsidR="00C03049" w:rsidRPr="00304F95" w:rsidDel="00304F95" w:rsidRDefault="00C03049" w:rsidP="00E05337">
            <w:pPr>
              <w:suppressAutoHyphens w:val="0"/>
              <w:spacing w:after="0"/>
              <w:jc w:val="right"/>
              <w:rPr>
                <w:del w:id="3082" w:author="Linderhof, Vincent" w:date="2016-03-06T11:01:00Z"/>
                <w:rFonts w:ascii="Times New Roman" w:eastAsia="Times New Roman" w:hAnsi="Times New Roman"/>
                <w:color w:val="000000"/>
                <w:sz w:val="20"/>
                <w:szCs w:val="20"/>
                <w:lang w:eastAsia="en-GB"/>
                <w:rPrChange w:id="3083" w:author="Linderhof, Vincent" w:date="2016-03-06T11:01:00Z">
                  <w:rPr>
                    <w:del w:id="3084" w:author="Linderhof, Vincent" w:date="2016-03-06T11:01:00Z"/>
                    <w:rFonts w:ascii="Times New Roman" w:eastAsia="Times New Roman" w:hAnsi="Times New Roman"/>
                    <w:color w:val="000000"/>
                    <w:sz w:val="24"/>
                    <w:szCs w:val="24"/>
                    <w:lang w:eastAsia="en-GB"/>
                  </w:rPr>
                </w:rPrChange>
              </w:rPr>
            </w:pPr>
            <w:del w:id="3085" w:author="Linderhof, Vincent" w:date="2016-03-06T11:01:00Z">
              <w:r w:rsidRPr="00304F95" w:rsidDel="00304F95">
                <w:rPr>
                  <w:rFonts w:ascii="Times New Roman" w:eastAsia="Times New Roman" w:hAnsi="Times New Roman"/>
                  <w:color w:val="000000"/>
                  <w:sz w:val="20"/>
                  <w:szCs w:val="20"/>
                  <w:lang w:eastAsia="en-GB"/>
                  <w:rPrChange w:id="3086" w:author="Linderhof, Vincent" w:date="2016-03-06T11:01:00Z">
                    <w:rPr>
                      <w:rFonts w:ascii="Times New Roman" w:eastAsia="Times New Roman" w:hAnsi="Times New Roman"/>
                      <w:color w:val="000000"/>
                      <w:sz w:val="24"/>
                      <w:szCs w:val="24"/>
                      <w:lang w:eastAsia="en-GB"/>
                    </w:rPr>
                  </w:rPrChange>
                </w:rPr>
                <w:delText>2.14E-07</w:delText>
              </w:r>
            </w:del>
          </w:p>
        </w:tc>
        <w:tc>
          <w:tcPr>
            <w:tcW w:w="670" w:type="dxa"/>
            <w:gridSpan w:val="3"/>
            <w:tcBorders>
              <w:top w:val="nil"/>
              <w:left w:val="nil"/>
              <w:bottom w:val="nil"/>
              <w:right w:val="nil"/>
            </w:tcBorders>
            <w:shd w:val="clear" w:color="auto" w:fill="auto"/>
            <w:noWrap/>
            <w:vAlign w:val="bottom"/>
            <w:hideMark/>
            <w:tcPrChange w:id="308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70FF3349" w14:textId="4FA817D6" w:rsidR="00C03049" w:rsidRPr="00304F95" w:rsidDel="00304F95" w:rsidRDefault="00C03049" w:rsidP="00E05337">
            <w:pPr>
              <w:suppressAutoHyphens w:val="0"/>
              <w:spacing w:after="0"/>
              <w:rPr>
                <w:del w:id="3088" w:author="Linderhof, Vincent" w:date="2016-03-06T11:01:00Z"/>
                <w:rFonts w:ascii="Times New Roman" w:eastAsia="Times New Roman" w:hAnsi="Times New Roman"/>
                <w:color w:val="000000"/>
                <w:sz w:val="20"/>
                <w:szCs w:val="20"/>
                <w:lang w:eastAsia="en-GB"/>
                <w:rPrChange w:id="3089" w:author="Linderhof, Vincent" w:date="2016-03-06T11:01:00Z">
                  <w:rPr>
                    <w:del w:id="3090"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734DE19" w14:textId="399B9BD4" w:rsidTr="00304F95">
        <w:trPr>
          <w:gridAfter w:val="1"/>
          <w:wAfter w:w="272" w:type="dxa"/>
          <w:trHeight w:val="300"/>
          <w:del w:id="3091" w:author="Linderhof, Vincent" w:date="2016-03-06T11:01:00Z"/>
          <w:trPrChange w:id="3092"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09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C16C1AF" w14:textId="730C2B22" w:rsidR="00C03049" w:rsidRPr="00304F95" w:rsidDel="00304F95" w:rsidRDefault="00C03049" w:rsidP="00E05337">
            <w:pPr>
              <w:suppressAutoHyphens w:val="0"/>
              <w:spacing w:after="0"/>
              <w:rPr>
                <w:del w:id="3094" w:author="Linderhof, Vincent" w:date="2016-03-06T11:01:00Z"/>
                <w:rFonts w:ascii="Times New Roman" w:eastAsia="Times New Roman" w:hAnsi="Times New Roman"/>
                <w:color w:val="000000"/>
                <w:sz w:val="20"/>
                <w:szCs w:val="20"/>
                <w:lang w:eastAsia="en-GB"/>
                <w:rPrChange w:id="3095" w:author="Linderhof, Vincent" w:date="2016-03-06T11:01:00Z">
                  <w:rPr>
                    <w:del w:id="3096" w:author="Linderhof, Vincent" w:date="2016-03-06T11:01:00Z"/>
                    <w:rFonts w:ascii="Times New Roman" w:eastAsia="Times New Roman" w:hAnsi="Times New Roman"/>
                    <w:color w:val="000000"/>
                    <w:sz w:val="24"/>
                    <w:szCs w:val="24"/>
                    <w:lang w:eastAsia="en-GB"/>
                  </w:rPr>
                </w:rPrChange>
              </w:rPr>
            </w:pPr>
            <w:del w:id="3097" w:author="Linderhof, Vincent" w:date="2016-03-06T11:01:00Z">
              <w:r w:rsidRPr="00304F95" w:rsidDel="00304F95">
                <w:rPr>
                  <w:rFonts w:ascii="Times New Roman" w:eastAsia="Times New Roman" w:hAnsi="Times New Roman"/>
                  <w:color w:val="000000"/>
                  <w:sz w:val="20"/>
                  <w:szCs w:val="20"/>
                  <w:lang w:eastAsia="en-GB"/>
                  <w:rPrChange w:id="3098" w:author="Linderhof, Vincent" w:date="2016-03-06T11:01:00Z">
                    <w:rPr>
                      <w:rFonts w:ascii="Times New Roman" w:eastAsia="Times New Roman" w:hAnsi="Times New Roman"/>
                      <w:color w:val="000000"/>
                      <w:sz w:val="24"/>
                      <w:szCs w:val="24"/>
                      <w:lang w:eastAsia="en-GB"/>
                    </w:rPr>
                  </w:rPrChange>
                </w:rPr>
                <w:delText>Non-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09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01133A4" w14:textId="34DFAF9D" w:rsidR="00C03049" w:rsidRPr="00304F95" w:rsidDel="00304F95" w:rsidRDefault="00C03049" w:rsidP="00E05337">
            <w:pPr>
              <w:tabs>
                <w:tab w:val="decimal" w:pos="317"/>
              </w:tabs>
              <w:suppressAutoHyphens w:val="0"/>
              <w:spacing w:after="0"/>
              <w:rPr>
                <w:del w:id="3100" w:author="Linderhof, Vincent" w:date="2016-03-06T11:01:00Z"/>
                <w:rFonts w:ascii="Times New Roman" w:eastAsia="Times New Roman" w:hAnsi="Times New Roman"/>
                <w:color w:val="000000"/>
                <w:sz w:val="20"/>
                <w:szCs w:val="20"/>
                <w:lang w:eastAsia="en-GB"/>
                <w:rPrChange w:id="3101" w:author="Linderhof, Vincent" w:date="2016-03-06T11:01:00Z">
                  <w:rPr>
                    <w:del w:id="3102" w:author="Linderhof, Vincent" w:date="2016-03-06T11:01:00Z"/>
                    <w:rFonts w:ascii="Times New Roman" w:eastAsia="Times New Roman" w:hAnsi="Times New Roman"/>
                    <w:color w:val="000000"/>
                    <w:sz w:val="24"/>
                    <w:szCs w:val="24"/>
                    <w:lang w:eastAsia="en-GB"/>
                  </w:rPr>
                </w:rPrChange>
              </w:rPr>
            </w:pPr>
            <w:del w:id="3103" w:author="Linderhof, Vincent" w:date="2016-03-06T11:01:00Z">
              <w:r w:rsidRPr="00304F95" w:rsidDel="00304F95">
                <w:rPr>
                  <w:rFonts w:ascii="Times New Roman" w:eastAsia="Times New Roman" w:hAnsi="Times New Roman"/>
                  <w:color w:val="000000"/>
                  <w:sz w:val="20"/>
                  <w:szCs w:val="20"/>
                  <w:lang w:eastAsia="en-GB"/>
                  <w:rPrChange w:id="3104"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0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6BE9F" w14:textId="13CC88D4" w:rsidR="00C03049" w:rsidRPr="00304F95" w:rsidDel="00304F95" w:rsidRDefault="0037260F" w:rsidP="00E05337">
            <w:pPr>
              <w:tabs>
                <w:tab w:val="decimal" w:pos="317"/>
              </w:tabs>
              <w:suppressAutoHyphens w:val="0"/>
              <w:spacing w:after="0"/>
              <w:rPr>
                <w:del w:id="3106" w:author="Linderhof, Vincent" w:date="2016-03-06T11:01:00Z"/>
                <w:rFonts w:ascii="Times New Roman" w:eastAsia="Times New Roman" w:hAnsi="Times New Roman"/>
                <w:color w:val="000000"/>
                <w:sz w:val="20"/>
                <w:szCs w:val="20"/>
                <w:lang w:eastAsia="en-GB"/>
                <w:rPrChange w:id="3107" w:author="Linderhof, Vincent" w:date="2016-03-06T11:01:00Z">
                  <w:rPr>
                    <w:del w:id="3108" w:author="Linderhof, Vincent" w:date="2016-03-06T11:01:00Z"/>
                    <w:rFonts w:ascii="Times New Roman" w:eastAsia="Times New Roman" w:hAnsi="Times New Roman"/>
                    <w:color w:val="000000"/>
                    <w:sz w:val="24"/>
                    <w:szCs w:val="24"/>
                    <w:lang w:eastAsia="en-GB"/>
                  </w:rPr>
                </w:rPrChange>
              </w:rPr>
            </w:pPr>
            <w:del w:id="3109" w:author="Linderhof, Vincent" w:date="2016-03-06T11:01:00Z">
              <w:r w:rsidRPr="00304F95" w:rsidDel="00304F95">
                <w:rPr>
                  <w:rFonts w:ascii="Times New Roman" w:eastAsia="Times New Roman" w:hAnsi="Times New Roman"/>
                  <w:color w:val="000000"/>
                  <w:sz w:val="20"/>
                  <w:szCs w:val="20"/>
                  <w:lang w:eastAsia="en-GB"/>
                  <w:rPrChange w:id="311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FB9B66" w14:textId="28A9F5C6" w:rsidR="00C03049" w:rsidRPr="00304F95" w:rsidDel="00304F95" w:rsidRDefault="00C03049" w:rsidP="00E05337">
            <w:pPr>
              <w:tabs>
                <w:tab w:val="decimal" w:pos="317"/>
              </w:tabs>
              <w:suppressAutoHyphens w:val="0"/>
              <w:spacing w:after="0"/>
              <w:rPr>
                <w:del w:id="3112" w:author="Linderhof, Vincent" w:date="2016-03-06T11:01:00Z"/>
                <w:rFonts w:ascii="Times New Roman" w:eastAsia="Times New Roman" w:hAnsi="Times New Roman"/>
                <w:color w:val="000000"/>
                <w:sz w:val="20"/>
                <w:szCs w:val="20"/>
                <w:lang w:eastAsia="en-GB"/>
                <w:rPrChange w:id="3113" w:author="Linderhof, Vincent" w:date="2016-03-06T11:01:00Z">
                  <w:rPr>
                    <w:del w:id="3114" w:author="Linderhof, Vincent" w:date="2016-03-06T11:01:00Z"/>
                    <w:rFonts w:ascii="Times New Roman" w:eastAsia="Times New Roman" w:hAnsi="Times New Roman"/>
                    <w:color w:val="000000"/>
                    <w:sz w:val="24"/>
                    <w:szCs w:val="24"/>
                    <w:lang w:eastAsia="en-GB"/>
                  </w:rPr>
                </w:rPrChange>
              </w:rPr>
            </w:pPr>
            <w:del w:id="3115" w:author="Linderhof, Vincent" w:date="2016-03-06T11:01:00Z">
              <w:r w:rsidRPr="00304F95" w:rsidDel="00304F95">
                <w:rPr>
                  <w:rFonts w:ascii="Times New Roman" w:eastAsia="Times New Roman" w:hAnsi="Times New Roman"/>
                  <w:color w:val="000000"/>
                  <w:sz w:val="20"/>
                  <w:szCs w:val="20"/>
                  <w:lang w:eastAsia="en-GB"/>
                  <w:rPrChange w:id="3116" w:author="Linderhof, Vincent" w:date="2016-03-06T11:01:00Z">
                    <w:rPr>
                      <w:rFonts w:ascii="Times New Roman" w:eastAsia="Times New Roman" w:hAnsi="Times New Roman"/>
                      <w:color w:val="000000"/>
                      <w:sz w:val="24"/>
                      <w:szCs w:val="24"/>
                      <w:lang w:eastAsia="en-GB"/>
                    </w:rPr>
                  </w:rPrChange>
                </w:rPr>
                <w:delText>0.0000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858407" w14:textId="1B466EB8" w:rsidR="00C03049" w:rsidRPr="00304F95" w:rsidDel="00304F95" w:rsidRDefault="00C03049" w:rsidP="00E05337">
            <w:pPr>
              <w:tabs>
                <w:tab w:val="decimal" w:pos="317"/>
              </w:tabs>
              <w:suppressAutoHyphens w:val="0"/>
              <w:spacing w:after="0"/>
              <w:rPr>
                <w:del w:id="3118" w:author="Linderhof, Vincent" w:date="2016-03-06T11:01:00Z"/>
                <w:rFonts w:ascii="Times New Roman" w:eastAsia="Times New Roman" w:hAnsi="Times New Roman"/>
                <w:color w:val="000000"/>
                <w:sz w:val="20"/>
                <w:szCs w:val="20"/>
                <w:lang w:eastAsia="en-GB"/>
                <w:rPrChange w:id="3119" w:author="Linderhof, Vincent" w:date="2016-03-06T11:01:00Z">
                  <w:rPr>
                    <w:del w:id="312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26D090" w14:textId="78124EC0" w:rsidR="00C03049" w:rsidRPr="00304F95" w:rsidDel="00304F95" w:rsidRDefault="00C03049" w:rsidP="00E05337">
            <w:pPr>
              <w:tabs>
                <w:tab w:val="decimal" w:pos="317"/>
              </w:tabs>
              <w:suppressAutoHyphens w:val="0"/>
              <w:spacing w:after="0"/>
              <w:jc w:val="right"/>
              <w:rPr>
                <w:del w:id="3122" w:author="Linderhof, Vincent" w:date="2016-03-06T11:01:00Z"/>
                <w:rFonts w:ascii="Times New Roman" w:eastAsia="Times New Roman" w:hAnsi="Times New Roman"/>
                <w:color w:val="000000"/>
                <w:sz w:val="20"/>
                <w:szCs w:val="20"/>
                <w:lang w:eastAsia="en-GB"/>
                <w:rPrChange w:id="3123" w:author="Linderhof, Vincent" w:date="2016-03-06T11:01:00Z">
                  <w:rPr>
                    <w:del w:id="3124" w:author="Linderhof, Vincent" w:date="2016-03-06T11:01:00Z"/>
                    <w:rFonts w:ascii="Times New Roman" w:eastAsia="Times New Roman" w:hAnsi="Times New Roman"/>
                    <w:color w:val="000000"/>
                    <w:sz w:val="24"/>
                    <w:szCs w:val="24"/>
                    <w:lang w:eastAsia="en-GB"/>
                  </w:rPr>
                </w:rPrChange>
              </w:rPr>
            </w:pPr>
            <w:del w:id="3125" w:author="Linderhof, Vincent" w:date="2016-03-06T11:01:00Z">
              <w:r w:rsidRPr="00304F95" w:rsidDel="00304F95">
                <w:rPr>
                  <w:rFonts w:ascii="Times New Roman" w:eastAsia="Times New Roman" w:hAnsi="Times New Roman"/>
                  <w:color w:val="000000"/>
                  <w:sz w:val="20"/>
                  <w:szCs w:val="20"/>
                  <w:lang w:eastAsia="en-GB"/>
                  <w:rPrChange w:id="3126" w:author="Linderhof, Vincent" w:date="2016-03-06T11:01:00Z">
                    <w:rPr>
                      <w:rFonts w:ascii="Times New Roman" w:eastAsia="Times New Roman" w:hAnsi="Times New Roman"/>
                      <w:color w:val="000000"/>
                      <w:sz w:val="24"/>
                      <w:szCs w:val="24"/>
                      <w:lang w:eastAsia="en-GB"/>
                    </w:rPr>
                  </w:rPrChange>
                </w:rPr>
                <w:delText>1.16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1C2436" w14:textId="716407A5" w:rsidR="00C03049" w:rsidRPr="00304F95" w:rsidDel="00304F95" w:rsidRDefault="00C03049" w:rsidP="00E05337">
            <w:pPr>
              <w:tabs>
                <w:tab w:val="decimal" w:pos="317"/>
              </w:tabs>
              <w:suppressAutoHyphens w:val="0"/>
              <w:spacing w:after="0"/>
              <w:rPr>
                <w:del w:id="3128" w:author="Linderhof, Vincent" w:date="2016-03-06T11:01:00Z"/>
                <w:rFonts w:ascii="Times New Roman" w:eastAsia="Times New Roman" w:hAnsi="Times New Roman"/>
                <w:color w:val="000000"/>
                <w:sz w:val="20"/>
                <w:szCs w:val="20"/>
                <w:lang w:eastAsia="en-GB"/>
                <w:rPrChange w:id="3129" w:author="Linderhof, Vincent" w:date="2016-03-06T11:01:00Z">
                  <w:rPr>
                    <w:del w:id="313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3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62E24" w14:textId="2586345D" w:rsidR="00C03049" w:rsidRPr="00304F95" w:rsidDel="00304F95" w:rsidRDefault="00C03049" w:rsidP="00E05337">
            <w:pPr>
              <w:tabs>
                <w:tab w:val="decimal" w:pos="317"/>
              </w:tabs>
              <w:suppressAutoHyphens w:val="0"/>
              <w:spacing w:after="0"/>
              <w:jc w:val="right"/>
              <w:rPr>
                <w:del w:id="3132" w:author="Linderhof, Vincent" w:date="2016-03-06T11:01:00Z"/>
                <w:rFonts w:ascii="Times New Roman" w:eastAsia="Times New Roman" w:hAnsi="Times New Roman"/>
                <w:color w:val="000000"/>
                <w:sz w:val="20"/>
                <w:szCs w:val="20"/>
                <w:lang w:eastAsia="en-GB"/>
                <w:rPrChange w:id="3133" w:author="Linderhof, Vincent" w:date="2016-03-06T11:01:00Z">
                  <w:rPr>
                    <w:del w:id="3134" w:author="Linderhof, Vincent" w:date="2016-03-06T11:01:00Z"/>
                    <w:rFonts w:ascii="Times New Roman" w:eastAsia="Times New Roman" w:hAnsi="Times New Roman"/>
                    <w:color w:val="000000"/>
                    <w:sz w:val="24"/>
                    <w:szCs w:val="24"/>
                    <w:lang w:eastAsia="en-GB"/>
                  </w:rPr>
                </w:rPrChange>
              </w:rPr>
            </w:pPr>
            <w:del w:id="3135" w:author="Linderhof, Vincent" w:date="2016-03-06T11:01:00Z">
              <w:r w:rsidRPr="00304F95" w:rsidDel="00304F95">
                <w:rPr>
                  <w:rFonts w:ascii="Times New Roman" w:eastAsia="Times New Roman" w:hAnsi="Times New Roman"/>
                  <w:color w:val="000000"/>
                  <w:sz w:val="20"/>
                  <w:szCs w:val="20"/>
                  <w:lang w:eastAsia="en-GB"/>
                  <w:rPrChange w:id="3136" w:author="Linderhof, Vincent" w:date="2016-03-06T11:01:00Z">
                    <w:rPr>
                      <w:rFonts w:ascii="Times New Roman" w:eastAsia="Times New Roman" w:hAnsi="Times New Roman"/>
                      <w:color w:val="000000"/>
                      <w:sz w:val="24"/>
                      <w:szCs w:val="24"/>
                      <w:lang w:eastAsia="en-GB"/>
                    </w:rPr>
                  </w:rPrChange>
                </w:rPr>
                <w:delText>4.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3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4504F4" w14:textId="28938B29" w:rsidR="00C03049" w:rsidRPr="00304F95" w:rsidDel="00304F95" w:rsidRDefault="00C03049" w:rsidP="00E05337">
            <w:pPr>
              <w:tabs>
                <w:tab w:val="decimal" w:pos="317"/>
              </w:tabs>
              <w:suppressAutoHyphens w:val="0"/>
              <w:spacing w:after="0"/>
              <w:rPr>
                <w:del w:id="3138" w:author="Linderhof, Vincent" w:date="2016-03-06T11:01:00Z"/>
                <w:rFonts w:ascii="Times New Roman" w:eastAsia="Times New Roman" w:hAnsi="Times New Roman"/>
                <w:color w:val="000000"/>
                <w:sz w:val="20"/>
                <w:szCs w:val="20"/>
                <w:lang w:eastAsia="en-GB"/>
                <w:rPrChange w:id="3139" w:author="Linderhof, Vincent" w:date="2016-03-06T11:01:00Z">
                  <w:rPr>
                    <w:del w:id="314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4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DBD15E" w14:textId="3F4E6049" w:rsidR="00C03049" w:rsidRPr="00304F95" w:rsidDel="00304F95" w:rsidRDefault="00C03049" w:rsidP="00E05337">
            <w:pPr>
              <w:tabs>
                <w:tab w:val="decimal" w:pos="317"/>
              </w:tabs>
              <w:suppressAutoHyphens w:val="0"/>
              <w:spacing w:after="0"/>
              <w:rPr>
                <w:del w:id="3142" w:author="Linderhof, Vincent" w:date="2016-03-06T11:01:00Z"/>
                <w:rFonts w:ascii="Times New Roman" w:eastAsia="Times New Roman" w:hAnsi="Times New Roman"/>
                <w:color w:val="000000"/>
                <w:sz w:val="20"/>
                <w:szCs w:val="20"/>
                <w:lang w:eastAsia="en-GB"/>
                <w:rPrChange w:id="3143" w:author="Linderhof, Vincent" w:date="2016-03-06T11:01:00Z">
                  <w:rPr>
                    <w:del w:id="3144" w:author="Linderhof, Vincent" w:date="2016-03-06T11:01:00Z"/>
                    <w:rFonts w:ascii="Times New Roman" w:eastAsia="Times New Roman" w:hAnsi="Times New Roman"/>
                    <w:color w:val="000000"/>
                    <w:sz w:val="24"/>
                    <w:szCs w:val="24"/>
                    <w:lang w:eastAsia="en-GB"/>
                  </w:rPr>
                </w:rPrChange>
              </w:rPr>
            </w:pPr>
            <w:del w:id="3145" w:author="Linderhof, Vincent" w:date="2016-03-06T11:01:00Z">
              <w:r w:rsidRPr="00304F95" w:rsidDel="00304F95">
                <w:rPr>
                  <w:rFonts w:ascii="Times New Roman" w:eastAsia="Times New Roman" w:hAnsi="Times New Roman"/>
                  <w:color w:val="000000"/>
                  <w:sz w:val="20"/>
                  <w:szCs w:val="20"/>
                  <w:lang w:eastAsia="en-GB"/>
                  <w:rPrChange w:id="3146"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BDCFC" w14:textId="3CD0B9CB" w:rsidR="00C03049" w:rsidRPr="00304F95" w:rsidDel="00304F95" w:rsidRDefault="00C03049" w:rsidP="00E05337">
            <w:pPr>
              <w:tabs>
                <w:tab w:val="decimal" w:pos="317"/>
              </w:tabs>
              <w:suppressAutoHyphens w:val="0"/>
              <w:spacing w:after="0"/>
              <w:rPr>
                <w:del w:id="3148" w:author="Linderhof, Vincent" w:date="2016-03-06T11:01:00Z"/>
                <w:rFonts w:ascii="Times New Roman" w:eastAsia="Times New Roman" w:hAnsi="Times New Roman"/>
                <w:color w:val="000000"/>
                <w:sz w:val="20"/>
                <w:szCs w:val="20"/>
                <w:lang w:eastAsia="en-GB"/>
                <w:rPrChange w:id="3149" w:author="Linderhof, Vincent" w:date="2016-03-06T11:01:00Z">
                  <w:rPr>
                    <w:del w:id="31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59A795" w14:textId="2E748274" w:rsidR="00C03049" w:rsidRPr="00304F95" w:rsidDel="00304F95" w:rsidRDefault="00C03049" w:rsidP="00E05337">
            <w:pPr>
              <w:tabs>
                <w:tab w:val="decimal" w:pos="317"/>
              </w:tabs>
              <w:suppressAutoHyphens w:val="0"/>
              <w:spacing w:after="0"/>
              <w:jc w:val="right"/>
              <w:rPr>
                <w:del w:id="3152" w:author="Linderhof, Vincent" w:date="2016-03-06T11:01:00Z"/>
                <w:rFonts w:ascii="Times New Roman" w:eastAsia="Times New Roman" w:hAnsi="Times New Roman"/>
                <w:color w:val="000000"/>
                <w:sz w:val="20"/>
                <w:szCs w:val="20"/>
                <w:lang w:eastAsia="en-GB"/>
                <w:rPrChange w:id="3153" w:author="Linderhof, Vincent" w:date="2016-03-06T11:01:00Z">
                  <w:rPr>
                    <w:del w:id="3154" w:author="Linderhof, Vincent" w:date="2016-03-06T11:01:00Z"/>
                    <w:rFonts w:ascii="Times New Roman" w:eastAsia="Times New Roman" w:hAnsi="Times New Roman"/>
                    <w:color w:val="000000"/>
                    <w:sz w:val="24"/>
                    <w:szCs w:val="24"/>
                    <w:lang w:eastAsia="en-GB"/>
                  </w:rPr>
                </w:rPrChange>
              </w:rPr>
            </w:pPr>
            <w:del w:id="3155" w:author="Linderhof, Vincent" w:date="2016-03-06T11:01:00Z">
              <w:r w:rsidRPr="00304F95" w:rsidDel="00304F95">
                <w:rPr>
                  <w:rFonts w:ascii="Times New Roman" w:eastAsia="Times New Roman" w:hAnsi="Times New Roman"/>
                  <w:color w:val="000000"/>
                  <w:sz w:val="20"/>
                  <w:szCs w:val="20"/>
                  <w:lang w:eastAsia="en-GB"/>
                  <w:rPrChange w:id="3156" w:author="Linderhof, Vincent" w:date="2016-03-06T11:01:00Z">
                    <w:rPr>
                      <w:rFonts w:ascii="Times New Roman" w:eastAsia="Times New Roman" w:hAnsi="Times New Roman"/>
                      <w:color w:val="000000"/>
                      <w:sz w:val="24"/>
                      <w:szCs w:val="24"/>
                      <w:lang w:eastAsia="en-GB"/>
                    </w:rPr>
                  </w:rPrChange>
                </w:rPr>
                <w:delText>-6.12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5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7ED886" w14:textId="46BD7096" w:rsidR="00C03049" w:rsidRPr="00304F95" w:rsidDel="00304F95" w:rsidRDefault="00C03049" w:rsidP="00E05337">
            <w:pPr>
              <w:tabs>
                <w:tab w:val="decimal" w:pos="317"/>
              </w:tabs>
              <w:suppressAutoHyphens w:val="0"/>
              <w:spacing w:after="0"/>
              <w:rPr>
                <w:del w:id="3158" w:author="Linderhof, Vincent" w:date="2016-03-06T11:01:00Z"/>
                <w:rFonts w:ascii="Times New Roman" w:eastAsia="Times New Roman" w:hAnsi="Times New Roman"/>
                <w:color w:val="000000"/>
                <w:sz w:val="20"/>
                <w:szCs w:val="20"/>
                <w:lang w:eastAsia="en-GB"/>
                <w:rPrChange w:id="3159" w:author="Linderhof, Vincent" w:date="2016-03-06T11:01:00Z">
                  <w:rPr>
                    <w:del w:id="316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16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45348B" w14:textId="6C94F92A" w:rsidR="00C03049" w:rsidRPr="00304F95" w:rsidDel="00304F95" w:rsidRDefault="00C03049" w:rsidP="00E05337">
            <w:pPr>
              <w:tabs>
                <w:tab w:val="decimal" w:pos="317"/>
              </w:tabs>
              <w:suppressAutoHyphens w:val="0"/>
              <w:spacing w:after="0"/>
              <w:jc w:val="right"/>
              <w:rPr>
                <w:del w:id="3162" w:author="Linderhof, Vincent" w:date="2016-03-06T11:01:00Z"/>
                <w:rFonts w:ascii="Times New Roman" w:eastAsia="Times New Roman" w:hAnsi="Times New Roman"/>
                <w:color w:val="000000"/>
                <w:sz w:val="20"/>
                <w:szCs w:val="20"/>
                <w:lang w:eastAsia="en-GB"/>
                <w:rPrChange w:id="3163" w:author="Linderhof, Vincent" w:date="2016-03-06T11:01:00Z">
                  <w:rPr>
                    <w:del w:id="3164" w:author="Linderhof, Vincent" w:date="2016-03-06T11:01:00Z"/>
                    <w:rFonts w:ascii="Times New Roman" w:eastAsia="Times New Roman" w:hAnsi="Times New Roman"/>
                    <w:color w:val="000000"/>
                    <w:sz w:val="24"/>
                    <w:szCs w:val="24"/>
                    <w:lang w:eastAsia="en-GB"/>
                  </w:rPr>
                </w:rPrChange>
              </w:rPr>
            </w:pPr>
            <w:del w:id="3165" w:author="Linderhof, Vincent" w:date="2016-03-06T11:01:00Z">
              <w:r w:rsidRPr="00304F95" w:rsidDel="00304F95">
                <w:rPr>
                  <w:rFonts w:ascii="Times New Roman" w:eastAsia="Times New Roman" w:hAnsi="Times New Roman"/>
                  <w:color w:val="000000"/>
                  <w:sz w:val="20"/>
                  <w:szCs w:val="20"/>
                  <w:lang w:eastAsia="en-GB"/>
                  <w:rPrChange w:id="3166" w:author="Linderhof, Vincent" w:date="2016-03-06T11:01:00Z">
                    <w:rPr>
                      <w:rFonts w:ascii="Times New Roman" w:eastAsia="Times New Roman" w:hAnsi="Times New Roman"/>
                      <w:color w:val="000000"/>
                      <w:sz w:val="24"/>
                      <w:szCs w:val="24"/>
                      <w:lang w:eastAsia="en-GB"/>
                    </w:rPr>
                  </w:rPrChange>
                </w:rPr>
                <w:delText>8.94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6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D8440" w14:textId="2A27B5D2" w:rsidR="00C03049" w:rsidRPr="00304F95" w:rsidDel="00304F95" w:rsidRDefault="00C03049" w:rsidP="00E05337">
            <w:pPr>
              <w:tabs>
                <w:tab w:val="decimal" w:pos="317"/>
              </w:tabs>
              <w:suppressAutoHyphens w:val="0"/>
              <w:spacing w:after="0"/>
              <w:rPr>
                <w:del w:id="3168" w:author="Linderhof, Vincent" w:date="2016-03-06T11:01:00Z"/>
                <w:rFonts w:ascii="Times New Roman" w:eastAsia="Times New Roman" w:hAnsi="Times New Roman"/>
                <w:color w:val="000000"/>
                <w:sz w:val="20"/>
                <w:szCs w:val="20"/>
                <w:lang w:eastAsia="en-GB"/>
                <w:rPrChange w:id="3169" w:author="Linderhof, Vincent" w:date="2016-03-06T11:01:00Z">
                  <w:rPr>
                    <w:del w:id="317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171"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70C7573A" w14:textId="507712FA" w:rsidR="00C03049" w:rsidRPr="00304F95" w:rsidDel="00304F95" w:rsidRDefault="00C03049" w:rsidP="00E05337">
            <w:pPr>
              <w:tabs>
                <w:tab w:val="decimal" w:pos="317"/>
              </w:tabs>
              <w:suppressAutoHyphens w:val="0"/>
              <w:spacing w:after="0"/>
              <w:rPr>
                <w:del w:id="3172" w:author="Linderhof, Vincent" w:date="2016-03-06T11:01:00Z"/>
                <w:rFonts w:ascii="Times New Roman" w:eastAsia="Times New Roman" w:hAnsi="Times New Roman"/>
                <w:color w:val="000000"/>
                <w:sz w:val="20"/>
                <w:szCs w:val="20"/>
                <w:lang w:eastAsia="en-GB"/>
                <w:rPrChange w:id="3173" w:author="Linderhof, Vincent" w:date="2016-03-06T11:01:00Z">
                  <w:rPr>
                    <w:del w:id="3174" w:author="Linderhof, Vincent" w:date="2016-03-06T11:01:00Z"/>
                    <w:rFonts w:ascii="Times New Roman" w:eastAsia="Times New Roman" w:hAnsi="Times New Roman"/>
                    <w:color w:val="000000"/>
                    <w:sz w:val="24"/>
                    <w:szCs w:val="24"/>
                    <w:lang w:eastAsia="en-GB"/>
                  </w:rPr>
                </w:rPrChange>
              </w:rPr>
            </w:pPr>
            <w:del w:id="3175" w:author="Linderhof, Vincent" w:date="2016-03-06T11:01:00Z">
              <w:r w:rsidRPr="00304F95" w:rsidDel="00304F95">
                <w:rPr>
                  <w:rFonts w:ascii="Times New Roman" w:eastAsia="Times New Roman" w:hAnsi="Times New Roman"/>
                  <w:color w:val="000000"/>
                  <w:sz w:val="20"/>
                  <w:szCs w:val="20"/>
                  <w:lang w:eastAsia="en-GB"/>
                  <w:rPrChange w:id="3176" w:author="Linderhof, Vincent" w:date="2016-03-06T11:01:00Z">
                    <w:rPr>
                      <w:rFonts w:ascii="Times New Roman" w:eastAsia="Times New Roman" w:hAnsi="Times New Roman"/>
                      <w:color w:val="000000"/>
                      <w:sz w:val="24"/>
                      <w:szCs w:val="24"/>
                      <w:lang w:eastAsia="en-GB"/>
                    </w:rPr>
                  </w:rPrChange>
                </w:rPr>
                <w:delText>0.718</w:delText>
              </w:r>
            </w:del>
          </w:p>
        </w:tc>
        <w:tc>
          <w:tcPr>
            <w:tcW w:w="534" w:type="dxa"/>
            <w:gridSpan w:val="2"/>
            <w:tcBorders>
              <w:top w:val="nil"/>
              <w:left w:val="nil"/>
              <w:bottom w:val="nil"/>
              <w:right w:val="nil"/>
            </w:tcBorders>
            <w:shd w:val="clear" w:color="auto" w:fill="auto"/>
            <w:noWrap/>
            <w:vAlign w:val="bottom"/>
            <w:hideMark/>
            <w:tcPrChange w:id="317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A6A2CF4" w14:textId="031FEAEC" w:rsidR="00C03049" w:rsidRPr="00304F95" w:rsidDel="00304F95" w:rsidRDefault="00C03049" w:rsidP="00E05337">
            <w:pPr>
              <w:tabs>
                <w:tab w:val="decimal" w:pos="317"/>
              </w:tabs>
              <w:suppressAutoHyphens w:val="0"/>
              <w:spacing w:after="0"/>
              <w:rPr>
                <w:del w:id="3178" w:author="Linderhof, Vincent" w:date="2016-03-06T11:01:00Z"/>
                <w:rFonts w:ascii="Times New Roman" w:eastAsia="Times New Roman" w:hAnsi="Times New Roman"/>
                <w:color w:val="000000"/>
                <w:sz w:val="20"/>
                <w:szCs w:val="20"/>
                <w:lang w:eastAsia="en-GB"/>
                <w:rPrChange w:id="3179" w:author="Linderhof, Vincent" w:date="2016-03-06T11:01:00Z">
                  <w:rPr>
                    <w:del w:id="3180"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18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64B613C" w14:textId="7A841B00" w:rsidR="00C03049" w:rsidRPr="00304F95" w:rsidDel="00304F95" w:rsidRDefault="00C03049" w:rsidP="00E05337">
            <w:pPr>
              <w:suppressAutoHyphens w:val="0"/>
              <w:spacing w:after="0"/>
              <w:jc w:val="right"/>
              <w:rPr>
                <w:del w:id="3182" w:author="Linderhof, Vincent" w:date="2016-03-06T11:01:00Z"/>
                <w:rFonts w:ascii="Times New Roman" w:eastAsia="Times New Roman" w:hAnsi="Times New Roman"/>
                <w:color w:val="000000"/>
                <w:sz w:val="20"/>
                <w:szCs w:val="20"/>
                <w:lang w:eastAsia="en-GB"/>
                <w:rPrChange w:id="3183" w:author="Linderhof, Vincent" w:date="2016-03-06T11:01:00Z">
                  <w:rPr>
                    <w:del w:id="3184" w:author="Linderhof, Vincent" w:date="2016-03-06T11:01:00Z"/>
                    <w:rFonts w:ascii="Times New Roman" w:eastAsia="Times New Roman" w:hAnsi="Times New Roman"/>
                    <w:color w:val="000000"/>
                    <w:sz w:val="24"/>
                    <w:szCs w:val="24"/>
                    <w:lang w:eastAsia="en-GB"/>
                  </w:rPr>
                </w:rPrChange>
              </w:rPr>
            </w:pPr>
            <w:del w:id="3185" w:author="Linderhof, Vincent" w:date="2016-03-06T11:01:00Z">
              <w:r w:rsidRPr="00304F95" w:rsidDel="00304F95">
                <w:rPr>
                  <w:rFonts w:ascii="Times New Roman" w:eastAsia="Times New Roman" w:hAnsi="Times New Roman"/>
                  <w:color w:val="000000"/>
                  <w:sz w:val="20"/>
                  <w:szCs w:val="20"/>
                  <w:lang w:eastAsia="en-GB"/>
                  <w:rPrChange w:id="3186" w:author="Linderhof, Vincent" w:date="2016-03-06T11:01:00Z">
                    <w:rPr>
                      <w:rFonts w:ascii="Times New Roman" w:eastAsia="Times New Roman" w:hAnsi="Times New Roman"/>
                      <w:color w:val="000000"/>
                      <w:sz w:val="24"/>
                      <w:szCs w:val="24"/>
                      <w:lang w:eastAsia="en-GB"/>
                    </w:rPr>
                  </w:rPrChange>
                </w:rPr>
                <w:delText>1.72E-05</w:delText>
              </w:r>
            </w:del>
          </w:p>
        </w:tc>
        <w:tc>
          <w:tcPr>
            <w:tcW w:w="670" w:type="dxa"/>
            <w:gridSpan w:val="3"/>
            <w:tcBorders>
              <w:top w:val="nil"/>
              <w:left w:val="nil"/>
              <w:bottom w:val="nil"/>
              <w:right w:val="nil"/>
            </w:tcBorders>
            <w:shd w:val="clear" w:color="auto" w:fill="auto"/>
            <w:noWrap/>
            <w:vAlign w:val="bottom"/>
            <w:hideMark/>
            <w:tcPrChange w:id="318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4DE1768" w14:textId="390CC2D8" w:rsidR="00C03049" w:rsidRPr="00304F95" w:rsidDel="00304F95" w:rsidRDefault="00C03049" w:rsidP="00E05337">
            <w:pPr>
              <w:suppressAutoHyphens w:val="0"/>
              <w:spacing w:after="0"/>
              <w:rPr>
                <w:del w:id="3188" w:author="Linderhof, Vincent" w:date="2016-03-06T11:01:00Z"/>
                <w:rFonts w:ascii="Times New Roman" w:eastAsia="Times New Roman" w:hAnsi="Times New Roman"/>
                <w:color w:val="000000"/>
                <w:sz w:val="20"/>
                <w:szCs w:val="20"/>
                <w:lang w:eastAsia="en-GB"/>
                <w:rPrChange w:id="3189" w:author="Linderhof, Vincent" w:date="2016-03-06T11:01:00Z">
                  <w:rPr>
                    <w:del w:id="3190" w:author="Linderhof, Vincent" w:date="2016-03-06T11:01:00Z"/>
                    <w:rFonts w:ascii="Times New Roman" w:eastAsia="Times New Roman" w:hAnsi="Times New Roman"/>
                    <w:color w:val="000000"/>
                    <w:sz w:val="24"/>
                    <w:szCs w:val="24"/>
                    <w:lang w:eastAsia="en-GB"/>
                  </w:rPr>
                </w:rPrChange>
              </w:rPr>
            </w:pPr>
            <w:del w:id="3191" w:author="Linderhof, Vincent" w:date="2016-03-06T11:01:00Z">
              <w:r w:rsidRPr="00304F95" w:rsidDel="00304F95">
                <w:rPr>
                  <w:rFonts w:ascii="Times New Roman" w:eastAsia="Times New Roman" w:hAnsi="Times New Roman"/>
                  <w:color w:val="000000"/>
                  <w:sz w:val="20"/>
                  <w:szCs w:val="20"/>
                  <w:lang w:eastAsia="en-GB"/>
                  <w:rPrChange w:id="3192"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41F6F58" w14:textId="4C51A5D5" w:rsidTr="00304F95">
        <w:trPr>
          <w:gridAfter w:val="1"/>
          <w:wAfter w:w="272" w:type="dxa"/>
          <w:trHeight w:val="300"/>
          <w:del w:id="3193" w:author="Linderhof, Vincent" w:date="2016-03-06T11:01:00Z"/>
          <w:trPrChange w:id="3194"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3195" w:author="Linderhof, Vincent" w:date="2016-03-06T11:01:00Z">
              <w:tcPr>
                <w:tcW w:w="2000" w:type="dxa"/>
                <w:vMerge/>
                <w:tcBorders>
                  <w:top w:val="nil"/>
                  <w:left w:val="nil"/>
                  <w:bottom w:val="nil"/>
                  <w:right w:val="single" w:sz="4" w:space="0" w:color="auto"/>
                </w:tcBorders>
                <w:vAlign w:val="center"/>
                <w:hideMark/>
              </w:tcPr>
            </w:tcPrChange>
          </w:tcPr>
          <w:p w14:paraId="723965CE" w14:textId="21B5F92C" w:rsidR="00C03049" w:rsidRPr="00304F95" w:rsidDel="00304F95" w:rsidRDefault="00C03049" w:rsidP="00E05337">
            <w:pPr>
              <w:suppressAutoHyphens w:val="0"/>
              <w:spacing w:after="0"/>
              <w:rPr>
                <w:del w:id="3196" w:author="Linderhof, Vincent" w:date="2016-03-06T11:01:00Z"/>
                <w:rFonts w:ascii="Times New Roman" w:eastAsia="Times New Roman" w:hAnsi="Times New Roman"/>
                <w:color w:val="000000"/>
                <w:sz w:val="20"/>
                <w:szCs w:val="20"/>
                <w:lang w:eastAsia="en-GB"/>
                <w:rPrChange w:id="3197" w:author="Linderhof, Vincent" w:date="2016-03-06T11:01:00Z">
                  <w:rPr>
                    <w:del w:id="319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19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F03924A" w14:textId="5D24C8B3" w:rsidR="00C03049" w:rsidRPr="00304F95" w:rsidDel="00304F95" w:rsidRDefault="00C03049" w:rsidP="00E05337">
            <w:pPr>
              <w:tabs>
                <w:tab w:val="decimal" w:pos="317"/>
              </w:tabs>
              <w:suppressAutoHyphens w:val="0"/>
              <w:spacing w:after="0"/>
              <w:rPr>
                <w:del w:id="3200" w:author="Linderhof, Vincent" w:date="2016-03-06T11:01:00Z"/>
                <w:rFonts w:ascii="Times New Roman" w:eastAsia="Times New Roman" w:hAnsi="Times New Roman"/>
                <w:color w:val="000000"/>
                <w:sz w:val="20"/>
                <w:szCs w:val="20"/>
                <w:lang w:eastAsia="en-GB"/>
                <w:rPrChange w:id="3201" w:author="Linderhof, Vincent" w:date="2016-03-06T11:01:00Z">
                  <w:rPr>
                    <w:del w:id="3202" w:author="Linderhof, Vincent" w:date="2016-03-06T11:01:00Z"/>
                    <w:rFonts w:ascii="Times New Roman" w:eastAsia="Times New Roman" w:hAnsi="Times New Roman"/>
                    <w:color w:val="000000"/>
                    <w:sz w:val="24"/>
                    <w:szCs w:val="24"/>
                    <w:lang w:eastAsia="en-GB"/>
                  </w:rPr>
                </w:rPrChange>
              </w:rPr>
            </w:pPr>
            <w:del w:id="3203" w:author="Linderhof, Vincent" w:date="2016-03-06T11:01:00Z">
              <w:r w:rsidRPr="00304F95" w:rsidDel="00304F95">
                <w:rPr>
                  <w:rFonts w:ascii="Times New Roman" w:eastAsia="Times New Roman" w:hAnsi="Times New Roman"/>
                  <w:color w:val="000000"/>
                  <w:sz w:val="20"/>
                  <w:szCs w:val="20"/>
                  <w:lang w:eastAsia="en-GB"/>
                  <w:rPrChange w:id="3204" w:author="Linderhof, Vincent" w:date="2016-03-06T11:01:00Z">
                    <w:rPr>
                      <w:rFonts w:ascii="Times New Roman" w:eastAsia="Times New Roman" w:hAnsi="Times New Roman"/>
                      <w:color w:val="000000"/>
                      <w:sz w:val="24"/>
                      <w:szCs w:val="24"/>
                      <w:lang w:eastAsia="en-GB"/>
                    </w:rPr>
                  </w:rPrChange>
                </w:rPr>
                <w:delText>(0.000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0FDD7F" w14:textId="67347250" w:rsidR="00C03049" w:rsidRPr="00304F95" w:rsidDel="00304F95" w:rsidRDefault="00C03049" w:rsidP="00E05337">
            <w:pPr>
              <w:tabs>
                <w:tab w:val="decimal" w:pos="317"/>
              </w:tabs>
              <w:suppressAutoHyphens w:val="0"/>
              <w:spacing w:after="0"/>
              <w:rPr>
                <w:del w:id="3206" w:author="Linderhof, Vincent" w:date="2016-03-06T11:01:00Z"/>
                <w:rFonts w:ascii="Times New Roman" w:eastAsia="Times New Roman" w:hAnsi="Times New Roman"/>
                <w:color w:val="000000"/>
                <w:sz w:val="20"/>
                <w:szCs w:val="20"/>
                <w:lang w:eastAsia="en-GB"/>
                <w:rPrChange w:id="3207" w:author="Linderhof, Vincent" w:date="2016-03-06T11:01:00Z">
                  <w:rPr>
                    <w:del w:id="320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B14F50" w14:textId="6212477E" w:rsidR="00C03049" w:rsidRPr="00304F95" w:rsidDel="00304F95" w:rsidRDefault="00C03049" w:rsidP="00E05337">
            <w:pPr>
              <w:tabs>
                <w:tab w:val="decimal" w:pos="317"/>
              </w:tabs>
              <w:suppressAutoHyphens w:val="0"/>
              <w:spacing w:after="0"/>
              <w:rPr>
                <w:del w:id="3210" w:author="Linderhof, Vincent" w:date="2016-03-06T11:01:00Z"/>
                <w:rFonts w:ascii="Times New Roman" w:eastAsia="Times New Roman" w:hAnsi="Times New Roman"/>
                <w:color w:val="000000"/>
                <w:sz w:val="20"/>
                <w:szCs w:val="20"/>
                <w:lang w:eastAsia="en-GB"/>
                <w:rPrChange w:id="3211" w:author="Linderhof, Vincent" w:date="2016-03-06T11:01:00Z">
                  <w:rPr>
                    <w:del w:id="3212" w:author="Linderhof, Vincent" w:date="2016-03-06T11:01:00Z"/>
                    <w:rFonts w:ascii="Times New Roman" w:eastAsia="Times New Roman" w:hAnsi="Times New Roman"/>
                    <w:color w:val="000000"/>
                    <w:sz w:val="24"/>
                    <w:szCs w:val="24"/>
                    <w:lang w:eastAsia="en-GB"/>
                  </w:rPr>
                </w:rPrChange>
              </w:rPr>
            </w:pPr>
            <w:del w:id="3213" w:author="Linderhof, Vincent" w:date="2016-03-06T11:01:00Z">
              <w:r w:rsidRPr="00304F95" w:rsidDel="00304F95">
                <w:rPr>
                  <w:rFonts w:ascii="Times New Roman" w:eastAsia="Times New Roman" w:hAnsi="Times New Roman"/>
                  <w:color w:val="000000"/>
                  <w:sz w:val="20"/>
                  <w:szCs w:val="20"/>
                  <w:lang w:eastAsia="en-GB"/>
                  <w:rPrChange w:id="3214"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3CABC5" w14:textId="724DA435" w:rsidR="00C03049" w:rsidRPr="00304F95" w:rsidDel="00304F95" w:rsidRDefault="00C03049" w:rsidP="00E05337">
            <w:pPr>
              <w:tabs>
                <w:tab w:val="decimal" w:pos="317"/>
              </w:tabs>
              <w:suppressAutoHyphens w:val="0"/>
              <w:spacing w:after="0"/>
              <w:rPr>
                <w:del w:id="3216" w:author="Linderhof, Vincent" w:date="2016-03-06T11:01:00Z"/>
                <w:rFonts w:ascii="Times New Roman" w:eastAsia="Times New Roman" w:hAnsi="Times New Roman"/>
                <w:color w:val="000000"/>
                <w:sz w:val="20"/>
                <w:szCs w:val="20"/>
                <w:lang w:eastAsia="en-GB"/>
                <w:rPrChange w:id="3217" w:author="Linderhof, Vincent" w:date="2016-03-06T11:01:00Z">
                  <w:rPr>
                    <w:del w:id="321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67A23" w14:textId="27A173A0" w:rsidR="00C03049" w:rsidRPr="00304F95" w:rsidDel="00304F95" w:rsidRDefault="00C03049" w:rsidP="00E05337">
            <w:pPr>
              <w:tabs>
                <w:tab w:val="decimal" w:pos="317"/>
              </w:tabs>
              <w:suppressAutoHyphens w:val="0"/>
              <w:spacing w:after="0"/>
              <w:jc w:val="right"/>
              <w:rPr>
                <w:del w:id="3220" w:author="Linderhof, Vincent" w:date="2016-03-06T11:01:00Z"/>
                <w:rFonts w:ascii="Times New Roman" w:eastAsia="Times New Roman" w:hAnsi="Times New Roman"/>
                <w:color w:val="000000"/>
                <w:sz w:val="20"/>
                <w:szCs w:val="20"/>
                <w:lang w:eastAsia="en-GB"/>
                <w:rPrChange w:id="3221" w:author="Linderhof, Vincent" w:date="2016-03-06T11:01:00Z">
                  <w:rPr>
                    <w:del w:id="3222" w:author="Linderhof, Vincent" w:date="2016-03-06T11:01:00Z"/>
                    <w:rFonts w:ascii="Times New Roman" w:eastAsia="Times New Roman" w:hAnsi="Times New Roman"/>
                    <w:color w:val="000000"/>
                    <w:sz w:val="24"/>
                    <w:szCs w:val="24"/>
                    <w:lang w:eastAsia="en-GB"/>
                  </w:rPr>
                </w:rPrChange>
              </w:rPr>
            </w:pPr>
            <w:del w:id="3223" w:author="Linderhof, Vincent" w:date="2016-03-06T11:01:00Z">
              <w:r w:rsidRPr="00304F95" w:rsidDel="00304F95">
                <w:rPr>
                  <w:rFonts w:ascii="Times New Roman" w:eastAsia="Times New Roman" w:hAnsi="Times New Roman"/>
                  <w:color w:val="000000"/>
                  <w:sz w:val="20"/>
                  <w:szCs w:val="20"/>
                  <w:lang w:eastAsia="en-GB"/>
                  <w:rPrChange w:id="3224" w:author="Linderhof, Vincent" w:date="2016-03-06T11:01:00Z">
                    <w:rPr>
                      <w:rFonts w:ascii="Times New Roman" w:eastAsia="Times New Roman" w:hAnsi="Times New Roman"/>
                      <w:color w:val="000000"/>
                      <w:sz w:val="24"/>
                      <w:szCs w:val="24"/>
                      <w:lang w:eastAsia="en-GB"/>
                    </w:rPr>
                  </w:rPrChange>
                </w:rPr>
                <w:delText>4.62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D854D4" w14:textId="77DD8A07" w:rsidR="00C03049" w:rsidRPr="00304F95" w:rsidDel="00304F95" w:rsidRDefault="00C03049" w:rsidP="00E05337">
            <w:pPr>
              <w:tabs>
                <w:tab w:val="decimal" w:pos="317"/>
              </w:tabs>
              <w:suppressAutoHyphens w:val="0"/>
              <w:spacing w:after="0"/>
              <w:rPr>
                <w:del w:id="3226" w:author="Linderhof, Vincent" w:date="2016-03-06T11:01:00Z"/>
                <w:rFonts w:ascii="Times New Roman" w:eastAsia="Times New Roman" w:hAnsi="Times New Roman"/>
                <w:color w:val="000000"/>
                <w:sz w:val="20"/>
                <w:szCs w:val="20"/>
                <w:lang w:eastAsia="en-GB"/>
                <w:rPrChange w:id="3227" w:author="Linderhof, Vincent" w:date="2016-03-06T11:01:00Z">
                  <w:rPr>
                    <w:del w:id="322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A3B00C4" w14:textId="090524A2" w:rsidR="00C03049" w:rsidRPr="00304F95" w:rsidDel="00304F95" w:rsidRDefault="00C03049" w:rsidP="00E05337">
            <w:pPr>
              <w:tabs>
                <w:tab w:val="decimal" w:pos="317"/>
              </w:tabs>
              <w:suppressAutoHyphens w:val="0"/>
              <w:spacing w:after="0"/>
              <w:jc w:val="right"/>
              <w:rPr>
                <w:del w:id="3230" w:author="Linderhof, Vincent" w:date="2016-03-06T11:01:00Z"/>
                <w:rFonts w:ascii="Times New Roman" w:eastAsia="Times New Roman" w:hAnsi="Times New Roman"/>
                <w:color w:val="000000"/>
                <w:sz w:val="20"/>
                <w:szCs w:val="20"/>
                <w:lang w:eastAsia="en-GB"/>
                <w:rPrChange w:id="3231" w:author="Linderhof, Vincent" w:date="2016-03-06T11:01:00Z">
                  <w:rPr>
                    <w:del w:id="3232" w:author="Linderhof, Vincent" w:date="2016-03-06T11:01:00Z"/>
                    <w:rFonts w:ascii="Times New Roman" w:eastAsia="Times New Roman" w:hAnsi="Times New Roman"/>
                    <w:color w:val="000000"/>
                    <w:sz w:val="24"/>
                    <w:szCs w:val="24"/>
                    <w:lang w:eastAsia="en-GB"/>
                  </w:rPr>
                </w:rPrChange>
              </w:rPr>
            </w:pPr>
            <w:del w:id="3233" w:author="Linderhof, Vincent" w:date="2016-03-06T11:01:00Z">
              <w:r w:rsidRPr="00304F95" w:rsidDel="00304F95">
                <w:rPr>
                  <w:rFonts w:ascii="Times New Roman" w:eastAsia="Times New Roman" w:hAnsi="Times New Roman"/>
                  <w:color w:val="000000"/>
                  <w:sz w:val="20"/>
                  <w:szCs w:val="20"/>
                  <w:lang w:eastAsia="en-GB"/>
                  <w:rPrChange w:id="3234" w:author="Linderhof, Vincent" w:date="2016-03-06T11:01:00Z">
                    <w:rPr>
                      <w:rFonts w:ascii="Times New Roman" w:eastAsia="Times New Roman" w:hAnsi="Times New Roman"/>
                      <w:color w:val="000000"/>
                      <w:sz w:val="24"/>
                      <w:szCs w:val="24"/>
                      <w:lang w:eastAsia="en-GB"/>
                    </w:rPr>
                  </w:rPrChange>
                </w:rPr>
                <w:delText>-5.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3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991812" w14:textId="255B1885" w:rsidR="00C03049" w:rsidRPr="00304F95" w:rsidDel="00304F95" w:rsidRDefault="00C03049" w:rsidP="00E05337">
            <w:pPr>
              <w:tabs>
                <w:tab w:val="decimal" w:pos="317"/>
              </w:tabs>
              <w:suppressAutoHyphens w:val="0"/>
              <w:spacing w:after="0"/>
              <w:rPr>
                <w:del w:id="3236" w:author="Linderhof, Vincent" w:date="2016-03-06T11:01:00Z"/>
                <w:rFonts w:ascii="Times New Roman" w:eastAsia="Times New Roman" w:hAnsi="Times New Roman"/>
                <w:color w:val="000000"/>
                <w:sz w:val="20"/>
                <w:szCs w:val="20"/>
                <w:lang w:eastAsia="en-GB"/>
                <w:rPrChange w:id="3237" w:author="Linderhof, Vincent" w:date="2016-03-06T11:01:00Z">
                  <w:rPr>
                    <w:del w:id="323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3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D6592" w14:textId="4DFB11F5" w:rsidR="00C03049" w:rsidRPr="00304F95" w:rsidDel="00304F95" w:rsidRDefault="00C03049" w:rsidP="00E05337">
            <w:pPr>
              <w:tabs>
                <w:tab w:val="decimal" w:pos="317"/>
              </w:tabs>
              <w:suppressAutoHyphens w:val="0"/>
              <w:spacing w:after="0"/>
              <w:jc w:val="right"/>
              <w:rPr>
                <w:del w:id="3240" w:author="Linderhof, Vincent" w:date="2016-03-06T11:01:00Z"/>
                <w:rFonts w:ascii="Times New Roman" w:eastAsia="Times New Roman" w:hAnsi="Times New Roman"/>
                <w:color w:val="000000"/>
                <w:sz w:val="20"/>
                <w:szCs w:val="20"/>
                <w:lang w:eastAsia="en-GB"/>
                <w:rPrChange w:id="3241" w:author="Linderhof, Vincent" w:date="2016-03-06T11:01:00Z">
                  <w:rPr>
                    <w:del w:id="3242" w:author="Linderhof, Vincent" w:date="2016-03-06T11:01:00Z"/>
                    <w:rFonts w:ascii="Times New Roman" w:eastAsia="Times New Roman" w:hAnsi="Times New Roman"/>
                    <w:color w:val="000000"/>
                    <w:sz w:val="24"/>
                    <w:szCs w:val="24"/>
                    <w:lang w:eastAsia="en-GB"/>
                  </w:rPr>
                </w:rPrChange>
              </w:rPr>
            </w:pPr>
            <w:del w:id="3243" w:author="Linderhof, Vincent" w:date="2016-03-06T11:01:00Z">
              <w:r w:rsidRPr="00304F95" w:rsidDel="00304F95">
                <w:rPr>
                  <w:rFonts w:ascii="Times New Roman" w:eastAsia="Times New Roman" w:hAnsi="Times New Roman"/>
                  <w:color w:val="000000"/>
                  <w:sz w:val="20"/>
                  <w:szCs w:val="20"/>
                  <w:lang w:eastAsia="en-GB"/>
                  <w:rPrChange w:id="3244" w:author="Linderhof, Vincent" w:date="2016-03-06T11:01:00Z">
                    <w:rPr>
                      <w:rFonts w:ascii="Times New Roman" w:eastAsia="Times New Roman" w:hAnsi="Times New Roman"/>
                      <w:color w:val="000000"/>
                      <w:sz w:val="24"/>
                      <w:szCs w:val="24"/>
                      <w:lang w:eastAsia="en-GB"/>
                    </w:rPr>
                  </w:rPrChange>
                </w:rPr>
                <w:delText>-1.00E-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4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6E759F" w14:textId="33ECBED1" w:rsidR="00C03049" w:rsidRPr="00304F95" w:rsidDel="00304F95" w:rsidRDefault="00C03049" w:rsidP="00E05337">
            <w:pPr>
              <w:tabs>
                <w:tab w:val="decimal" w:pos="317"/>
              </w:tabs>
              <w:suppressAutoHyphens w:val="0"/>
              <w:spacing w:after="0"/>
              <w:jc w:val="right"/>
              <w:rPr>
                <w:del w:id="3246" w:author="Linderhof, Vincent" w:date="2016-03-06T11:01:00Z"/>
                <w:rFonts w:ascii="Times New Roman" w:eastAsia="Times New Roman" w:hAnsi="Times New Roman"/>
                <w:color w:val="000000"/>
                <w:sz w:val="20"/>
                <w:szCs w:val="20"/>
                <w:lang w:eastAsia="en-GB"/>
                <w:rPrChange w:id="3247" w:author="Linderhof, Vincent" w:date="2016-03-06T11:01:00Z">
                  <w:rPr>
                    <w:del w:id="324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4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31799" w14:textId="1C613776" w:rsidR="00C03049" w:rsidRPr="00304F95" w:rsidDel="00304F95" w:rsidRDefault="00C03049" w:rsidP="00E05337">
            <w:pPr>
              <w:tabs>
                <w:tab w:val="decimal" w:pos="317"/>
              </w:tabs>
              <w:suppressAutoHyphens w:val="0"/>
              <w:spacing w:after="0"/>
              <w:jc w:val="right"/>
              <w:rPr>
                <w:del w:id="3250" w:author="Linderhof, Vincent" w:date="2016-03-06T11:01:00Z"/>
                <w:rFonts w:ascii="Times New Roman" w:eastAsia="Times New Roman" w:hAnsi="Times New Roman"/>
                <w:color w:val="000000"/>
                <w:sz w:val="20"/>
                <w:szCs w:val="20"/>
                <w:lang w:eastAsia="en-GB"/>
                <w:rPrChange w:id="3251" w:author="Linderhof, Vincent" w:date="2016-03-06T11:01:00Z">
                  <w:rPr>
                    <w:del w:id="3252" w:author="Linderhof, Vincent" w:date="2016-03-06T11:01:00Z"/>
                    <w:rFonts w:ascii="Times New Roman" w:eastAsia="Times New Roman" w:hAnsi="Times New Roman"/>
                    <w:color w:val="000000"/>
                    <w:sz w:val="24"/>
                    <w:szCs w:val="24"/>
                    <w:lang w:eastAsia="en-GB"/>
                  </w:rPr>
                </w:rPrChange>
              </w:rPr>
            </w:pPr>
            <w:del w:id="3253" w:author="Linderhof, Vincent" w:date="2016-03-06T11:01:00Z">
              <w:r w:rsidRPr="00304F95" w:rsidDel="00304F95">
                <w:rPr>
                  <w:rFonts w:ascii="Times New Roman" w:eastAsia="Times New Roman" w:hAnsi="Times New Roman"/>
                  <w:color w:val="000000"/>
                  <w:sz w:val="20"/>
                  <w:szCs w:val="20"/>
                  <w:lang w:eastAsia="en-GB"/>
                  <w:rPrChange w:id="3254" w:author="Linderhof, Vincent" w:date="2016-03-06T11:01:00Z">
                    <w:rPr>
                      <w:rFonts w:ascii="Times New Roman" w:eastAsia="Times New Roman" w:hAnsi="Times New Roman"/>
                      <w:color w:val="000000"/>
                      <w:sz w:val="24"/>
                      <w:szCs w:val="24"/>
                      <w:lang w:eastAsia="en-GB"/>
                    </w:rPr>
                  </w:rPrChange>
                </w:rPr>
                <w:delText>1.4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5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CD2352" w14:textId="5899740C" w:rsidR="00C03049" w:rsidRPr="00304F95" w:rsidDel="00304F95" w:rsidRDefault="00C03049" w:rsidP="00E05337">
            <w:pPr>
              <w:tabs>
                <w:tab w:val="decimal" w:pos="317"/>
              </w:tabs>
              <w:suppressAutoHyphens w:val="0"/>
              <w:spacing w:after="0"/>
              <w:rPr>
                <w:del w:id="3256" w:author="Linderhof, Vincent" w:date="2016-03-06T11:01:00Z"/>
                <w:rFonts w:ascii="Times New Roman" w:eastAsia="Times New Roman" w:hAnsi="Times New Roman"/>
                <w:color w:val="000000"/>
                <w:sz w:val="20"/>
                <w:szCs w:val="20"/>
                <w:lang w:eastAsia="en-GB"/>
                <w:rPrChange w:id="3257" w:author="Linderhof, Vincent" w:date="2016-03-06T11:01:00Z">
                  <w:rPr>
                    <w:del w:id="325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259"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D0D95B" w14:textId="1205C375" w:rsidR="00C03049" w:rsidRPr="00304F95" w:rsidDel="00304F95" w:rsidRDefault="00C03049" w:rsidP="00E05337">
            <w:pPr>
              <w:tabs>
                <w:tab w:val="decimal" w:pos="317"/>
              </w:tabs>
              <w:suppressAutoHyphens w:val="0"/>
              <w:spacing w:after="0"/>
              <w:jc w:val="right"/>
              <w:rPr>
                <w:del w:id="3260" w:author="Linderhof, Vincent" w:date="2016-03-06T11:01:00Z"/>
                <w:rFonts w:ascii="Times New Roman" w:eastAsia="Times New Roman" w:hAnsi="Times New Roman"/>
                <w:color w:val="000000"/>
                <w:sz w:val="20"/>
                <w:szCs w:val="20"/>
                <w:lang w:eastAsia="en-GB"/>
                <w:rPrChange w:id="3261" w:author="Linderhof, Vincent" w:date="2016-03-06T11:01:00Z">
                  <w:rPr>
                    <w:del w:id="3262" w:author="Linderhof, Vincent" w:date="2016-03-06T11:01:00Z"/>
                    <w:rFonts w:ascii="Times New Roman" w:eastAsia="Times New Roman" w:hAnsi="Times New Roman"/>
                    <w:color w:val="000000"/>
                    <w:sz w:val="24"/>
                    <w:szCs w:val="24"/>
                    <w:lang w:eastAsia="en-GB"/>
                  </w:rPr>
                </w:rPrChange>
              </w:rPr>
            </w:pPr>
            <w:del w:id="3263" w:author="Linderhof, Vincent" w:date="2016-03-06T11:01:00Z">
              <w:r w:rsidRPr="00304F95" w:rsidDel="00304F95">
                <w:rPr>
                  <w:rFonts w:ascii="Times New Roman" w:eastAsia="Times New Roman" w:hAnsi="Times New Roman"/>
                  <w:color w:val="000000"/>
                  <w:sz w:val="20"/>
                  <w:szCs w:val="20"/>
                  <w:lang w:eastAsia="en-GB"/>
                  <w:rPrChange w:id="3264" w:author="Linderhof, Vincent" w:date="2016-03-06T11:01:00Z">
                    <w:rPr>
                      <w:rFonts w:ascii="Times New Roman" w:eastAsia="Times New Roman" w:hAnsi="Times New Roman"/>
                      <w:color w:val="000000"/>
                      <w:sz w:val="24"/>
                      <w:szCs w:val="24"/>
                      <w:lang w:eastAsia="en-GB"/>
                    </w:rPr>
                  </w:rPrChange>
                </w:rPr>
                <w:delText>-1.77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6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2F465C" w14:textId="022823D8" w:rsidR="00C03049" w:rsidRPr="00304F95" w:rsidDel="00304F95" w:rsidRDefault="00C03049" w:rsidP="00E05337">
            <w:pPr>
              <w:tabs>
                <w:tab w:val="decimal" w:pos="317"/>
              </w:tabs>
              <w:suppressAutoHyphens w:val="0"/>
              <w:spacing w:after="0"/>
              <w:rPr>
                <w:del w:id="3266" w:author="Linderhof, Vincent" w:date="2016-03-06T11:01:00Z"/>
                <w:rFonts w:ascii="Times New Roman" w:eastAsia="Times New Roman" w:hAnsi="Times New Roman"/>
                <w:color w:val="000000"/>
                <w:sz w:val="20"/>
                <w:szCs w:val="20"/>
                <w:lang w:eastAsia="en-GB"/>
                <w:rPrChange w:id="3267" w:author="Linderhof, Vincent" w:date="2016-03-06T11:01:00Z">
                  <w:rPr>
                    <w:del w:id="326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269"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28AB0A25" w14:textId="58F3BBC2" w:rsidR="00C03049" w:rsidRPr="00304F95" w:rsidDel="00304F95" w:rsidRDefault="00C03049" w:rsidP="00E05337">
            <w:pPr>
              <w:tabs>
                <w:tab w:val="decimal" w:pos="317"/>
              </w:tabs>
              <w:suppressAutoHyphens w:val="0"/>
              <w:spacing w:after="0"/>
              <w:rPr>
                <w:del w:id="3270" w:author="Linderhof, Vincent" w:date="2016-03-06T11:01:00Z"/>
                <w:rFonts w:ascii="Times New Roman" w:eastAsia="Times New Roman" w:hAnsi="Times New Roman"/>
                <w:color w:val="000000"/>
                <w:sz w:val="20"/>
                <w:szCs w:val="20"/>
                <w:lang w:eastAsia="en-GB"/>
                <w:rPrChange w:id="3271" w:author="Linderhof, Vincent" w:date="2016-03-06T11:01:00Z">
                  <w:rPr>
                    <w:del w:id="3272" w:author="Linderhof, Vincent" w:date="2016-03-06T11:01:00Z"/>
                    <w:rFonts w:ascii="Times New Roman" w:eastAsia="Times New Roman" w:hAnsi="Times New Roman"/>
                    <w:color w:val="000000"/>
                    <w:sz w:val="24"/>
                    <w:szCs w:val="24"/>
                    <w:lang w:eastAsia="en-GB"/>
                  </w:rPr>
                </w:rPrChange>
              </w:rPr>
            </w:pPr>
            <w:del w:id="3273" w:author="Linderhof, Vincent" w:date="2016-03-06T11:01:00Z">
              <w:r w:rsidRPr="00304F95" w:rsidDel="00304F95">
                <w:rPr>
                  <w:rFonts w:ascii="Times New Roman" w:eastAsia="Times New Roman" w:hAnsi="Times New Roman"/>
                  <w:color w:val="000000"/>
                  <w:sz w:val="20"/>
                  <w:szCs w:val="20"/>
                  <w:lang w:eastAsia="en-GB"/>
                  <w:rPrChange w:id="3274" w:author="Linderhof, Vincent" w:date="2016-03-06T11:01:00Z">
                    <w:rPr>
                      <w:rFonts w:ascii="Times New Roman" w:eastAsia="Times New Roman" w:hAnsi="Times New Roman"/>
                      <w:color w:val="000000"/>
                      <w:sz w:val="24"/>
                      <w:szCs w:val="24"/>
                      <w:lang w:eastAsia="en-GB"/>
                    </w:rPr>
                  </w:rPrChange>
                </w:rPr>
                <w:delText>(2.592)</w:delText>
              </w:r>
            </w:del>
          </w:p>
        </w:tc>
        <w:tc>
          <w:tcPr>
            <w:tcW w:w="534" w:type="dxa"/>
            <w:gridSpan w:val="2"/>
            <w:tcBorders>
              <w:top w:val="nil"/>
              <w:left w:val="nil"/>
              <w:bottom w:val="nil"/>
              <w:right w:val="nil"/>
            </w:tcBorders>
            <w:shd w:val="clear" w:color="auto" w:fill="auto"/>
            <w:noWrap/>
            <w:vAlign w:val="bottom"/>
            <w:hideMark/>
            <w:tcPrChange w:id="327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4B0F54C" w14:textId="1976D45A" w:rsidR="00C03049" w:rsidRPr="00304F95" w:rsidDel="00304F95" w:rsidRDefault="00C03049" w:rsidP="00E05337">
            <w:pPr>
              <w:tabs>
                <w:tab w:val="decimal" w:pos="317"/>
              </w:tabs>
              <w:suppressAutoHyphens w:val="0"/>
              <w:spacing w:after="0"/>
              <w:jc w:val="right"/>
              <w:rPr>
                <w:del w:id="3276" w:author="Linderhof, Vincent" w:date="2016-03-06T11:01:00Z"/>
                <w:rFonts w:ascii="Times New Roman" w:eastAsia="Times New Roman" w:hAnsi="Times New Roman"/>
                <w:color w:val="000000"/>
                <w:sz w:val="20"/>
                <w:szCs w:val="20"/>
                <w:lang w:eastAsia="en-GB"/>
                <w:rPrChange w:id="3277" w:author="Linderhof, Vincent" w:date="2016-03-06T11:01:00Z">
                  <w:rPr>
                    <w:del w:id="3278"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27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3BF45DE" w14:textId="7EBD4720" w:rsidR="00C03049" w:rsidRPr="00304F95" w:rsidDel="00304F95" w:rsidRDefault="00C03049" w:rsidP="00E05337">
            <w:pPr>
              <w:suppressAutoHyphens w:val="0"/>
              <w:spacing w:after="0"/>
              <w:jc w:val="right"/>
              <w:rPr>
                <w:del w:id="3280" w:author="Linderhof, Vincent" w:date="2016-03-06T11:01:00Z"/>
                <w:rFonts w:ascii="Times New Roman" w:eastAsia="Times New Roman" w:hAnsi="Times New Roman"/>
                <w:color w:val="000000"/>
                <w:sz w:val="20"/>
                <w:szCs w:val="20"/>
                <w:lang w:eastAsia="en-GB"/>
                <w:rPrChange w:id="3281" w:author="Linderhof, Vincent" w:date="2016-03-06T11:01:00Z">
                  <w:rPr>
                    <w:del w:id="3282" w:author="Linderhof, Vincent" w:date="2016-03-06T11:01:00Z"/>
                    <w:rFonts w:ascii="Times New Roman" w:eastAsia="Times New Roman" w:hAnsi="Times New Roman"/>
                    <w:color w:val="000000"/>
                    <w:sz w:val="24"/>
                    <w:szCs w:val="24"/>
                    <w:lang w:eastAsia="en-GB"/>
                  </w:rPr>
                </w:rPrChange>
              </w:rPr>
            </w:pPr>
            <w:del w:id="3283" w:author="Linderhof, Vincent" w:date="2016-03-06T11:01:00Z">
              <w:r w:rsidRPr="00304F95" w:rsidDel="00304F95">
                <w:rPr>
                  <w:rFonts w:ascii="Times New Roman" w:eastAsia="Times New Roman" w:hAnsi="Times New Roman"/>
                  <w:color w:val="000000"/>
                  <w:sz w:val="20"/>
                  <w:szCs w:val="20"/>
                  <w:lang w:eastAsia="en-GB"/>
                  <w:rPrChange w:id="3284" w:author="Linderhof, Vincent" w:date="2016-03-06T11:01:00Z">
                    <w:rPr>
                      <w:rFonts w:ascii="Times New Roman" w:eastAsia="Times New Roman" w:hAnsi="Times New Roman"/>
                      <w:color w:val="000000"/>
                      <w:sz w:val="24"/>
                      <w:szCs w:val="24"/>
                      <w:lang w:eastAsia="en-GB"/>
                    </w:rPr>
                  </w:rPrChange>
                </w:rPr>
                <w:delText>1.46E-07</w:delText>
              </w:r>
            </w:del>
          </w:p>
        </w:tc>
        <w:tc>
          <w:tcPr>
            <w:tcW w:w="670" w:type="dxa"/>
            <w:gridSpan w:val="3"/>
            <w:tcBorders>
              <w:top w:val="nil"/>
              <w:left w:val="nil"/>
              <w:bottom w:val="nil"/>
              <w:right w:val="nil"/>
            </w:tcBorders>
            <w:shd w:val="clear" w:color="auto" w:fill="auto"/>
            <w:noWrap/>
            <w:vAlign w:val="bottom"/>
            <w:hideMark/>
            <w:tcPrChange w:id="328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E826A5" w14:textId="3E5E8CF0" w:rsidR="00C03049" w:rsidRPr="00304F95" w:rsidDel="00304F95" w:rsidRDefault="00C03049" w:rsidP="00E05337">
            <w:pPr>
              <w:suppressAutoHyphens w:val="0"/>
              <w:spacing w:after="0"/>
              <w:rPr>
                <w:del w:id="3286" w:author="Linderhof, Vincent" w:date="2016-03-06T11:01:00Z"/>
                <w:rFonts w:ascii="Times New Roman" w:eastAsia="Times New Roman" w:hAnsi="Times New Roman"/>
                <w:color w:val="000000"/>
                <w:sz w:val="20"/>
                <w:szCs w:val="20"/>
                <w:lang w:eastAsia="en-GB"/>
                <w:rPrChange w:id="3287" w:author="Linderhof, Vincent" w:date="2016-03-06T11:01:00Z">
                  <w:rPr>
                    <w:del w:id="3288"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7879DC28" w14:textId="54C5CDC8" w:rsidTr="00304F95">
        <w:trPr>
          <w:gridAfter w:val="1"/>
          <w:wAfter w:w="272" w:type="dxa"/>
          <w:trHeight w:val="300"/>
          <w:del w:id="3289" w:author="Linderhof, Vincent" w:date="2016-03-06T11:01:00Z"/>
          <w:trPrChange w:id="3290"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29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4FF4FED" w14:textId="7353C3A1" w:rsidR="00C03049" w:rsidRPr="00304F95" w:rsidDel="00304F95" w:rsidRDefault="00C03049" w:rsidP="00E05337">
            <w:pPr>
              <w:suppressAutoHyphens w:val="0"/>
              <w:spacing w:after="0"/>
              <w:rPr>
                <w:del w:id="3292" w:author="Linderhof, Vincent" w:date="2016-03-06T11:01:00Z"/>
                <w:rFonts w:ascii="Times New Roman" w:eastAsia="Times New Roman" w:hAnsi="Times New Roman"/>
                <w:color w:val="000000"/>
                <w:sz w:val="20"/>
                <w:szCs w:val="20"/>
                <w:lang w:eastAsia="en-GB"/>
                <w:rPrChange w:id="3293" w:author="Linderhof, Vincent" w:date="2016-03-06T11:01:00Z">
                  <w:rPr>
                    <w:del w:id="3294" w:author="Linderhof, Vincent" w:date="2016-03-06T11:01:00Z"/>
                    <w:rFonts w:ascii="Times New Roman" w:eastAsia="Times New Roman" w:hAnsi="Times New Roman"/>
                    <w:color w:val="000000"/>
                    <w:sz w:val="24"/>
                    <w:szCs w:val="24"/>
                    <w:lang w:eastAsia="en-GB"/>
                  </w:rPr>
                </w:rPrChange>
              </w:rPr>
            </w:pPr>
            <w:del w:id="3295" w:author="Linderhof, Vincent" w:date="2016-03-06T11:01:00Z">
              <w:r w:rsidRPr="00304F95" w:rsidDel="00304F95">
                <w:rPr>
                  <w:rFonts w:ascii="Times New Roman" w:eastAsia="Times New Roman" w:hAnsi="Times New Roman"/>
                  <w:color w:val="000000"/>
                  <w:sz w:val="20"/>
                  <w:szCs w:val="20"/>
                  <w:lang w:eastAsia="en-GB"/>
                  <w:rPrChange w:id="3296" w:author="Linderhof, Vincent" w:date="2016-03-06T11:01:00Z">
                    <w:rPr>
                      <w:rFonts w:ascii="Times New Roman" w:eastAsia="Times New Roman" w:hAnsi="Times New Roman"/>
                      <w:color w:val="000000"/>
                      <w:sz w:val="24"/>
                      <w:szCs w:val="24"/>
                      <w:lang w:eastAsia="en-GB"/>
                    </w:rPr>
                  </w:rPrChange>
                </w:rPr>
                <w:delText>Incom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29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1A9D91D" w14:textId="6F84DCDD" w:rsidR="00C03049" w:rsidRPr="00304F95" w:rsidDel="00304F95" w:rsidRDefault="00C03049" w:rsidP="00E05337">
            <w:pPr>
              <w:tabs>
                <w:tab w:val="decimal" w:pos="317"/>
              </w:tabs>
              <w:suppressAutoHyphens w:val="0"/>
              <w:spacing w:after="0"/>
              <w:rPr>
                <w:del w:id="3298" w:author="Linderhof, Vincent" w:date="2016-03-06T11:01:00Z"/>
                <w:rFonts w:ascii="Times New Roman" w:eastAsia="Times New Roman" w:hAnsi="Times New Roman"/>
                <w:color w:val="000000"/>
                <w:sz w:val="20"/>
                <w:szCs w:val="20"/>
                <w:lang w:eastAsia="en-GB"/>
                <w:rPrChange w:id="3299" w:author="Linderhof, Vincent" w:date="2016-03-06T11:01:00Z">
                  <w:rPr>
                    <w:del w:id="3300" w:author="Linderhof, Vincent" w:date="2016-03-06T11:01:00Z"/>
                    <w:rFonts w:ascii="Times New Roman" w:eastAsia="Times New Roman" w:hAnsi="Times New Roman"/>
                    <w:color w:val="000000"/>
                    <w:sz w:val="24"/>
                    <w:szCs w:val="24"/>
                    <w:lang w:eastAsia="en-GB"/>
                  </w:rPr>
                </w:rPrChange>
              </w:rPr>
            </w:pPr>
            <w:del w:id="3301" w:author="Linderhof, Vincent" w:date="2016-03-06T11:01:00Z">
              <w:r w:rsidRPr="00304F95" w:rsidDel="00304F95">
                <w:rPr>
                  <w:rFonts w:ascii="Times New Roman" w:eastAsia="Times New Roman" w:hAnsi="Times New Roman"/>
                  <w:color w:val="000000"/>
                  <w:sz w:val="20"/>
                  <w:szCs w:val="20"/>
                  <w:lang w:eastAsia="en-GB"/>
                  <w:rPrChange w:id="3302" w:author="Linderhof, Vincent" w:date="2016-03-06T11:01:00Z">
                    <w:rPr>
                      <w:rFonts w:ascii="Times New Roman" w:eastAsia="Times New Roman" w:hAnsi="Times New Roman"/>
                      <w:color w:val="000000"/>
                      <w:sz w:val="24"/>
                      <w:szCs w:val="24"/>
                      <w:lang w:eastAsia="en-GB"/>
                    </w:rPr>
                  </w:rPrChange>
                </w:rPr>
                <w:delText>0.0000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FB1934" w14:textId="571A0158" w:rsidR="00C03049" w:rsidRPr="00304F95" w:rsidDel="00304F95" w:rsidRDefault="00C03049" w:rsidP="00E05337">
            <w:pPr>
              <w:tabs>
                <w:tab w:val="decimal" w:pos="317"/>
              </w:tabs>
              <w:suppressAutoHyphens w:val="0"/>
              <w:spacing w:after="0"/>
              <w:rPr>
                <w:del w:id="3304" w:author="Linderhof, Vincent" w:date="2016-03-06T11:01:00Z"/>
                <w:rFonts w:ascii="Times New Roman" w:eastAsia="Times New Roman" w:hAnsi="Times New Roman"/>
                <w:color w:val="000000"/>
                <w:sz w:val="20"/>
                <w:szCs w:val="20"/>
                <w:lang w:eastAsia="en-GB"/>
                <w:rPrChange w:id="3305" w:author="Linderhof, Vincent" w:date="2016-03-06T11:01:00Z">
                  <w:rPr>
                    <w:del w:id="330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02E0C4" w14:textId="1BB27EF0" w:rsidR="00C03049" w:rsidRPr="00304F95" w:rsidDel="00304F95" w:rsidRDefault="00C03049" w:rsidP="00E05337">
            <w:pPr>
              <w:tabs>
                <w:tab w:val="decimal" w:pos="317"/>
              </w:tabs>
              <w:suppressAutoHyphens w:val="0"/>
              <w:spacing w:after="0"/>
              <w:rPr>
                <w:del w:id="3308" w:author="Linderhof, Vincent" w:date="2016-03-06T11:01:00Z"/>
                <w:rFonts w:ascii="Times New Roman" w:eastAsia="Times New Roman" w:hAnsi="Times New Roman"/>
                <w:color w:val="000000"/>
                <w:sz w:val="20"/>
                <w:szCs w:val="20"/>
                <w:lang w:eastAsia="en-GB"/>
                <w:rPrChange w:id="3309" w:author="Linderhof, Vincent" w:date="2016-03-06T11:01:00Z">
                  <w:rPr>
                    <w:del w:id="3310" w:author="Linderhof, Vincent" w:date="2016-03-06T11:01:00Z"/>
                    <w:rFonts w:ascii="Times New Roman" w:eastAsia="Times New Roman" w:hAnsi="Times New Roman"/>
                    <w:color w:val="000000"/>
                    <w:sz w:val="24"/>
                    <w:szCs w:val="24"/>
                    <w:lang w:eastAsia="en-GB"/>
                  </w:rPr>
                </w:rPrChange>
              </w:rPr>
            </w:pPr>
            <w:del w:id="3311" w:author="Linderhof, Vincent" w:date="2016-03-06T11:01:00Z">
              <w:r w:rsidRPr="00304F95" w:rsidDel="00304F95">
                <w:rPr>
                  <w:rFonts w:ascii="Times New Roman" w:eastAsia="Times New Roman" w:hAnsi="Times New Roman"/>
                  <w:color w:val="000000"/>
                  <w:sz w:val="20"/>
                  <w:szCs w:val="20"/>
                  <w:lang w:eastAsia="en-GB"/>
                  <w:rPrChange w:id="3312" w:author="Linderhof, Vincent" w:date="2016-03-06T11:01:00Z">
                    <w:rPr>
                      <w:rFonts w:ascii="Times New Roman" w:eastAsia="Times New Roman" w:hAnsi="Times New Roman"/>
                      <w:color w:val="000000"/>
                      <w:sz w:val="24"/>
                      <w:szCs w:val="24"/>
                      <w:lang w:eastAsia="en-GB"/>
                    </w:rPr>
                  </w:rPrChange>
                </w:rPr>
                <w:delText>-0.0000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875A939" w14:textId="29BC7B3B" w:rsidR="00C03049" w:rsidRPr="00304F95" w:rsidDel="00304F95" w:rsidRDefault="00C03049" w:rsidP="00E05337">
            <w:pPr>
              <w:tabs>
                <w:tab w:val="decimal" w:pos="317"/>
              </w:tabs>
              <w:suppressAutoHyphens w:val="0"/>
              <w:spacing w:after="0"/>
              <w:rPr>
                <w:del w:id="3314" w:author="Linderhof, Vincent" w:date="2016-03-06T11:01:00Z"/>
                <w:rFonts w:ascii="Times New Roman" w:eastAsia="Times New Roman" w:hAnsi="Times New Roman"/>
                <w:color w:val="000000"/>
                <w:sz w:val="20"/>
                <w:szCs w:val="20"/>
                <w:lang w:eastAsia="en-GB"/>
                <w:rPrChange w:id="3315" w:author="Linderhof, Vincent" w:date="2016-03-06T11:01:00Z">
                  <w:rPr>
                    <w:del w:id="331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E9F0D0" w14:textId="3ED04932" w:rsidR="00C03049" w:rsidRPr="00304F95" w:rsidDel="00304F95" w:rsidRDefault="00C03049" w:rsidP="00E05337">
            <w:pPr>
              <w:tabs>
                <w:tab w:val="decimal" w:pos="317"/>
              </w:tabs>
              <w:suppressAutoHyphens w:val="0"/>
              <w:spacing w:after="0"/>
              <w:jc w:val="right"/>
              <w:rPr>
                <w:del w:id="3318" w:author="Linderhof, Vincent" w:date="2016-03-06T11:01:00Z"/>
                <w:rFonts w:ascii="Times New Roman" w:eastAsia="Times New Roman" w:hAnsi="Times New Roman"/>
                <w:color w:val="000000"/>
                <w:sz w:val="20"/>
                <w:szCs w:val="20"/>
                <w:lang w:eastAsia="en-GB"/>
                <w:rPrChange w:id="3319" w:author="Linderhof, Vincent" w:date="2016-03-06T11:01:00Z">
                  <w:rPr>
                    <w:del w:id="3320" w:author="Linderhof, Vincent" w:date="2016-03-06T11:01:00Z"/>
                    <w:rFonts w:ascii="Times New Roman" w:eastAsia="Times New Roman" w:hAnsi="Times New Roman"/>
                    <w:color w:val="000000"/>
                    <w:sz w:val="24"/>
                    <w:szCs w:val="24"/>
                    <w:lang w:eastAsia="en-GB"/>
                  </w:rPr>
                </w:rPrChange>
              </w:rPr>
            </w:pPr>
            <w:del w:id="3321" w:author="Linderhof, Vincent" w:date="2016-03-06T11:01:00Z">
              <w:r w:rsidRPr="00304F95" w:rsidDel="00304F95">
                <w:rPr>
                  <w:rFonts w:ascii="Times New Roman" w:eastAsia="Times New Roman" w:hAnsi="Times New Roman"/>
                  <w:color w:val="000000"/>
                  <w:sz w:val="20"/>
                  <w:szCs w:val="20"/>
                  <w:lang w:eastAsia="en-GB"/>
                  <w:rPrChange w:id="3322" w:author="Linderhof, Vincent" w:date="2016-03-06T11:01:00Z">
                    <w:rPr>
                      <w:rFonts w:ascii="Times New Roman" w:eastAsia="Times New Roman" w:hAnsi="Times New Roman"/>
                      <w:color w:val="000000"/>
                      <w:sz w:val="24"/>
                      <w:szCs w:val="24"/>
                      <w:lang w:eastAsia="en-GB"/>
                    </w:rPr>
                  </w:rPrChange>
                </w:rPr>
                <w:delText>-1.69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C80DC4" w14:textId="5794D6EF" w:rsidR="00C03049" w:rsidRPr="00304F95" w:rsidDel="00304F95" w:rsidRDefault="00C03049" w:rsidP="00E05337">
            <w:pPr>
              <w:tabs>
                <w:tab w:val="decimal" w:pos="317"/>
              </w:tabs>
              <w:suppressAutoHyphens w:val="0"/>
              <w:spacing w:after="0"/>
              <w:rPr>
                <w:del w:id="3324" w:author="Linderhof, Vincent" w:date="2016-03-06T11:01:00Z"/>
                <w:rFonts w:ascii="Times New Roman" w:eastAsia="Times New Roman" w:hAnsi="Times New Roman"/>
                <w:color w:val="000000"/>
                <w:sz w:val="20"/>
                <w:szCs w:val="20"/>
                <w:lang w:eastAsia="en-GB"/>
                <w:rPrChange w:id="3325" w:author="Linderhof, Vincent" w:date="2016-03-06T11:01:00Z">
                  <w:rPr>
                    <w:del w:id="332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C4E681" w14:textId="04066B84" w:rsidR="00C03049" w:rsidRPr="00304F95" w:rsidDel="00304F95" w:rsidRDefault="00C03049" w:rsidP="00E05337">
            <w:pPr>
              <w:tabs>
                <w:tab w:val="decimal" w:pos="317"/>
              </w:tabs>
              <w:suppressAutoHyphens w:val="0"/>
              <w:spacing w:after="0"/>
              <w:rPr>
                <w:del w:id="3328" w:author="Linderhof, Vincent" w:date="2016-03-06T11:01:00Z"/>
                <w:rFonts w:ascii="Times New Roman" w:eastAsia="Times New Roman" w:hAnsi="Times New Roman"/>
                <w:color w:val="000000"/>
                <w:sz w:val="20"/>
                <w:szCs w:val="20"/>
                <w:lang w:eastAsia="en-GB"/>
                <w:rPrChange w:id="3329" w:author="Linderhof, Vincent" w:date="2016-03-06T11:01:00Z">
                  <w:rPr>
                    <w:del w:id="3330" w:author="Linderhof, Vincent" w:date="2016-03-06T11:01:00Z"/>
                    <w:rFonts w:ascii="Times New Roman" w:eastAsia="Times New Roman" w:hAnsi="Times New Roman"/>
                    <w:color w:val="000000"/>
                    <w:sz w:val="24"/>
                    <w:szCs w:val="24"/>
                    <w:lang w:eastAsia="en-GB"/>
                  </w:rPr>
                </w:rPrChange>
              </w:rPr>
            </w:pPr>
            <w:del w:id="3331" w:author="Linderhof, Vincent" w:date="2016-03-06T11:01:00Z">
              <w:r w:rsidRPr="00304F95" w:rsidDel="00304F95">
                <w:rPr>
                  <w:rFonts w:ascii="Times New Roman" w:eastAsia="Times New Roman" w:hAnsi="Times New Roman"/>
                  <w:color w:val="000000"/>
                  <w:sz w:val="20"/>
                  <w:szCs w:val="20"/>
                  <w:lang w:eastAsia="en-GB"/>
                  <w:rPrChange w:id="3332" w:author="Linderhof, Vincent" w:date="2016-03-06T11:01:00Z">
                    <w:rPr>
                      <w:rFonts w:ascii="Times New Roman" w:eastAsia="Times New Roman" w:hAnsi="Times New Roman"/>
                      <w:color w:val="000000"/>
                      <w:sz w:val="24"/>
                      <w:szCs w:val="24"/>
                      <w:lang w:eastAsia="en-GB"/>
                    </w:rPr>
                  </w:rPrChange>
                </w:rPr>
                <w:delText>0.0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3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CBB597" w14:textId="05574E85" w:rsidR="00C03049" w:rsidRPr="00304F95" w:rsidDel="00304F95" w:rsidRDefault="00C03049" w:rsidP="00E05337">
            <w:pPr>
              <w:tabs>
                <w:tab w:val="decimal" w:pos="317"/>
              </w:tabs>
              <w:suppressAutoHyphens w:val="0"/>
              <w:spacing w:after="0"/>
              <w:rPr>
                <w:del w:id="3334" w:author="Linderhof, Vincent" w:date="2016-03-06T11:01:00Z"/>
                <w:rFonts w:ascii="Times New Roman" w:eastAsia="Times New Roman" w:hAnsi="Times New Roman"/>
                <w:color w:val="000000"/>
                <w:sz w:val="20"/>
                <w:szCs w:val="20"/>
                <w:lang w:eastAsia="en-GB"/>
                <w:rPrChange w:id="3335" w:author="Linderhof, Vincent" w:date="2016-03-06T11:01:00Z">
                  <w:rPr>
                    <w:del w:id="333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3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020359" w14:textId="016BF433" w:rsidR="00C03049" w:rsidRPr="00304F95" w:rsidDel="00304F95" w:rsidRDefault="00C03049" w:rsidP="00E05337">
            <w:pPr>
              <w:tabs>
                <w:tab w:val="decimal" w:pos="317"/>
              </w:tabs>
              <w:suppressAutoHyphens w:val="0"/>
              <w:spacing w:after="0"/>
              <w:rPr>
                <w:del w:id="3338" w:author="Linderhof, Vincent" w:date="2016-03-06T11:01:00Z"/>
                <w:rFonts w:ascii="Times New Roman" w:eastAsia="Times New Roman" w:hAnsi="Times New Roman"/>
                <w:color w:val="000000"/>
                <w:sz w:val="20"/>
                <w:szCs w:val="20"/>
                <w:lang w:eastAsia="en-GB"/>
                <w:rPrChange w:id="3339" w:author="Linderhof, Vincent" w:date="2016-03-06T11:01:00Z">
                  <w:rPr>
                    <w:del w:id="3340" w:author="Linderhof, Vincent" w:date="2016-03-06T11:01:00Z"/>
                    <w:rFonts w:ascii="Times New Roman" w:eastAsia="Times New Roman" w:hAnsi="Times New Roman"/>
                    <w:color w:val="000000"/>
                    <w:sz w:val="24"/>
                    <w:szCs w:val="24"/>
                    <w:lang w:eastAsia="en-GB"/>
                  </w:rPr>
                </w:rPrChange>
              </w:rPr>
            </w:pPr>
            <w:del w:id="3341" w:author="Linderhof, Vincent" w:date="2016-03-06T11:01:00Z">
              <w:r w:rsidRPr="00304F95" w:rsidDel="00304F95">
                <w:rPr>
                  <w:rFonts w:ascii="Times New Roman" w:eastAsia="Times New Roman" w:hAnsi="Times New Roman"/>
                  <w:color w:val="000000"/>
                  <w:sz w:val="20"/>
                  <w:szCs w:val="20"/>
                  <w:lang w:eastAsia="en-GB"/>
                  <w:rPrChange w:id="3342"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4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474E97" w14:textId="2583FEA1" w:rsidR="00C03049" w:rsidRPr="00304F95" w:rsidDel="00304F95" w:rsidRDefault="00C03049" w:rsidP="00E05337">
            <w:pPr>
              <w:tabs>
                <w:tab w:val="decimal" w:pos="317"/>
              </w:tabs>
              <w:suppressAutoHyphens w:val="0"/>
              <w:spacing w:after="0"/>
              <w:rPr>
                <w:del w:id="3344" w:author="Linderhof, Vincent" w:date="2016-03-06T11:01:00Z"/>
                <w:rFonts w:ascii="Times New Roman" w:eastAsia="Times New Roman" w:hAnsi="Times New Roman"/>
                <w:color w:val="000000"/>
                <w:sz w:val="20"/>
                <w:szCs w:val="20"/>
                <w:lang w:eastAsia="en-GB"/>
                <w:rPrChange w:id="3345" w:author="Linderhof, Vincent" w:date="2016-03-06T11:01:00Z">
                  <w:rPr>
                    <w:del w:id="334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4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9EDEDB" w14:textId="53CC1F82" w:rsidR="00C03049" w:rsidRPr="00304F95" w:rsidDel="00304F95" w:rsidRDefault="00C03049" w:rsidP="00E05337">
            <w:pPr>
              <w:tabs>
                <w:tab w:val="decimal" w:pos="317"/>
              </w:tabs>
              <w:suppressAutoHyphens w:val="0"/>
              <w:spacing w:after="0"/>
              <w:jc w:val="right"/>
              <w:rPr>
                <w:del w:id="3348" w:author="Linderhof, Vincent" w:date="2016-03-06T11:01:00Z"/>
                <w:rFonts w:ascii="Times New Roman" w:eastAsia="Times New Roman" w:hAnsi="Times New Roman"/>
                <w:color w:val="000000"/>
                <w:sz w:val="20"/>
                <w:szCs w:val="20"/>
                <w:lang w:eastAsia="en-GB"/>
                <w:rPrChange w:id="3349" w:author="Linderhof, Vincent" w:date="2016-03-06T11:01:00Z">
                  <w:rPr>
                    <w:del w:id="3350" w:author="Linderhof, Vincent" w:date="2016-03-06T11:01:00Z"/>
                    <w:rFonts w:ascii="Times New Roman" w:eastAsia="Times New Roman" w:hAnsi="Times New Roman"/>
                    <w:color w:val="000000"/>
                    <w:sz w:val="24"/>
                    <w:szCs w:val="24"/>
                    <w:lang w:eastAsia="en-GB"/>
                  </w:rPr>
                </w:rPrChange>
              </w:rPr>
            </w:pPr>
            <w:del w:id="3351" w:author="Linderhof, Vincent" w:date="2016-03-06T11:01:00Z">
              <w:r w:rsidRPr="00304F95" w:rsidDel="00304F95">
                <w:rPr>
                  <w:rFonts w:ascii="Times New Roman" w:eastAsia="Times New Roman" w:hAnsi="Times New Roman"/>
                  <w:color w:val="000000"/>
                  <w:sz w:val="20"/>
                  <w:szCs w:val="20"/>
                  <w:lang w:eastAsia="en-GB"/>
                  <w:rPrChange w:id="3352" w:author="Linderhof, Vincent" w:date="2016-03-06T11:01:00Z">
                    <w:rPr>
                      <w:rFonts w:ascii="Times New Roman" w:eastAsia="Times New Roman" w:hAnsi="Times New Roman"/>
                      <w:color w:val="000000"/>
                      <w:sz w:val="24"/>
                      <w:szCs w:val="24"/>
                      <w:lang w:eastAsia="en-GB"/>
                    </w:rPr>
                  </w:rPrChange>
                </w:rPr>
                <w:delText>9.55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5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D855E5" w14:textId="58E1AC55" w:rsidR="00C03049" w:rsidRPr="00304F95" w:rsidDel="00304F95" w:rsidRDefault="00C03049" w:rsidP="00E05337">
            <w:pPr>
              <w:tabs>
                <w:tab w:val="decimal" w:pos="317"/>
              </w:tabs>
              <w:suppressAutoHyphens w:val="0"/>
              <w:spacing w:after="0"/>
              <w:rPr>
                <w:del w:id="3354" w:author="Linderhof, Vincent" w:date="2016-03-06T11:01:00Z"/>
                <w:rFonts w:ascii="Times New Roman" w:eastAsia="Times New Roman" w:hAnsi="Times New Roman"/>
                <w:color w:val="000000"/>
                <w:sz w:val="20"/>
                <w:szCs w:val="20"/>
                <w:lang w:eastAsia="en-GB"/>
                <w:rPrChange w:id="3355" w:author="Linderhof, Vincent" w:date="2016-03-06T11:01:00Z">
                  <w:rPr>
                    <w:del w:id="3356"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357"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63FFF7" w14:textId="649D22E7" w:rsidR="00C03049" w:rsidRPr="00304F95" w:rsidDel="00304F95" w:rsidRDefault="00C03049" w:rsidP="00E05337">
            <w:pPr>
              <w:tabs>
                <w:tab w:val="decimal" w:pos="317"/>
              </w:tabs>
              <w:suppressAutoHyphens w:val="0"/>
              <w:spacing w:after="0"/>
              <w:jc w:val="right"/>
              <w:rPr>
                <w:del w:id="3358" w:author="Linderhof, Vincent" w:date="2016-03-06T11:01:00Z"/>
                <w:rFonts w:ascii="Times New Roman" w:eastAsia="Times New Roman" w:hAnsi="Times New Roman"/>
                <w:color w:val="000000"/>
                <w:sz w:val="20"/>
                <w:szCs w:val="20"/>
                <w:lang w:eastAsia="en-GB"/>
                <w:rPrChange w:id="3359" w:author="Linderhof, Vincent" w:date="2016-03-06T11:01:00Z">
                  <w:rPr>
                    <w:del w:id="3360" w:author="Linderhof, Vincent" w:date="2016-03-06T11:01:00Z"/>
                    <w:rFonts w:ascii="Times New Roman" w:eastAsia="Times New Roman" w:hAnsi="Times New Roman"/>
                    <w:color w:val="000000"/>
                    <w:sz w:val="24"/>
                    <w:szCs w:val="24"/>
                    <w:lang w:eastAsia="en-GB"/>
                  </w:rPr>
                </w:rPrChange>
              </w:rPr>
            </w:pPr>
            <w:del w:id="3361" w:author="Linderhof, Vincent" w:date="2016-03-06T11:01:00Z">
              <w:r w:rsidRPr="00304F95" w:rsidDel="00304F95">
                <w:rPr>
                  <w:rFonts w:ascii="Times New Roman" w:eastAsia="Times New Roman" w:hAnsi="Times New Roman"/>
                  <w:color w:val="000000"/>
                  <w:sz w:val="20"/>
                  <w:szCs w:val="20"/>
                  <w:lang w:eastAsia="en-GB"/>
                  <w:rPrChange w:id="3362" w:author="Linderhof, Vincent" w:date="2016-03-06T11:01:00Z">
                    <w:rPr>
                      <w:rFonts w:ascii="Times New Roman" w:eastAsia="Times New Roman" w:hAnsi="Times New Roman"/>
                      <w:color w:val="000000"/>
                      <w:sz w:val="24"/>
                      <w:szCs w:val="24"/>
                      <w:lang w:eastAsia="en-GB"/>
                    </w:rPr>
                  </w:rPrChange>
                </w:rPr>
                <w:delText>-2.1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6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5F9566" w14:textId="7B50D294" w:rsidR="00C03049" w:rsidRPr="00304F95" w:rsidDel="00304F95" w:rsidRDefault="00C03049" w:rsidP="00E05337">
            <w:pPr>
              <w:tabs>
                <w:tab w:val="decimal" w:pos="317"/>
              </w:tabs>
              <w:suppressAutoHyphens w:val="0"/>
              <w:spacing w:after="0"/>
              <w:rPr>
                <w:del w:id="3364" w:author="Linderhof, Vincent" w:date="2016-03-06T11:01:00Z"/>
                <w:rFonts w:ascii="Times New Roman" w:eastAsia="Times New Roman" w:hAnsi="Times New Roman"/>
                <w:color w:val="000000"/>
                <w:sz w:val="20"/>
                <w:szCs w:val="20"/>
                <w:lang w:eastAsia="en-GB"/>
                <w:rPrChange w:id="3365" w:author="Linderhof, Vincent" w:date="2016-03-06T11:01:00Z">
                  <w:rPr>
                    <w:del w:id="336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367"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9F34EC2" w14:textId="66AB6FB9" w:rsidR="00C03049" w:rsidRPr="00304F95" w:rsidDel="00304F95" w:rsidRDefault="00C03049" w:rsidP="00E05337">
            <w:pPr>
              <w:tabs>
                <w:tab w:val="decimal" w:pos="317"/>
              </w:tabs>
              <w:suppressAutoHyphens w:val="0"/>
              <w:spacing w:after="0"/>
              <w:rPr>
                <w:del w:id="3368" w:author="Linderhof, Vincent" w:date="2016-03-06T11:01:00Z"/>
                <w:rFonts w:ascii="Times New Roman" w:eastAsia="Times New Roman" w:hAnsi="Times New Roman"/>
                <w:color w:val="000000"/>
                <w:sz w:val="20"/>
                <w:szCs w:val="20"/>
                <w:lang w:eastAsia="en-GB"/>
                <w:rPrChange w:id="3369" w:author="Linderhof, Vincent" w:date="2016-03-06T11:01:00Z">
                  <w:rPr>
                    <w:del w:id="3370" w:author="Linderhof, Vincent" w:date="2016-03-06T11:01:00Z"/>
                    <w:rFonts w:ascii="Times New Roman" w:eastAsia="Times New Roman" w:hAnsi="Times New Roman"/>
                    <w:color w:val="000000"/>
                    <w:sz w:val="24"/>
                    <w:szCs w:val="24"/>
                    <w:lang w:eastAsia="en-GB"/>
                  </w:rPr>
                </w:rPrChange>
              </w:rPr>
            </w:pPr>
            <w:del w:id="3371" w:author="Linderhof, Vincent" w:date="2016-03-06T11:01:00Z">
              <w:r w:rsidRPr="00304F95" w:rsidDel="00304F95">
                <w:rPr>
                  <w:rFonts w:ascii="Times New Roman" w:eastAsia="Times New Roman" w:hAnsi="Times New Roman"/>
                  <w:color w:val="000000"/>
                  <w:sz w:val="20"/>
                  <w:szCs w:val="20"/>
                  <w:lang w:eastAsia="en-GB"/>
                  <w:rPrChange w:id="3372" w:author="Linderhof, Vincent" w:date="2016-03-06T11:01:00Z">
                    <w:rPr>
                      <w:rFonts w:ascii="Times New Roman" w:eastAsia="Times New Roman" w:hAnsi="Times New Roman"/>
                      <w:color w:val="000000"/>
                      <w:sz w:val="24"/>
                      <w:szCs w:val="24"/>
                      <w:lang w:eastAsia="en-GB"/>
                    </w:rPr>
                  </w:rPrChange>
                </w:rPr>
                <w:delText>0.110</w:delText>
              </w:r>
            </w:del>
          </w:p>
        </w:tc>
        <w:tc>
          <w:tcPr>
            <w:tcW w:w="534" w:type="dxa"/>
            <w:gridSpan w:val="2"/>
            <w:tcBorders>
              <w:top w:val="nil"/>
              <w:left w:val="nil"/>
              <w:bottom w:val="nil"/>
              <w:right w:val="nil"/>
            </w:tcBorders>
            <w:shd w:val="clear" w:color="auto" w:fill="auto"/>
            <w:noWrap/>
            <w:vAlign w:val="bottom"/>
            <w:hideMark/>
            <w:tcPrChange w:id="337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621471C" w14:textId="59EA0511" w:rsidR="00C03049" w:rsidRPr="00304F95" w:rsidDel="00304F95" w:rsidRDefault="00C03049" w:rsidP="00E05337">
            <w:pPr>
              <w:tabs>
                <w:tab w:val="decimal" w:pos="317"/>
              </w:tabs>
              <w:suppressAutoHyphens w:val="0"/>
              <w:spacing w:after="0"/>
              <w:rPr>
                <w:del w:id="3374" w:author="Linderhof, Vincent" w:date="2016-03-06T11:01:00Z"/>
                <w:rFonts w:ascii="Times New Roman" w:eastAsia="Times New Roman" w:hAnsi="Times New Roman"/>
                <w:color w:val="000000"/>
                <w:sz w:val="20"/>
                <w:szCs w:val="20"/>
                <w:lang w:eastAsia="en-GB"/>
                <w:rPrChange w:id="3375" w:author="Linderhof, Vincent" w:date="2016-03-06T11:01:00Z">
                  <w:rPr>
                    <w:del w:id="3376"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37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05B1E6D3" w14:textId="01D1367F" w:rsidR="00C03049" w:rsidRPr="00304F95" w:rsidDel="00304F95" w:rsidRDefault="00C03049" w:rsidP="00E05337">
            <w:pPr>
              <w:suppressAutoHyphens w:val="0"/>
              <w:spacing w:after="0"/>
              <w:jc w:val="right"/>
              <w:rPr>
                <w:del w:id="3378" w:author="Linderhof, Vincent" w:date="2016-03-06T11:01:00Z"/>
                <w:rFonts w:ascii="Times New Roman" w:eastAsia="Times New Roman" w:hAnsi="Times New Roman"/>
                <w:color w:val="000000"/>
                <w:sz w:val="20"/>
                <w:szCs w:val="20"/>
                <w:lang w:eastAsia="en-GB"/>
                <w:rPrChange w:id="3379" w:author="Linderhof, Vincent" w:date="2016-03-06T11:01:00Z">
                  <w:rPr>
                    <w:del w:id="3380" w:author="Linderhof, Vincent" w:date="2016-03-06T11:01:00Z"/>
                    <w:rFonts w:ascii="Times New Roman" w:eastAsia="Times New Roman" w:hAnsi="Times New Roman"/>
                    <w:color w:val="000000"/>
                    <w:sz w:val="24"/>
                    <w:szCs w:val="24"/>
                    <w:lang w:eastAsia="en-GB"/>
                  </w:rPr>
                </w:rPrChange>
              </w:rPr>
            </w:pPr>
            <w:del w:id="3381" w:author="Linderhof, Vincent" w:date="2016-03-06T11:01:00Z">
              <w:r w:rsidRPr="00304F95" w:rsidDel="00304F95">
                <w:rPr>
                  <w:rFonts w:ascii="Times New Roman" w:eastAsia="Times New Roman" w:hAnsi="Times New Roman"/>
                  <w:color w:val="000000"/>
                  <w:sz w:val="20"/>
                  <w:szCs w:val="20"/>
                  <w:lang w:eastAsia="en-GB"/>
                  <w:rPrChange w:id="3382" w:author="Linderhof, Vincent" w:date="2016-03-06T11:01:00Z">
                    <w:rPr>
                      <w:rFonts w:ascii="Times New Roman" w:eastAsia="Times New Roman" w:hAnsi="Times New Roman"/>
                      <w:color w:val="000000"/>
                      <w:sz w:val="24"/>
                      <w:szCs w:val="24"/>
                      <w:lang w:eastAsia="en-GB"/>
                    </w:rPr>
                  </w:rPrChange>
                </w:rPr>
                <w:delText>1.22E-06</w:delText>
              </w:r>
            </w:del>
          </w:p>
        </w:tc>
        <w:tc>
          <w:tcPr>
            <w:tcW w:w="670" w:type="dxa"/>
            <w:gridSpan w:val="3"/>
            <w:tcBorders>
              <w:top w:val="nil"/>
              <w:left w:val="nil"/>
              <w:bottom w:val="nil"/>
              <w:right w:val="nil"/>
            </w:tcBorders>
            <w:shd w:val="clear" w:color="auto" w:fill="auto"/>
            <w:noWrap/>
            <w:vAlign w:val="bottom"/>
            <w:hideMark/>
            <w:tcPrChange w:id="338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4F0E47A" w14:textId="52244708" w:rsidR="00C03049" w:rsidRPr="00304F95" w:rsidDel="00304F95" w:rsidRDefault="00C03049" w:rsidP="00E05337">
            <w:pPr>
              <w:suppressAutoHyphens w:val="0"/>
              <w:spacing w:after="0"/>
              <w:rPr>
                <w:del w:id="3384" w:author="Linderhof, Vincent" w:date="2016-03-06T11:01:00Z"/>
                <w:rFonts w:ascii="Times New Roman" w:eastAsia="Times New Roman" w:hAnsi="Times New Roman"/>
                <w:color w:val="000000"/>
                <w:sz w:val="20"/>
                <w:szCs w:val="20"/>
                <w:lang w:eastAsia="en-GB"/>
                <w:rPrChange w:id="3385" w:author="Linderhof, Vincent" w:date="2016-03-06T11:01:00Z">
                  <w:rPr>
                    <w:del w:id="3386" w:author="Linderhof, Vincent" w:date="2016-03-06T11:01:00Z"/>
                    <w:rFonts w:ascii="Times New Roman" w:eastAsia="Times New Roman" w:hAnsi="Times New Roman"/>
                    <w:color w:val="000000"/>
                    <w:sz w:val="24"/>
                    <w:szCs w:val="24"/>
                    <w:lang w:eastAsia="en-GB"/>
                  </w:rPr>
                </w:rPrChange>
              </w:rPr>
            </w:pPr>
            <w:del w:id="3387" w:author="Linderhof, Vincent" w:date="2016-03-06T11:01:00Z">
              <w:r w:rsidRPr="00304F95" w:rsidDel="00304F95">
                <w:rPr>
                  <w:rFonts w:ascii="Times New Roman" w:eastAsia="Times New Roman" w:hAnsi="Times New Roman"/>
                  <w:color w:val="000000"/>
                  <w:sz w:val="20"/>
                  <w:szCs w:val="20"/>
                  <w:lang w:eastAsia="en-GB"/>
                  <w:rPrChange w:id="3388"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095E8381" w14:textId="6E1B0B9A" w:rsidTr="00304F95">
        <w:trPr>
          <w:trHeight w:val="300"/>
          <w:del w:id="3389" w:author="Linderhof, Vincent" w:date="2016-03-06T11:01:00Z"/>
          <w:trPrChange w:id="3390"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391" w:author="Linderhof, Vincent" w:date="2016-03-06T11:01:00Z">
              <w:tcPr>
                <w:tcW w:w="2000" w:type="dxa"/>
                <w:vMerge/>
                <w:tcBorders>
                  <w:top w:val="nil"/>
                  <w:left w:val="nil"/>
                  <w:bottom w:val="nil"/>
                  <w:right w:val="single" w:sz="4" w:space="0" w:color="auto"/>
                </w:tcBorders>
                <w:vAlign w:val="center"/>
                <w:hideMark/>
              </w:tcPr>
            </w:tcPrChange>
          </w:tcPr>
          <w:p w14:paraId="75FFE171" w14:textId="43745443" w:rsidR="00C03049" w:rsidRPr="00304F95" w:rsidDel="00304F95" w:rsidRDefault="00C03049" w:rsidP="00E05337">
            <w:pPr>
              <w:suppressAutoHyphens w:val="0"/>
              <w:spacing w:after="0"/>
              <w:rPr>
                <w:del w:id="3392" w:author="Linderhof, Vincent" w:date="2016-03-06T11:01:00Z"/>
                <w:rFonts w:ascii="Times New Roman" w:eastAsia="Times New Roman" w:hAnsi="Times New Roman"/>
                <w:color w:val="000000"/>
                <w:sz w:val="20"/>
                <w:szCs w:val="20"/>
                <w:lang w:eastAsia="en-GB"/>
                <w:rPrChange w:id="3393" w:author="Linderhof, Vincent" w:date="2016-03-06T11:01:00Z">
                  <w:rPr>
                    <w:del w:id="339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39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4789014" w14:textId="60D169AD" w:rsidR="00C03049" w:rsidRPr="00304F95" w:rsidDel="00304F95" w:rsidRDefault="00C03049" w:rsidP="00E05337">
            <w:pPr>
              <w:tabs>
                <w:tab w:val="decimal" w:pos="317"/>
              </w:tabs>
              <w:suppressAutoHyphens w:val="0"/>
              <w:spacing w:after="0"/>
              <w:rPr>
                <w:del w:id="3396" w:author="Linderhof, Vincent" w:date="2016-03-06T11:01:00Z"/>
                <w:rFonts w:ascii="Times New Roman" w:eastAsia="Times New Roman" w:hAnsi="Times New Roman"/>
                <w:color w:val="000000"/>
                <w:sz w:val="20"/>
                <w:szCs w:val="20"/>
                <w:lang w:eastAsia="en-GB"/>
                <w:rPrChange w:id="3397" w:author="Linderhof, Vincent" w:date="2016-03-06T11:01:00Z">
                  <w:rPr>
                    <w:del w:id="3398" w:author="Linderhof, Vincent" w:date="2016-03-06T11:01:00Z"/>
                    <w:rFonts w:ascii="Times New Roman" w:eastAsia="Times New Roman" w:hAnsi="Times New Roman"/>
                    <w:color w:val="000000"/>
                    <w:sz w:val="24"/>
                    <w:szCs w:val="24"/>
                    <w:lang w:eastAsia="en-GB"/>
                  </w:rPr>
                </w:rPrChange>
              </w:rPr>
            </w:pPr>
            <w:del w:id="3399" w:author="Linderhof, Vincent" w:date="2016-03-06T11:01:00Z">
              <w:r w:rsidRPr="00304F95" w:rsidDel="00304F95">
                <w:rPr>
                  <w:rFonts w:ascii="Times New Roman" w:eastAsia="Times New Roman" w:hAnsi="Times New Roman"/>
                  <w:color w:val="000000"/>
                  <w:sz w:val="20"/>
                  <w:szCs w:val="20"/>
                  <w:lang w:eastAsia="en-GB"/>
                  <w:rPrChange w:id="3400" w:author="Linderhof, Vincent" w:date="2016-03-06T11:01:00Z">
                    <w:rPr>
                      <w:rFonts w:ascii="Times New Roman" w:eastAsia="Times New Roman" w:hAnsi="Times New Roman"/>
                      <w:color w:val="000000"/>
                      <w:sz w:val="24"/>
                      <w:szCs w:val="24"/>
                      <w:lang w:eastAsia="en-GB"/>
                    </w:rPr>
                  </w:rPrChange>
                </w:rPr>
                <w:delText>(0.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03C3BFC" w14:textId="5CCFFBCB" w:rsidR="00C03049" w:rsidRPr="00304F95" w:rsidDel="00304F95" w:rsidRDefault="00C03049" w:rsidP="00E05337">
            <w:pPr>
              <w:tabs>
                <w:tab w:val="decimal" w:pos="317"/>
              </w:tabs>
              <w:suppressAutoHyphens w:val="0"/>
              <w:spacing w:after="0"/>
              <w:rPr>
                <w:del w:id="3402" w:author="Linderhof, Vincent" w:date="2016-03-06T11:01:00Z"/>
                <w:rFonts w:ascii="Times New Roman" w:eastAsia="Times New Roman" w:hAnsi="Times New Roman"/>
                <w:color w:val="000000"/>
                <w:sz w:val="20"/>
                <w:szCs w:val="20"/>
                <w:lang w:eastAsia="en-GB"/>
                <w:rPrChange w:id="3403" w:author="Linderhof, Vincent" w:date="2016-03-06T11:01:00Z">
                  <w:rPr>
                    <w:del w:id="340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D621F7" w14:textId="31FB94CE" w:rsidR="00C03049" w:rsidRPr="00304F95" w:rsidDel="00304F95" w:rsidRDefault="00C03049" w:rsidP="00E05337">
            <w:pPr>
              <w:tabs>
                <w:tab w:val="decimal" w:pos="317"/>
              </w:tabs>
              <w:suppressAutoHyphens w:val="0"/>
              <w:spacing w:after="0"/>
              <w:rPr>
                <w:del w:id="3406" w:author="Linderhof, Vincent" w:date="2016-03-06T11:01:00Z"/>
                <w:rFonts w:ascii="Times New Roman" w:eastAsia="Times New Roman" w:hAnsi="Times New Roman"/>
                <w:color w:val="000000"/>
                <w:sz w:val="20"/>
                <w:szCs w:val="20"/>
                <w:lang w:eastAsia="en-GB"/>
                <w:rPrChange w:id="3407" w:author="Linderhof, Vincent" w:date="2016-03-06T11:01:00Z">
                  <w:rPr>
                    <w:del w:id="3408" w:author="Linderhof, Vincent" w:date="2016-03-06T11:01:00Z"/>
                    <w:rFonts w:ascii="Times New Roman" w:eastAsia="Times New Roman" w:hAnsi="Times New Roman"/>
                    <w:color w:val="000000"/>
                    <w:sz w:val="24"/>
                    <w:szCs w:val="24"/>
                    <w:lang w:eastAsia="en-GB"/>
                  </w:rPr>
                </w:rPrChange>
              </w:rPr>
            </w:pPr>
            <w:del w:id="3409" w:author="Linderhof, Vincent" w:date="2016-03-06T11:01:00Z">
              <w:r w:rsidRPr="00304F95" w:rsidDel="00304F95">
                <w:rPr>
                  <w:rFonts w:ascii="Times New Roman" w:eastAsia="Times New Roman" w:hAnsi="Times New Roman"/>
                  <w:color w:val="000000"/>
                  <w:sz w:val="20"/>
                  <w:szCs w:val="20"/>
                  <w:lang w:eastAsia="en-GB"/>
                  <w:rPrChange w:id="3410" w:author="Linderhof, Vincent" w:date="2016-03-06T11:01:00Z">
                    <w:rPr>
                      <w:rFonts w:ascii="Times New Roman" w:eastAsia="Times New Roman" w:hAnsi="Times New Roman"/>
                      <w:color w:val="000000"/>
                      <w:sz w:val="24"/>
                      <w:szCs w:val="24"/>
                      <w:lang w:eastAsia="en-GB"/>
                    </w:rPr>
                  </w:rPrChange>
                </w:rPr>
                <w:delText>(0.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E1DE63" w14:textId="1B88788E" w:rsidR="00C03049" w:rsidRPr="00304F95" w:rsidDel="00304F95" w:rsidRDefault="00C03049" w:rsidP="00E05337">
            <w:pPr>
              <w:tabs>
                <w:tab w:val="decimal" w:pos="317"/>
              </w:tabs>
              <w:suppressAutoHyphens w:val="0"/>
              <w:spacing w:after="0"/>
              <w:rPr>
                <w:del w:id="3412" w:author="Linderhof, Vincent" w:date="2016-03-06T11:01:00Z"/>
                <w:rFonts w:ascii="Times New Roman" w:eastAsia="Times New Roman" w:hAnsi="Times New Roman"/>
                <w:color w:val="000000"/>
                <w:sz w:val="20"/>
                <w:szCs w:val="20"/>
                <w:lang w:eastAsia="en-GB"/>
                <w:rPrChange w:id="3413" w:author="Linderhof, Vincent" w:date="2016-03-06T11:01:00Z">
                  <w:rPr>
                    <w:del w:id="341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1D7E1E" w14:textId="5D85B1A2" w:rsidR="00C03049" w:rsidRPr="00304F95" w:rsidDel="00304F95" w:rsidRDefault="00C03049" w:rsidP="00E05337">
            <w:pPr>
              <w:tabs>
                <w:tab w:val="decimal" w:pos="317"/>
              </w:tabs>
              <w:suppressAutoHyphens w:val="0"/>
              <w:spacing w:after="0"/>
              <w:jc w:val="right"/>
              <w:rPr>
                <w:del w:id="3416" w:author="Linderhof, Vincent" w:date="2016-03-06T11:01:00Z"/>
                <w:rFonts w:ascii="Times New Roman" w:eastAsia="Times New Roman" w:hAnsi="Times New Roman"/>
                <w:color w:val="000000"/>
                <w:sz w:val="20"/>
                <w:szCs w:val="20"/>
                <w:lang w:eastAsia="en-GB"/>
                <w:rPrChange w:id="3417" w:author="Linderhof, Vincent" w:date="2016-03-06T11:01:00Z">
                  <w:rPr>
                    <w:del w:id="3418" w:author="Linderhof, Vincent" w:date="2016-03-06T11:01:00Z"/>
                    <w:rFonts w:ascii="Times New Roman" w:eastAsia="Times New Roman" w:hAnsi="Times New Roman"/>
                    <w:color w:val="000000"/>
                    <w:sz w:val="24"/>
                    <w:szCs w:val="24"/>
                    <w:lang w:eastAsia="en-GB"/>
                  </w:rPr>
                </w:rPrChange>
              </w:rPr>
            </w:pPr>
            <w:del w:id="3419" w:author="Linderhof, Vincent" w:date="2016-03-06T11:01:00Z">
              <w:r w:rsidRPr="00304F95" w:rsidDel="00304F95">
                <w:rPr>
                  <w:rFonts w:ascii="Times New Roman" w:eastAsia="Times New Roman" w:hAnsi="Times New Roman"/>
                  <w:color w:val="000000"/>
                  <w:sz w:val="20"/>
                  <w:szCs w:val="20"/>
                  <w:lang w:eastAsia="en-GB"/>
                  <w:rPrChange w:id="3420" w:author="Linderhof, Vincent" w:date="2016-03-06T11:01:00Z">
                    <w:rPr>
                      <w:rFonts w:ascii="Times New Roman" w:eastAsia="Times New Roman" w:hAnsi="Times New Roman"/>
                      <w:color w:val="000000"/>
                      <w:sz w:val="24"/>
                      <w:szCs w:val="24"/>
                      <w:lang w:eastAsia="en-GB"/>
                    </w:rPr>
                  </w:rPrChange>
                </w:rPr>
                <w:delText>4.88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7C0C02" w14:textId="6CFC69B8" w:rsidR="00C03049" w:rsidRPr="00304F95" w:rsidDel="00304F95" w:rsidRDefault="00C03049" w:rsidP="00E05337">
            <w:pPr>
              <w:tabs>
                <w:tab w:val="decimal" w:pos="317"/>
              </w:tabs>
              <w:suppressAutoHyphens w:val="0"/>
              <w:spacing w:after="0"/>
              <w:rPr>
                <w:del w:id="3422" w:author="Linderhof, Vincent" w:date="2016-03-06T11:01:00Z"/>
                <w:rFonts w:ascii="Times New Roman" w:eastAsia="Times New Roman" w:hAnsi="Times New Roman"/>
                <w:color w:val="000000"/>
                <w:sz w:val="20"/>
                <w:szCs w:val="20"/>
                <w:lang w:eastAsia="en-GB"/>
                <w:rPrChange w:id="3423" w:author="Linderhof, Vincent" w:date="2016-03-06T11:01:00Z">
                  <w:rPr>
                    <w:del w:id="342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56AA9" w14:textId="2A7097D4" w:rsidR="00C03049" w:rsidRPr="00304F95" w:rsidDel="00304F95" w:rsidRDefault="00C03049" w:rsidP="00E05337">
            <w:pPr>
              <w:tabs>
                <w:tab w:val="decimal" w:pos="317"/>
              </w:tabs>
              <w:suppressAutoHyphens w:val="0"/>
              <w:spacing w:after="0"/>
              <w:jc w:val="right"/>
              <w:rPr>
                <w:del w:id="3426" w:author="Linderhof, Vincent" w:date="2016-03-06T11:01:00Z"/>
                <w:rFonts w:ascii="Times New Roman" w:eastAsia="Times New Roman" w:hAnsi="Times New Roman"/>
                <w:color w:val="000000"/>
                <w:sz w:val="20"/>
                <w:szCs w:val="20"/>
                <w:lang w:eastAsia="en-GB"/>
                <w:rPrChange w:id="3427" w:author="Linderhof, Vincent" w:date="2016-03-06T11:01:00Z">
                  <w:rPr>
                    <w:del w:id="3428" w:author="Linderhof, Vincent" w:date="2016-03-06T11:01:00Z"/>
                    <w:rFonts w:ascii="Times New Roman" w:eastAsia="Times New Roman" w:hAnsi="Times New Roman"/>
                    <w:color w:val="000000"/>
                    <w:sz w:val="24"/>
                    <w:szCs w:val="24"/>
                    <w:lang w:eastAsia="en-GB"/>
                  </w:rPr>
                </w:rPrChange>
              </w:rPr>
            </w:pPr>
            <w:del w:id="3429" w:author="Linderhof, Vincent" w:date="2016-03-06T11:01:00Z">
              <w:r w:rsidRPr="00304F95" w:rsidDel="00304F95">
                <w:rPr>
                  <w:rFonts w:ascii="Times New Roman" w:eastAsia="Times New Roman" w:hAnsi="Times New Roman"/>
                  <w:color w:val="000000"/>
                  <w:sz w:val="20"/>
                  <w:szCs w:val="20"/>
                  <w:lang w:eastAsia="en-GB"/>
                  <w:rPrChange w:id="3430" w:author="Linderhof, Vincent" w:date="2016-03-06T11:01:00Z">
                    <w:rPr>
                      <w:rFonts w:ascii="Times New Roman" w:eastAsia="Times New Roman" w:hAnsi="Times New Roman"/>
                      <w:color w:val="000000"/>
                      <w:sz w:val="24"/>
                      <w:szCs w:val="24"/>
                      <w:lang w:eastAsia="en-GB"/>
                    </w:rPr>
                  </w:rPrChange>
                </w:rPr>
                <w:delText>0.00E+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3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39CF9B" w14:textId="3C7D6DB8" w:rsidR="00C03049" w:rsidRPr="00304F95" w:rsidDel="00304F95" w:rsidRDefault="00C03049" w:rsidP="00E05337">
            <w:pPr>
              <w:tabs>
                <w:tab w:val="decimal" w:pos="317"/>
              </w:tabs>
              <w:suppressAutoHyphens w:val="0"/>
              <w:spacing w:after="0"/>
              <w:rPr>
                <w:del w:id="3432" w:author="Linderhof, Vincent" w:date="2016-03-06T11:01:00Z"/>
                <w:rFonts w:ascii="Times New Roman" w:eastAsia="Times New Roman" w:hAnsi="Times New Roman"/>
                <w:color w:val="000000"/>
                <w:sz w:val="20"/>
                <w:szCs w:val="20"/>
                <w:lang w:eastAsia="en-GB"/>
                <w:rPrChange w:id="3433" w:author="Linderhof, Vincent" w:date="2016-03-06T11:01:00Z">
                  <w:rPr>
                    <w:del w:id="343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3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DE2A9A" w14:textId="32E6ED2F" w:rsidR="00C03049" w:rsidRPr="00304F95" w:rsidDel="00304F95" w:rsidRDefault="00C03049" w:rsidP="00E05337">
            <w:pPr>
              <w:tabs>
                <w:tab w:val="decimal" w:pos="317"/>
              </w:tabs>
              <w:suppressAutoHyphens w:val="0"/>
              <w:spacing w:after="0"/>
              <w:rPr>
                <w:del w:id="3436" w:author="Linderhof, Vincent" w:date="2016-03-06T11:01:00Z"/>
                <w:rFonts w:ascii="Times New Roman" w:eastAsia="Times New Roman" w:hAnsi="Times New Roman"/>
                <w:color w:val="000000"/>
                <w:sz w:val="20"/>
                <w:szCs w:val="20"/>
                <w:lang w:eastAsia="en-GB"/>
                <w:rPrChange w:id="3437" w:author="Linderhof, Vincent" w:date="2016-03-06T11:01:00Z">
                  <w:rPr>
                    <w:del w:id="3438" w:author="Linderhof, Vincent" w:date="2016-03-06T11:01:00Z"/>
                    <w:rFonts w:ascii="Times New Roman" w:eastAsia="Times New Roman" w:hAnsi="Times New Roman"/>
                    <w:color w:val="000000"/>
                    <w:sz w:val="24"/>
                    <w:szCs w:val="24"/>
                    <w:lang w:eastAsia="en-GB"/>
                  </w:rPr>
                </w:rPrChange>
              </w:rPr>
            </w:pPr>
            <w:del w:id="3439" w:author="Linderhof, Vincent" w:date="2016-03-06T11:01:00Z">
              <w:r w:rsidRPr="00304F95" w:rsidDel="00304F95">
                <w:rPr>
                  <w:rFonts w:ascii="Times New Roman" w:eastAsia="Times New Roman" w:hAnsi="Times New Roman"/>
                  <w:color w:val="000000"/>
                  <w:sz w:val="20"/>
                  <w:szCs w:val="20"/>
                  <w:lang w:eastAsia="en-GB"/>
                  <w:rPrChange w:id="3440"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4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151FC1" w14:textId="6025E689" w:rsidR="00C03049" w:rsidRPr="00304F95" w:rsidDel="00304F95" w:rsidRDefault="00C03049" w:rsidP="00E05337">
            <w:pPr>
              <w:tabs>
                <w:tab w:val="decimal" w:pos="317"/>
              </w:tabs>
              <w:suppressAutoHyphens w:val="0"/>
              <w:spacing w:after="0"/>
              <w:jc w:val="right"/>
              <w:rPr>
                <w:del w:id="3442" w:author="Linderhof, Vincent" w:date="2016-03-06T11:01:00Z"/>
                <w:rFonts w:ascii="Times New Roman" w:eastAsia="Times New Roman" w:hAnsi="Times New Roman"/>
                <w:color w:val="000000"/>
                <w:sz w:val="20"/>
                <w:szCs w:val="20"/>
                <w:lang w:eastAsia="en-GB"/>
                <w:rPrChange w:id="3443" w:author="Linderhof, Vincent" w:date="2016-03-06T11:01:00Z">
                  <w:rPr>
                    <w:del w:id="344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4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6FDF5E" w14:textId="2909F408" w:rsidR="00C03049" w:rsidRPr="00304F95" w:rsidDel="00304F95" w:rsidRDefault="00C03049" w:rsidP="00E05337">
            <w:pPr>
              <w:tabs>
                <w:tab w:val="decimal" w:pos="317"/>
              </w:tabs>
              <w:suppressAutoHyphens w:val="0"/>
              <w:spacing w:after="0"/>
              <w:jc w:val="right"/>
              <w:rPr>
                <w:del w:id="3446" w:author="Linderhof, Vincent" w:date="2016-03-06T11:01:00Z"/>
                <w:rFonts w:ascii="Times New Roman" w:eastAsia="Times New Roman" w:hAnsi="Times New Roman"/>
                <w:color w:val="000000"/>
                <w:sz w:val="20"/>
                <w:szCs w:val="20"/>
                <w:lang w:eastAsia="en-GB"/>
                <w:rPrChange w:id="3447" w:author="Linderhof, Vincent" w:date="2016-03-06T11:01:00Z">
                  <w:rPr>
                    <w:del w:id="3448" w:author="Linderhof, Vincent" w:date="2016-03-06T11:01:00Z"/>
                    <w:rFonts w:ascii="Times New Roman" w:eastAsia="Times New Roman" w:hAnsi="Times New Roman"/>
                    <w:color w:val="000000"/>
                    <w:sz w:val="24"/>
                    <w:szCs w:val="24"/>
                    <w:lang w:eastAsia="en-GB"/>
                  </w:rPr>
                </w:rPrChange>
              </w:rPr>
            </w:pPr>
            <w:del w:id="3449" w:author="Linderhof, Vincent" w:date="2016-03-06T11:01:00Z">
              <w:r w:rsidRPr="00304F95" w:rsidDel="00304F95">
                <w:rPr>
                  <w:rFonts w:ascii="Times New Roman" w:eastAsia="Times New Roman" w:hAnsi="Times New Roman"/>
                  <w:color w:val="000000"/>
                  <w:sz w:val="20"/>
                  <w:szCs w:val="20"/>
                  <w:lang w:eastAsia="en-GB"/>
                  <w:rPrChange w:id="3450" w:author="Linderhof, Vincent" w:date="2016-03-06T11:01:00Z">
                    <w:rPr>
                      <w:rFonts w:ascii="Times New Roman" w:eastAsia="Times New Roman" w:hAnsi="Times New Roman"/>
                      <w:color w:val="000000"/>
                      <w:sz w:val="24"/>
                      <w:szCs w:val="24"/>
                      <w:lang w:eastAsia="en-GB"/>
                    </w:rPr>
                  </w:rPrChange>
                </w:rPr>
                <w:delText>1.32E-06</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5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8F217" w14:textId="7DE39DB6" w:rsidR="00C03049" w:rsidRPr="00304F95" w:rsidDel="00304F95" w:rsidRDefault="00C03049" w:rsidP="00E05337">
            <w:pPr>
              <w:tabs>
                <w:tab w:val="decimal" w:pos="317"/>
              </w:tabs>
              <w:suppressAutoHyphens w:val="0"/>
              <w:spacing w:after="0"/>
              <w:rPr>
                <w:del w:id="3452" w:author="Linderhof, Vincent" w:date="2016-03-06T11:01:00Z"/>
                <w:rFonts w:ascii="Times New Roman" w:eastAsia="Times New Roman" w:hAnsi="Times New Roman"/>
                <w:color w:val="000000"/>
                <w:sz w:val="20"/>
                <w:szCs w:val="20"/>
                <w:lang w:eastAsia="en-GB"/>
                <w:rPrChange w:id="3453" w:author="Linderhof, Vincent" w:date="2016-03-06T11:01:00Z">
                  <w:rPr>
                    <w:del w:id="3454"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455"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CC3E22" w14:textId="202641E9" w:rsidR="00C03049" w:rsidRPr="00304F95" w:rsidDel="00304F95" w:rsidRDefault="00C03049" w:rsidP="00E05337">
            <w:pPr>
              <w:tabs>
                <w:tab w:val="decimal" w:pos="317"/>
              </w:tabs>
              <w:suppressAutoHyphens w:val="0"/>
              <w:spacing w:after="0"/>
              <w:jc w:val="right"/>
              <w:rPr>
                <w:del w:id="3456" w:author="Linderhof, Vincent" w:date="2016-03-06T11:01:00Z"/>
                <w:rFonts w:ascii="Times New Roman" w:eastAsia="Times New Roman" w:hAnsi="Times New Roman"/>
                <w:color w:val="000000"/>
                <w:sz w:val="20"/>
                <w:szCs w:val="20"/>
                <w:lang w:eastAsia="en-GB"/>
                <w:rPrChange w:id="3457" w:author="Linderhof, Vincent" w:date="2016-03-06T11:01:00Z">
                  <w:rPr>
                    <w:del w:id="3458" w:author="Linderhof, Vincent" w:date="2016-03-06T11:01:00Z"/>
                    <w:rFonts w:ascii="Times New Roman" w:eastAsia="Times New Roman" w:hAnsi="Times New Roman"/>
                    <w:color w:val="000000"/>
                    <w:sz w:val="24"/>
                    <w:szCs w:val="24"/>
                    <w:lang w:eastAsia="en-GB"/>
                  </w:rPr>
                </w:rPrChange>
              </w:rPr>
            </w:pPr>
            <w:del w:id="3459" w:author="Linderhof, Vincent" w:date="2016-03-06T11:01:00Z">
              <w:r w:rsidRPr="00304F95" w:rsidDel="00304F95">
                <w:rPr>
                  <w:rFonts w:ascii="Times New Roman" w:eastAsia="Times New Roman" w:hAnsi="Times New Roman"/>
                  <w:color w:val="000000"/>
                  <w:sz w:val="20"/>
                  <w:szCs w:val="20"/>
                  <w:lang w:eastAsia="en-GB"/>
                  <w:rPrChange w:id="3460" w:author="Linderhof, Vincent" w:date="2016-03-06T11:01:00Z">
                    <w:rPr>
                      <w:rFonts w:ascii="Times New Roman" w:eastAsia="Times New Roman" w:hAnsi="Times New Roman"/>
                      <w:color w:val="000000"/>
                      <w:sz w:val="24"/>
                      <w:szCs w:val="24"/>
                      <w:lang w:eastAsia="en-GB"/>
                    </w:rPr>
                  </w:rPrChange>
                </w:rPr>
                <w:delText>-1.91E-01</w:delText>
              </w:r>
            </w:del>
          </w:p>
        </w:tc>
        <w:tc>
          <w:tcPr>
            <w:tcW w:w="534" w:type="dxa"/>
            <w:gridSpan w:val="2"/>
            <w:tcBorders>
              <w:top w:val="nil"/>
              <w:left w:val="single" w:sz="4" w:space="0" w:color="auto"/>
              <w:bottom w:val="nil"/>
              <w:right w:val="nil"/>
            </w:tcBorders>
            <w:shd w:val="clear" w:color="auto" w:fill="auto"/>
            <w:noWrap/>
            <w:vAlign w:val="bottom"/>
            <w:hideMark/>
            <w:tcPrChange w:id="3461"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5978A020" w14:textId="76BB459B" w:rsidR="00C03049" w:rsidRPr="00304F95" w:rsidDel="00304F95" w:rsidRDefault="00C03049" w:rsidP="00E05337">
            <w:pPr>
              <w:tabs>
                <w:tab w:val="decimal" w:pos="317"/>
              </w:tabs>
              <w:suppressAutoHyphens w:val="0"/>
              <w:spacing w:after="0"/>
              <w:rPr>
                <w:del w:id="3462" w:author="Linderhof, Vincent" w:date="2016-03-06T11:01:00Z"/>
                <w:rFonts w:ascii="Times New Roman" w:eastAsia="Times New Roman" w:hAnsi="Times New Roman"/>
                <w:color w:val="000000"/>
                <w:sz w:val="20"/>
                <w:szCs w:val="20"/>
                <w:lang w:eastAsia="en-GB"/>
                <w:rPrChange w:id="3463" w:author="Linderhof, Vincent" w:date="2016-03-06T11:01:00Z">
                  <w:rPr>
                    <w:del w:id="346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465"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03A3DC8C" w14:textId="096A53D5" w:rsidR="00C03049" w:rsidRPr="00304F95" w:rsidDel="00304F95" w:rsidRDefault="00C03049" w:rsidP="00E05337">
            <w:pPr>
              <w:tabs>
                <w:tab w:val="decimal" w:pos="317"/>
              </w:tabs>
              <w:suppressAutoHyphens w:val="0"/>
              <w:spacing w:after="0"/>
              <w:rPr>
                <w:del w:id="3466" w:author="Linderhof, Vincent" w:date="2016-03-06T11:01:00Z"/>
                <w:rFonts w:ascii="Times New Roman" w:eastAsia="Times New Roman" w:hAnsi="Times New Roman"/>
                <w:color w:val="000000"/>
                <w:sz w:val="20"/>
                <w:szCs w:val="20"/>
                <w:lang w:eastAsia="en-GB"/>
                <w:rPrChange w:id="3467" w:author="Linderhof, Vincent" w:date="2016-03-06T11:01:00Z">
                  <w:rPr>
                    <w:del w:id="3468" w:author="Linderhof, Vincent" w:date="2016-03-06T11:01:00Z"/>
                    <w:rFonts w:ascii="Times New Roman" w:eastAsia="Times New Roman" w:hAnsi="Times New Roman"/>
                    <w:color w:val="000000"/>
                    <w:sz w:val="24"/>
                    <w:szCs w:val="24"/>
                    <w:lang w:eastAsia="en-GB"/>
                  </w:rPr>
                </w:rPrChange>
              </w:rPr>
            </w:pPr>
            <w:del w:id="3469" w:author="Linderhof, Vincent" w:date="2016-03-06T11:01:00Z">
              <w:r w:rsidRPr="00304F95" w:rsidDel="00304F95">
                <w:rPr>
                  <w:rFonts w:ascii="Times New Roman" w:eastAsia="Times New Roman" w:hAnsi="Times New Roman"/>
                  <w:color w:val="000000"/>
                  <w:sz w:val="20"/>
                  <w:szCs w:val="20"/>
                  <w:lang w:eastAsia="en-GB"/>
                  <w:rPrChange w:id="3470" w:author="Linderhof, Vincent" w:date="2016-03-06T11:01:00Z">
                    <w:rPr>
                      <w:rFonts w:ascii="Times New Roman" w:eastAsia="Times New Roman" w:hAnsi="Times New Roman"/>
                      <w:color w:val="000000"/>
                      <w:sz w:val="24"/>
                      <w:szCs w:val="24"/>
                      <w:lang w:eastAsia="en-GB"/>
                    </w:rPr>
                  </w:rPrChange>
                </w:rPr>
                <w:delText>(0.240)</w:delText>
              </w:r>
            </w:del>
          </w:p>
        </w:tc>
        <w:tc>
          <w:tcPr>
            <w:tcW w:w="534" w:type="dxa"/>
            <w:gridSpan w:val="2"/>
            <w:tcBorders>
              <w:top w:val="nil"/>
              <w:left w:val="nil"/>
              <w:bottom w:val="nil"/>
              <w:right w:val="nil"/>
            </w:tcBorders>
            <w:shd w:val="clear" w:color="auto" w:fill="auto"/>
            <w:noWrap/>
            <w:vAlign w:val="bottom"/>
            <w:hideMark/>
            <w:tcPrChange w:id="347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0509012" w14:textId="4F1EC3E8" w:rsidR="00C03049" w:rsidRPr="00304F95" w:rsidDel="00304F95" w:rsidRDefault="00C03049" w:rsidP="00E05337">
            <w:pPr>
              <w:tabs>
                <w:tab w:val="decimal" w:pos="317"/>
              </w:tabs>
              <w:suppressAutoHyphens w:val="0"/>
              <w:spacing w:after="0"/>
              <w:jc w:val="right"/>
              <w:rPr>
                <w:del w:id="3472" w:author="Linderhof, Vincent" w:date="2016-03-06T11:01:00Z"/>
                <w:rFonts w:ascii="Times New Roman" w:eastAsia="Times New Roman" w:hAnsi="Times New Roman"/>
                <w:color w:val="000000"/>
                <w:sz w:val="20"/>
                <w:szCs w:val="20"/>
                <w:lang w:eastAsia="en-GB"/>
                <w:rPrChange w:id="3473" w:author="Linderhof, Vincent" w:date="2016-03-06T11:01:00Z">
                  <w:rPr>
                    <w:del w:id="3474"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475"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DB3D8A1" w14:textId="6A4E7797" w:rsidR="00C03049" w:rsidRPr="00304F95" w:rsidDel="00304F95" w:rsidRDefault="00C03049" w:rsidP="00E05337">
            <w:pPr>
              <w:suppressAutoHyphens w:val="0"/>
              <w:spacing w:after="0"/>
              <w:jc w:val="right"/>
              <w:rPr>
                <w:del w:id="3476" w:author="Linderhof, Vincent" w:date="2016-03-06T11:01:00Z"/>
                <w:rFonts w:ascii="Times New Roman" w:eastAsia="Times New Roman" w:hAnsi="Times New Roman"/>
                <w:color w:val="000000"/>
                <w:sz w:val="20"/>
                <w:szCs w:val="20"/>
                <w:lang w:eastAsia="en-GB"/>
                <w:rPrChange w:id="3477" w:author="Linderhof, Vincent" w:date="2016-03-06T11:01:00Z">
                  <w:rPr>
                    <w:del w:id="3478" w:author="Linderhof, Vincent" w:date="2016-03-06T11:01:00Z"/>
                    <w:rFonts w:ascii="Times New Roman" w:eastAsia="Times New Roman" w:hAnsi="Times New Roman"/>
                    <w:color w:val="000000"/>
                    <w:sz w:val="24"/>
                    <w:szCs w:val="24"/>
                    <w:lang w:eastAsia="en-GB"/>
                  </w:rPr>
                </w:rPrChange>
              </w:rPr>
            </w:pPr>
            <w:del w:id="3479" w:author="Linderhof, Vincent" w:date="2016-03-06T11:01:00Z">
              <w:r w:rsidRPr="00304F95" w:rsidDel="00304F95">
                <w:rPr>
                  <w:rFonts w:ascii="Times New Roman" w:eastAsia="Times New Roman" w:hAnsi="Times New Roman"/>
                  <w:color w:val="000000"/>
                  <w:sz w:val="20"/>
                  <w:szCs w:val="20"/>
                  <w:lang w:eastAsia="en-GB"/>
                  <w:rPrChange w:id="3480" w:author="Linderhof, Vincent" w:date="2016-03-06T11:01:00Z">
                    <w:rPr>
                      <w:rFonts w:ascii="Times New Roman" w:eastAsia="Times New Roman" w:hAnsi="Times New Roman"/>
                      <w:color w:val="000000"/>
                      <w:sz w:val="24"/>
                      <w:szCs w:val="24"/>
                      <w:lang w:eastAsia="en-GB"/>
                    </w:rPr>
                  </w:rPrChange>
                </w:rPr>
                <w:delText>1.50E-08</w:delText>
              </w:r>
            </w:del>
          </w:p>
        </w:tc>
        <w:tc>
          <w:tcPr>
            <w:tcW w:w="670" w:type="dxa"/>
            <w:gridSpan w:val="2"/>
            <w:tcBorders>
              <w:top w:val="nil"/>
              <w:left w:val="nil"/>
              <w:bottom w:val="nil"/>
              <w:right w:val="nil"/>
            </w:tcBorders>
            <w:shd w:val="clear" w:color="auto" w:fill="auto"/>
            <w:noWrap/>
            <w:vAlign w:val="bottom"/>
            <w:hideMark/>
            <w:tcPrChange w:id="348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8A8D61" w14:textId="5F4ED3AA" w:rsidR="00C03049" w:rsidRPr="00304F95" w:rsidDel="00304F95" w:rsidRDefault="00C03049" w:rsidP="00E05337">
            <w:pPr>
              <w:suppressAutoHyphens w:val="0"/>
              <w:spacing w:after="0"/>
              <w:rPr>
                <w:del w:id="3482" w:author="Linderhof, Vincent" w:date="2016-03-06T11:01:00Z"/>
                <w:rFonts w:ascii="Times New Roman" w:eastAsia="Times New Roman" w:hAnsi="Times New Roman"/>
                <w:color w:val="000000"/>
                <w:sz w:val="20"/>
                <w:szCs w:val="20"/>
                <w:lang w:eastAsia="en-GB"/>
                <w:rPrChange w:id="3483" w:author="Linderhof, Vincent" w:date="2016-03-06T11:01:00Z">
                  <w:rPr>
                    <w:del w:id="348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098C580C" w14:textId="11DEE25F" w:rsidTr="00304F95">
        <w:trPr>
          <w:trHeight w:val="300"/>
          <w:del w:id="3485" w:author="Linderhof, Vincent" w:date="2016-03-06T11:01:00Z"/>
          <w:trPrChange w:id="3486"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48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9E7A75C" w14:textId="719D2941" w:rsidR="00C03049" w:rsidRPr="00304F95" w:rsidDel="00304F95" w:rsidRDefault="00C03049" w:rsidP="00E05337">
            <w:pPr>
              <w:suppressAutoHyphens w:val="0"/>
              <w:spacing w:after="0"/>
              <w:rPr>
                <w:del w:id="3488" w:author="Linderhof, Vincent" w:date="2016-03-06T11:01:00Z"/>
                <w:rFonts w:ascii="Times New Roman" w:eastAsia="Times New Roman" w:hAnsi="Times New Roman"/>
                <w:color w:val="000000"/>
                <w:sz w:val="20"/>
                <w:szCs w:val="20"/>
                <w:lang w:eastAsia="en-GB"/>
                <w:rPrChange w:id="3489" w:author="Linderhof, Vincent" w:date="2016-03-06T11:01:00Z">
                  <w:rPr>
                    <w:del w:id="3490" w:author="Linderhof, Vincent" w:date="2016-03-06T11:01:00Z"/>
                    <w:rFonts w:ascii="Times New Roman" w:eastAsia="Times New Roman" w:hAnsi="Times New Roman"/>
                    <w:color w:val="000000"/>
                    <w:sz w:val="24"/>
                    <w:szCs w:val="24"/>
                    <w:lang w:eastAsia="en-GB"/>
                  </w:rPr>
                </w:rPrChange>
              </w:rPr>
            </w:pPr>
            <w:del w:id="3491" w:author="Linderhof, Vincent" w:date="2016-03-06T11:01:00Z">
              <w:r w:rsidRPr="00304F95" w:rsidDel="00304F95">
                <w:rPr>
                  <w:rFonts w:ascii="Times New Roman" w:eastAsia="Times New Roman" w:hAnsi="Times New Roman"/>
                  <w:color w:val="000000"/>
                  <w:sz w:val="20"/>
                  <w:szCs w:val="20"/>
                  <w:lang w:eastAsia="en-GB"/>
                  <w:rPrChange w:id="3492" w:author="Linderhof, Vincent" w:date="2016-03-06T11:01:00Z">
                    <w:rPr>
                      <w:rFonts w:ascii="Times New Roman" w:eastAsia="Times New Roman" w:hAnsi="Times New Roman"/>
                      <w:color w:val="000000"/>
                      <w:sz w:val="24"/>
                      <w:szCs w:val="24"/>
                      <w:lang w:eastAsia="en-GB"/>
                    </w:rPr>
                  </w:rPrChange>
                </w:rPr>
                <w:delText>Total cropped area</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49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70C3071" w14:textId="3544A67D" w:rsidR="00C03049" w:rsidRPr="00304F95" w:rsidDel="00304F95" w:rsidRDefault="00C03049" w:rsidP="00E05337">
            <w:pPr>
              <w:tabs>
                <w:tab w:val="decimal" w:pos="317"/>
              </w:tabs>
              <w:suppressAutoHyphens w:val="0"/>
              <w:spacing w:after="0"/>
              <w:rPr>
                <w:del w:id="3494" w:author="Linderhof, Vincent" w:date="2016-03-06T11:01:00Z"/>
                <w:rFonts w:ascii="Times New Roman" w:eastAsia="Times New Roman" w:hAnsi="Times New Roman"/>
                <w:color w:val="000000"/>
                <w:sz w:val="20"/>
                <w:szCs w:val="20"/>
                <w:lang w:eastAsia="en-GB"/>
                <w:rPrChange w:id="3495" w:author="Linderhof, Vincent" w:date="2016-03-06T11:01:00Z">
                  <w:rPr>
                    <w:del w:id="3496" w:author="Linderhof, Vincent" w:date="2016-03-06T11:01:00Z"/>
                    <w:rFonts w:ascii="Times New Roman" w:eastAsia="Times New Roman" w:hAnsi="Times New Roman"/>
                    <w:color w:val="000000"/>
                    <w:sz w:val="24"/>
                    <w:szCs w:val="24"/>
                    <w:lang w:eastAsia="en-GB"/>
                  </w:rPr>
                </w:rPrChange>
              </w:rPr>
            </w:pPr>
            <w:del w:id="3497" w:author="Linderhof, Vincent" w:date="2016-03-06T11:01:00Z">
              <w:r w:rsidRPr="00304F95" w:rsidDel="00304F95">
                <w:rPr>
                  <w:rFonts w:ascii="Times New Roman" w:eastAsia="Times New Roman" w:hAnsi="Times New Roman"/>
                  <w:color w:val="000000"/>
                  <w:sz w:val="20"/>
                  <w:szCs w:val="20"/>
                  <w:lang w:eastAsia="en-GB"/>
                  <w:rPrChange w:id="3498" w:author="Linderhof, Vincent" w:date="2016-03-06T11:01:00Z">
                    <w:rPr>
                      <w:rFonts w:ascii="Times New Roman" w:eastAsia="Times New Roman" w:hAnsi="Times New Roman"/>
                      <w:color w:val="000000"/>
                      <w:sz w:val="24"/>
                      <w:szCs w:val="24"/>
                      <w:lang w:eastAsia="en-GB"/>
                    </w:rPr>
                  </w:rPrChange>
                </w:rPr>
                <w:delText>0.05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9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AB257C" w14:textId="7F55F49C" w:rsidR="00C03049" w:rsidRPr="00304F95" w:rsidDel="00304F95" w:rsidRDefault="0037260F" w:rsidP="00E05337">
            <w:pPr>
              <w:tabs>
                <w:tab w:val="decimal" w:pos="317"/>
              </w:tabs>
              <w:suppressAutoHyphens w:val="0"/>
              <w:spacing w:after="0"/>
              <w:rPr>
                <w:del w:id="3500" w:author="Linderhof, Vincent" w:date="2016-03-06T11:01:00Z"/>
                <w:rFonts w:ascii="Times New Roman" w:eastAsia="Times New Roman" w:hAnsi="Times New Roman"/>
                <w:color w:val="000000"/>
                <w:sz w:val="20"/>
                <w:szCs w:val="20"/>
                <w:lang w:eastAsia="en-GB"/>
                <w:rPrChange w:id="3501" w:author="Linderhof, Vincent" w:date="2016-03-06T11:01:00Z">
                  <w:rPr>
                    <w:del w:id="3502" w:author="Linderhof, Vincent" w:date="2016-03-06T11:01:00Z"/>
                    <w:rFonts w:ascii="Times New Roman" w:eastAsia="Times New Roman" w:hAnsi="Times New Roman"/>
                    <w:color w:val="000000"/>
                    <w:sz w:val="24"/>
                    <w:szCs w:val="24"/>
                    <w:lang w:eastAsia="en-GB"/>
                  </w:rPr>
                </w:rPrChange>
              </w:rPr>
            </w:pPr>
            <w:del w:id="3503" w:author="Linderhof, Vincent" w:date="2016-03-06T11:01:00Z">
              <w:r w:rsidRPr="00304F95" w:rsidDel="00304F95">
                <w:rPr>
                  <w:rFonts w:ascii="Times New Roman" w:eastAsia="Times New Roman" w:hAnsi="Times New Roman"/>
                  <w:color w:val="000000"/>
                  <w:sz w:val="20"/>
                  <w:szCs w:val="20"/>
                  <w:lang w:eastAsia="en-GB"/>
                  <w:rPrChange w:id="350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0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C9D5FF" w14:textId="1F960B9F" w:rsidR="00C03049" w:rsidRPr="00304F95" w:rsidDel="00304F95" w:rsidRDefault="00C03049" w:rsidP="00E05337">
            <w:pPr>
              <w:tabs>
                <w:tab w:val="decimal" w:pos="317"/>
              </w:tabs>
              <w:suppressAutoHyphens w:val="0"/>
              <w:spacing w:after="0"/>
              <w:rPr>
                <w:del w:id="3506" w:author="Linderhof, Vincent" w:date="2016-03-06T11:01:00Z"/>
                <w:rFonts w:ascii="Times New Roman" w:eastAsia="Times New Roman" w:hAnsi="Times New Roman"/>
                <w:color w:val="000000"/>
                <w:sz w:val="20"/>
                <w:szCs w:val="20"/>
                <w:lang w:eastAsia="en-GB"/>
                <w:rPrChange w:id="3507" w:author="Linderhof, Vincent" w:date="2016-03-06T11:01:00Z">
                  <w:rPr>
                    <w:del w:id="3508" w:author="Linderhof, Vincent" w:date="2016-03-06T11:01:00Z"/>
                    <w:rFonts w:ascii="Times New Roman" w:eastAsia="Times New Roman" w:hAnsi="Times New Roman"/>
                    <w:color w:val="000000"/>
                    <w:sz w:val="24"/>
                    <w:szCs w:val="24"/>
                    <w:lang w:eastAsia="en-GB"/>
                  </w:rPr>
                </w:rPrChange>
              </w:rPr>
            </w:pPr>
            <w:del w:id="3509" w:author="Linderhof, Vincent" w:date="2016-03-06T11:01:00Z">
              <w:r w:rsidRPr="00304F95" w:rsidDel="00304F95">
                <w:rPr>
                  <w:rFonts w:ascii="Times New Roman" w:eastAsia="Times New Roman" w:hAnsi="Times New Roman"/>
                  <w:color w:val="000000"/>
                  <w:sz w:val="20"/>
                  <w:szCs w:val="20"/>
                  <w:lang w:eastAsia="en-GB"/>
                  <w:rPrChange w:id="3510" w:author="Linderhof, Vincent" w:date="2016-03-06T11:01:00Z">
                    <w:rPr>
                      <w:rFonts w:ascii="Times New Roman" w:eastAsia="Times New Roman" w:hAnsi="Times New Roman"/>
                      <w:color w:val="000000"/>
                      <w:sz w:val="24"/>
                      <w:szCs w:val="24"/>
                      <w:lang w:eastAsia="en-GB"/>
                    </w:rPr>
                  </w:rPrChange>
                </w:rPr>
                <w:delText>0.0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236A35" w14:textId="2C1BDAC8" w:rsidR="00C03049" w:rsidRPr="00304F95" w:rsidDel="00304F95" w:rsidRDefault="0037260F" w:rsidP="00E05337">
            <w:pPr>
              <w:tabs>
                <w:tab w:val="decimal" w:pos="317"/>
              </w:tabs>
              <w:suppressAutoHyphens w:val="0"/>
              <w:spacing w:after="0"/>
              <w:rPr>
                <w:del w:id="3512" w:author="Linderhof, Vincent" w:date="2016-03-06T11:01:00Z"/>
                <w:rFonts w:ascii="Times New Roman" w:eastAsia="Times New Roman" w:hAnsi="Times New Roman"/>
                <w:color w:val="000000"/>
                <w:sz w:val="20"/>
                <w:szCs w:val="20"/>
                <w:lang w:eastAsia="en-GB"/>
                <w:rPrChange w:id="3513" w:author="Linderhof, Vincent" w:date="2016-03-06T11:01:00Z">
                  <w:rPr>
                    <w:del w:id="3514" w:author="Linderhof, Vincent" w:date="2016-03-06T11:01:00Z"/>
                    <w:rFonts w:ascii="Times New Roman" w:eastAsia="Times New Roman" w:hAnsi="Times New Roman"/>
                    <w:color w:val="000000"/>
                    <w:sz w:val="24"/>
                    <w:szCs w:val="24"/>
                    <w:lang w:eastAsia="en-GB"/>
                  </w:rPr>
                </w:rPrChange>
              </w:rPr>
            </w:pPr>
            <w:del w:id="3515" w:author="Linderhof, Vincent" w:date="2016-03-06T11:01:00Z">
              <w:r w:rsidRPr="00304F95" w:rsidDel="00304F95">
                <w:rPr>
                  <w:rFonts w:ascii="Times New Roman" w:eastAsia="Times New Roman" w:hAnsi="Times New Roman"/>
                  <w:color w:val="000000"/>
                  <w:sz w:val="20"/>
                  <w:szCs w:val="20"/>
                  <w:lang w:eastAsia="en-GB"/>
                  <w:rPrChange w:id="3516"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E5389" w14:textId="43A4F01D" w:rsidR="00C03049" w:rsidRPr="00304F95" w:rsidDel="00304F95" w:rsidRDefault="00C03049" w:rsidP="00E05337">
            <w:pPr>
              <w:tabs>
                <w:tab w:val="decimal" w:pos="317"/>
              </w:tabs>
              <w:suppressAutoHyphens w:val="0"/>
              <w:spacing w:after="0"/>
              <w:jc w:val="right"/>
              <w:rPr>
                <w:del w:id="3518" w:author="Linderhof, Vincent" w:date="2016-03-06T11:01:00Z"/>
                <w:rFonts w:ascii="Times New Roman" w:eastAsia="Times New Roman" w:hAnsi="Times New Roman"/>
                <w:color w:val="000000"/>
                <w:sz w:val="20"/>
                <w:szCs w:val="20"/>
                <w:lang w:eastAsia="en-GB"/>
                <w:rPrChange w:id="3519" w:author="Linderhof, Vincent" w:date="2016-03-06T11:01:00Z">
                  <w:rPr>
                    <w:del w:id="3520" w:author="Linderhof, Vincent" w:date="2016-03-06T11:01:00Z"/>
                    <w:rFonts w:ascii="Times New Roman" w:eastAsia="Times New Roman" w:hAnsi="Times New Roman"/>
                    <w:color w:val="000000"/>
                    <w:sz w:val="24"/>
                    <w:szCs w:val="24"/>
                    <w:lang w:eastAsia="en-GB"/>
                  </w:rPr>
                </w:rPrChange>
              </w:rPr>
            </w:pPr>
            <w:del w:id="3521" w:author="Linderhof, Vincent" w:date="2016-03-06T11:01:00Z">
              <w:r w:rsidRPr="00304F95" w:rsidDel="00304F95">
                <w:rPr>
                  <w:rFonts w:ascii="Times New Roman" w:eastAsia="Times New Roman" w:hAnsi="Times New Roman"/>
                  <w:color w:val="000000"/>
                  <w:sz w:val="20"/>
                  <w:szCs w:val="20"/>
                  <w:lang w:eastAsia="en-GB"/>
                  <w:rPrChange w:id="3522" w:author="Linderhof, Vincent" w:date="2016-03-06T11:01:00Z">
                    <w:rPr>
                      <w:rFonts w:ascii="Times New Roman" w:eastAsia="Times New Roman" w:hAnsi="Times New Roman"/>
                      <w:color w:val="000000"/>
                      <w:sz w:val="24"/>
                      <w:szCs w:val="24"/>
                      <w:lang w:eastAsia="en-GB"/>
                    </w:rPr>
                  </w:rPrChange>
                </w:rPr>
                <w:delText>3.35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2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C79857" w14:textId="299C70FD" w:rsidR="00C03049" w:rsidRPr="00304F95" w:rsidDel="00304F95" w:rsidRDefault="00C03049" w:rsidP="00E05337">
            <w:pPr>
              <w:tabs>
                <w:tab w:val="decimal" w:pos="317"/>
              </w:tabs>
              <w:suppressAutoHyphens w:val="0"/>
              <w:spacing w:after="0"/>
              <w:rPr>
                <w:del w:id="3524" w:author="Linderhof, Vincent" w:date="2016-03-06T11:01:00Z"/>
                <w:rFonts w:ascii="Times New Roman" w:eastAsia="Times New Roman" w:hAnsi="Times New Roman"/>
                <w:color w:val="000000"/>
                <w:sz w:val="20"/>
                <w:szCs w:val="20"/>
                <w:lang w:eastAsia="en-GB"/>
                <w:rPrChange w:id="3525" w:author="Linderhof, Vincent" w:date="2016-03-06T11:01:00Z">
                  <w:rPr>
                    <w:del w:id="3526" w:author="Linderhof, Vincent" w:date="2016-03-06T11:01:00Z"/>
                    <w:rFonts w:ascii="Times New Roman" w:eastAsia="Times New Roman" w:hAnsi="Times New Roman"/>
                    <w:color w:val="000000"/>
                    <w:sz w:val="24"/>
                    <w:szCs w:val="24"/>
                    <w:lang w:eastAsia="en-GB"/>
                  </w:rPr>
                </w:rPrChange>
              </w:rPr>
            </w:pPr>
            <w:del w:id="3527" w:author="Linderhof, Vincent" w:date="2016-03-06T11:01:00Z">
              <w:r w:rsidRPr="00304F95" w:rsidDel="00304F95">
                <w:rPr>
                  <w:rFonts w:ascii="Times New Roman" w:eastAsia="Times New Roman" w:hAnsi="Times New Roman"/>
                  <w:color w:val="000000"/>
                  <w:sz w:val="20"/>
                  <w:szCs w:val="20"/>
                  <w:lang w:eastAsia="en-GB"/>
                  <w:rPrChange w:id="352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2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C3F30" w14:textId="71A75553" w:rsidR="00C03049" w:rsidRPr="00304F95" w:rsidDel="00304F95" w:rsidRDefault="00C03049" w:rsidP="00E05337">
            <w:pPr>
              <w:tabs>
                <w:tab w:val="decimal" w:pos="317"/>
              </w:tabs>
              <w:suppressAutoHyphens w:val="0"/>
              <w:spacing w:after="0"/>
              <w:rPr>
                <w:del w:id="3530" w:author="Linderhof, Vincent" w:date="2016-03-06T11:01:00Z"/>
                <w:rFonts w:ascii="Times New Roman" w:eastAsia="Times New Roman" w:hAnsi="Times New Roman"/>
                <w:color w:val="000000"/>
                <w:sz w:val="20"/>
                <w:szCs w:val="20"/>
                <w:lang w:eastAsia="en-GB"/>
                <w:rPrChange w:id="3531" w:author="Linderhof, Vincent" w:date="2016-03-06T11:01:00Z">
                  <w:rPr>
                    <w:del w:id="3532" w:author="Linderhof, Vincent" w:date="2016-03-06T11:01:00Z"/>
                    <w:rFonts w:ascii="Times New Roman" w:eastAsia="Times New Roman" w:hAnsi="Times New Roman"/>
                    <w:color w:val="000000"/>
                    <w:sz w:val="24"/>
                    <w:szCs w:val="24"/>
                    <w:lang w:eastAsia="en-GB"/>
                  </w:rPr>
                </w:rPrChange>
              </w:rPr>
            </w:pPr>
            <w:del w:id="3533" w:author="Linderhof, Vincent" w:date="2016-03-06T11:01:00Z">
              <w:r w:rsidRPr="00304F95" w:rsidDel="00304F95">
                <w:rPr>
                  <w:rFonts w:ascii="Times New Roman" w:eastAsia="Times New Roman" w:hAnsi="Times New Roman"/>
                  <w:color w:val="000000"/>
                  <w:sz w:val="20"/>
                  <w:szCs w:val="20"/>
                  <w:lang w:eastAsia="en-GB"/>
                  <w:rPrChange w:id="3534" w:author="Linderhof, Vincent" w:date="2016-03-06T11:01:00Z">
                    <w:rPr>
                      <w:rFonts w:ascii="Times New Roman" w:eastAsia="Times New Roman" w:hAnsi="Times New Roman"/>
                      <w:color w:val="000000"/>
                      <w:sz w:val="24"/>
                      <w:szCs w:val="24"/>
                      <w:lang w:eastAsia="en-GB"/>
                    </w:rPr>
                  </w:rPrChange>
                </w:rPr>
                <w:delText>0.0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3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80D866" w14:textId="3B8152EE" w:rsidR="00C03049" w:rsidRPr="00304F95" w:rsidDel="00304F95" w:rsidRDefault="00C03049" w:rsidP="00E05337">
            <w:pPr>
              <w:tabs>
                <w:tab w:val="decimal" w:pos="317"/>
              </w:tabs>
              <w:suppressAutoHyphens w:val="0"/>
              <w:spacing w:after="0"/>
              <w:rPr>
                <w:del w:id="3536" w:author="Linderhof, Vincent" w:date="2016-03-06T11:01:00Z"/>
                <w:rFonts w:ascii="Times New Roman" w:eastAsia="Times New Roman" w:hAnsi="Times New Roman"/>
                <w:color w:val="000000"/>
                <w:sz w:val="20"/>
                <w:szCs w:val="20"/>
                <w:lang w:eastAsia="en-GB"/>
                <w:rPrChange w:id="3537" w:author="Linderhof, Vincent" w:date="2016-03-06T11:01:00Z">
                  <w:rPr>
                    <w:del w:id="353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3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FA913A" w14:textId="6B573F03" w:rsidR="00C03049" w:rsidRPr="00304F95" w:rsidDel="00304F95" w:rsidRDefault="00C03049" w:rsidP="00E05337">
            <w:pPr>
              <w:tabs>
                <w:tab w:val="decimal" w:pos="317"/>
              </w:tabs>
              <w:suppressAutoHyphens w:val="0"/>
              <w:spacing w:after="0"/>
              <w:rPr>
                <w:del w:id="3540" w:author="Linderhof, Vincent" w:date="2016-03-06T11:01:00Z"/>
                <w:rFonts w:ascii="Times New Roman" w:eastAsia="Times New Roman" w:hAnsi="Times New Roman"/>
                <w:color w:val="000000"/>
                <w:sz w:val="20"/>
                <w:szCs w:val="20"/>
                <w:lang w:eastAsia="en-GB"/>
                <w:rPrChange w:id="3541" w:author="Linderhof, Vincent" w:date="2016-03-06T11:01:00Z">
                  <w:rPr>
                    <w:del w:id="3542" w:author="Linderhof, Vincent" w:date="2016-03-06T11:01:00Z"/>
                    <w:rFonts w:ascii="Times New Roman" w:eastAsia="Times New Roman" w:hAnsi="Times New Roman"/>
                    <w:color w:val="000000"/>
                    <w:sz w:val="24"/>
                    <w:szCs w:val="24"/>
                    <w:lang w:eastAsia="en-GB"/>
                  </w:rPr>
                </w:rPrChange>
              </w:rPr>
            </w:pPr>
            <w:del w:id="3543" w:author="Linderhof, Vincent" w:date="2016-03-06T11:01:00Z">
              <w:r w:rsidRPr="00304F95" w:rsidDel="00304F95">
                <w:rPr>
                  <w:rFonts w:ascii="Times New Roman" w:eastAsia="Times New Roman" w:hAnsi="Times New Roman"/>
                  <w:color w:val="000000"/>
                  <w:sz w:val="20"/>
                  <w:szCs w:val="20"/>
                  <w:lang w:eastAsia="en-GB"/>
                  <w:rPrChange w:id="3544"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4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A2458B" w14:textId="0D194C08" w:rsidR="00C03049" w:rsidRPr="00304F95" w:rsidDel="00304F95" w:rsidRDefault="00C03049" w:rsidP="00E05337">
            <w:pPr>
              <w:tabs>
                <w:tab w:val="decimal" w:pos="317"/>
              </w:tabs>
              <w:suppressAutoHyphens w:val="0"/>
              <w:spacing w:after="0"/>
              <w:rPr>
                <w:del w:id="3546" w:author="Linderhof, Vincent" w:date="2016-03-06T11:01:00Z"/>
                <w:rFonts w:ascii="Times New Roman" w:eastAsia="Times New Roman" w:hAnsi="Times New Roman"/>
                <w:color w:val="000000"/>
                <w:sz w:val="20"/>
                <w:szCs w:val="20"/>
                <w:lang w:eastAsia="en-GB"/>
                <w:rPrChange w:id="3547" w:author="Linderhof, Vincent" w:date="2016-03-06T11:01:00Z">
                  <w:rPr>
                    <w:del w:id="354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4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2DFC8" w14:textId="1E867EA3" w:rsidR="00C03049" w:rsidRPr="00304F95" w:rsidDel="00304F95" w:rsidRDefault="00C03049" w:rsidP="00E05337">
            <w:pPr>
              <w:tabs>
                <w:tab w:val="decimal" w:pos="317"/>
              </w:tabs>
              <w:suppressAutoHyphens w:val="0"/>
              <w:spacing w:after="0"/>
              <w:jc w:val="right"/>
              <w:rPr>
                <w:del w:id="3550" w:author="Linderhof, Vincent" w:date="2016-03-06T11:01:00Z"/>
                <w:rFonts w:ascii="Times New Roman" w:eastAsia="Times New Roman" w:hAnsi="Times New Roman"/>
                <w:color w:val="000000"/>
                <w:sz w:val="20"/>
                <w:szCs w:val="20"/>
                <w:lang w:eastAsia="en-GB"/>
                <w:rPrChange w:id="3551" w:author="Linderhof, Vincent" w:date="2016-03-06T11:01:00Z">
                  <w:rPr>
                    <w:del w:id="3552" w:author="Linderhof, Vincent" w:date="2016-03-06T11:01:00Z"/>
                    <w:rFonts w:ascii="Times New Roman" w:eastAsia="Times New Roman" w:hAnsi="Times New Roman"/>
                    <w:color w:val="000000"/>
                    <w:sz w:val="24"/>
                    <w:szCs w:val="24"/>
                    <w:lang w:eastAsia="en-GB"/>
                  </w:rPr>
                </w:rPrChange>
              </w:rPr>
            </w:pPr>
            <w:del w:id="3553" w:author="Linderhof, Vincent" w:date="2016-03-06T11:01:00Z">
              <w:r w:rsidRPr="00304F95" w:rsidDel="00304F95">
                <w:rPr>
                  <w:rFonts w:ascii="Times New Roman" w:eastAsia="Times New Roman" w:hAnsi="Times New Roman"/>
                  <w:color w:val="000000"/>
                  <w:sz w:val="20"/>
                  <w:szCs w:val="20"/>
                  <w:lang w:eastAsia="en-GB"/>
                  <w:rPrChange w:id="3554" w:author="Linderhof, Vincent" w:date="2016-03-06T11:01:00Z">
                    <w:rPr>
                      <w:rFonts w:ascii="Times New Roman" w:eastAsia="Times New Roman" w:hAnsi="Times New Roman"/>
                      <w:color w:val="000000"/>
                      <w:sz w:val="24"/>
                      <w:szCs w:val="24"/>
                      <w:lang w:eastAsia="en-GB"/>
                    </w:rPr>
                  </w:rPrChange>
                </w:rPr>
                <w:delText>1.50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5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FBFEB" w14:textId="28B501BE" w:rsidR="00C03049" w:rsidRPr="00304F95" w:rsidDel="00304F95" w:rsidRDefault="00C03049" w:rsidP="00E05337">
            <w:pPr>
              <w:tabs>
                <w:tab w:val="decimal" w:pos="317"/>
              </w:tabs>
              <w:suppressAutoHyphens w:val="0"/>
              <w:spacing w:after="0"/>
              <w:rPr>
                <w:del w:id="3556" w:author="Linderhof, Vincent" w:date="2016-03-06T11:01:00Z"/>
                <w:rFonts w:ascii="Times New Roman" w:eastAsia="Times New Roman" w:hAnsi="Times New Roman"/>
                <w:color w:val="000000"/>
                <w:sz w:val="20"/>
                <w:szCs w:val="20"/>
                <w:lang w:eastAsia="en-GB"/>
                <w:rPrChange w:id="3557" w:author="Linderhof, Vincent" w:date="2016-03-06T11:01:00Z">
                  <w:rPr>
                    <w:del w:id="3558"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55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52600D" w14:textId="43109749" w:rsidR="00C03049" w:rsidRPr="00304F95" w:rsidDel="00304F95" w:rsidRDefault="00C03049" w:rsidP="00E05337">
            <w:pPr>
              <w:tabs>
                <w:tab w:val="decimal" w:pos="317"/>
              </w:tabs>
              <w:suppressAutoHyphens w:val="0"/>
              <w:spacing w:after="0"/>
              <w:rPr>
                <w:del w:id="3560" w:author="Linderhof, Vincent" w:date="2016-03-06T11:01:00Z"/>
                <w:rFonts w:ascii="Times New Roman" w:eastAsia="Times New Roman" w:hAnsi="Times New Roman"/>
                <w:color w:val="000000"/>
                <w:sz w:val="20"/>
                <w:szCs w:val="20"/>
                <w:lang w:eastAsia="en-GB"/>
                <w:rPrChange w:id="3561" w:author="Linderhof, Vincent" w:date="2016-03-06T11:01:00Z">
                  <w:rPr>
                    <w:del w:id="3562" w:author="Linderhof, Vincent" w:date="2016-03-06T11:01:00Z"/>
                    <w:rFonts w:ascii="Times New Roman" w:eastAsia="Times New Roman" w:hAnsi="Times New Roman"/>
                    <w:color w:val="000000"/>
                    <w:sz w:val="24"/>
                    <w:szCs w:val="24"/>
                    <w:lang w:eastAsia="en-GB"/>
                  </w:rPr>
                </w:rPrChange>
              </w:rPr>
            </w:pPr>
            <w:del w:id="3563" w:author="Linderhof, Vincent" w:date="2016-03-06T11:01:00Z">
              <w:r w:rsidRPr="00304F95" w:rsidDel="00304F95">
                <w:rPr>
                  <w:rFonts w:ascii="Times New Roman" w:eastAsia="Times New Roman" w:hAnsi="Times New Roman"/>
                  <w:color w:val="000000"/>
                  <w:sz w:val="20"/>
                  <w:szCs w:val="20"/>
                  <w:lang w:eastAsia="en-GB"/>
                  <w:rPrChange w:id="3564" w:author="Linderhof, Vincent" w:date="2016-03-06T11:01:00Z">
                    <w:rPr>
                      <w:rFonts w:ascii="Times New Roman" w:eastAsia="Times New Roman" w:hAnsi="Times New Roman"/>
                      <w:color w:val="000000"/>
                      <w:sz w:val="24"/>
                      <w:szCs w:val="24"/>
                      <w:lang w:eastAsia="en-GB"/>
                    </w:rPr>
                  </w:rPrChange>
                </w:rPr>
                <w:delText>98.469**</w:delText>
              </w:r>
            </w:del>
          </w:p>
        </w:tc>
        <w:tc>
          <w:tcPr>
            <w:tcW w:w="534" w:type="dxa"/>
            <w:gridSpan w:val="2"/>
            <w:tcBorders>
              <w:top w:val="nil"/>
              <w:left w:val="single" w:sz="4" w:space="0" w:color="auto"/>
              <w:bottom w:val="nil"/>
              <w:right w:val="nil"/>
            </w:tcBorders>
            <w:shd w:val="clear" w:color="auto" w:fill="auto"/>
            <w:noWrap/>
            <w:vAlign w:val="bottom"/>
            <w:hideMark/>
            <w:tcPrChange w:id="3565"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73BD014" w14:textId="6E88AD60" w:rsidR="00C03049" w:rsidRPr="00304F95" w:rsidDel="00304F95" w:rsidRDefault="00C03049" w:rsidP="00E05337">
            <w:pPr>
              <w:tabs>
                <w:tab w:val="decimal" w:pos="317"/>
              </w:tabs>
              <w:suppressAutoHyphens w:val="0"/>
              <w:spacing w:after="0"/>
              <w:rPr>
                <w:del w:id="3566" w:author="Linderhof, Vincent" w:date="2016-03-06T11:01:00Z"/>
                <w:rFonts w:ascii="Times New Roman" w:eastAsia="Times New Roman" w:hAnsi="Times New Roman"/>
                <w:color w:val="000000"/>
                <w:sz w:val="20"/>
                <w:szCs w:val="20"/>
                <w:lang w:eastAsia="en-GB"/>
                <w:rPrChange w:id="3567" w:author="Linderhof, Vincent" w:date="2016-03-06T11:01:00Z">
                  <w:rPr>
                    <w:del w:id="356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56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CAA64AF" w14:textId="0C701E42" w:rsidR="00C03049" w:rsidRPr="00304F95" w:rsidDel="00304F95" w:rsidRDefault="00C03049" w:rsidP="00E05337">
            <w:pPr>
              <w:tabs>
                <w:tab w:val="decimal" w:pos="317"/>
              </w:tabs>
              <w:suppressAutoHyphens w:val="0"/>
              <w:spacing w:after="0"/>
              <w:rPr>
                <w:del w:id="3570" w:author="Linderhof, Vincent" w:date="2016-03-06T11:01:00Z"/>
                <w:rFonts w:ascii="Times New Roman" w:eastAsia="Times New Roman" w:hAnsi="Times New Roman"/>
                <w:color w:val="000000"/>
                <w:sz w:val="20"/>
                <w:szCs w:val="20"/>
                <w:lang w:eastAsia="en-GB"/>
                <w:rPrChange w:id="3571" w:author="Linderhof, Vincent" w:date="2016-03-06T11:01:00Z">
                  <w:rPr>
                    <w:del w:id="3572" w:author="Linderhof, Vincent" w:date="2016-03-06T11:01:00Z"/>
                    <w:rFonts w:ascii="Times New Roman" w:eastAsia="Times New Roman" w:hAnsi="Times New Roman"/>
                    <w:color w:val="000000"/>
                    <w:sz w:val="24"/>
                    <w:szCs w:val="24"/>
                    <w:lang w:eastAsia="en-GB"/>
                  </w:rPr>
                </w:rPrChange>
              </w:rPr>
            </w:pPr>
            <w:del w:id="3573" w:author="Linderhof, Vincent" w:date="2016-03-06T11:01:00Z">
              <w:r w:rsidRPr="00304F95" w:rsidDel="00304F95">
                <w:rPr>
                  <w:rFonts w:ascii="Times New Roman" w:eastAsia="Times New Roman" w:hAnsi="Times New Roman"/>
                  <w:color w:val="000000"/>
                  <w:sz w:val="20"/>
                  <w:szCs w:val="20"/>
                  <w:lang w:eastAsia="en-GB"/>
                  <w:rPrChange w:id="3574" w:author="Linderhof, Vincent" w:date="2016-03-06T11:01:00Z">
                    <w:rPr>
                      <w:rFonts w:ascii="Times New Roman" w:eastAsia="Times New Roman" w:hAnsi="Times New Roman"/>
                      <w:color w:val="000000"/>
                      <w:sz w:val="24"/>
                      <w:szCs w:val="24"/>
                      <w:lang w:eastAsia="en-GB"/>
                    </w:rPr>
                  </w:rPrChange>
                </w:rPr>
                <w:delText>101.137*</w:delText>
              </w:r>
            </w:del>
          </w:p>
        </w:tc>
        <w:tc>
          <w:tcPr>
            <w:tcW w:w="534" w:type="dxa"/>
            <w:gridSpan w:val="2"/>
            <w:tcBorders>
              <w:top w:val="nil"/>
              <w:left w:val="nil"/>
              <w:bottom w:val="nil"/>
              <w:right w:val="nil"/>
            </w:tcBorders>
            <w:shd w:val="clear" w:color="auto" w:fill="auto"/>
            <w:noWrap/>
            <w:vAlign w:val="bottom"/>
            <w:hideMark/>
            <w:tcPrChange w:id="357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FE56A1D" w14:textId="4445907C" w:rsidR="00C03049" w:rsidRPr="00304F95" w:rsidDel="00304F95" w:rsidRDefault="00C03049" w:rsidP="00E05337">
            <w:pPr>
              <w:tabs>
                <w:tab w:val="decimal" w:pos="317"/>
              </w:tabs>
              <w:suppressAutoHyphens w:val="0"/>
              <w:spacing w:after="0"/>
              <w:rPr>
                <w:del w:id="3576" w:author="Linderhof, Vincent" w:date="2016-03-06T11:01:00Z"/>
                <w:rFonts w:ascii="Times New Roman" w:eastAsia="Times New Roman" w:hAnsi="Times New Roman"/>
                <w:color w:val="000000"/>
                <w:sz w:val="20"/>
                <w:szCs w:val="20"/>
                <w:lang w:eastAsia="en-GB"/>
                <w:rPrChange w:id="3577" w:author="Linderhof, Vincent" w:date="2016-03-06T11:01:00Z">
                  <w:rPr>
                    <w:del w:id="357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57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F249A85" w14:textId="3BC4BBF7" w:rsidR="00C03049" w:rsidRPr="00304F95" w:rsidDel="00304F95" w:rsidRDefault="00C03049" w:rsidP="00E05337">
            <w:pPr>
              <w:suppressAutoHyphens w:val="0"/>
              <w:spacing w:after="0"/>
              <w:jc w:val="right"/>
              <w:rPr>
                <w:del w:id="3580" w:author="Linderhof, Vincent" w:date="2016-03-06T11:01:00Z"/>
                <w:rFonts w:ascii="Times New Roman" w:eastAsia="Times New Roman" w:hAnsi="Times New Roman"/>
                <w:color w:val="000000"/>
                <w:sz w:val="20"/>
                <w:szCs w:val="20"/>
                <w:lang w:eastAsia="en-GB"/>
                <w:rPrChange w:id="3581" w:author="Linderhof, Vincent" w:date="2016-03-06T11:01:00Z">
                  <w:rPr>
                    <w:del w:id="3582" w:author="Linderhof, Vincent" w:date="2016-03-06T11:01:00Z"/>
                    <w:rFonts w:ascii="Times New Roman" w:eastAsia="Times New Roman" w:hAnsi="Times New Roman"/>
                    <w:color w:val="000000"/>
                    <w:sz w:val="24"/>
                    <w:szCs w:val="24"/>
                    <w:lang w:eastAsia="en-GB"/>
                  </w:rPr>
                </w:rPrChange>
              </w:rPr>
            </w:pPr>
            <w:del w:id="3583" w:author="Linderhof, Vincent" w:date="2016-03-06T11:01:00Z">
              <w:r w:rsidRPr="00304F95" w:rsidDel="00304F95">
                <w:rPr>
                  <w:rFonts w:ascii="Times New Roman" w:eastAsia="Times New Roman" w:hAnsi="Times New Roman"/>
                  <w:color w:val="000000"/>
                  <w:sz w:val="20"/>
                  <w:szCs w:val="20"/>
                  <w:lang w:eastAsia="en-GB"/>
                  <w:rPrChange w:id="3584" w:author="Linderhof, Vincent" w:date="2016-03-06T11:01:00Z">
                    <w:rPr>
                      <w:rFonts w:ascii="Times New Roman" w:eastAsia="Times New Roman" w:hAnsi="Times New Roman"/>
                      <w:color w:val="000000"/>
                      <w:sz w:val="24"/>
                      <w:szCs w:val="24"/>
                      <w:lang w:eastAsia="en-GB"/>
                    </w:rPr>
                  </w:rPrChange>
                </w:rPr>
                <w:delText>1.02E-03</w:delText>
              </w:r>
            </w:del>
          </w:p>
        </w:tc>
        <w:tc>
          <w:tcPr>
            <w:tcW w:w="670" w:type="dxa"/>
            <w:gridSpan w:val="2"/>
            <w:tcBorders>
              <w:top w:val="nil"/>
              <w:left w:val="nil"/>
              <w:bottom w:val="nil"/>
              <w:right w:val="nil"/>
            </w:tcBorders>
            <w:shd w:val="clear" w:color="auto" w:fill="auto"/>
            <w:noWrap/>
            <w:vAlign w:val="bottom"/>
            <w:hideMark/>
            <w:tcPrChange w:id="358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A48E529" w14:textId="056BC12F" w:rsidR="00C03049" w:rsidRPr="00304F95" w:rsidDel="00304F95" w:rsidRDefault="00C03049" w:rsidP="00E05337">
            <w:pPr>
              <w:suppressAutoHyphens w:val="0"/>
              <w:spacing w:after="0"/>
              <w:rPr>
                <w:del w:id="3586" w:author="Linderhof, Vincent" w:date="2016-03-06T11:01:00Z"/>
                <w:rFonts w:ascii="Times New Roman" w:eastAsia="Times New Roman" w:hAnsi="Times New Roman"/>
                <w:color w:val="000000"/>
                <w:sz w:val="20"/>
                <w:szCs w:val="20"/>
                <w:lang w:eastAsia="en-GB"/>
                <w:rPrChange w:id="3587" w:author="Linderhof, Vincent" w:date="2016-03-06T11:01:00Z">
                  <w:rPr>
                    <w:del w:id="3588" w:author="Linderhof, Vincent" w:date="2016-03-06T11:01:00Z"/>
                    <w:rFonts w:ascii="Times New Roman" w:eastAsia="Times New Roman" w:hAnsi="Times New Roman"/>
                    <w:color w:val="000000"/>
                    <w:sz w:val="24"/>
                    <w:szCs w:val="24"/>
                    <w:lang w:eastAsia="en-GB"/>
                  </w:rPr>
                </w:rPrChange>
              </w:rPr>
            </w:pPr>
            <w:del w:id="3589" w:author="Linderhof, Vincent" w:date="2016-03-06T11:01:00Z">
              <w:r w:rsidRPr="00304F95" w:rsidDel="00304F95">
                <w:rPr>
                  <w:rFonts w:ascii="Times New Roman" w:eastAsia="Times New Roman" w:hAnsi="Times New Roman"/>
                  <w:color w:val="000000"/>
                  <w:sz w:val="20"/>
                  <w:szCs w:val="20"/>
                  <w:lang w:eastAsia="en-GB"/>
                  <w:rPrChange w:id="3590"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9E22CD2" w14:textId="61E5B37B" w:rsidTr="00304F95">
        <w:trPr>
          <w:trHeight w:val="300"/>
          <w:del w:id="3591" w:author="Linderhof, Vincent" w:date="2016-03-06T11:01:00Z"/>
          <w:trPrChange w:id="3592"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593" w:author="Linderhof, Vincent" w:date="2016-03-06T11:01:00Z">
              <w:tcPr>
                <w:tcW w:w="2000" w:type="dxa"/>
                <w:vMerge/>
                <w:tcBorders>
                  <w:top w:val="nil"/>
                  <w:left w:val="nil"/>
                  <w:bottom w:val="nil"/>
                  <w:right w:val="single" w:sz="4" w:space="0" w:color="auto"/>
                </w:tcBorders>
                <w:vAlign w:val="center"/>
                <w:hideMark/>
              </w:tcPr>
            </w:tcPrChange>
          </w:tcPr>
          <w:p w14:paraId="681A8B64" w14:textId="2E9F1621" w:rsidR="00C03049" w:rsidRPr="00304F95" w:rsidDel="00304F95" w:rsidRDefault="00C03049" w:rsidP="00E05337">
            <w:pPr>
              <w:suppressAutoHyphens w:val="0"/>
              <w:spacing w:after="0"/>
              <w:rPr>
                <w:del w:id="3594" w:author="Linderhof, Vincent" w:date="2016-03-06T11:01:00Z"/>
                <w:rFonts w:ascii="Times New Roman" w:eastAsia="Times New Roman" w:hAnsi="Times New Roman"/>
                <w:color w:val="000000"/>
                <w:sz w:val="20"/>
                <w:szCs w:val="20"/>
                <w:lang w:eastAsia="en-GB"/>
                <w:rPrChange w:id="3595" w:author="Linderhof, Vincent" w:date="2016-03-06T11:01:00Z">
                  <w:rPr>
                    <w:del w:id="359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59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625CA9" w14:textId="2820ABA2" w:rsidR="00C03049" w:rsidRPr="00304F95" w:rsidDel="00304F95" w:rsidRDefault="00C03049" w:rsidP="00E05337">
            <w:pPr>
              <w:tabs>
                <w:tab w:val="decimal" w:pos="317"/>
              </w:tabs>
              <w:suppressAutoHyphens w:val="0"/>
              <w:spacing w:after="0"/>
              <w:rPr>
                <w:del w:id="3598" w:author="Linderhof, Vincent" w:date="2016-03-06T11:01:00Z"/>
                <w:rFonts w:ascii="Times New Roman" w:eastAsia="Times New Roman" w:hAnsi="Times New Roman"/>
                <w:color w:val="000000"/>
                <w:sz w:val="20"/>
                <w:szCs w:val="20"/>
                <w:lang w:eastAsia="en-GB"/>
                <w:rPrChange w:id="3599" w:author="Linderhof, Vincent" w:date="2016-03-06T11:01:00Z">
                  <w:rPr>
                    <w:del w:id="3600" w:author="Linderhof, Vincent" w:date="2016-03-06T11:01:00Z"/>
                    <w:rFonts w:ascii="Times New Roman" w:eastAsia="Times New Roman" w:hAnsi="Times New Roman"/>
                    <w:color w:val="000000"/>
                    <w:sz w:val="24"/>
                    <w:szCs w:val="24"/>
                    <w:lang w:eastAsia="en-GB"/>
                  </w:rPr>
                </w:rPrChange>
              </w:rPr>
            </w:pPr>
            <w:del w:id="3601" w:author="Linderhof, Vincent" w:date="2016-03-06T11:01:00Z">
              <w:r w:rsidRPr="00304F95" w:rsidDel="00304F95">
                <w:rPr>
                  <w:rFonts w:ascii="Times New Roman" w:eastAsia="Times New Roman" w:hAnsi="Times New Roman"/>
                  <w:color w:val="000000"/>
                  <w:sz w:val="20"/>
                  <w:szCs w:val="20"/>
                  <w:lang w:eastAsia="en-GB"/>
                  <w:rPrChange w:id="3602" w:author="Linderhof, Vincent" w:date="2016-03-06T11:01:00Z">
                    <w:rPr>
                      <w:rFonts w:ascii="Times New Roman" w:eastAsia="Times New Roman" w:hAnsi="Times New Roman"/>
                      <w:color w:val="000000"/>
                      <w:sz w:val="24"/>
                      <w:szCs w:val="24"/>
                      <w:lang w:eastAsia="en-GB"/>
                    </w:rPr>
                  </w:rPrChange>
                </w:rPr>
                <w:delText>(0.0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89975D" w14:textId="08652FCF" w:rsidR="00C03049" w:rsidRPr="00304F95" w:rsidDel="00304F95" w:rsidRDefault="00C03049" w:rsidP="00E05337">
            <w:pPr>
              <w:tabs>
                <w:tab w:val="decimal" w:pos="317"/>
              </w:tabs>
              <w:suppressAutoHyphens w:val="0"/>
              <w:spacing w:after="0"/>
              <w:rPr>
                <w:del w:id="3604" w:author="Linderhof, Vincent" w:date="2016-03-06T11:01:00Z"/>
                <w:rFonts w:ascii="Times New Roman" w:eastAsia="Times New Roman" w:hAnsi="Times New Roman"/>
                <w:color w:val="000000"/>
                <w:sz w:val="20"/>
                <w:szCs w:val="20"/>
                <w:lang w:eastAsia="en-GB"/>
                <w:rPrChange w:id="3605" w:author="Linderhof, Vincent" w:date="2016-03-06T11:01:00Z">
                  <w:rPr>
                    <w:del w:id="360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8087B4" w14:textId="2CE7D664" w:rsidR="00C03049" w:rsidRPr="00304F95" w:rsidDel="00304F95" w:rsidRDefault="00C03049" w:rsidP="00E05337">
            <w:pPr>
              <w:tabs>
                <w:tab w:val="decimal" w:pos="317"/>
              </w:tabs>
              <w:suppressAutoHyphens w:val="0"/>
              <w:spacing w:after="0"/>
              <w:rPr>
                <w:del w:id="3608" w:author="Linderhof, Vincent" w:date="2016-03-06T11:01:00Z"/>
                <w:rFonts w:ascii="Times New Roman" w:eastAsia="Times New Roman" w:hAnsi="Times New Roman"/>
                <w:color w:val="000000"/>
                <w:sz w:val="20"/>
                <w:szCs w:val="20"/>
                <w:lang w:eastAsia="en-GB"/>
                <w:rPrChange w:id="3609" w:author="Linderhof, Vincent" w:date="2016-03-06T11:01:00Z">
                  <w:rPr>
                    <w:del w:id="3610" w:author="Linderhof, Vincent" w:date="2016-03-06T11:01:00Z"/>
                    <w:rFonts w:ascii="Times New Roman" w:eastAsia="Times New Roman" w:hAnsi="Times New Roman"/>
                    <w:color w:val="000000"/>
                    <w:sz w:val="24"/>
                    <w:szCs w:val="24"/>
                    <w:lang w:eastAsia="en-GB"/>
                  </w:rPr>
                </w:rPrChange>
              </w:rPr>
            </w:pPr>
            <w:del w:id="3611" w:author="Linderhof, Vincent" w:date="2016-03-06T11:01:00Z">
              <w:r w:rsidRPr="00304F95" w:rsidDel="00304F95">
                <w:rPr>
                  <w:rFonts w:ascii="Times New Roman" w:eastAsia="Times New Roman" w:hAnsi="Times New Roman"/>
                  <w:color w:val="000000"/>
                  <w:sz w:val="20"/>
                  <w:szCs w:val="20"/>
                  <w:lang w:eastAsia="en-GB"/>
                  <w:rPrChange w:id="3612" w:author="Linderhof, Vincent" w:date="2016-03-06T11:01:00Z">
                    <w:rPr>
                      <w:rFonts w:ascii="Times New Roman" w:eastAsia="Times New Roman" w:hAnsi="Times New Roman"/>
                      <w:color w:val="000000"/>
                      <w:sz w:val="24"/>
                      <w:szCs w:val="24"/>
                      <w:lang w:eastAsia="en-GB"/>
                    </w:rPr>
                  </w:rPrChange>
                </w:rPr>
                <w:delText>(0.0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2D1B7" w14:textId="55188B06" w:rsidR="00C03049" w:rsidRPr="00304F95" w:rsidDel="00304F95" w:rsidRDefault="00C03049" w:rsidP="00E05337">
            <w:pPr>
              <w:tabs>
                <w:tab w:val="decimal" w:pos="317"/>
              </w:tabs>
              <w:suppressAutoHyphens w:val="0"/>
              <w:spacing w:after="0"/>
              <w:rPr>
                <w:del w:id="3614" w:author="Linderhof, Vincent" w:date="2016-03-06T11:01:00Z"/>
                <w:rFonts w:ascii="Times New Roman" w:eastAsia="Times New Roman" w:hAnsi="Times New Roman"/>
                <w:color w:val="000000"/>
                <w:sz w:val="20"/>
                <w:szCs w:val="20"/>
                <w:lang w:eastAsia="en-GB"/>
                <w:rPrChange w:id="3615" w:author="Linderhof, Vincent" w:date="2016-03-06T11:01:00Z">
                  <w:rPr>
                    <w:del w:id="361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9444B4" w14:textId="299A5713" w:rsidR="00C03049" w:rsidRPr="00304F95" w:rsidDel="00304F95" w:rsidRDefault="00C03049" w:rsidP="00E05337">
            <w:pPr>
              <w:tabs>
                <w:tab w:val="decimal" w:pos="317"/>
              </w:tabs>
              <w:suppressAutoHyphens w:val="0"/>
              <w:spacing w:after="0"/>
              <w:jc w:val="right"/>
              <w:rPr>
                <w:del w:id="3618" w:author="Linderhof, Vincent" w:date="2016-03-06T11:01:00Z"/>
                <w:rFonts w:ascii="Times New Roman" w:eastAsia="Times New Roman" w:hAnsi="Times New Roman"/>
                <w:color w:val="000000"/>
                <w:sz w:val="20"/>
                <w:szCs w:val="20"/>
                <w:lang w:eastAsia="en-GB"/>
                <w:rPrChange w:id="3619" w:author="Linderhof, Vincent" w:date="2016-03-06T11:01:00Z">
                  <w:rPr>
                    <w:del w:id="3620" w:author="Linderhof, Vincent" w:date="2016-03-06T11:01:00Z"/>
                    <w:rFonts w:ascii="Times New Roman" w:eastAsia="Times New Roman" w:hAnsi="Times New Roman"/>
                    <w:color w:val="000000"/>
                    <w:sz w:val="24"/>
                    <w:szCs w:val="24"/>
                    <w:lang w:eastAsia="en-GB"/>
                  </w:rPr>
                </w:rPrChange>
              </w:rPr>
            </w:pPr>
            <w:del w:id="3621" w:author="Linderhof, Vincent" w:date="2016-03-06T11:01:00Z">
              <w:r w:rsidRPr="00304F95" w:rsidDel="00304F95">
                <w:rPr>
                  <w:rFonts w:ascii="Times New Roman" w:eastAsia="Times New Roman" w:hAnsi="Times New Roman"/>
                  <w:color w:val="000000"/>
                  <w:sz w:val="20"/>
                  <w:szCs w:val="20"/>
                  <w:lang w:eastAsia="en-GB"/>
                  <w:rPrChange w:id="3622" w:author="Linderhof, Vincent" w:date="2016-03-06T11:01:00Z">
                    <w:rPr>
                      <w:rFonts w:ascii="Times New Roman" w:eastAsia="Times New Roman" w:hAnsi="Times New Roman"/>
                      <w:color w:val="000000"/>
                      <w:sz w:val="24"/>
                      <w:szCs w:val="24"/>
                      <w:lang w:eastAsia="en-GB"/>
                    </w:rPr>
                  </w:rPrChange>
                </w:rPr>
                <w:delText>1.09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2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1C8489" w14:textId="210B2AFA" w:rsidR="00C03049" w:rsidRPr="00304F95" w:rsidDel="00304F95" w:rsidRDefault="00C03049" w:rsidP="00E05337">
            <w:pPr>
              <w:tabs>
                <w:tab w:val="decimal" w:pos="317"/>
              </w:tabs>
              <w:suppressAutoHyphens w:val="0"/>
              <w:spacing w:after="0"/>
              <w:rPr>
                <w:del w:id="3624" w:author="Linderhof, Vincent" w:date="2016-03-06T11:01:00Z"/>
                <w:rFonts w:ascii="Times New Roman" w:eastAsia="Times New Roman" w:hAnsi="Times New Roman"/>
                <w:color w:val="000000"/>
                <w:sz w:val="20"/>
                <w:szCs w:val="20"/>
                <w:lang w:eastAsia="en-GB"/>
                <w:rPrChange w:id="3625" w:author="Linderhof, Vincent" w:date="2016-03-06T11:01:00Z">
                  <w:rPr>
                    <w:del w:id="362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2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1538C3" w14:textId="447C7FB4" w:rsidR="00C03049" w:rsidRPr="00304F95" w:rsidDel="00304F95" w:rsidRDefault="00C03049" w:rsidP="00E05337">
            <w:pPr>
              <w:tabs>
                <w:tab w:val="decimal" w:pos="317"/>
              </w:tabs>
              <w:suppressAutoHyphens w:val="0"/>
              <w:spacing w:after="0"/>
              <w:rPr>
                <w:del w:id="3628" w:author="Linderhof, Vincent" w:date="2016-03-06T11:01:00Z"/>
                <w:rFonts w:ascii="Times New Roman" w:eastAsia="Times New Roman" w:hAnsi="Times New Roman"/>
                <w:color w:val="000000"/>
                <w:sz w:val="20"/>
                <w:szCs w:val="20"/>
                <w:lang w:eastAsia="en-GB"/>
                <w:rPrChange w:id="3629" w:author="Linderhof, Vincent" w:date="2016-03-06T11:01:00Z">
                  <w:rPr>
                    <w:del w:id="3630" w:author="Linderhof, Vincent" w:date="2016-03-06T11:01:00Z"/>
                    <w:rFonts w:ascii="Times New Roman" w:eastAsia="Times New Roman" w:hAnsi="Times New Roman"/>
                    <w:color w:val="000000"/>
                    <w:sz w:val="24"/>
                    <w:szCs w:val="24"/>
                    <w:lang w:eastAsia="en-GB"/>
                  </w:rPr>
                </w:rPrChange>
              </w:rPr>
            </w:pPr>
            <w:del w:id="3631" w:author="Linderhof, Vincent" w:date="2016-03-06T11:01:00Z">
              <w:r w:rsidRPr="00304F95" w:rsidDel="00304F95">
                <w:rPr>
                  <w:rFonts w:ascii="Times New Roman" w:eastAsia="Times New Roman" w:hAnsi="Times New Roman"/>
                  <w:color w:val="000000"/>
                  <w:sz w:val="20"/>
                  <w:szCs w:val="20"/>
                  <w:lang w:eastAsia="en-GB"/>
                  <w:rPrChange w:id="3632" w:author="Linderhof, Vincent" w:date="2016-03-06T11:01:00Z">
                    <w:rPr>
                      <w:rFonts w:ascii="Times New Roman" w:eastAsia="Times New Roman" w:hAnsi="Times New Roman"/>
                      <w:color w:val="000000"/>
                      <w:sz w:val="24"/>
                      <w:szCs w:val="24"/>
                      <w:lang w:eastAsia="en-GB"/>
                    </w:rPr>
                  </w:rPrChange>
                </w:rPr>
                <w:delText>(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3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2F6523" w14:textId="773BEFC8" w:rsidR="00C03049" w:rsidRPr="00304F95" w:rsidDel="00304F95" w:rsidRDefault="00C03049" w:rsidP="00E05337">
            <w:pPr>
              <w:tabs>
                <w:tab w:val="decimal" w:pos="317"/>
              </w:tabs>
              <w:suppressAutoHyphens w:val="0"/>
              <w:spacing w:after="0"/>
              <w:rPr>
                <w:del w:id="3634" w:author="Linderhof, Vincent" w:date="2016-03-06T11:01:00Z"/>
                <w:rFonts w:ascii="Times New Roman" w:eastAsia="Times New Roman" w:hAnsi="Times New Roman"/>
                <w:color w:val="000000"/>
                <w:sz w:val="20"/>
                <w:szCs w:val="20"/>
                <w:lang w:eastAsia="en-GB"/>
                <w:rPrChange w:id="3635" w:author="Linderhof, Vincent" w:date="2016-03-06T11:01:00Z">
                  <w:rPr>
                    <w:del w:id="363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3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47B073" w14:textId="516AD23A" w:rsidR="00C03049" w:rsidRPr="00304F95" w:rsidDel="00304F95" w:rsidRDefault="00C03049" w:rsidP="00E05337">
            <w:pPr>
              <w:tabs>
                <w:tab w:val="decimal" w:pos="317"/>
              </w:tabs>
              <w:suppressAutoHyphens w:val="0"/>
              <w:spacing w:after="0"/>
              <w:rPr>
                <w:del w:id="3638" w:author="Linderhof, Vincent" w:date="2016-03-06T11:01:00Z"/>
                <w:rFonts w:ascii="Times New Roman" w:eastAsia="Times New Roman" w:hAnsi="Times New Roman"/>
                <w:color w:val="000000"/>
                <w:sz w:val="20"/>
                <w:szCs w:val="20"/>
                <w:lang w:eastAsia="en-GB"/>
                <w:rPrChange w:id="3639" w:author="Linderhof, Vincent" w:date="2016-03-06T11:01:00Z">
                  <w:rPr>
                    <w:del w:id="3640" w:author="Linderhof, Vincent" w:date="2016-03-06T11:01:00Z"/>
                    <w:rFonts w:ascii="Times New Roman" w:eastAsia="Times New Roman" w:hAnsi="Times New Roman"/>
                    <w:color w:val="000000"/>
                    <w:sz w:val="24"/>
                    <w:szCs w:val="24"/>
                    <w:lang w:eastAsia="en-GB"/>
                  </w:rPr>
                </w:rPrChange>
              </w:rPr>
            </w:pPr>
            <w:del w:id="3641" w:author="Linderhof, Vincent" w:date="2016-03-06T11:01:00Z">
              <w:r w:rsidRPr="00304F95" w:rsidDel="00304F95">
                <w:rPr>
                  <w:rFonts w:ascii="Times New Roman" w:eastAsia="Times New Roman" w:hAnsi="Times New Roman"/>
                  <w:color w:val="000000"/>
                  <w:sz w:val="20"/>
                  <w:szCs w:val="20"/>
                  <w:lang w:eastAsia="en-GB"/>
                  <w:rPrChange w:id="3642"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4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492995" w14:textId="0A0FDD9B" w:rsidR="00C03049" w:rsidRPr="00304F95" w:rsidDel="00304F95" w:rsidRDefault="00C03049" w:rsidP="00E05337">
            <w:pPr>
              <w:tabs>
                <w:tab w:val="decimal" w:pos="317"/>
              </w:tabs>
              <w:suppressAutoHyphens w:val="0"/>
              <w:spacing w:after="0"/>
              <w:jc w:val="right"/>
              <w:rPr>
                <w:del w:id="3644" w:author="Linderhof, Vincent" w:date="2016-03-06T11:01:00Z"/>
                <w:rFonts w:ascii="Times New Roman" w:eastAsia="Times New Roman" w:hAnsi="Times New Roman"/>
                <w:color w:val="000000"/>
                <w:sz w:val="20"/>
                <w:szCs w:val="20"/>
                <w:lang w:eastAsia="en-GB"/>
                <w:rPrChange w:id="3645" w:author="Linderhof, Vincent" w:date="2016-03-06T11:01:00Z">
                  <w:rPr>
                    <w:del w:id="364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4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D1211" w14:textId="1DB53151" w:rsidR="00C03049" w:rsidRPr="00304F95" w:rsidDel="00304F95" w:rsidRDefault="00C03049" w:rsidP="00E05337">
            <w:pPr>
              <w:tabs>
                <w:tab w:val="decimal" w:pos="317"/>
              </w:tabs>
              <w:suppressAutoHyphens w:val="0"/>
              <w:spacing w:after="0"/>
              <w:jc w:val="right"/>
              <w:rPr>
                <w:del w:id="3648" w:author="Linderhof, Vincent" w:date="2016-03-06T11:01:00Z"/>
                <w:rFonts w:ascii="Times New Roman" w:eastAsia="Times New Roman" w:hAnsi="Times New Roman"/>
                <w:color w:val="000000"/>
                <w:sz w:val="20"/>
                <w:szCs w:val="20"/>
                <w:lang w:eastAsia="en-GB"/>
                <w:rPrChange w:id="3649" w:author="Linderhof, Vincent" w:date="2016-03-06T11:01:00Z">
                  <w:rPr>
                    <w:del w:id="3650" w:author="Linderhof, Vincent" w:date="2016-03-06T11:01:00Z"/>
                    <w:rFonts w:ascii="Times New Roman" w:eastAsia="Times New Roman" w:hAnsi="Times New Roman"/>
                    <w:color w:val="000000"/>
                    <w:sz w:val="24"/>
                    <w:szCs w:val="24"/>
                    <w:lang w:eastAsia="en-GB"/>
                  </w:rPr>
                </w:rPrChange>
              </w:rPr>
            </w:pPr>
            <w:del w:id="3651" w:author="Linderhof, Vincent" w:date="2016-03-06T11:01:00Z">
              <w:r w:rsidRPr="00304F95" w:rsidDel="00304F95">
                <w:rPr>
                  <w:rFonts w:ascii="Times New Roman" w:eastAsia="Times New Roman" w:hAnsi="Times New Roman"/>
                  <w:color w:val="000000"/>
                  <w:sz w:val="20"/>
                  <w:szCs w:val="20"/>
                  <w:lang w:eastAsia="en-GB"/>
                  <w:rPrChange w:id="3652" w:author="Linderhof, Vincent" w:date="2016-03-06T11:01:00Z">
                    <w:rPr>
                      <w:rFonts w:ascii="Times New Roman" w:eastAsia="Times New Roman" w:hAnsi="Times New Roman"/>
                      <w:color w:val="000000"/>
                      <w:sz w:val="24"/>
                      <w:szCs w:val="24"/>
                      <w:lang w:eastAsia="en-GB"/>
                    </w:rPr>
                  </w:rPrChange>
                </w:rPr>
                <w:delText>3.09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5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3B0751" w14:textId="4B31B822" w:rsidR="00C03049" w:rsidRPr="00304F95" w:rsidDel="00304F95" w:rsidRDefault="00C03049" w:rsidP="00E05337">
            <w:pPr>
              <w:tabs>
                <w:tab w:val="decimal" w:pos="317"/>
              </w:tabs>
              <w:suppressAutoHyphens w:val="0"/>
              <w:spacing w:after="0"/>
              <w:rPr>
                <w:del w:id="3654" w:author="Linderhof, Vincent" w:date="2016-03-06T11:01:00Z"/>
                <w:rFonts w:ascii="Times New Roman" w:eastAsia="Times New Roman" w:hAnsi="Times New Roman"/>
                <w:color w:val="000000"/>
                <w:sz w:val="20"/>
                <w:szCs w:val="20"/>
                <w:lang w:eastAsia="en-GB"/>
                <w:rPrChange w:id="3655" w:author="Linderhof, Vincent" w:date="2016-03-06T11:01:00Z">
                  <w:rPr>
                    <w:del w:id="3656"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657"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9492E8" w14:textId="4D71C3AC" w:rsidR="00C03049" w:rsidRPr="00304F95" w:rsidDel="00304F95" w:rsidRDefault="00C03049" w:rsidP="00E05337">
            <w:pPr>
              <w:tabs>
                <w:tab w:val="decimal" w:pos="317"/>
              </w:tabs>
              <w:suppressAutoHyphens w:val="0"/>
              <w:spacing w:after="0"/>
              <w:jc w:val="right"/>
              <w:rPr>
                <w:del w:id="3658" w:author="Linderhof, Vincent" w:date="2016-03-06T11:01:00Z"/>
                <w:rFonts w:ascii="Times New Roman" w:eastAsia="Times New Roman" w:hAnsi="Times New Roman"/>
                <w:color w:val="000000"/>
                <w:sz w:val="20"/>
                <w:szCs w:val="20"/>
                <w:lang w:eastAsia="en-GB"/>
                <w:rPrChange w:id="3659" w:author="Linderhof, Vincent" w:date="2016-03-06T11:01:00Z">
                  <w:rPr>
                    <w:del w:id="3660" w:author="Linderhof, Vincent" w:date="2016-03-06T11:01:00Z"/>
                    <w:rFonts w:ascii="Times New Roman" w:eastAsia="Times New Roman" w:hAnsi="Times New Roman"/>
                    <w:color w:val="000000"/>
                    <w:sz w:val="24"/>
                    <w:szCs w:val="24"/>
                    <w:lang w:eastAsia="en-GB"/>
                  </w:rPr>
                </w:rPrChange>
              </w:rPr>
            </w:pPr>
            <w:del w:id="3661" w:author="Linderhof, Vincent" w:date="2016-03-06T11:01:00Z">
              <w:r w:rsidRPr="00304F95" w:rsidDel="00304F95">
                <w:rPr>
                  <w:rFonts w:ascii="Times New Roman" w:eastAsia="Times New Roman" w:hAnsi="Times New Roman"/>
                  <w:color w:val="000000"/>
                  <w:sz w:val="20"/>
                  <w:szCs w:val="20"/>
                  <w:lang w:eastAsia="en-GB"/>
                  <w:rPrChange w:id="3662" w:author="Linderhof, Vincent" w:date="2016-03-06T11:01:00Z">
                    <w:rPr>
                      <w:rFonts w:ascii="Times New Roman" w:eastAsia="Times New Roman" w:hAnsi="Times New Roman"/>
                      <w:color w:val="000000"/>
                      <w:sz w:val="24"/>
                      <w:szCs w:val="24"/>
                      <w:lang w:eastAsia="en-GB"/>
                    </w:rPr>
                  </w:rPrChange>
                </w:rPr>
                <w:delText>-4.40E+01</w:delText>
              </w:r>
            </w:del>
          </w:p>
        </w:tc>
        <w:tc>
          <w:tcPr>
            <w:tcW w:w="534" w:type="dxa"/>
            <w:gridSpan w:val="2"/>
            <w:tcBorders>
              <w:top w:val="nil"/>
              <w:left w:val="single" w:sz="4" w:space="0" w:color="auto"/>
              <w:bottom w:val="nil"/>
              <w:right w:val="nil"/>
            </w:tcBorders>
            <w:shd w:val="clear" w:color="auto" w:fill="auto"/>
            <w:noWrap/>
            <w:vAlign w:val="bottom"/>
            <w:hideMark/>
            <w:tcPrChange w:id="3663"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2ED49803" w14:textId="206C76BA" w:rsidR="00C03049" w:rsidRPr="00304F95" w:rsidDel="00304F95" w:rsidRDefault="00C03049" w:rsidP="00E05337">
            <w:pPr>
              <w:tabs>
                <w:tab w:val="decimal" w:pos="317"/>
              </w:tabs>
              <w:suppressAutoHyphens w:val="0"/>
              <w:spacing w:after="0"/>
              <w:rPr>
                <w:del w:id="3664" w:author="Linderhof, Vincent" w:date="2016-03-06T11:01:00Z"/>
                <w:rFonts w:ascii="Times New Roman" w:eastAsia="Times New Roman" w:hAnsi="Times New Roman"/>
                <w:color w:val="000000"/>
                <w:sz w:val="20"/>
                <w:szCs w:val="20"/>
                <w:lang w:eastAsia="en-GB"/>
                <w:rPrChange w:id="3665" w:author="Linderhof, Vincent" w:date="2016-03-06T11:01:00Z">
                  <w:rPr>
                    <w:del w:id="366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667"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CD87ABD" w14:textId="7C137DDB" w:rsidR="00C03049" w:rsidRPr="00304F95" w:rsidDel="00304F95" w:rsidRDefault="00C03049" w:rsidP="00E05337">
            <w:pPr>
              <w:tabs>
                <w:tab w:val="decimal" w:pos="317"/>
              </w:tabs>
              <w:suppressAutoHyphens w:val="0"/>
              <w:spacing w:after="0"/>
              <w:rPr>
                <w:del w:id="3668" w:author="Linderhof, Vincent" w:date="2016-03-06T11:01:00Z"/>
                <w:rFonts w:ascii="Times New Roman" w:eastAsia="Times New Roman" w:hAnsi="Times New Roman"/>
                <w:color w:val="000000"/>
                <w:sz w:val="20"/>
                <w:szCs w:val="20"/>
                <w:lang w:eastAsia="en-GB"/>
                <w:rPrChange w:id="3669" w:author="Linderhof, Vincent" w:date="2016-03-06T11:01:00Z">
                  <w:rPr>
                    <w:del w:id="3670" w:author="Linderhof, Vincent" w:date="2016-03-06T11:01:00Z"/>
                    <w:rFonts w:ascii="Times New Roman" w:eastAsia="Times New Roman" w:hAnsi="Times New Roman"/>
                    <w:color w:val="000000"/>
                    <w:sz w:val="24"/>
                    <w:szCs w:val="24"/>
                    <w:lang w:eastAsia="en-GB"/>
                  </w:rPr>
                </w:rPrChange>
              </w:rPr>
            </w:pPr>
            <w:del w:id="3671" w:author="Linderhof, Vincent" w:date="2016-03-06T11:01:00Z">
              <w:r w:rsidRPr="00304F95" w:rsidDel="00304F95">
                <w:rPr>
                  <w:rFonts w:ascii="Times New Roman" w:eastAsia="Times New Roman" w:hAnsi="Times New Roman"/>
                  <w:color w:val="000000"/>
                  <w:sz w:val="20"/>
                  <w:szCs w:val="20"/>
                  <w:lang w:eastAsia="en-GB"/>
                  <w:rPrChange w:id="3672" w:author="Linderhof, Vincent" w:date="2016-03-06T11:01:00Z">
                    <w:rPr>
                      <w:rFonts w:ascii="Times New Roman" w:eastAsia="Times New Roman" w:hAnsi="Times New Roman"/>
                      <w:color w:val="000000"/>
                      <w:sz w:val="24"/>
                      <w:szCs w:val="24"/>
                      <w:lang w:eastAsia="en-GB"/>
                    </w:rPr>
                  </w:rPrChange>
                </w:rPr>
                <w:delText>(55.244)</w:delText>
              </w:r>
            </w:del>
          </w:p>
        </w:tc>
        <w:tc>
          <w:tcPr>
            <w:tcW w:w="534" w:type="dxa"/>
            <w:gridSpan w:val="2"/>
            <w:tcBorders>
              <w:top w:val="nil"/>
              <w:left w:val="nil"/>
              <w:bottom w:val="nil"/>
              <w:right w:val="nil"/>
            </w:tcBorders>
            <w:shd w:val="clear" w:color="auto" w:fill="auto"/>
            <w:noWrap/>
            <w:vAlign w:val="bottom"/>
            <w:hideMark/>
            <w:tcPrChange w:id="367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7E981BA" w14:textId="12D034EB" w:rsidR="00C03049" w:rsidRPr="00304F95" w:rsidDel="00304F95" w:rsidRDefault="00C03049" w:rsidP="00E05337">
            <w:pPr>
              <w:tabs>
                <w:tab w:val="decimal" w:pos="317"/>
              </w:tabs>
              <w:suppressAutoHyphens w:val="0"/>
              <w:spacing w:after="0"/>
              <w:jc w:val="right"/>
              <w:rPr>
                <w:del w:id="3674" w:author="Linderhof, Vincent" w:date="2016-03-06T11:01:00Z"/>
                <w:rFonts w:ascii="Times New Roman" w:eastAsia="Times New Roman" w:hAnsi="Times New Roman"/>
                <w:color w:val="000000"/>
                <w:sz w:val="20"/>
                <w:szCs w:val="20"/>
                <w:lang w:eastAsia="en-GB"/>
                <w:rPrChange w:id="3675" w:author="Linderhof, Vincent" w:date="2016-03-06T11:01:00Z">
                  <w:rPr>
                    <w:del w:id="3676"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677"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2422609D" w14:textId="588AE6AC" w:rsidR="00C03049" w:rsidRPr="00304F95" w:rsidDel="00304F95" w:rsidRDefault="00C03049" w:rsidP="00E05337">
            <w:pPr>
              <w:suppressAutoHyphens w:val="0"/>
              <w:spacing w:after="0"/>
              <w:jc w:val="right"/>
              <w:rPr>
                <w:del w:id="3678" w:author="Linderhof, Vincent" w:date="2016-03-06T11:01:00Z"/>
                <w:rFonts w:ascii="Times New Roman" w:eastAsia="Times New Roman" w:hAnsi="Times New Roman"/>
                <w:color w:val="000000"/>
                <w:sz w:val="20"/>
                <w:szCs w:val="20"/>
                <w:lang w:eastAsia="en-GB"/>
                <w:rPrChange w:id="3679" w:author="Linderhof, Vincent" w:date="2016-03-06T11:01:00Z">
                  <w:rPr>
                    <w:del w:id="3680" w:author="Linderhof, Vincent" w:date="2016-03-06T11:01:00Z"/>
                    <w:rFonts w:ascii="Times New Roman" w:eastAsia="Times New Roman" w:hAnsi="Times New Roman"/>
                    <w:color w:val="000000"/>
                    <w:sz w:val="24"/>
                    <w:szCs w:val="24"/>
                    <w:lang w:eastAsia="en-GB"/>
                  </w:rPr>
                </w:rPrChange>
              </w:rPr>
            </w:pPr>
            <w:del w:id="3681" w:author="Linderhof, Vincent" w:date="2016-03-06T11:01:00Z">
              <w:r w:rsidRPr="00304F95" w:rsidDel="00304F95">
                <w:rPr>
                  <w:rFonts w:ascii="Times New Roman" w:eastAsia="Times New Roman" w:hAnsi="Times New Roman"/>
                  <w:color w:val="000000"/>
                  <w:sz w:val="20"/>
                  <w:szCs w:val="20"/>
                  <w:lang w:eastAsia="en-GB"/>
                  <w:rPrChange w:id="3682" w:author="Linderhof, Vincent" w:date="2016-03-06T11:01:00Z">
                    <w:rPr>
                      <w:rFonts w:ascii="Times New Roman" w:eastAsia="Times New Roman" w:hAnsi="Times New Roman"/>
                      <w:color w:val="000000"/>
                      <w:sz w:val="24"/>
                      <w:szCs w:val="24"/>
                      <w:lang w:eastAsia="en-GB"/>
                    </w:rPr>
                  </w:rPrChange>
                </w:rPr>
                <w:delText>2.93E-06</w:delText>
              </w:r>
            </w:del>
          </w:p>
        </w:tc>
        <w:tc>
          <w:tcPr>
            <w:tcW w:w="670" w:type="dxa"/>
            <w:gridSpan w:val="2"/>
            <w:tcBorders>
              <w:top w:val="nil"/>
              <w:left w:val="nil"/>
              <w:bottom w:val="nil"/>
              <w:right w:val="nil"/>
            </w:tcBorders>
            <w:shd w:val="clear" w:color="auto" w:fill="auto"/>
            <w:noWrap/>
            <w:vAlign w:val="bottom"/>
            <w:hideMark/>
            <w:tcPrChange w:id="368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55E128AC" w14:textId="63C04360" w:rsidR="00C03049" w:rsidRPr="00304F95" w:rsidDel="00304F95" w:rsidRDefault="00C03049" w:rsidP="00E05337">
            <w:pPr>
              <w:suppressAutoHyphens w:val="0"/>
              <w:spacing w:after="0"/>
              <w:rPr>
                <w:del w:id="3684" w:author="Linderhof, Vincent" w:date="2016-03-06T11:01:00Z"/>
                <w:rFonts w:ascii="Times New Roman" w:eastAsia="Times New Roman" w:hAnsi="Times New Roman"/>
                <w:color w:val="000000"/>
                <w:sz w:val="20"/>
                <w:szCs w:val="20"/>
                <w:lang w:eastAsia="en-GB"/>
                <w:rPrChange w:id="3685" w:author="Linderhof, Vincent" w:date="2016-03-06T11:01:00Z">
                  <w:rPr>
                    <w:del w:id="368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82CCB0" w14:textId="29A03624" w:rsidTr="00304F95">
        <w:trPr>
          <w:gridAfter w:val="3"/>
          <w:wAfter w:w="824" w:type="dxa"/>
          <w:trHeight w:val="300"/>
          <w:del w:id="3687" w:author="Linderhof, Vincent" w:date="2016-03-06T11:01:00Z"/>
          <w:trPrChange w:id="3688"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68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34DE4211" w14:textId="1E4C0433" w:rsidR="0037260F" w:rsidRPr="00304F95" w:rsidDel="00304F95" w:rsidRDefault="0037260F" w:rsidP="00E05337">
            <w:pPr>
              <w:suppressAutoHyphens w:val="0"/>
              <w:spacing w:after="0"/>
              <w:rPr>
                <w:del w:id="3690" w:author="Linderhof, Vincent" w:date="2016-03-06T11:01:00Z"/>
                <w:rFonts w:ascii="Times New Roman" w:eastAsia="Times New Roman" w:hAnsi="Times New Roman"/>
                <w:color w:val="000000"/>
                <w:sz w:val="20"/>
                <w:szCs w:val="20"/>
                <w:lang w:eastAsia="en-GB"/>
                <w:rPrChange w:id="3691" w:author="Linderhof, Vincent" w:date="2016-03-06T11:01:00Z">
                  <w:rPr>
                    <w:del w:id="3692" w:author="Linderhof, Vincent" w:date="2016-03-06T11:01:00Z"/>
                    <w:rFonts w:ascii="Times New Roman" w:eastAsia="Times New Roman" w:hAnsi="Times New Roman"/>
                    <w:color w:val="000000"/>
                    <w:sz w:val="24"/>
                    <w:szCs w:val="24"/>
                    <w:lang w:eastAsia="en-GB"/>
                  </w:rPr>
                </w:rPrChange>
              </w:rPr>
            </w:pPr>
            <w:del w:id="3693" w:author="Linderhof, Vincent" w:date="2016-03-06T11:01:00Z">
              <w:r w:rsidRPr="00304F95" w:rsidDel="00304F95">
                <w:rPr>
                  <w:rFonts w:ascii="Times New Roman" w:eastAsia="Times New Roman" w:hAnsi="Times New Roman"/>
                  <w:color w:val="000000"/>
                  <w:sz w:val="20"/>
                  <w:szCs w:val="20"/>
                  <w:lang w:eastAsia="en-GB"/>
                  <w:rPrChange w:id="3694" w:author="Linderhof, Vincent" w:date="2016-03-06T11:01:00Z">
                    <w:rPr>
                      <w:rFonts w:ascii="Times New Roman" w:eastAsia="Times New Roman" w:hAnsi="Times New Roman"/>
                      <w:color w:val="000000"/>
                      <w:sz w:val="24"/>
                      <w:szCs w:val="24"/>
                      <w:lang w:eastAsia="en-GB"/>
                    </w:rPr>
                  </w:rPrChange>
                </w:rPr>
                <w:delText>Proportion of food consumed in previous one week from households own productio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69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D994E7B" w14:textId="6549EC25" w:rsidR="0037260F" w:rsidRPr="00304F95" w:rsidDel="00304F95" w:rsidRDefault="0037260F" w:rsidP="00E05337">
            <w:pPr>
              <w:tabs>
                <w:tab w:val="decimal" w:pos="317"/>
              </w:tabs>
              <w:suppressAutoHyphens w:val="0"/>
              <w:spacing w:after="0"/>
              <w:rPr>
                <w:del w:id="3696" w:author="Linderhof, Vincent" w:date="2016-03-06T11:01:00Z"/>
                <w:rFonts w:ascii="Times New Roman" w:eastAsia="Times New Roman" w:hAnsi="Times New Roman"/>
                <w:color w:val="000000"/>
                <w:sz w:val="20"/>
                <w:szCs w:val="20"/>
                <w:lang w:eastAsia="en-GB"/>
                <w:rPrChange w:id="3697" w:author="Linderhof, Vincent" w:date="2016-03-06T11:01:00Z">
                  <w:rPr>
                    <w:del w:id="3698" w:author="Linderhof, Vincent" w:date="2016-03-06T11:01:00Z"/>
                    <w:rFonts w:ascii="Times New Roman" w:eastAsia="Times New Roman" w:hAnsi="Times New Roman"/>
                    <w:color w:val="000000"/>
                    <w:sz w:val="24"/>
                    <w:szCs w:val="24"/>
                    <w:lang w:eastAsia="en-GB"/>
                  </w:rPr>
                </w:rPrChange>
              </w:rPr>
            </w:pPr>
            <w:del w:id="3699" w:author="Linderhof, Vincent" w:date="2016-03-06T11:01:00Z">
              <w:r w:rsidRPr="00304F95" w:rsidDel="00304F95">
                <w:rPr>
                  <w:rFonts w:ascii="Times New Roman" w:eastAsia="Times New Roman" w:hAnsi="Times New Roman"/>
                  <w:color w:val="000000"/>
                  <w:sz w:val="20"/>
                  <w:szCs w:val="20"/>
                  <w:lang w:eastAsia="en-GB"/>
                  <w:rPrChange w:id="3700" w:author="Linderhof, Vincent" w:date="2016-03-06T11:01:00Z">
                    <w:rPr>
                      <w:rFonts w:ascii="Times New Roman" w:eastAsia="Times New Roman" w:hAnsi="Times New Roman"/>
                      <w:color w:val="000000"/>
                      <w:sz w:val="24"/>
                      <w:szCs w:val="24"/>
                      <w:lang w:eastAsia="en-GB"/>
                    </w:rPr>
                  </w:rPrChange>
                </w:rPr>
                <w:delText>9.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64A964" w14:textId="5FF53C8D" w:rsidR="0037260F" w:rsidRPr="00304F95" w:rsidDel="00304F95" w:rsidRDefault="0037260F" w:rsidP="00E05337">
            <w:pPr>
              <w:tabs>
                <w:tab w:val="decimal" w:pos="317"/>
              </w:tabs>
              <w:suppressAutoHyphens w:val="0"/>
              <w:spacing w:after="0"/>
              <w:rPr>
                <w:del w:id="3702" w:author="Linderhof, Vincent" w:date="2016-03-06T11:01:00Z"/>
                <w:rFonts w:ascii="Times New Roman" w:eastAsia="Times New Roman" w:hAnsi="Times New Roman"/>
                <w:color w:val="000000"/>
                <w:sz w:val="20"/>
                <w:szCs w:val="20"/>
                <w:lang w:eastAsia="en-GB"/>
                <w:rPrChange w:id="3703" w:author="Linderhof, Vincent" w:date="2016-03-06T11:01:00Z">
                  <w:rPr>
                    <w:del w:id="3704" w:author="Linderhof, Vincent" w:date="2016-03-06T11:01:00Z"/>
                    <w:rFonts w:ascii="Times New Roman" w:eastAsia="Times New Roman" w:hAnsi="Times New Roman"/>
                    <w:color w:val="000000"/>
                    <w:sz w:val="24"/>
                    <w:szCs w:val="24"/>
                    <w:lang w:eastAsia="en-GB"/>
                  </w:rPr>
                </w:rPrChange>
              </w:rPr>
            </w:pPr>
            <w:del w:id="3705" w:author="Linderhof, Vincent" w:date="2016-03-06T11:01:00Z">
              <w:r w:rsidRPr="00304F95" w:rsidDel="00304F95">
                <w:rPr>
                  <w:rFonts w:ascii="Times New Roman" w:eastAsia="Times New Roman" w:hAnsi="Times New Roman"/>
                  <w:color w:val="000000"/>
                  <w:sz w:val="20"/>
                  <w:szCs w:val="20"/>
                  <w:lang w:eastAsia="en-GB"/>
                  <w:rPrChange w:id="370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315BD6" w14:textId="5E20E9C1" w:rsidR="0037260F" w:rsidRPr="00304F95" w:rsidDel="00304F95" w:rsidRDefault="0037260F" w:rsidP="00E05337">
            <w:pPr>
              <w:tabs>
                <w:tab w:val="decimal" w:pos="317"/>
              </w:tabs>
              <w:suppressAutoHyphens w:val="0"/>
              <w:spacing w:after="0"/>
              <w:rPr>
                <w:del w:id="3708" w:author="Linderhof, Vincent" w:date="2016-03-06T11:01:00Z"/>
                <w:rFonts w:ascii="Times New Roman" w:eastAsia="Times New Roman" w:hAnsi="Times New Roman"/>
                <w:color w:val="000000"/>
                <w:sz w:val="20"/>
                <w:szCs w:val="20"/>
                <w:lang w:eastAsia="en-GB"/>
                <w:rPrChange w:id="3709" w:author="Linderhof, Vincent" w:date="2016-03-06T11:01:00Z">
                  <w:rPr>
                    <w:del w:id="3710" w:author="Linderhof, Vincent" w:date="2016-03-06T11:01:00Z"/>
                    <w:rFonts w:ascii="Times New Roman" w:eastAsia="Times New Roman" w:hAnsi="Times New Roman"/>
                    <w:color w:val="000000"/>
                    <w:sz w:val="24"/>
                    <w:szCs w:val="24"/>
                    <w:lang w:eastAsia="en-GB"/>
                  </w:rPr>
                </w:rPrChange>
              </w:rPr>
            </w:pPr>
            <w:del w:id="3711" w:author="Linderhof, Vincent" w:date="2016-03-06T11:01:00Z">
              <w:r w:rsidRPr="00304F95" w:rsidDel="00304F95">
                <w:rPr>
                  <w:rFonts w:ascii="Times New Roman" w:eastAsia="Times New Roman" w:hAnsi="Times New Roman"/>
                  <w:color w:val="000000"/>
                  <w:sz w:val="20"/>
                  <w:szCs w:val="20"/>
                  <w:lang w:eastAsia="en-GB"/>
                  <w:rPrChange w:id="3712" w:author="Linderhof, Vincent" w:date="2016-03-06T11:01:00Z">
                    <w:rPr>
                      <w:rFonts w:ascii="Times New Roman" w:eastAsia="Times New Roman" w:hAnsi="Times New Roman"/>
                      <w:color w:val="000000"/>
                      <w:sz w:val="24"/>
                      <w:szCs w:val="24"/>
                      <w:lang w:eastAsia="en-GB"/>
                    </w:rPr>
                  </w:rPrChange>
                </w:rPr>
                <w:delText>10.6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371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69C31999" w14:textId="2FB4669C" w:rsidR="0037260F" w:rsidRPr="00304F95" w:rsidDel="00304F95" w:rsidRDefault="0037260F" w:rsidP="00E05337">
            <w:pPr>
              <w:tabs>
                <w:tab w:val="decimal" w:pos="317"/>
              </w:tabs>
              <w:suppressAutoHyphens w:val="0"/>
              <w:spacing w:after="0"/>
              <w:rPr>
                <w:del w:id="3714" w:author="Linderhof, Vincent" w:date="2016-03-06T11:01:00Z"/>
                <w:rFonts w:ascii="Times New Roman" w:eastAsia="Times New Roman" w:hAnsi="Times New Roman"/>
                <w:color w:val="000000"/>
                <w:sz w:val="20"/>
                <w:szCs w:val="20"/>
                <w:lang w:eastAsia="en-GB"/>
                <w:rPrChange w:id="3715" w:author="Linderhof, Vincent" w:date="2016-03-06T11:01:00Z">
                  <w:rPr>
                    <w:del w:id="3716" w:author="Linderhof, Vincent" w:date="2016-03-06T11:01:00Z"/>
                    <w:rFonts w:ascii="Times New Roman" w:eastAsia="Times New Roman" w:hAnsi="Times New Roman"/>
                    <w:color w:val="000000"/>
                    <w:sz w:val="24"/>
                    <w:szCs w:val="24"/>
                    <w:lang w:eastAsia="en-GB"/>
                  </w:rPr>
                </w:rPrChange>
              </w:rPr>
            </w:pPr>
            <w:del w:id="3717" w:author="Linderhof, Vincent" w:date="2016-03-06T11:01:00Z">
              <w:r w:rsidRPr="00304F95" w:rsidDel="00304F95">
                <w:rPr>
                  <w:rFonts w:ascii="Times New Roman" w:eastAsia="Times New Roman" w:hAnsi="Times New Roman"/>
                  <w:color w:val="000000"/>
                  <w:sz w:val="20"/>
                  <w:szCs w:val="20"/>
                  <w:lang w:eastAsia="en-GB"/>
                  <w:rPrChange w:id="3718"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1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B9EC3A" w14:textId="36D12BD0" w:rsidR="0037260F" w:rsidRPr="00304F95" w:rsidDel="00304F95" w:rsidRDefault="0037260F" w:rsidP="00E05337">
            <w:pPr>
              <w:tabs>
                <w:tab w:val="decimal" w:pos="317"/>
              </w:tabs>
              <w:suppressAutoHyphens w:val="0"/>
              <w:spacing w:after="0"/>
              <w:jc w:val="right"/>
              <w:rPr>
                <w:del w:id="3720" w:author="Linderhof, Vincent" w:date="2016-03-06T11:01:00Z"/>
                <w:rFonts w:ascii="Times New Roman" w:eastAsia="Times New Roman" w:hAnsi="Times New Roman"/>
                <w:color w:val="000000"/>
                <w:sz w:val="20"/>
                <w:szCs w:val="20"/>
                <w:lang w:eastAsia="en-GB"/>
                <w:rPrChange w:id="3721" w:author="Linderhof, Vincent" w:date="2016-03-06T11:01:00Z">
                  <w:rPr>
                    <w:del w:id="3722" w:author="Linderhof, Vincent" w:date="2016-03-06T11:01:00Z"/>
                    <w:rFonts w:ascii="Times New Roman" w:eastAsia="Times New Roman" w:hAnsi="Times New Roman"/>
                    <w:color w:val="000000"/>
                    <w:sz w:val="24"/>
                    <w:szCs w:val="24"/>
                    <w:lang w:eastAsia="en-GB"/>
                  </w:rPr>
                </w:rPrChange>
              </w:rPr>
            </w:pPr>
            <w:del w:id="3723" w:author="Linderhof, Vincent" w:date="2016-03-06T11:01:00Z">
              <w:r w:rsidRPr="00304F95" w:rsidDel="00304F95">
                <w:rPr>
                  <w:rFonts w:ascii="Times New Roman" w:eastAsia="Times New Roman" w:hAnsi="Times New Roman"/>
                  <w:color w:val="000000"/>
                  <w:sz w:val="20"/>
                  <w:szCs w:val="20"/>
                  <w:lang w:eastAsia="en-GB"/>
                  <w:rPrChange w:id="3724" w:author="Linderhof, Vincent" w:date="2016-03-06T11:01:00Z">
                    <w:rPr>
                      <w:rFonts w:ascii="Times New Roman" w:eastAsia="Times New Roman" w:hAnsi="Times New Roman"/>
                      <w:color w:val="000000"/>
                      <w:sz w:val="24"/>
                      <w:szCs w:val="24"/>
                      <w:lang w:eastAsia="en-GB"/>
                    </w:rPr>
                  </w:rPrChange>
                </w:rPr>
                <w:delText>1.93E-01</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2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A8719F" w14:textId="118AACCC" w:rsidR="0037260F" w:rsidRPr="00304F95" w:rsidDel="00304F95" w:rsidRDefault="0037260F" w:rsidP="00E05337">
            <w:pPr>
              <w:tabs>
                <w:tab w:val="decimal" w:pos="317"/>
              </w:tabs>
              <w:suppressAutoHyphens w:val="0"/>
              <w:spacing w:after="0"/>
              <w:rPr>
                <w:del w:id="3726" w:author="Linderhof, Vincent" w:date="2016-03-06T11:01:00Z"/>
                <w:rFonts w:ascii="Times New Roman" w:eastAsia="Times New Roman" w:hAnsi="Times New Roman"/>
                <w:color w:val="000000"/>
                <w:sz w:val="20"/>
                <w:szCs w:val="20"/>
                <w:lang w:eastAsia="en-GB"/>
                <w:rPrChange w:id="3727" w:author="Linderhof, Vincent" w:date="2016-03-06T11:01:00Z">
                  <w:rPr>
                    <w:del w:id="3728" w:author="Linderhof, Vincent" w:date="2016-03-06T11:01:00Z"/>
                    <w:rFonts w:ascii="Times New Roman" w:eastAsia="Times New Roman" w:hAnsi="Times New Roman"/>
                    <w:color w:val="000000"/>
                    <w:sz w:val="24"/>
                    <w:szCs w:val="24"/>
                    <w:lang w:eastAsia="en-GB"/>
                  </w:rPr>
                </w:rPrChange>
              </w:rPr>
            </w:pPr>
            <w:del w:id="3729" w:author="Linderhof, Vincent" w:date="2016-03-06T11:01:00Z">
              <w:r w:rsidRPr="00304F95" w:rsidDel="00304F95">
                <w:rPr>
                  <w:rFonts w:ascii="Times New Roman" w:eastAsia="Times New Roman" w:hAnsi="Times New Roman"/>
                  <w:color w:val="000000"/>
                  <w:sz w:val="20"/>
                  <w:szCs w:val="20"/>
                  <w:lang w:eastAsia="en-GB"/>
                  <w:rPrChange w:id="3730"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3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1BA0AC" w14:textId="1013C69C" w:rsidR="0037260F" w:rsidRPr="00304F95" w:rsidDel="00304F95" w:rsidRDefault="0037260F" w:rsidP="00E05337">
            <w:pPr>
              <w:tabs>
                <w:tab w:val="decimal" w:pos="317"/>
              </w:tabs>
              <w:suppressAutoHyphens w:val="0"/>
              <w:spacing w:after="0"/>
              <w:rPr>
                <w:del w:id="3732" w:author="Linderhof, Vincent" w:date="2016-03-06T11:01:00Z"/>
                <w:rFonts w:ascii="Times New Roman" w:eastAsia="Times New Roman" w:hAnsi="Times New Roman"/>
                <w:color w:val="000000"/>
                <w:sz w:val="20"/>
                <w:szCs w:val="20"/>
                <w:lang w:eastAsia="en-GB"/>
                <w:rPrChange w:id="3733" w:author="Linderhof, Vincent" w:date="2016-03-06T11:01:00Z">
                  <w:rPr>
                    <w:del w:id="3734" w:author="Linderhof, Vincent" w:date="2016-03-06T11:01:00Z"/>
                    <w:rFonts w:ascii="Times New Roman" w:eastAsia="Times New Roman" w:hAnsi="Times New Roman"/>
                    <w:color w:val="000000"/>
                    <w:sz w:val="24"/>
                    <w:szCs w:val="24"/>
                    <w:lang w:eastAsia="en-GB"/>
                  </w:rPr>
                </w:rPrChange>
              </w:rPr>
            </w:pPr>
            <w:del w:id="3735" w:author="Linderhof, Vincent" w:date="2016-03-06T11:01:00Z">
              <w:r w:rsidRPr="00304F95" w:rsidDel="00304F95">
                <w:rPr>
                  <w:rFonts w:ascii="Times New Roman" w:eastAsia="Times New Roman" w:hAnsi="Times New Roman"/>
                  <w:color w:val="000000"/>
                  <w:sz w:val="20"/>
                  <w:szCs w:val="20"/>
                  <w:lang w:eastAsia="en-GB"/>
                  <w:rPrChange w:id="3736" w:author="Linderhof, Vincent" w:date="2016-03-06T11:01:00Z">
                    <w:rPr>
                      <w:rFonts w:ascii="Times New Roman" w:eastAsia="Times New Roman" w:hAnsi="Times New Roman"/>
                      <w:color w:val="000000"/>
                      <w:sz w:val="24"/>
                      <w:szCs w:val="24"/>
                      <w:lang w:eastAsia="en-GB"/>
                    </w:rPr>
                  </w:rPrChange>
                </w:rPr>
                <w:delText>-0.56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3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EFE45D" w14:textId="61B7007F" w:rsidR="0037260F" w:rsidRPr="00304F95" w:rsidDel="00304F95" w:rsidRDefault="0037260F" w:rsidP="00E05337">
            <w:pPr>
              <w:tabs>
                <w:tab w:val="decimal" w:pos="317"/>
              </w:tabs>
              <w:suppressAutoHyphens w:val="0"/>
              <w:spacing w:after="0"/>
              <w:rPr>
                <w:del w:id="3738" w:author="Linderhof, Vincent" w:date="2016-03-06T11:01:00Z"/>
                <w:rFonts w:ascii="Times New Roman" w:eastAsia="Times New Roman" w:hAnsi="Times New Roman"/>
                <w:color w:val="000000"/>
                <w:sz w:val="20"/>
                <w:szCs w:val="20"/>
                <w:lang w:eastAsia="en-GB"/>
                <w:rPrChange w:id="3739" w:author="Linderhof, Vincent" w:date="2016-03-06T11:01:00Z">
                  <w:rPr>
                    <w:del w:id="374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4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18A39F" w14:textId="449B0052" w:rsidR="0037260F" w:rsidRPr="00304F95" w:rsidDel="00304F95" w:rsidRDefault="0037260F" w:rsidP="00E05337">
            <w:pPr>
              <w:tabs>
                <w:tab w:val="decimal" w:pos="317"/>
              </w:tabs>
              <w:suppressAutoHyphens w:val="0"/>
              <w:spacing w:after="0"/>
              <w:rPr>
                <w:del w:id="3742" w:author="Linderhof, Vincent" w:date="2016-03-06T11:01:00Z"/>
                <w:rFonts w:ascii="Times New Roman" w:eastAsia="Times New Roman" w:hAnsi="Times New Roman"/>
                <w:color w:val="000000"/>
                <w:sz w:val="20"/>
                <w:szCs w:val="20"/>
                <w:lang w:eastAsia="en-GB"/>
                <w:rPrChange w:id="3743" w:author="Linderhof, Vincent" w:date="2016-03-06T11:01:00Z">
                  <w:rPr>
                    <w:del w:id="3744" w:author="Linderhof, Vincent" w:date="2016-03-06T11:01:00Z"/>
                    <w:rFonts w:ascii="Times New Roman" w:eastAsia="Times New Roman" w:hAnsi="Times New Roman"/>
                    <w:color w:val="000000"/>
                    <w:sz w:val="24"/>
                    <w:szCs w:val="24"/>
                    <w:lang w:eastAsia="en-GB"/>
                  </w:rPr>
                </w:rPrChange>
              </w:rPr>
            </w:pPr>
            <w:del w:id="3745" w:author="Linderhof, Vincent" w:date="2016-03-06T11:01:00Z">
              <w:r w:rsidRPr="00304F95" w:rsidDel="00304F95">
                <w:rPr>
                  <w:rFonts w:ascii="Times New Roman" w:eastAsia="Times New Roman" w:hAnsi="Times New Roman"/>
                  <w:color w:val="000000"/>
                  <w:sz w:val="20"/>
                  <w:szCs w:val="20"/>
                  <w:lang w:eastAsia="en-GB"/>
                  <w:rPrChange w:id="3746" w:author="Linderhof, Vincent" w:date="2016-03-06T11:01:00Z">
                    <w:rPr>
                      <w:rFonts w:ascii="Times New Roman" w:eastAsia="Times New Roman" w:hAnsi="Times New Roman"/>
                      <w:color w:val="000000"/>
                      <w:sz w:val="24"/>
                      <w:szCs w:val="24"/>
                      <w:lang w:eastAsia="en-GB"/>
                    </w:rPr>
                  </w:rPrChange>
                </w:rPr>
                <w:delText>-0.3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49CA87" w14:textId="0968311E" w:rsidR="0037260F" w:rsidRPr="00304F95" w:rsidDel="00304F95" w:rsidRDefault="0037260F" w:rsidP="00E05337">
            <w:pPr>
              <w:tabs>
                <w:tab w:val="decimal" w:pos="317"/>
              </w:tabs>
              <w:suppressAutoHyphens w:val="0"/>
              <w:spacing w:after="0"/>
              <w:rPr>
                <w:del w:id="3748" w:author="Linderhof, Vincent" w:date="2016-03-06T11:01:00Z"/>
                <w:rFonts w:ascii="Times New Roman" w:eastAsia="Times New Roman" w:hAnsi="Times New Roman"/>
                <w:color w:val="000000"/>
                <w:sz w:val="20"/>
                <w:szCs w:val="20"/>
                <w:lang w:eastAsia="en-GB"/>
                <w:rPrChange w:id="3749" w:author="Linderhof, Vincent" w:date="2016-03-06T11:01:00Z">
                  <w:rPr>
                    <w:del w:id="37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B669F" w14:textId="7D3111E1" w:rsidR="0037260F" w:rsidRPr="00304F95" w:rsidDel="00304F95" w:rsidRDefault="0037260F" w:rsidP="00E05337">
            <w:pPr>
              <w:tabs>
                <w:tab w:val="decimal" w:pos="317"/>
              </w:tabs>
              <w:suppressAutoHyphens w:val="0"/>
              <w:spacing w:after="0"/>
              <w:jc w:val="right"/>
              <w:rPr>
                <w:del w:id="3752" w:author="Linderhof, Vincent" w:date="2016-03-06T11:01:00Z"/>
                <w:rFonts w:ascii="Times New Roman" w:eastAsia="Times New Roman" w:hAnsi="Times New Roman"/>
                <w:color w:val="000000"/>
                <w:sz w:val="20"/>
                <w:szCs w:val="20"/>
                <w:lang w:eastAsia="en-GB"/>
                <w:rPrChange w:id="3753" w:author="Linderhof, Vincent" w:date="2016-03-06T11:01:00Z">
                  <w:rPr>
                    <w:del w:id="3754" w:author="Linderhof, Vincent" w:date="2016-03-06T11:01:00Z"/>
                    <w:rFonts w:ascii="Times New Roman" w:eastAsia="Times New Roman" w:hAnsi="Times New Roman"/>
                    <w:color w:val="000000"/>
                    <w:sz w:val="24"/>
                    <w:szCs w:val="24"/>
                    <w:lang w:eastAsia="en-GB"/>
                  </w:rPr>
                </w:rPrChange>
              </w:rPr>
            </w:pPr>
            <w:del w:id="3755" w:author="Linderhof, Vincent" w:date="2016-03-06T11:01:00Z">
              <w:r w:rsidRPr="00304F95" w:rsidDel="00304F95">
                <w:rPr>
                  <w:rFonts w:ascii="Times New Roman" w:eastAsia="Times New Roman" w:hAnsi="Times New Roman"/>
                  <w:color w:val="000000"/>
                  <w:sz w:val="20"/>
                  <w:szCs w:val="20"/>
                  <w:lang w:eastAsia="en-GB"/>
                  <w:rPrChange w:id="3756"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5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CCC9D7" w14:textId="5E87D79A" w:rsidR="0037260F" w:rsidRPr="00304F95" w:rsidDel="00304F95" w:rsidRDefault="0037260F" w:rsidP="00E05337">
            <w:pPr>
              <w:tabs>
                <w:tab w:val="decimal" w:pos="317"/>
              </w:tabs>
              <w:suppressAutoHyphens w:val="0"/>
              <w:spacing w:after="0"/>
              <w:rPr>
                <w:del w:id="3758" w:author="Linderhof, Vincent" w:date="2016-03-06T11:01:00Z"/>
                <w:rFonts w:ascii="Times New Roman" w:eastAsia="Times New Roman" w:hAnsi="Times New Roman"/>
                <w:color w:val="000000"/>
                <w:sz w:val="20"/>
                <w:szCs w:val="20"/>
                <w:lang w:eastAsia="en-GB"/>
                <w:rPrChange w:id="3759" w:author="Linderhof, Vincent" w:date="2016-03-06T11:01:00Z">
                  <w:rPr>
                    <w:del w:id="376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76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67FC0B" w14:textId="1C671A52" w:rsidR="0037260F" w:rsidRPr="00304F95" w:rsidDel="00304F95" w:rsidRDefault="0037260F" w:rsidP="00E05337">
            <w:pPr>
              <w:tabs>
                <w:tab w:val="decimal" w:pos="317"/>
              </w:tabs>
              <w:suppressAutoHyphens w:val="0"/>
              <w:spacing w:after="0"/>
              <w:rPr>
                <w:del w:id="3762" w:author="Linderhof, Vincent" w:date="2016-03-06T11:01:00Z"/>
                <w:rFonts w:ascii="Times New Roman" w:eastAsia="Times New Roman" w:hAnsi="Times New Roman"/>
                <w:color w:val="000000"/>
                <w:sz w:val="20"/>
                <w:szCs w:val="20"/>
                <w:lang w:eastAsia="en-GB"/>
                <w:rPrChange w:id="3763" w:author="Linderhof, Vincent" w:date="2016-03-06T11:01:00Z">
                  <w:rPr>
                    <w:del w:id="3764" w:author="Linderhof, Vincent" w:date="2016-03-06T11:01:00Z"/>
                    <w:rFonts w:ascii="Times New Roman" w:eastAsia="Times New Roman" w:hAnsi="Times New Roman"/>
                    <w:color w:val="000000"/>
                    <w:sz w:val="24"/>
                    <w:szCs w:val="24"/>
                    <w:lang w:eastAsia="en-GB"/>
                  </w:rPr>
                </w:rPrChange>
              </w:rPr>
            </w:pPr>
            <w:del w:id="3765" w:author="Linderhof, Vincent" w:date="2016-03-06T11:01:00Z">
              <w:r w:rsidRPr="00304F95" w:rsidDel="00304F95">
                <w:rPr>
                  <w:rFonts w:ascii="Times New Roman" w:eastAsia="Times New Roman" w:hAnsi="Times New Roman"/>
                  <w:color w:val="000000"/>
                  <w:sz w:val="20"/>
                  <w:szCs w:val="20"/>
                  <w:lang w:eastAsia="en-GB"/>
                  <w:rPrChange w:id="3766" w:author="Linderhof, Vincent" w:date="2016-03-06T11:01:00Z">
                    <w:rPr>
                      <w:rFonts w:ascii="Times New Roman" w:eastAsia="Times New Roman" w:hAnsi="Times New Roman"/>
                      <w:color w:val="000000"/>
                      <w:sz w:val="24"/>
                      <w:szCs w:val="24"/>
                      <w:lang w:eastAsia="en-GB"/>
                    </w:rPr>
                  </w:rPrChange>
                </w:rPr>
                <w:delText>42,313.690***</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767"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3D2204" w14:textId="3A697A6E" w:rsidR="0037260F" w:rsidRPr="00304F95" w:rsidDel="00304F95" w:rsidRDefault="0037260F" w:rsidP="00E05337">
            <w:pPr>
              <w:tabs>
                <w:tab w:val="decimal" w:pos="317"/>
              </w:tabs>
              <w:suppressAutoHyphens w:val="0"/>
              <w:spacing w:after="0"/>
              <w:rPr>
                <w:del w:id="3768" w:author="Linderhof, Vincent" w:date="2016-03-06T11:01:00Z"/>
                <w:rFonts w:ascii="Times New Roman" w:eastAsia="Times New Roman" w:hAnsi="Times New Roman"/>
                <w:color w:val="000000"/>
                <w:sz w:val="20"/>
                <w:szCs w:val="20"/>
                <w:lang w:eastAsia="en-GB"/>
                <w:rPrChange w:id="3769" w:author="Linderhof, Vincent" w:date="2016-03-06T11:01:00Z">
                  <w:rPr>
                    <w:del w:id="3770" w:author="Linderhof, Vincent" w:date="2016-03-06T11:01:00Z"/>
                    <w:rFonts w:ascii="Times New Roman" w:eastAsia="Times New Roman" w:hAnsi="Times New Roman"/>
                    <w:color w:val="000000"/>
                    <w:sz w:val="24"/>
                    <w:szCs w:val="24"/>
                    <w:lang w:eastAsia="en-GB"/>
                  </w:rPr>
                </w:rPrChange>
              </w:rPr>
            </w:pPr>
            <w:del w:id="3771" w:author="Linderhof, Vincent" w:date="2016-03-06T11:01:00Z">
              <w:r w:rsidRPr="00304F95" w:rsidDel="00304F95">
                <w:rPr>
                  <w:rFonts w:ascii="Times New Roman" w:eastAsia="Times New Roman" w:hAnsi="Times New Roman"/>
                  <w:color w:val="000000"/>
                  <w:sz w:val="20"/>
                  <w:szCs w:val="20"/>
                  <w:lang w:eastAsia="en-GB"/>
                  <w:rPrChange w:id="3772" w:author="Linderhof, Vincent" w:date="2016-03-06T11:01:00Z">
                    <w:rPr>
                      <w:rFonts w:ascii="Times New Roman" w:eastAsia="Times New Roman" w:hAnsi="Times New Roman"/>
                      <w:color w:val="000000"/>
                      <w:sz w:val="24"/>
                      <w:szCs w:val="24"/>
                      <w:lang w:eastAsia="en-GB"/>
                    </w:rPr>
                  </w:rPrChange>
                </w:rPr>
                <w:delText>39,811.510***</w:delText>
              </w:r>
            </w:del>
          </w:p>
        </w:tc>
        <w:tc>
          <w:tcPr>
            <w:tcW w:w="1921" w:type="dxa"/>
            <w:gridSpan w:val="6"/>
            <w:tcBorders>
              <w:top w:val="nil"/>
              <w:left w:val="single" w:sz="4" w:space="0" w:color="auto"/>
              <w:bottom w:val="nil"/>
              <w:right w:val="nil"/>
            </w:tcBorders>
            <w:shd w:val="clear" w:color="auto" w:fill="auto"/>
            <w:noWrap/>
            <w:vAlign w:val="bottom"/>
            <w:hideMark/>
            <w:tcPrChange w:id="3773"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54EBC36" w14:textId="7B8AA21A" w:rsidR="0037260F" w:rsidRPr="00304F95" w:rsidDel="00304F95" w:rsidRDefault="0037260F" w:rsidP="00E05337">
            <w:pPr>
              <w:tabs>
                <w:tab w:val="decimal" w:pos="317"/>
              </w:tabs>
              <w:suppressAutoHyphens w:val="0"/>
              <w:spacing w:after="0"/>
              <w:jc w:val="right"/>
              <w:rPr>
                <w:del w:id="3774" w:author="Linderhof, Vincent" w:date="2016-03-06T11:01:00Z"/>
                <w:rFonts w:ascii="Times New Roman" w:eastAsia="Times New Roman" w:hAnsi="Times New Roman"/>
                <w:color w:val="000000"/>
                <w:sz w:val="20"/>
                <w:szCs w:val="20"/>
                <w:lang w:eastAsia="en-GB"/>
                <w:rPrChange w:id="3775" w:author="Linderhof, Vincent" w:date="2016-03-06T11:01:00Z">
                  <w:rPr>
                    <w:del w:id="3776" w:author="Linderhof, Vincent" w:date="2016-03-06T11:01:00Z"/>
                    <w:rFonts w:ascii="Times New Roman" w:eastAsia="Times New Roman" w:hAnsi="Times New Roman"/>
                    <w:color w:val="000000"/>
                    <w:sz w:val="24"/>
                    <w:szCs w:val="24"/>
                    <w:lang w:eastAsia="en-GB"/>
                  </w:rPr>
                </w:rPrChange>
              </w:rPr>
            </w:pPr>
            <w:del w:id="3777" w:author="Linderhof, Vincent" w:date="2016-03-06T11:01:00Z">
              <w:r w:rsidRPr="00304F95" w:rsidDel="00304F95">
                <w:rPr>
                  <w:rFonts w:ascii="Times New Roman" w:eastAsia="Times New Roman" w:hAnsi="Times New Roman"/>
                  <w:color w:val="000000"/>
                  <w:sz w:val="20"/>
                  <w:szCs w:val="20"/>
                  <w:lang w:eastAsia="en-GB"/>
                  <w:rPrChange w:id="3778" w:author="Linderhof, Vincent" w:date="2016-03-06T11:01:00Z">
                    <w:rPr>
                      <w:rFonts w:ascii="Times New Roman" w:eastAsia="Times New Roman" w:hAnsi="Times New Roman"/>
                      <w:color w:val="000000"/>
                      <w:sz w:val="24"/>
                      <w:szCs w:val="24"/>
                      <w:lang w:eastAsia="en-GB"/>
                    </w:rPr>
                  </w:rPrChange>
                </w:rPr>
                <w:delText>6.33E-01</w:delText>
              </w:r>
            </w:del>
          </w:p>
        </w:tc>
        <w:tc>
          <w:tcPr>
            <w:tcW w:w="670" w:type="dxa"/>
            <w:gridSpan w:val="3"/>
            <w:tcBorders>
              <w:top w:val="nil"/>
              <w:left w:val="nil"/>
              <w:bottom w:val="nil"/>
              <w:right w:val="nil"/>
            </w:tcBorders>
            <w:shd w:val="clear" w:color="auto" w:fill="auto"/>
            <w:noWrap/>
            <w:vAlign w:val="bottom"/>
            <w:hideMark/>
            <w:tcPrChange w:id="377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8972568" w14:textId="1079BEFA" w:rsidR="0037260F" w:rsidRPr="00304F95" w:rsidDel="00304F95" w:rsidRDefault="0037260F" w:rsidP="00E05337">
            <w:pPr>
              <w:suppressAutoHyphens w:val="0"/>
              <w:spacing w:after="0"/>
              <w:rPr>
                <w:del w:id="3780" w:author="Linderhof, Vincent" w:date="2016-03-06T11:01:00Z"/>
                <w:rFonts w:ascii="Times New Roman" w:eastAsia="Times New Roman" w:hAnsi="Times New Roman"/>
                <w:color w:val="000000"/>
                <w:sz w:val="20"/>
                <w:szCs w:val="20"/>
                <w:lang w:eastAsia="en-GB"/>
                <w:rPrChange w:id="3781" w:author="Linderhof, Vincent" w:date="2016-03-06T11:01:00Z">
                  <w:rPr>
                    <w:del w:id="3782" w:author="Linderhof, Vincent" w:date="2016-03-06T11:01:00Z"/>
                    <w:rFonts w:ascii="Times New Roman" w:eastAsia="Times New Roman" w:hAnsi="Times New Roman"/>
                    <w:color w:val="000000"/>
                    <w:sz w:val="24"/>
                    <w:szCs w:val="24"/>
                    <w:lang w:eastAsia="en-GB"/>
                  </w:rPr>
                </w:rPrChange>
              </w:rPr>
            </w:pPr>
            <w:del w:id="3783" w:author="Linderhof, Vincent" w:date="2016-03-06T11:01:00Z">
              <w:r w:rsidRPr="00304F95" w:rsidDel="00304F95">
                <w:rPr>
                  <w:rFonts w:ascii="Times New Roman" w:eastAsia="Times New Roman" w:hAnsi="Times New Roman"/>
                  <w:color w:val="000000"/>
                  <w:sz w:val="20"/>
                  <w:szCs w:val="20"/>
                  <w:lang w:eastAsia="en-GB"/>
                  <w:rPrChange w:id="3784"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14B8EF2F" w14:textId="1DB580B8" w:rsidTr="00304F95">
        <w:trPr>
          <w:gridAfter w:val="3"/>
          <w:wAfter w:w="824" w:type="dxa"/>
          <w:trHeight w:val="300"/>
          <w:del w:id="3785" w:author="Linderhof, Vincent" w:date="2016-03-06T11:01:00Z"/>
          <w:trPrChange w:id="378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3787" w:author="Linderhof, Vincent" w:date="2016-03-06T11:01:00Z">
              <w:tcPr>
                <w:tcW w:w="2000" w:type="dxa"/>
                <w:vMerge/>
                <w:tcBorders>
                  <w:top w:val="nil"/>
                  <w:left w:val="nil"/>
                  <w:bottom w:val="nil"/>
                  <w:right w:val="single" w:sz="4" w:space="0" w:color="auto"/>
                </w:tcBorders>
                <w:vAlign w:val="center"/>
                <w:hideMark/>
              </w:tcPr>
            </w:tcPrChange>
          </w:tcPr>
          <w:p w14:paraId="39F367D6" w14:textId="0249DB33" w:rsidR="00C03049" w:rsidRPr="00304F95" w:rsidDel="00304F95" w:rsidRDefault="00C03049" w:rsidP="00E05337">
            <w:pPr>
              <w:suppressAutoHyphens w:val="0"/>
              <w:spacing w:after="0"/>
              <w:rPr>
                <w:del w:id="3788" w:author="Linderhof, Vincent" w:date="2016-03-06T11:01:00Z"/>
                <w:rFonts w:ascii="Times New Roman" w:eastAsia="Times New Roman" w:hAnsi="Times New Roman"/>
                <w:color w:val="000000"/>
                <w:sz w:val="20"/>
                <w:szCs w:val="20"/>
                <w:lang w:eastAsia="en-GB"/>
                <w:rPrChange w:id="3789" w:author="Linderhof, Vincent" w:date="2016-03-06T11:01:00Z">
                  <w:rPr>
                    <w:del w:id="379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79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9E345CC" w14:textId="666AD804" w:rsidR="00C03049" w:rsidRPr="00304F95" w:rsidDel="00304F95" w:rsidRDefault="00C03049" w:rsidP="00E05337">
            <w:pPr>
              <w:tabs>
                <w:tab w:val="decimal" w:pos="317"/>
              </w:tabs>
              <w:suppressAutoHyphens w:val="0"/>
              <w:spacing w:after="0"/>
              <w:rPr>
                <w:del w:id="3792" w:author="Linderhof, Vincent" w:date="2016-03-06T11:01:00Z"/>
                <w:rFonts w:ascii="Times New Roman" w:eastAsia="Times New Roman" w:hAnsi="Times New Roman"/>
                <w:color w:val="000000"/>
                <w:sz w:val="20"/>
                <w:szCs w:val="20"/>
                <w:lang w:eastAsia="en-GB"/>
                <w:rPrChange w:id="3793" w:author="Linderhof, Vincent" w:date="2016-03-06T11:01:00Z">
                  <w:rPr>
                    <w:del w:id="3794" w:author="Linderhof, Vincent" w:date="2016-03-06T11:01:00Z"/>
                    <w:rFonts w:ascii="Times New Roman" w:eastAsia="Times New Roman" w:hAnsi="Times New Roman"/>
                    <w:color w:val="000000"/>
                    <w:sz w:val="24"/>
                    <w:szCs w:val="24"/>
                    <w:lang w:eastAsia="en-GB"/>
                  </w:rPr>
                </w:rPrChange>
              </w:rPr>
            </w:pPr>
            <w:del w:id="3795" w:author="Linderhof, Vincent" w:date="2016-03-06T11:01:00Z">
              <w:r w:rsidRPr="00304F95" w:rsidDel="00304F95">
                <w:rPr>
                  <w:rFonts w:ascii="Times New Roman" w:eastAsia="Times New Roman" w:hAnsi="Times New Roman"/>
                  <w:color w:val="000000"/>
                  <w:sz w:val="20"/>
                  <w:szCs w:val="20"/>
                  <w:lang w:eastAsia="en-GB"/>
                  <w:rPrChange w:id="3796" w:author="Linderhof, Vincent" w:date="2016-03-06T11:01:00Z">
                    <w:rPr>
                      <w:rFonts w:ascii="Times New Roman" w:eastAsia="Times New Roman" w:hAnsi="Times New Roman"/>
                      <w:color w:val="000000"/>
                      <w:sz w:val="24"/>
                      <w:szCs w:val="24"/>
                      <w:lang w:eastAsia="en-GB"/>
                    </w:rPr>
                  </w:rPrChange>
                </w:rPr>
                <w:delText>(1.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9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980C5" w14:textId="2BEDFCE7" w:rsidR="00C03049" w:rsidRPr="00304F95" w:rsidDel="00304F95" w:rsidRDefault="00C03049" w:rsidP="00E05337">
            <w:pPr>
              <w:tabs>
                <w:tab w:val="decimal" w:pos="317"/>
              </w:tabs>
              <w:suppressAutoHyphens w:val="0"/>
              <w:spacing w:after="0"/>
              <w:rPr>
                <w:del w:id="3798" w:author="Linderhof, Vincent" w:date="2016-03-06T11:01:00Z"/>
                <w:rFonts w:ascii="Times New Roman" w:eastAsia="Times New Roman" w:hAnsi="Times New Roman"/>
                <w:color w:val="000000"/>
                <w:sz w:val="20"/>
                <w:szCs w:val="20"/>
                <w:lang w:eastAsia="en-GB"/>
                <w:rPrChange w:id="3799" w:author="Linderhof, Vincent" w:date="2016-03-06T11:01:00Z">
                  <w:rPr>
                    <w:del w:id="380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CDE15B" w14:textId="640C0687" w:rsidR="00C03049" w:rsidRPr="00304F95" w:rsidDel="00304F95" w:rsidRDefault="00C03049" w:rsidP="00E05337">
            <w:pPr>
              <w:tabs>
                <w:tab w:val="decimal" w:pos="317"/>
              </w:tabs>
              <w:suppressAutoHyphens w:val="0"/>
              <w:spacing w:after="0"/>
              <w:rPr>
                <w:del w:id="3802" w:author="Linderhof, Vincent" w:date="2016-03-06T11:01:00Z"/>
                <w:rFonts w:ascii="Times New Roman" w:eastAsia="Times New Roman" w:hAnsi="Times New Roman"/>
                <w:color w:val="000000"/>
                <w:sz w:val="20"/>
                <w:szCs w:val="20"/>
                <w:lang w:eastAsia="en-GB"/>
                <w:rPrChange w:id="3803" w:author="Linderhof, Vincent" w:date="2016-03-06T11:01:00Z">
                  <w:rPr>
                    <w:del w:id="3804" w:author="Linderhof, Vincent" w:date="2016-03-06T11:01:00Z"/>
                    <w:rFonts w:ascii="Times New Roman" w:eastAsia="Times New Roman" w:hAnsi="Times New Roman"/>
                    <w:color w:val="000000"/>
                    <w:sz w:val="24"/>
                    <w:szCs w:val="24"/>
                    <w:lang w:eastAsia="en-GB"/>
                  </w:rPr>
                </w:rPrChange>
              </w:rPr>
            </w:pPr>
            <w:del w:id="3805" w:author="Linderhof, Vincent" w:date="2016-03-06T11:01:00Z">
              <w:r w:rsidRPr="00304F95" w:rsidDel="00304F95">
                <w:rPr>
                  <w:rFonts w:ascii="Times New Roman" w:eastAsia="Times New Roman" w:hAnsi="Times New Roman"/>
                  <w:color w:val="000000"/>
                  <w:sz w:val="20"/>
                  <w:szCs w:val="20"/>
                  <w:lang w:eastAsia="en-GB"/>
                  <w:rPrChange w:id="3806" w:author="Linderhof, Vincent" w:date="2016-03-06T11:01:00Z">
                    <w:rPr>
                      <w:rFonts w:ascii="Times New Roman" w:eastAsia="Times New Roman" w:hAnsi="Times New Roman"/>
                      <w:color w:val="000000"/>
                      <w:sz w:val="24"/>
                      <w:szCs w:val="24"/>
                      <w:lang w:eastAsia="en-GB"/>
                    </w:rPr>
                  </w:rPrChange>
                </w:rPr>
                <w:delText>(2.1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4B2717" w14:textId="3C63565D" w:rsidR="00C03049" w:rsidRPr="00304F95" w:rsidDel="00304F95" w:rsidRDefault="00C03049" w:rsidP="00E05337">
            <w:pPr>
              <w:tabs>
                <w:tab w:val="decimal" w:pos="317"/>
              </w:tabs>
              <w:suppressAutoHyphens w:val="0"/>
              <w:spacing w:after="0"/>
              <w:rPr>
                <w:del w:id="3808" w:author="Linderhof, Vincent" w:date="2016-03-06T11:01:00Z"/>
                <w:rFonts w:ascii="Times New Roman" w:eastAsia="Times New Roman" w:hAnsi="Times New Roman"/>
                <w:color w:val="000000"/>
                <w:sz w:val="20"/>
                <w:szCs w:val="20"/>
                <w:lang w:eastAsia="en-GB"/>
                <w:rPrChange w:id="3809" w:author="Linderhof, Vincent" w:date="2016-03-06T11:01:00Z">
                  <w:rPr>
                    <w:del w:id="381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3277EB0" w14:textId="49F50826" w:rsidR="00C03049" w:rsidRPr="00304F95" w:rsidDel="00304F95" w:rsidRDefault="00C03049" w:rsidP="00E05337">
            <w:pPr>
              <w:tabs>
                <w:tab w:val="decimal" w:pos="317"/>
              </w:tabs>
              <w:suppressAutoHyphens w:val="0"/>
              <w:spacing w:after="0"/>
              <w:jc w:val="right"/>
              <w:rPr>
                <w:del w:id="3812" w:author="Linderhof, Vincent" w:date="2016-03-06T11:01:00Z"/>
                <w:rFonts w:ascii="Times New Roman" w:eastAsia="Times New Roman" w:hAnsi="Times New Roman"/>
                <w:color w:val="000000"/>
                <w:sz w:val="20"/>
                <w:szCs w:val="20"/>
                <w:lang w:eastAsia="en-GB"/>
                <w:rPrChange w:id="3813" w:author="Linderhof, Vincent" w:date="2016-03-06T11:01:00Z">
                  <w:rPr>
                    <w:del w:id="3814" w:author="Linderhof, Vincent" w:date="2016-03-06T11:01:00Z"/>
                    <w:rFonts w:ascii="Times New Roman" w:eastAsia="Times New Roman" w:hAnsi="Times New Roman"/>
                    <w:color w:val="000000"/>
                    <w:sz w:val="24"/>
                    <w:szCs w:val="24"/>
                    <w:lang w:eastAsia="en-GB"/>
                  </w:rPr>
                </w:rPrChange>
              </w:rPr>
            </w:pPr>
            <w:del w:id="3815" w:author="Linderhof, Vincent" w:date="2016-03-06T11:01:00Z">
              <w:r w:rsidRPr="00304F95" w:rsidDel="00304F95">
                <w:rPr>
                  <w:rFonts w:ascii="Times New Roman" w:eastAsia="Times New Roman" w:hAnsi="Times New Roman"/>
                  <w:color w:val="000000"/>
                  <w:sz w:val="20"/>
                  <w:szCs w:val="20"/>
                  <w:lang w:eastAsia="en-GB"/>
                  <w:rPrChange w:id="3816" w:author="Linderhof, Vincent" w:date="2016-03-06T11:01:00Z">
                    <w:rPr>
                      <w:rFonts w:ascii="Times New Roman" w:eastAsia="Times New Roman" w:hAnsi="Times New Roman"/>
                      <w:color w:val="000000"/>
                      <w:sz w:val="24"/>
                      <w:szCs w:val="24"/>
                      <w:lang w:eastAsia="en-GB"/>
                    </w:rPr>
                  </w:rPrChange>
                </w:rPr>
                <w:delText>1.99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33FDE8" w14:textId="584675E4" w:rsidR="00C03049" w:rsidRPr="00304F95" w:rsidDel="00304F95" w:rsidRDefault="00C03049" w:rsidP="00E05337">
            <w:pPr>
              <w:tabs>
                <w:tab w:val="decimal" w:pos="317"/>
              </w:tabs>
              <w:suppressAutoHyphens w:val="0"/>
              <w:spacing w:after="0"/>
              <w:rPr>
                <w:del w:id="3818" w:author="Linderhof, Vincent" w:date="2016-03-06T11:01:00Z"/>
                <w:rFonts w:ascii="Times New Roman" w:eastAsia="Times New Roman" w:hAnsi="Times New Roman"/>
                <w:color w:val="000000"/>
                <w:sz w:val="20"/>
                <w:szCs w:val="20"/>
                <w:lang w:eastAsia="en-GB"/>
                <w:rPrChange w:id="3819" w:author="Linderhof, Vincent" w:date="2016-03-06T11:01:00Z">
                  <w:rPr>
                    <w:del w:id="382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6A33" w14:textId="22258EBC" w:rsidR="00C03049" w:rsidRPr="00304F95" w:rsidDel="00304F95" w:rsidRDefault="00C03049" w:rsidP="00E05337">
            <w:pPr>
              <w:tabs>
                <w:tab w:val="decimal" w:pos="317"/>
              </w:tabs>
              <w:suppressAutoHyphens w:val="0"/>
              <w:spacing w:after="0"/>
              <w:rPr>
                <w:del w:id="3822" w:author="Linderhof, Vincent" w:date="2016-03-06T11:01:00Z"/>
                <w:rFonts w:ascii="Times New Roman" w:eastAsia="Times New Roman" w:hAnsi="Times New Roman"/>
                <w:color w:val="000000"/>
                <w:sz w:val="20"/>
                <w:szCs w:val="20"/>
                <w:lang w:eastAsia="en-GB"/>
                <w:rPrChange w:id="3823" w:author="Linderhof, Vincent" w:date="2016-03-06T11:01:00Z">
                  <w:rPr>
                    <w:del w:id="3824" w:author="Linderhof, Vincent" w:date="2016-03-06T11:01:00Z"/>
                    <w:rFonts w:ascii="Times New Roman" w:eastAsia="Times New Roman" w:hAnsi="Times New Roman"/>
                    <w:color w:val="000000"/>
                    <w:sz w:val="24"/>
                    <w:szCs w:val="24"/>
                    <w:lang w:eastAsia="en-GB"/>
                  </w:rPr>
                </w:rPrChange>
              </w:rPr>
            </w:pPr>
            <w:del w:id="3825" w:author="Linderhof, Vincent" w:date="2016-03-06T11:01:00Z">
              <w:r w:rsidRPr="00304F95" w:rsidDel="00304F95">
                <w:rPr>
                  <w:rFonts w:ascii="Times New Roman" w:eastAsia="Times New Roman" w:hAnsi="Times New Roman"/>
                  <w:color w:val="000000"/>
                  <w:sz w:val="20"/>
                  <w:szCs w:val="20"/>
                  <w:lang w:eastAsia="en-GB"/>
                  <w:rPrChange w:id="3826" w:author="Linderhof, Vincent" w:date="2016-03-06T11:01:00Z">
                    <w:rPr>
                      <w:rFonts w:ascii="Times New Roman" w:eastAsia="Times New Roman" w:hAnsi="Times New Roman"/>
                      <w:color w:val="000000"/>
                      <w:sz w:val="24"/>
                      <w:szCs w:val="24"/>
                      <w:lang w:eastAsia="en-GB"/>
                    </w:rPr>
                  </w:rPrChange>
                </w:rPr>
                <w:delText>(0.15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16F3DB" w14:textId="15E19326" w:rsidR="00C03049" w:rsidRPr="00304F95" w:rsidDel="00304F95" w:rsidRDefault="00C03049" w:rsidP="00E05337">
            <w:pPr>
              <w:tabs>
                <w:tab w:val="decimal" w:pos="317"/>
              </w:tabs>
              <w:suppressAutoHyphens w:val="0"/>
              <w:spacing w:after="0"/>
              <w:rPr>
                <w:del w:id="3828" w:author="Linderhof, Vincent" w:date="2016-03-06T11:01:00Z"/>
                <w:rFonts w:ascii="Times New Roman" w:eastAsia="Times New Roman" w:hAnsi="Times New Roman"/>
                <w:color w:val="000000"/>
                <w:sz w:val="20"/>
                <w:szCs w:val="20"/>
                <w:lang w:eastAsia="en-GB"/>
                <w:rPrChange w:id="3829" w:author="Linderhof, Vincent" w:date="2016-03-06T11:01:00Z">
                  <w:rPr>
                    <w:del w:id="383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3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95DD6C" w14:textId="09D6CBE9" w:rsidR="00C03049" w:rsidRPr="00304F95" w:rsidDel="00304F95" w:rsidRDefault="00C03049" w:rsidP="00E05337">
            <w:pPr>
              <w:tabs>
                <w:tab w:val="decimal" w:pos="317"/>
              </w:tabs>
              <w:suppressAutoHyphens w:val="0"/>
              <w:spacing w:after="0"/>
              <w:rPr>
                <w:del w:id="3832" w:author="Linderhof, Vincent" w:date="2016-03-06T11:01:00Z"/>
                <w:rFonts w:ascii="Times New Roman" w:eastAsia="Times New Roman" w:hAnsi="Times New Roman"/>
                <w:color w:val="000000"/>
                <w:sz w:val="20"/>
                <w:szCs w:val="20"/>
                <w:lang w:eastAsia="en-GB"/>
                <w:rPrChange w:id="3833" w:author="Linderhof, Vincent" w:date="2016-03-06T11:01:00Z">
                  <w:rPr>
                    <w:del w:id="3834" w:author="Linderhof, Vincent" w:date="2016-03-06T11:01:00Z"/>
                    <w:rFonts w:ascii="Times New Roman" w:eastAsia="Times New Roman" w:hAnsi="Times New Roman"/>
                    <w:color w:val="000000"/>
                    <w:sz w:val="24"/>
                    <w:szCs w:val="24"/>
                    <w:lang w:eastAsia="en-GB"/>
                  </w:rPr>
                </w:rPrChange>
              </w:rPr>
            </w:pPr>
            <w:del w:id="3835" w:author="Linderhof, Vincent" w:date="2016-03-06T11:01:00Z">
              <w:r w:rsidRPr="00304F95" w:rsidDel="00304F95">
                <w:rPr>
                  <w:rFonts w:ascii="Times New Roman" w:eastAsia="Times New Roman" w:hAnsi="Times New Roman"/>
                  <w:color w:val="000000"/>
                  <w:sz w:val="20"/>
                  <w:szCs w:val="20"/>
                  <w:lang w:eastAsia="en-GB"/>
                  <w:rPrChange w:id="3836" w:author="Linderhof, Vincent" w:date="2016-03-06T11:01:00Z">
                    <w:rPr>
                      <w:rFonts w:ascii="Times New Roman" w:eastAsia="Times New Roman" w:hAnsi="Times New Roman"/>
                      <w:color w:val="000000"/>
                      <w:sz w:val="24"/>
                      <w:szCs w:val="24"/>
                      <w:lang w:eastAsia="en-GB"/>
                    </w:rPr>
                  </w:rPrChange>
                </w:rPr>
                <w:delText>(0.197)</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3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C28F0" w14:textId="1059587A" w:rsidR="00C03049" w:rsidRPr="00304F95" w:rsidDel="00304F95" w:rsidRDefault="00C03049" w:rsidP="00E05337">
            <w:pPr>
              <w:tabs>
                <w:tab w:val="decimal" w:pos="317"/>
              </w:tabs>
              <w:suppressAutoHyphens w:val="0"/>
              <w:spacing w:after="0"/>
              <w:jc w:val="right"/>
              <w:rPr>
                <w:del w:id="3838" w:author="Linderhof, Vincent" w:date="2016-03-06T11:01:00Z"/>
                <w:rFonts w:ascii="Times New Roman" w:eastAsia="Times New Roman" w:hAnsi="Times New Roman"/>
                <w:color w:val="000000"/>
                <w:sz w:val="20"/>
                <w:szCs w:val="20"/>
                <w:lang w:eastAsia="en-GB"/>
                <w:rPrChange w:id="3839" w:author="Linderhof, Vincent" w:date="2016-03-06T11:01:00Z">
                  <w:rPr>
                    <w:del w:id="384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4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9B5B94" w14:textId="4EA407F4" w:rsidR="00C03049" w:rsidRPr="00304F95" w:rsidDel="00304F95" w:rsidRDefault="00C03049" w:rsidP="00E05337">
            <w:pPr>
              <w:tabs>
                <w:tab w:val="decimal" w:pos="317"/>
              </w:tabs>
              <w:suppressAutoHyphens w:val="0"/>
              <w:spacing w:after="0"/>
              <w:jc w:val="right"/>
              <w:rPr>
                <w:del w:id="3842" w:author="Linderhof, Vincent" w:date="2016-03-06T11:01:00Z"/>
                <w:rFonts w:ascii="Times New Roman" w:eastAsia="Times New Roman" w:hAnsi="Times New Roman"/>
                <w:color w:val="000000"/>
                <w:sz w:val="20"/>
                <w:szCs w:val="20"/>
                <w:lang w:eastAsia="en-GB"/>
                <w:rPrChange w:id="3843" w:author="Linderhof, Vincent" w:date="2016-03-06T11:01:00Z">
                  <w:rPr>
                    <w:del w:id="3844" w:author="Linderhof, Vincent" w:date="2016-03-06T11:01:00Z"/>
                    <w:rFonts w:ascii="Times New Roman" w:eastAsia="Times New Roman" w:hAnsi="Times New Roman"/>
                    <w:color w:val="000000"/>
                    <w:sz w:val="24"/>
                    <w:szCs w:val="24"/>
                    <w:lang w:eastAsia="en-GB"/>
                  </w:rPr>
                </w:rPrChange>
              </w:rPr>
            </w:pPr>
            <w:del w:id="3845" w:author="Linderhof, Vincent" w:date="2016-03-06T11:01:00Z">
              <w:r w:rsidRPr="00304F95" w:rsidDel="00304F95">
                <w:rPr>
                  <w:rFonts w:ascii="Times New Roman" w:eastAsia="Times New Roman" w:hAnsi="Times New Roman"/>
                  <w:color w:val="000000"/>
                  <w:sz w:val="20"/>
                  <w:szCs w:val="20"/>
                  <w:lang w:eastAsia="en-GB"/>
                  <w:rPrChange w:id="3846" w:author="Linderhof, Vincent" w:date="2016-03-06T11:01:00Z">
                    <w:rPr>
                      <w:rFonts w:ascii="Times New Roman" w:eastAsia="Times New Roman" w:hAnsi="Times New Roman"/>
                      <w:color w:val="000000"/>
                      <w:sz w:val="24"/>
                      <w:szCs w:val="24"/>
                      <w:lang w:eastAsia="en-GB"/>
                    </w:rPr>
                  </w:rPrChange>
                </w:rPr>
                <w:delText>5.51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4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14EED2" w14:textId="05D1E7FF" w:rsidR="00C03049" w:rsidRPr="00304F95" w:rsidDel="00304F95" w:rsidRDefault="00C03049" w:rsidP="00E05337">
            <w:pPr>
              <w:tabs>
                <w:tab w:val="decimal" w:pos="317"/>
              </w:tabs>
              <w:suppressAutoHyphens w:val="0"/>
              <w:spacing w:after="0"/>
              <w:rPr>
                <w:del w:id="3848" w:author="Linderhof, Vincent" w:date="2016-03-06T11:01:00Z"/>
                <w:rFonts w:ascii="Times New Roman" w:eastAsia="Times New Roman" w:hAnsi="Times New Roman"/>
                <w:color w:val="000000"/>
                <w:sz w:val="20"/>
                <w:szCs w:val="20"/>
                <w:lang w:eastAsia="en-GB"/>
                <w:rPrChange w:id="3849" w:author="Linderhof, Vincent" w:date="2016-03-06T11:01:00Z">
                  <w:rPr>
                    <w:del w:id="385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85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1AAEA6" w14:textId="60BDD8A2" w:rsidR="00C03049" w:rsidRPr="00304F95" w:rsidDel="00304F95" w:rsidRDefault="00C03049" w:rsidP="00E05337">
            <w:pPr>
              <w:tabs>
                <w:tab w:val="decimal" w:pos="317"/>
              </w:tabs>
              <w:suppressAutoHyphens w:val="0"/>
              <w:spacing w:after="0"/>
              <w:rPr>
                <w:del w:id="3852" w:author="Linderhof, Vincent" w:date="2016-03-06T11:01:00Z"/>
                <w:rFonts w:ascii="Times New Roman" w:eastAsia="Times New Roman" w:hAnsi="Times New Roman"/>
                <w:color w:val="000000"/>
                <w:sz w:val="20"/>
                <w:szCs w:val="20"/>
                <w:lang w:eastAsia="en-GB"/>
                <w:rPrChange w:id="3853" w:author="Linderhof, Vincent" w:date="2016-03-06T11:01:00Z">
                  <w:rPr>
                    <w:del w:id="3854" w:author="Linderhof, Vincent" w:date="2016-03-06T11:01:00Z"/>
                    <w:rFonts w:ascii="Times New Roman" w:eastAsia="Times New Roman" w:hAnsi="Times New Roman"/>
                    <w:color w:val="000000"/>
                    <w:sz w:val="24"/>
                    <w:szCs w:val="24"/>
                    <w:lang w:eastAsia="en-GB"/>
                  </w:rPr>
                </w:rPrChange>
              </w:rPr>
            </w:pPr>
            <w:del w:id="3855" w:author="Linderhof, Vincent" w:date="2016-03-06T11:01:00Z">
              <w:r w:rsidRPr="00304F95" w:rsidDel="00304F95">
                <w:rPr>
                  <w:rFonts w:ascii="Times New Roman" w:eastAsia="Times New Roman" w:hAnsi="Times New Roman"/>
                  <w:color w:val="000000"/>
                  <w:sz w:val="20"/>
                  <w:szCs w:val="20"/>
                  <w:lang w:eastAsia="en-GB"/>
                  <w:rPrChange w:id="3856" w:author="Linderhof, Vincent" w:date="2016-03-06T11:01:00Z">
                    <w:rPr>
                      <w:rFonts w:ascii="Times New Roman" w:eastAsia="Times New Roman" w:hAnsi="Times New Roman"/>
                      <w:color w:val="000000"/>
                      <w:sz w:val="24"/>
                      <w:szCs w:val="24"/>
                      <w:lang w:eastAsia="en-GB"/>
                    </w:rPr>
                  </w:rPrChange>
                </w:rPr>
                <w:delText>(6,105.464)</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857"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AB17A2" w14:textId="6E2CA520" w:rsidR="00C03049" w:rsidRPr="00304F95" w:rsidDel="00304F95" w:rsidRDefault="00C03049" w:rsidP="00E05337">
            <w:pPr>
              <w:tabs>
                <w:tab w:val="decimal" w:pos="317"/>
              </w:tabs>
              <w:suppressAutoHyphens w:val="0"/>
              <w:spacing w:after="0"/>
              <w:rPr>
                <w:del w:id="3858" w:author="Linderhof, Vincent" w:date="2016-03-06T11:01:00Z"/>
                <w:rFonts w:ascii="Times New Roman" w:eastAsia="Times New Roman" w:hAnsi="Times New Roman"/>
                <w:color w:val="000000"/>
                <w:sz w:val="20"/>
                <w:szCs w:val="20"/>
                <w:lang w:eastAsia="en-GB"/>
                <w:rPrChange w:id="3859" w:author="Linderhof, Vincent" w:date="2016-03-06T11:01:00Z">
                  <w:rPr>
                    <w:del w:id="3860" w:author="Linderhof, Vincent" w:date="2016-03-06T11:01:00Z"/>
                    <w:rFonts w:ascii="Times New Roman" w:eastAsia="Times New Roman" w:hAnsi="Times New Roman"/>
                    <w:color w:val="000000"/>
                    <w:sz w:val="24"/>
                    <w:szCs w:val="24"/>
                    <w:lang w:eastAsia="en-GB"/>
                  </w:rPr>
                </w:rPrChange>
              </w:rPr>
            </w:pPr>
            <w:del w:id="3861" w:author="Linderhof, Vincent" w:date="2016-03-06T11:01:00Z">
              <w:r w:rsidRPr="00304F95" w:rsidDel="00304F95">
                <w:rPr>
                  <w:rFonts w:ascii="Times New Roman" w:eastAsia="Times New Roman" w:hAnsi="Times New Roman"/>
                  <w:color w:val="000000"/>
                  <w:sz w:val="20"/>
                  <w:szCs w:val="20"/>
                  <w:lang w:eastAsia="en-GB"/>
                  <w:rPrChange w:id="3862" w:author="Linderhof, Vincent" w:date="2016-03-06T11:01:00Z">
                    <w:rPr>
                      <w:rFonts w:ascii="Times New Roman" w:eastAsia="Times New Roman" w:hAnsi="Times New Roman"/>
                      <w:color w:val="000000"/>
                      <w:sz w:val="24"/>
                      <w:szCs w:val="24"/>
                      <w:lang w:eastAsia="en-GB"/>
                    </w:rPr>
                  </w:rPrChange>
                </w:rPr>
                <w:delText>(8,923.219)</w:delText>
              </w:r>
            </w:del>
          </w:p>
        </w:tc>
        <w:tc>
          <w:tcPr>
            <w:tcW w:w="1921" w:type="dxa"/>
            <w:gridSpan w:val="6"/>
            <w:tcBorders>
              <w:top w:val="nil"/>
              <w:left w:val="single" w:sz="4" w:space="0" w:color="auto"/>
              <w:bottom w:val="nil"/>
              <w:right w:val="nil"/>
            </w:tcBorders>
            <w:shd w:val="clear" w:color="auto" w:fill="auto"/>
            <w:noWrap/>
            <w:vAlign w:val="bottom"/>
            <w:hideMark/>
            <w:tcPrChange w:id="3863"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21B668F6" w14:textId="41C7BA81" w:rsidR="00C03049" w:rsidRPr="00304F95" w:rsidDel="00304F95" w:rsidRDefault="00C03049" w:rsidP="00E05337">
            <w:pPr>
              <w:tabs>
                <w:tab w:val="decimal" w:pos="317"/>
              </w:tabs>
              <w:suppressAutoHyphens w:val="0"/>
              <w:spacing w:after="0"/>
              <w:jc w:val="right"/>
              <w:rPr>
                <w:del w:id="3864" w:author="Linderhof, Vincent" w:date="2016-03-06T11:01:00Z"/>
                <w:rFonts w:ascii="Times New Roman" w:eastAsia="Times New Roman" w:hAnsi="Times New Roman"/>
                <w:color w:val="000000"/>
                <w:sz w:val="20"/>
                <w:szCs w:val="20"/>
                <w:lang w:eastAsia="en-GB"/>
                <w:rPrChange w:id="3865" w:author="Linderhof, Vincent" w:date="2016-03-06T11:01:00Z">
                  <w:rPr>
                    <w:del w:id="3866" w:author="Linderhof, Vincent" w:date="2016-03-06T11:01:00Z"/>
                    <w:rFonts w:ascii="Times New Roman" w:eastAsia="Times New Roman" w:hAnsi="Times New Roman"/>
                    <w:color w:val="000000"/>
                    <w:sz w:val="24"/>
                    <w:szCs w:val="24"/>
                    <w:lang w:eastAsia="en-GB"/>
                  </w:rPr>
                </w:rPrChange>
              </w:rPr>
            </w:pPr>
            <w:del w:id="3867" w:author="Linderhof, Vincent" w:date="2016-03-06T11:01:00Z">
              <w:r w:rsidRPr="00304F95" w:rsidDel="00304F95">
                <w:rPr>
                  <w:rFonts w:ascii="Times New Roman" w:eastAsia="Times New Roman" w:hAnsi="Times New Roman"/>
                  <w:color w:val="000000"/>
                  <w:sz w:val="20"/>
                  <w:szCs w:val="20"/>
                  <w:lang w:eastAsia="en-GB"/>
                  <w:rPrChange w:id="3868" w:author="Linderhof, Vincent" w:date="2016-03-06T11:01:00Z">
                    <w:rPr>
                      <w:rFonts w:ascii="Times New Roman" w:eastAsia="Times New Roman" w:hAnsi="Times New Roman"/>
                      <w:color w:val="000000"/>
                      <w:sz w:val="24"/>
                      <w:szCs w:val="24"/>
                      <w:lang w:eastAsia="en-GB"/>
                    </w:rPr>
                  </w:rPrChange>
                </w:rPr>
                <w:delText>5.86E-04</w:delText>
              </w:r>
            </w:del>
          </w:p>
        </w:tc>
        <w:tc>
          <w:tcPr>
            <w:tcW w:w="670" w:type="dxa"/>
            <w:gridSpan w:val="3"/>
            <w:tcBorders>
              <w:top w:val="nil"/>
              <w:left w:val="nil"/>
              <w:bottom w:val="nil"/>
              <w:right w:val="nil"/>
            </w:tcBorders>
            <w:shd w:val="clear" w:color="auto" w:fill="auto"/>
            <w:noWrap/>
            <w:vAlign w:val="bottom"/>
            <w:hideMark/>
            <w:tcPrChange w:id="386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DE5674D" w14:textId="264AC6B3" w:rsidR="00C03049" w:rsidRPr="00304F95" w:rsidDel="00304F95" w:rsidRDefault="00C03049" w:rsidP="00E05337">
            <w:pPr>
              <w:suppressAutoHyphens w:val="0"/>
              <w:spacing w:after="0"/>
              <w:rPr>
                <w:del w:id="3870" w:author="Linderhof, Vincent" w:date="2016-03-06T11:01:00Z"/>
                <w:rFonts w:ascii="Times New Roman" w:eastAsia="Times New Roman" w:hAnsi="Times New Roman"/>
                <w:color w:val="000000"/>
                <w:sz w:val="20"/>
                <w:szCs w:val="20"/>
                <w:lang w:eastAsia="en-GB"/>
                <w:rPrChange w:id="3871" w:author="Linderhof, Vincent" w:date="2016-03-06T11:01:00Z">
                  <w:rPr>
                    <w:del w:id="387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1F0566AD" w14:textId="2095C8FB" w:rsidTr="00304F95">
        <w:trPr>
          <w:gridAfter w:val="3"/>
          <w:wAfter w:w="824" w:type="dxa"/>
          <w:trHeight w:val="300"/>
          <w:del w:id="3873" w:author="Linderhof, Vincent" w:date="2016-03-06T11:01:00Z"/>
          <w:trPrChange w:id="3874"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87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5BC9B72" w14:textId="4864AF56" w:rsidR="00C03049" w:rsidRPr="00304F95" w:rsidDel="00304F95" w:rsidRDefault="00C03049" w:rsidP="00E05337">
            <w:pPr>
              <w:suppressAutoHyphens w:val="0"/>
              <w:spacing w:after="0"/>
              <w:rPr>
                <w:del w:id="3876" w:author="Linderhof, Vincent" w:date="2016-03-06T11:01:00Z"/>
                <w:rFonts w:ascii="Times New Roman" w:eastAsia="Times New Roman" w:hAnsi="Times New Roman"/>
                <w:color w:val="000000"/>
                <w:sz w:val="20"/>
                <w:szCs w:val="20"/>
                <w:lang w:eastAsia="en-GB"/>
                <w:rPrChange w:id="3877" w:author="Linderhof, Vincent" w:date="2016-03-06T11:01:00Z">
                  <w:rPr>
                    <w:del w:id="3878" w:author="Linderhof, Vincent" w:date="2016-03-06T11:01:00Z"/>
                    <w:rFonts w:ascii="Times New Roman" w:eastAsia="Times New Roman" w:hAnsi="Times New Roman"/>
                    <w:color w:val="000000"/>
                    <w:sz w:val="24"/>
                    <w:szCs w:val="24"/>
                    <w:lang w:eastAsia="en-GB"/>
                  </w:rPr>
                </w:rPrChange>
              </w:rPr>
            </w:pPr>
            <w:del w:id="3879" w:author="Linderhof, Vincent" w:date="2016-03-06T11:01:00Z">
              <w:r w:rsidRPr="00304F95" w:rsidDel="00304F95">
                <w:rPr>
                  <w:rFonts w:ascii="Times New Roman" w:eastAsia="Times New Roman" w:hAnsi="Times New Roman"/>
                  <w:color w:val="000000"/>
                  <w:sz w:val="20"/>
                  <w:szCs w:val="20"/>
                  <w:lang w:eastAsia="en-GB"/>
                  <w:rPrChange w:id="3880" w:author="Linderhof, Vincent" w:date="2016-03-06T11:01:00Z">
                    <w:rPr>
                      <w:rFonts w:ascii="Times New Roman" w:eastAsia="Times New Roman" w:hAnsi="Times New Roman"/>
                      <w:color w:val="000000"/>
                      <w:sz w:val="24"/>
                      <w:szCs w:val="24"/>
                      <w:lang w:eastAsia="en-GB"/>
                    </w:rPr>
                  </w:rPrChange>
                </w:rPr>
                <w:delText>Number of different non-agricultural income sourc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88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FA40ED2" w14:textId="59A75B2B" w:rsidR="00C03049" w:rsidRPr="00304F95" w:rsidDel="00304F95" w:rsidRDefault="00C03049" w:rsidP="00E05337">
            <w:pPr>
              <w:tabs>
                <w:tab w:val="decimal" w:pos="317"/>
              </w:tabs>
              <w:suppressAutoHyphens w:val="0"/>
              <w:spacing w:after="0"/>
              <w:rPr>
                <w:del w:id="3882" w:author="Linderhof, Vincent" w:date="2016-03-06T11:01:00Z"/>
                <w:rFonts w:ascii="Times New Roman" w:eastAsia="Times New Roman" w:hAnsi="Times New Roman"/>
                <w:color w:val="000000"/>
                <w:sz w:val="20"/>
                <w:szCs w:val="20"/>
                <w:lang w:eastAsia="en-GB"/>
                <w:rPrChange w:id="3883" w:author="Linderhof, Vincent" w:date="2016-03-06T11:01:00Z">
                  <w:rPr>
                    <w:del w:id="3884" w:author="Linderhof, Vincent" w:date="2016-03-06T11:01:00Z"/>
                    <w:rFonts w:ascii="Times New Roman" w:eastAsia="Times New Roman" w:hAnsi="Times New Roman"/>
                    <w:color w:val="000000"/>
                    <w:sz w:val="24"/>
                    <w:szCs w:val="24"/>
                    <w:lang w:eastAsia="en-GB"/>
                  </w:rPr>
                </w:rPrChange>
              </w:rPr>
            </w:pPr>
            <w:del w:id="3885" w:author="Linderhof, Vincent" w:date="2016-03-06T11:01:00Z">
              <w:r w:rsidRPr="00304F95" w:rsidDel="00304F95">
                <w:rPr>
                  <w:rFonts w:ascii="Times New Roman" w:eastAsia="Times New Roman" w:hAnsi="Times New Roman"/>
                  <w:color w:val="000000"/>
                  <w:sz w:val="20"/>
                  <w:szCs w:val="20"/>
                  <w:lang w:eastAsia="en-GB"/>
                  <w:rPrChange w:id="3886" w:author="Linderhof, Vincent" w:date="2016-03-06T11:01:00Z">
                    <w:rPr>
                      <w:rFonts w:ascii="Times New Roman" w:eastAsia="Times New Roman" w:hAnsi="Times New Roman"/>
                      <w:color w:val="000000"/>
                      <w:sz w:val="24"/>
                      <w:szCs w:val="24"/>
                      <w:lang w:eastAsia="en-GB"/>
                    </w:rPr>
                  </w:rPrChange>
                </w:rPr>
                <w:delText>1.4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8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D98726" w14:textId="29B2262F" w:rsidR="00C03049" w:rsidRPr="00304F95" w:rsidDel="00304F95" w:rsidRDefault="0037260F" w:rsidP="00E05337">
            <w:pPr>
              <w:tabs>
                <w:tab w:val="decimal" w:pos="317"/>
              </w:tabs>
              <w:suppressAutoHyphens w:val="0"/>
              <w:spacing w:after="0"/>
              <w:rPr>
                <w:del w:id="3888" w:author="Linderhof, Vincent" w:date="2016-03-06T11:01:00Z"/>
                <w:rFonts w:ascii="Times New Roman" w:eastAsia="Times New Roman" w:hAnsi="Times New Roman"/>
                <w:color w:val="000000"/>
                <w:sz w:val="20"/>
                <w:szCs w:val="20"/>
                <w:lang w:eastAsia="en-GB"/>
                <w:rPrChange w:id="3889" w:author="Linderhof, Vincent" w:date="2016-03-06T11:01:00Z">
                  <w:rPr>
                    <w:del w:id="3890" w:author="Linderhof, Vincent" w:date="2016-03-06T11:01:00Z"/>
                    <w:rFonts w:ascii="Times New Roman" w:eastAsia="Times New Roman" w:hAnsi="Times New Roman"/>
                    <w:color w:val="000000"/>
                    <w:sz w:val="24"/>
                    <w:szCs w:val="24"/>
                    <w:lang w:eastAsia="en-GB"/>
                  </w:rPr>
                </w:rPrChange>
              </w:rPr>
            </w:pPr>
            <w:del w:id="3891" w:author="Linderhof, Vincent" w:date="2016-03-06T11:01:00Z">
              <w:r w:rsidRPr="00304F95" w:rsidDel="00304F95">
                <w:rPr>
                  <w:rFonts w:ascii="Times New Roman" w:eastAsia="Times New Roman" w:hAnsi="Times New Roman"/>
                  <w:color w:val="000000"/>
                  <w:sz w:val="20"/>
                  <w:szCs w:val="20"/>
                  <w:lang w:eastAsia="en-GB"/>
                  <w:rPrChange w:id="389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29631" w14:textId="326F9205" w:rsidR="00C03049" w:rsidRPr="00304F95" w:rsidDel="00304F95" w:rsidRDefault="00C03049" w:rsidP="00E05337">
            <w:pPr>
              <w:tabs>
                <w:tab w:val="decimal" w:pos="317"/>
              </w:tabs>
              <w:suppressAutoHyphens w:val="0"/>
              <w:spacing w:after="0"/>
              <w:rPr>
                <w:del w:id="3894" w:author="Linderhof, Vincent" w:date="2016-03-06T11:01:00Z"/>
                <w:rFonts w:ascii="Times New Roman" w:eastAsia="Times New Roman" w:hAnsi="Times New Roman"/>
                <w:color w:val="000000"/>
                <w:sz w:val="20"/>
                <w:szCs w:val="20"/>
                <w:lang w:eastAsia="en-GB"/>
                <w:rPrChange w:id="3895" w:author="Linderhof, Vincent" w:date="2016-03-06T11:01:00Z">
                  <w:rPr>
                    <w:del w:id="3896" w:author="Linderhof, Vincent" w:date="2016-03-06T11:01:00Z"/>
                    <w:rFonts w:ascii="Times New Roman" w:eastAsia="Times New Roman" w:hAnsi="Times New Roman"/>
                    <w:color w:val="000000"/>
                    <w:sz w:val="24"/>
                    <w:szCs w:val="24"/>
                    <w:lang w:eastAsia="en-GB"/>
                  </w:rPr>
                </w:rPrChange>
              </w:rPr>
            </w:pPr>
            <w:del w:id="3897" w:author="Linderhof, Vincent" w:date="2016-03-06T11:01:00Z">
              <w:r w:rsidRPr="00304F95" w:rsidDel="00304F95">
                <w:rPr>
                  <w:rFonts w:ascii="Times New Roman" w:eastAsia="Times New Roman" w:hAnsi="Times New Roman"/>
                  <w:color w:val="000000"/>
                  <w:sz w:val="20"/>
                  <w:szCs w:val="20"/>
                  <w:lang w:eastAsia="en-GB"/>
                  <w:rPrChange w:id="3898" w:author="Linderhof, Vincent" w:date="2016-03-06T11:01:00Z">
                    <w:rPr>
                      <w:rFonts w:ascii="Times New Roman" w:eastAsia="Times New Roman" w:hAnsi="Times New Roman"/>
                      <w:color w:val="000000"/>
                      <w:sz w:val="24"/>
                      <w:szCs w:val="24"/>
                      <w:lang w:eastAsia="en-GB"/>
                    </w:rPr>
                  </w:rPrChange>
                </w:rPr>
                <w:delText>-0.83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E8CA63" w14:textId="7D41A573" w:rsidR="00C03049" w:rsidRPr="00304F95" w:rsidDel="00304F95" w:rsidRDefault="00C03049" w:rsidP="00E05337">
            <w:pPr>
              <w:tabs>
                <w:tab w:val="decimal" w:pos="317"/>
              </w:tabs>
              <w:suppressAutoHyphens w:val="0"/>
              <w:spacing w:after="0"/>
              <w:rPr>
                <w:del w:id="3900" w:author="Linderhof, Vincent" w:date="2016-03-06T11:01:00Z"/>
                <w:rFonts w:ascii="Times New Roman" w:eastAsia="Times New Roman" w:hAnsi="Times New Roman"/>
                <w:color w:val="000000"/>
                <w:sz w:val="20"/>
                <w:szCs w:val="20"/>
                <w:lang w:eastAsia="en-GB"/>
                <w:rPrChange w:id="3901" w:author="Linderhof, Vincent" w:date="2016-03-06T11:01:00Z">
                  <w:rPr>
                    <w:del w:id="390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A92A14" w14:textId="5A753299" w:rsidR="00C03049" w:rsidRPr="00304F95" w:rsidDel="00304F95" w:rsidRDefault="00C03049" w:rsidP="00E05337">
            <w:pPr>
              <w:tabs>
                <w:tab w:val="decimal" w:pos="317"/>
              </w:tabs>
              <w:suppressAutoHyphens w:val="0"/>
              <w:spacing w:after="0"/>
              <w:jc w:val="right"/>
              <w:rPr>
                <w:del w:id="3904" w:author="Linderhof, Vincent" w:date="2016-03-06T11:01:00Z"/>
                <w:rFonts w:ascii="Times New Roman" w:eastAsia="Times New Roman" w:hAnsi="Times New Roman"/>
                <w:color w:val="000000"/>
                <w:sz w:val="20"/>
                <w:szCs w:val="20"/>
                <w:lang w:eastAsia="en-GB"/>
                <w:rPrChange w:id="3905" w:author="Linderhof, Vincent" w:date="2016-03-06T11:01:00Z">
                  <w:rPr>
                    <w:del w:id="3906" w:author="Linderhof, Vincent" w:date="2016-03-06T11:01:00Z"/>
                    <w:rFonts w:ascii="Times New Roman" w:eastAsia="Times New Roman" w:hAnsi="Times New Roman"/>
                    <w:color w:val="000000"/>
                    <w:sz w:val="24"/>
                    <w:szCs w:val="24"/>
                    <w:lang w:eastAsia="en-GB"/>
                  </w:rPr>
                </w:rPrChange>
              </w:rPr>
            </w:pPr>
            <w:del w:id="3907" w:author="Linderhof, Vincent" w:date="2016-03-06T11:01:00Z">
              <w:r w:rsidRPr="00304F95" w:rsidDel="00304F95">
                <w:rPr>
                  <w:rFonts w:ascii="Times New Roman" w:eastAsia="Times New Roman" w:hAnsi="Times New Roman"/>
                  <w:color w:val="000000"/>
                  <w:sz w:val="20"/>
                  <w:szCs w:val="20"/>
                  <w:lang w:eastAsia="en-GB"/>
                  <w:rPrChange w:id="3908" w:author="Linderhof, Vincent" w:date="2016-03-06T11:01:00Z">
                    <w:rPr>
                      <w:rFonts w:ascii="Times New Roman" w:eastAsia="Times New Roman" w:hAnsi="Times New Roman"/>
                      <w:color w:val="000000"/>
                      <w:sz w:val="24"/>
                      <w:szCs w:val="24"/>
                      <w:lang w:eastAsia="en-GB"/>
                    </w:rPr>
                  </w:rPrChange>
                </w:rPr>
                <w:delText>-1.51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C0339A" w14:textId="5D230128" w:rsidR="00C03049" w:rsidRPr="00304F95" w:rsidDel="00304F95" w:rsidRDefault="00C03049" w:rsidP="00E05337">
            <w:pPr>
              <w:tabs>
                <w:tab w:val="decimal" w:pos="317"/>
              </w:tabs>
              <w:suppressAutoHyphens w:val="0"/>
              <w:spacing w:after="0"/>
              <w:rPr>
                <w:del w:id="3910" w:author="Linderhof, Vincent" w:date="2016-03-06T11:01:00Z"/>
                <w:rFonts w:ascii="Times New Roman" w:eastAsia="Times New Roman" w:hAnsi="Times New Roman"/>
                <w:color w:val="000000"/>
                <w:sz w:val="20"/>
                <w:szCs w:val="20"/>
                <w:lang w:eastAsia="en-GB"/>
                <w:rPrChange w:id="3911" w:author="Linderhof, Vincent" w:date="2016-03-06T11:01:00Z">
                  <w:rPr>
                    <w:del w:id="3912" w:author="Linderhof, Vincent" w:date="2016-03-06T11:01:00Z"/>
                    <w:rFonts w:ascii="Times New Roman" w:eastAsia="Times New Roman" w:hAnsi="Times New Roman"/>
                    <w:color w:val="000000"/>
                    <w:sz w:val="24"/>
                    <w:szCs w:val="24"/>
                    <w:lang w:eastAsia="en-GB"/>
                  </w:rPr>
                </w:rPrChange>
              </w:rPr>
            </w:pPr>
            <w:del w:id="3913" w:author="Linderhof, Vincent" w:date="2016-03-06T11:01:00Z">
              <w:r w:rsidRPr="00304F95" w:rsidDel="00304F95">
                <w:rPr>
                  <w:rFonts w:ascii="Times New Roman" w:eastAsia="Times New Roman" w:hAnsi="Times New Roman"/>
                  <w:color w:val="000000"/>
                  <w:sz w:val="20"/>
                  <w:szCs w:val="20"/>
                  <w:lang w:eastAsia="en-GB"/>
                  <w:rPrChange w:id="3914"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1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8A230" w14:textId="22F032C0" w:rsidR="00C03049" w:rsidRPr="00304F95" w:rsidDel="00304F95" w:rsidRDefault="00C03049" w:rsidP="00E05337">
            <w:pPr>
              <w:tabs>
                <w:tab w:val="decimal" w:pos="317"/>
              </w:tabs>
              <w:suppressAutoHyphens w:val="0"/>
              <w:spacing w:after="0"/>
              <w:rPr>
                <w:del w:id="3916" w:author="Linderhof, Vincent" w:date="2016-03-06T11:01:00Z"/>
                <w:rFonts w:ascii="Times New Roman" w:eastAsia="Times New Roman" w:hAnsi="Times New Roman"/>
                <w:color w:val="000000"/>
                <w:sz w:val="20"/>
                <w:szCs w:val="20"/>
                <w:lang w:eastAsia="en-GB"/>
                <w:rPrChange w:id="3917" w:author="Linderhof, Vincent" w:date="2016-03-06T11:01:00Z">
                  <w:rPr>
                    <w:del w:id="3918" w:author="Linderhof, Vincent" w:date="2016-03-06T11:01:00Z"/>
                    <w:rFonts w:ascii="Times New Roman" w:eastAsia="Times New Roman" w:hAnsi="Times New Roman"/>
                    <w:color w:val="000000"/>
                    <w:sz w:val="24"/>
                    <w:szCs w:val="24"/>
                    <w:lang w:eastAsia="en-GB"/>
                  </w:rPr>
                </w:rPrChange>
              </w:rPr>
            </w:pPr>
            <w:del w:id="3919" w:author="Linderhof, Vincent" w:date="2016-03-06T11:01:00Z">
              <w:r w:rsidRPr="00304F95" w:rsidDel="00304F95">
                <w:rPr>
                  <w:rFonts w:ascii="Times New Roman" w:eastAsia="Times New Roman" w:hAnsi="Times New Roman"/>
                  <w:color w:val="000000"/>
                  <w:sz w:val="20"/>
                  <w:szCs w:val="20"/>
                  <w:lang w:eastAsia="en-GB"/>
                  <w:rPrChange w:id="3920"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2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C30665" w14:textId="73D7B3B5" w:rsidR="00C03049" w:rsidRPr="00304F95" w:rsidDel="00304F95" w:rsidRDefault="00C03049" w:rsidP="00E05337">
            <w:pPr>
              <w:tabs>
                <w:tab w:val="decimal" w:pos="317"/>
              </w:tabs>
              <w:suppressAutoHyphens w:val="0"/>
              <w:spacing w:after="0"/>
              <w:rPr>
                <w:del w:id="3922" w:author="Linderhof, Vincent" w:date="2016-03-06T11:01:00Z"/>
                <w:rFonts w:ascii="Times New Roman" w:eastAsia="Times New Roman" w:hAnsi="Times New Roman"/>
                <w:color w:val="000000"/>
                <w:sz w:val="20"/>
                <w:szCs w:val="20"/>
                <w:lang w:eastAsia="en-GB"/>
                <w:rPrChange w:id="3923" w:author="Linderhof, Vincent" w:date="2016-03-06T11:01:00Z">
                  <w:rPr>
                    <w:del w:id="392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2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D92D4E" w14:textId="35161D4B" w:rsidR="00C03049" w:rsidRPr="00304F95" w:rsidDel="00304F95" w:rsidRDefault="00C03049" w:rsidP="00E05337">
            <w:pPr>
              <w:tabs>
                <w:tab w:val="decimal" w:pos="317"/>
              </w:tabs>
              <w:suppressAutoHyphens w:val="0"/>
              <w:spacing w:after="0"/>
              <w:rPr>
                <w:del w:id="3926" w:author="Linderhof, Vincent" w:date="2016-03-06T11:01:00Z"/>
                <w:rFonts w:ascii="Times New Roman" w:eastAsia="Times New Roman" w:hAnsi="Times New Roman"/>
                <w:color w:val="000000"/>
                <w:sz w:val="20"/>
                <w:szCs w:val="20"/>
                <w:lang w:eastAsia="en-GB"/>
                <w:rPrChange w:id="3927" w:author="Linderhof, Vincent" w:date="2016-03-06T11:01:00Z">
                  <w:rPr>
                    <w:del w:id="3928" w:author="Linderhof, Vincent" w:date="2016-03-06T11:01:00Z"/>
                    <w:rFonts w:ascii="Times New Roman" w:eastAsia="Times New Roman" w:hAnsi="Times New Roman"/>
                    <w:color w:val="000000"/>
                    <w:sz w:val="24"/>
                    <w:szCs w:val="24"/>
                    <w:lang w:eastAsia="en-GB"/>
                  </w:rPr>
                </w:rPrChange>
              </w:rPr>
            </w:pPr>
            <w:del w:id="3929" w:author="Linderhof, Vincent" w:date="2016-03-06T11:01:00Z">
              <w:r w:rsidRPr="00304F95" w:rsidDel="00304F95">
                <w:rPr>
                  <w:rFonts w:ascii="Times New Roman" w:eastAsia="Times New Roman" w:hAnsi="Times New Roman"/>
                  <w:color w:val="000000"/>
                  <w:sz w:val="20"/>
                  <w:szCs w:val="20"/>
                  <w:lang w:eastAsia="en-GB"/>
                  <w:rPrChange w:id="3930" w:author="Linderhof, Vincent" w:date="2016-03-06T11:01:00Z">
                    <w:rPr>
                      <w:rFonts w:ascii="Times New Roman" w:eastAsia="Times New Roman" w:hAnsi="Times New Roman"/>
                      <w:color w:val="000000"/>
                      <w:sz w:val="24"/>
                      <w:szCs w:val="24"/>
                      <w:lang w:eastAsia="en-GB"/>
                    </w:rPr>
                  </w:rPrChange>
                </w:rPr>
                <w:delText>0.01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3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ABD04A" w14:textId="2C6E875C" w:rsidR="00C03049" w:rsidRPr="00304F95" w:rsidDel="00304F95" w:rsidRDefault="00C03049" w:rsidP="00E05337">
            <w:pPr>
              <w:tabs>
                <w:tab w:val="decimal" w:pos="317"/>
              </w:tabs>
              <w:suppressAutoHyphens w:val="0"/>
              <w:spacing w:after="0"/>
              <w:rPr>
                <w:del w:id="3932" w:author="Linderhof, Vincent" w:date="2016-03-06T11:01:00Z"/>
                <w:rFonts w:ascii="Times New Roman" w:eastAsia="Times New Roman" w:hAnsi="Times New Roman"/>
                <w:color w:val="000000"/>
                <w:sz w:val="20"/>
                <w:szCs w:val="20"/>
                <w:lang w:eastAsia="en-GB"/>
                <w:rPrChange w:id="3933" w:author="Linderhof, Vincent" w:date="2016-03-06T11:01:00Z">
                  <w:rPr>
                    <w:del w:id="393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3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62A79C" w14:textId="274BA858" w:rsidR="00C03049" w:rsidRPr="00304F95" w:rsidDel="00304F95" w:rsidRDefault="00C03049" w:rsidP="00E05337">
            <w:pPr>
              <w:tabs>
                <w:tab w:val="decimal" w:pos="317"/>
              </w:tabs>
              <w:suppressAutoHyphens w:val="0"/>
              <w:spacing w:after="0"/>
              <w:jc w:val="right"/>
              <w:rPr>
                <w:del w:id="3936" w:author="Linderhof, Vincent" w:date="2016-03-06T11:01:00Z"/>
                <w:rFonts w:ascii="Times New Roman" w:eastAsia="Times New Roman" w:hAnsi="Times New Roman"/>
                <w:color w:val="000000"/>
                <w:sz w:val="20"/>
                <w:szCs w:val="20"/>
                <w:lang w:eastAsia="en-GB"/>
                <w:rPrChange w:id="3937" w:author="Linderhof, Vincent" w:date="2016-03-06T11:01:00Z">
                  <w:rPr>
                    <w:del w:id="3938" w:author="Linderhof, Vincent" w:date="2016-03-06T11:01:00Z"/>
                    <w:rFonts w:ascii="Times New Roman" w:eastAsia="Times New Roman" w:hAnsi="Times New Roman"/>
                    <w:color w:val="000000"/>
                    <w:sz w:val="24"/>
                    <w:szCs w:val="24"/>
                    <w:lang w:eastAsia="en-GB"/>
                  </w:rPr>
                </w:rPrChange>
              </w:rPr>
            </w:pPr>
            <w:del w:id="3939" w:author="Linderhof, Vincent" w:date="2016-03-06T11:01:00Z">
              <w:r w:rsidRPr="00304F95" w:rsidDel="00304F95">
                <w:rPr>
                  <w:rFonts w:ascii="Times New Roman" w:eastAsia="Times New Roman" w:hAnsi="Times New Roman"/>
                  <w:color w:val="000000"/>
                  <w:sz w:val="20"/>
                  <w:szCs w:val="20"/>
                  <w:lang w:eastAsia="en-GB"/>
                  <w:rPrChange w:id="3940" w:author="Linderhof, Vincent" w:date="2016-03-06T11:01:00Z">
                    <w:rPr>
                      <w:rFonts w:ascii="Times New Roman" w:eastAsia="Times New Roman" w:hAnsi="Times New Roman"/>
                      <w:color w:val="000000"/>
                      <w:sz w:val="24"/>
                      <w:szCs w:val="24"/>
                      <w:lang w:eastAsia="en-GB"/>
                    </w:rPr>
                  </w:rPrChange>
                </w:rPr>
                <w:delText>-1.7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4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C4E7C3" w14:textId="1C85FC3B" w:rsidR="00C03049" w:rsidRPr="00304F95" w:rsidDel="00304F95" w:rsidRDefault="00C03049" w:rsidP="00E05337">
            <w:pPr>
              <w:tabs>
                <w:tab w:val="decimal" w:pos="317"/>
              </w:tabs>
              <w:suppressAutoHyphens w:val="0"/>
              <w:spacing w:after="0"/>
              <w:rPr>
                <w:del w:id="3942" w:author="Linderhof, Vincent" w:date="2016-03-06T11:01:00Z"/>
                <w:rFonts w:ascii="Times New Roman" w:eastAsia="Times New Roman" w:hAnsi="Times New Roman"/>
                <w:color w:val="000000"/>
                <w:sz w:val="20"/>
                <w:szCs w:val="20"/>
                <w:lang w:eastAsia="en-GB"/>
                <w:rPrChange w:id="3943" w:author="Linderhof, Vincent" w:date="2016-03-06T11:01:00Z">
                  <w:rPr>
                    <w:del w:id="394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94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FBE062" w14:textId="5B2A291E" w:rsidR="00C03049" w:rsidRPr="00304F95" w:rsidDel="00304F95" w:rsidRDefault="00C03049" w:rsidP="00E05337">
            <w:pPr>
              <w:tabs>
                <w:tab w:val="decimal" w:pos="317"/>
              </w:tabs>
              <w:suppressAutoHyphens w:val="0"/>
              <w:spacing w:after="0"/>
              <w:rPr>
                <w:del w:id="3946" w:author="Linderhof, Vincent" w:date="2016-03-06T11:01:00Z"/>
                <w:rFonts w:ascii="Times New Roman" w:eastAsia="Times New Roman" w:hAnsi="Times New Roman"/>
                <w:color w:val="000000"/>
                <w:sz w:val="20"/>
                <w:szCs w:val="20"/>
                <w:lang w:eastAsia="en-GB"/>
                <w:rPrChange w:id="3947" w:author="Linderhof, Vincent" w:date="2016-03-06T11:01:00Z">
                  <w:rPr>
                    <w:del w:id="3948" w:author="Linderhof, Vincent" w:date="2016-03-06T11:01:00Z"/>
                    <w:rFonts w:ascii="Times New Roman" w:eastAsia="Times New Roman" w:hAnsi="Times New Roman"/>
                    <w:color w:val="000000"/>
                    <w:sz w:val="24"/>
                    <w:szCs w:val="24"/>
                    <w:lang w:eastAsia="en-GB"/>
                  </w:rPr>
                </w:rPrChange>
              </w:rPr>
            </w:pPr>
            <w:del w:id="3949" w:author="Linderhof, Vincent" w:date="2016-03-06T11:01:00Z">
              <w:r w:rsidRPr="00304F95" w:rsidDel="00304F95">
                <w:rPr>
                  <w:rFonts w:ascii="Times New Roman" w:eastAsia="Times New Roman" w:hAnsi="Times New Roman"/>
                  <w:color w:val="000000"/>
                  <w:sz w:val="20"/>
                  <w:szCs w:val="20"/>
                  <w:lang w:eastAsia="en-GB"/>
                  <w:rPrChange w:id="3950" w:author="Linderhof, Vincent" w:date="2016-03-06T11:01:00Z">
                    <w:rPr>
                      <w:rFonts w:ascii="Times New Roman" w:eastAsia="Times New Roman" w:hAnsi="Times New Roman"/>
                      <w:color w:val="000000"/>
                      <w:sz w:val="24"/>
                      <w:szCs w:val="24"/>
                      <w:lang w:eastAsia="en-GB"/>
                    </w:rPr>
                  </w:rPrChange>
                </w:rPr>
                <w:delText>-4,095.348**</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3951"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DBE073" w14:textId="7B783AE3" w:rsidR="00C03049" w:rsidRPr="00304F95" w:rsidDel="00304F95" w:rsidRDefault="00C03049" w:rsidP="00E05337">
            <w:pPr>
              <w:tabs>
                <w:tab w:val="decimal" w:pos="317"/>
              </w:tabs>
              <w:suppressAutoHyphens w:val="0"/>
              <w:spacing w:after="0"/>
              <w:rPr>
                <w:del w:id="3952" w:author="Linderhof, Vincent" w:date="2016-03-06T11:01:00Z"/>
                <w:rFonts w:ascii="Times New Roman" w:eastAsia="Times New Roman" w:hAnsi="Times New Roman"/>
                <w:color w:val="000000"/>
                <w:sz w:val="20"/>
                <w:szCs w:val="20"/>
                <w:lang w:eastAsia="en-GB"/>
                <w:rPrChange w:id="3953" w:author="Linderhof, Vincent" w:date="2016-03-06T11:01:00Z">
                  <w:rPr>
                    <w:del w:id="3954" w:author="Linderhof, Vincent" w:date="2016-03-06T11:01:00Z"/>
                    <w:rFonts w:ascii="Times New Roman" w:eastAsia="Times New Roman" w:hAnsi="Times New Roman"/>
                    <w:color w:val="000000"/>
                    <w:sz w:val="24"/>
                    <w:szCs w:val="24"/>
                    <w:lang w:eastAsia="en-GB"/>
                  </w:rPr>
                </w:rPrChange>
              </w:rPr>
            </w:pPr>
            <w:del w:id="3955" w:author="Linderhof, Vincent" w:date="2016-03-06T11:01:00Z">
              <w:r w:rsidRPr="00304F95" w:rsidDel="00304F95">
                <w:rPr>
                  <w:rFonts w:ascii="Times New Roman" w:eastAsia="Times New Roman" w:hAnsi="Times New Roman"/>
                  <w:color w:val="000000"/>
                  <w:sz w:val="20"/>
                  <w:szCs w:val="20"/>
                  <w:lang w:eastAsia="en-GB"/>
                  <w:rPrChange w:id="3956" w:author="Linderhof, Vincent" w:date="2016-03-06T11:01:00Z">
                    <w:rPr>
                      <w:rFonts w:ascii="Times New Roman" w:eastAsia="Times New Roman" w:hAnsi="Times New Roman"/>
                      <w:color w:val="000000"/>
                      <w:sz w:val="24"/>
                      <w:szCs w:val="24"/>
                      <w:lang w:eastAsia="en-GB"/>
                    </w:rPr>
                  </w:rPrChange>
                </w:rPr>
                <w:delText>-156.530</w:delText>
              </w:r>
            </w:del>
          </w:p>
        </w:tc>
        <w:tc>
          <w:tcPr>
            <w:tcW w:w="266" w:type="dxa"/>
            <w:tcBorders>
              <w:top w:val="nil"/>
              <w:left w:val="single" w:sz="4" w:space="0" w:color="auto"/>
              <w:bottom w:val="nil"/>
              <w:right w:val="nil"/>
            </w:tcBorders>
            <w:shd w:val="clear" w:color="auto" w:fill="auto"/>
            <w:noWrap/>
            <w:vAlign w:val="bottom"/>
            <w:hideMark/>
            <w:tcPrChange w:id="3957"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73E753E" w14:textId="4E78123F" w:rsidR="00C03049" w:rsidRPr="00304F95" w:rsidDel="00304F95" w:rsidRDefault="00C03049" w:rsidP="00E05337">
            <w:pPr>
              <w:tabs>
                <w:tab w:val="decimal" w:pos="317"/>
              </w:tabs>
              <w:suppressAutoHyphens w:val="0"/>
              <w:spacing w:after="0"/>
              <w:rPr>
                <w:del w:id="3958" w:author="Linderhof, Vincent" w:date="2016-03-06T11:01:00Z"/>
                <w:rFonts w:ascii="Times New Roman" w:eastAsia="Times New Roman" w:hAnsi="Times New Roman"/>
                <w:color w:val="000000"/>
                <w:sz w:val="20"/>
                <w:szCs w:val="20"/>
                <w:lang w:eastAsia="en-GB"/>
                <w:rPrChange w:id="3959" w:author="Linderhof, Vincent" w:date="2016-03-06T11:01:00Z">
                  <w:rPr>
                    <w:del w:id="3960"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396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224A0B8" w14:textId="6F60D76C" w:rsidR="00C03049" w:rsidRPr="00304F95" w:rsidDel="00304F95" w:rsidRDefault="00C03049" w:rsidP="00E05337">
            <w:pPr>
              <w:tabs>
                <w:tab w:val="decimal" w:pos="317"/>
              </w:tabs>
              <w:suppressAutoHyphens w:val="0"/>
              <w:spacing w:after="0"/>
              <w:jc w:val="right"/>
              <w:rPr>
                <w:del w:id="3962" w:author="Linderhof, Vincent" w:date="2016-03-06T11:01:00Z"/>
                <w:rFonts w:ascii="Times New Roman" w:eastAsia="Times New Roman" w:hAnsi="Times New Roman"/>
                <w:color w:val="000000"/>
                <w:sz w:val="20"/>
                <w:szCs w:val="20"/>
                <w:lang w:eastAsia="en-GB"/>
                <w:rPrChange w:id="3963" w:author="Linderhof, Vincent" w:date="2016-03-06T11:01:00Z">
                  <w:rPr>
                    <w:del w:id="3964" w:author="Linderhof, Vincent" w:date="2016-03-06T11:01:00Z"/>
                    <w:rFonts w:ascii="Times New Roman" w:eastAsia="Times New Roman" w:hAnsi="Times New Roman"/>
                    <w:color w:val="000000"/>
                    <w:sz w:val="24"/>
                    <w:szCs w:val="24"/>
                    <w:lang w:eastAsia="en-GB"/>
                  </w:rPr>
                </w:rPrChange>
              </w:rPr>
            </w:pPr>
            <w:del w:id="3965" w:author="Linderhof, Vincent" w:date="2016-03-06T11:01:00Z">
              <w:r w:rsidRPr="00304F95" w:rsidDel="00304F95">
                <w:rPr>
                  <w:rFonts w:ascii="Times New Roman" w:eastAsia="Times New Roman" w:hAnsi="Times New Roman"/>
                  <w:color w:val="000000"/>
                  <w:sz w:val="20"/>
                  <w:szCs w:val="20"/>
                  <w:lang w:eastAsia="en-GB"/>
                  <w:rPrChange w:id="3966" w:author="Linderhof, Vincent" w:date="2016-03-06T11:01:00Z">
                    <w:rPr>
                      <w:rFonts w:ascii="Times New Roman" w:eastAsia="Times New Roman" w:hAnsi="Times New Roman"/>
                      <w:color w:val="000000"/>
                      <w:sz w:val="24"/>
                      <w:szCs w:val="24"/>
                      <w:lang w:eastAsia="en-GB"/>
                    </w:rPr>
                  </w:rPrChange>
                </w:rPr>
                <w:delText>-1.60E-02</w:delText>
              </w:r>
            </w:del>
          </w:p>
        </w:tc>
        <w:tc>
          <w:tcPr>
            <w:tcW w:w="670" w:type="dxa"/>
            <w:gridSpan w:val="3"/>
            <w:tcBorders>
              <w:top w:val="nil"/>
              <w:left w:val="nil"/>
              <w:bottom w:val="nil"/>
              <w:right w:val="nil"/>
            </w:tcBorders>
            <w:shd w:val="clear" w:color="auto" w:fill="auto"/>
            <w:noWrap/>
            <w:vAlign w:val="bottom"/>
            <w:hideMark/>
            <w:tcPrChange w:id="396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2367A7A" w14:textId="71353095" w:rsidR="00C03049" w:rsidRPr="00304F95" w:rsidDel="00304F95" w:rsidRDefault="00C03049" w:rsidP="00E05337">
            <w:pPr>
              <w:suppressAutoHyphens w:val="0"/>
              <w:spacing w:after="0"/>
              <w:rPr>
                <w:del w:id="3968" w:author="Linderhof, Vincent" w:date="2016-03-06T11:01:00Z"/>
                <w:rFonts w:ascii="Times New Roman" w:eastAsia="Times New Roman" w:hAnsi="Times New Roman"/>
                <w:color w:val="000000"/>
                <w:sz w:val="20"/>
                <w:szCs w:val="20"/>
                <w:lang w:eastAsia="en-GB"/>
                <w:rPrChange w:id="3969" w:author="Linderhof, Vincent" w:date="2016-03-06T11:01:00Z">
                  <w:rPr>
                    <w:del w:id="3970" w:author="Linderhof, Vincent" w:date="2016-03-06T11:01:00Z"/>
                    <w:rFonts w:ascii="Times New Roman" w:eastAsia="Times New Roman" w:hAnsi="Times New Roman"/>
                    <w:color w:val="000000"/>
                    <w:sz w:val="24"/>
                    <w:szCs w:val="24"/>
                    <w:lang w:eastAsia="en-GB"/>
                  </w:rPr>
                </w:rPrChange>
              </w:rPr>
            </w:pPr>
            <w:del w:id="3971" w:author="Linderhof, Vincent" w:date="2016-03-06T11:01:00Z">
              <w:r w:rsidRPr="00304F95" w:rsidDel="00304F95">
                <w:rPr>
                  <w:rFonts w:ascii="Times New Roman" w:eastAsia="Times New Roman" w:hAnsi="Times New Roman"/>
                  <w:color w:val="000000"/>
                  <w:sz w:val="20"/>
                  <w:szCs w:val="20"/>
                  <w:lang w:eastAsia="en-GB"/>
                  <w:rPrChange w:id="3972"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D061E1B" w14:textId="61E4E273" w:rsidTr="00304F95">
        <w:trPr>
          <w:gridAfter w:val="3"/>
          <w:wAfter w:w="824" w:type="dxa"/>
          <w:trHeight w:val="300"/>
          <w:del w:id="3973" w:author="Linderhof, Vincent" w:date="2016-03-06T11:01:00Z"/>
          <w:trPrChange w:id="3974"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3975" w:author="Linderhof, Vincent" w:date="2016-03-06T11:01:00Z">
              <w:tcPr>
                <w:tcW w:w="2000" w:type="dxa"/>
                <w:vMerge/>
                <w:tcBorders>
                  <w:top w:val="nil"/>
                  <w:left w:val="nil"/>
                  <w:bottom w:val="nil"/>
                  <w:right w:val="single" w:sz="4" w:space="0" w:color="auto"/>
                </w:tcBorders>
                <w:vAlign w:val="center"/>
                <w:hideMark/>
              </w:tcPr>
            </w:tcPrChange>
          </w:tcPr>
          <w:p w14:paraId="2D40B1D9" w14:textId="2D4BFA9C" w:rsidR="00C03049" w:rsidRPr="00304F95" w:rsidDel="00304F95" w:rsidRDefault="00C03049" w:rsidP="00E05337">
            <w:pPr>
              <w:suppressAutoHyphens w:val="0"/>
              <w:spacing w:after="0"/>
              <w:rPr>
                <w:del w:id="3976" w:author="Linderhof, Vincent" w:date="2016-03-06T11:01:00Z"/>
                <w:rFonts w:ascii="Times New Roman" w:eastAsia="Times New Roman" w:hAnsi="Times New Roman"/>
                <w:color w:val="000000"/>
                <w:sz w:val="20"/>
                <w:szCs w:val="20"/>
                <w:lang w:eastAsia="en-GB"/>
                <w:rPrChange w:id="3977" w:author="Linderhof, Vincent" w:date="2016-03-06T11:01:00Z">
                  <w:rPr>
                    <w:del w:id="397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97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5F391BF" w14:textId="56D9F9B4" w:rsidR="00C03049" w:rsidRPr="00304F95" w:rsidDel="00304F95" w:rsidRDefault="00C03049" w:rsidP="00E05337">
            <w:pPr>
              <w:tabs>
                <w:tab w:val="decimal" w:pos="317"/>
              </w:tabs>
              <w:suppressAutoHyphens w:val="0"/>
              <w:spacing w:after="0"/>
              <w:rPr>
                <w:del w:id="3980" w:author="Linderhof, Vincent" w:date="2016-03-06T11:01:00Z"/>
                <w:rFonts w:ascii="Times New Roman" w:eastAsia="Times New Roman" w:hAnsi="Times New Roman"/>
                <w:color w:val="000000"/>
                <w:sz w:val="20"/>
                <w:szCs w:val="20"/>
                <w:lang w:eastAsia="en-GB"/>
                <w:rPrChange w:id="3981" w:author="Linderhof, Vincent" w:date="2016-03-06T11:01:00Z">
                  <w:rPr>
                    <w:del w:id="3982" w:author="Linderhof, Vincent" w:date="2016-03-06T11:01:00Z"/>
                    <w:rFonts w:ascii="Times New Roman" w:eastAsia="Times New Roman" w:hAnsi="Times New Roman"/>
                    <w:color w:val="000000"/>
                    <w:sz w:val="24"/>
                    <w:szCs w:val="24"/>
                    <w:lang w:eastAsia="en-GB"/>
                  </w:rPr>
                </w:rPrChange>
              </w:rPr>
            </w:pPr>
            <w:del w:id="3983" w:author="Linderhof, Vincent" w:date="2016-03-06T11:01:00Z">
              <w:r w:rsidRPr="00304F95" w:rsidDel="00304F95">
                <w:rPr>
                  <w:rFonts w:ascii="Times New Roman" w:eastAsia="Times New Roman" w:hAnsi="Times New Roman"/>
                  <w:color w:val="000000"/>
                  <w:sz w:val="20"/>
                  <w:szCs w:val="20"/>
                  <w:lang w:eastAsia="en-GB"/>
                  <w:rPrChange w:id="3984" w:author="Linderhof, Vincent" w:date="2016-03-06T11:01:00Z">
                    <w:rPr>
                      <w:rFonts w:ascii="Times New Roman" w:eastAsia="Times New Roman" w:hAnsi="Times New Roman"/>
                      <w:color w:val="000000"/>
                      <w:sz w:val="24"/>
                      <w:szCs w:val="24"/>
                      <w:lang w:eastAsia="en-GB"/>
                    </w:rPr>
                  </w:rPrChange>
                </w:rPr>
                <w:delText>(0.5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B23E8" w14:textId="034D4FBA" w:rsidR="00C03049" w:rsidRPr="00304F95" w:rsidDel="00304F95" w:rsidRDefault="00C03049" w:rsidP="00E05337">
            <w:pPr>
              <w:tabs>
                <w:tab w:val="decimal" w:pos="317"/>
              </w:tabs>
              <w:suppressAutoHyphens w:val="0"/>
              <w:spacing w:after="0"/>
              <w:rPr>
                <w:del w:id="3986" w:author="Linderhof, Vincent" w:date="2016-03-06T11:01:00Z"/>
                <w:rFonts w:ascii="Times New Roman" w:eastAsia="Times New Roman" w:hAnsi="Times New Roman"/>
                <w:color w:val="000000"/>
                <w:sz w:val="20"/>
                <w:szCs w:val="20"/>
                <w:lang w:eastAsia="en-GB"/>
                <w:rPrChange w:id="3987" w:author="Linderhof, Vincent" w:date="2016-03-06T11:01:00Z">
                  <w:rPr>
                    <w:del w:id="398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0D34C0" w14:textId="47F8442C" w:rsidR="00C03049" w:rsidRPr="00304F95" w:rsidDel="00304F95" w:rsidRDefault="00C03049" w:rsidP="00E05337">
            <w:pPr>
              <w:tabs>
                <w:tab w:val="decimal" w:pos="317"/>
              </w:tabs>
              <w:suppressAutoHyphens w:val="0"/>
              <w:spacing w:after="0"/>
              <w:rPr>
                <w:del w:id="3990" w:author="Linderhof, Vincent" w:date="2016-03-06T11:01:00Z"/>
                <w:rFonts w:ascii="Times New Roman" w:eastAsia="Times New Roman" w:hAnsi="Times New Roman"/>
                <w:color w:val="000000"/>
                <w:sz w:val="20"/>
                <w:szCs w:val="20"/>
                <w:lang w:eastAsia="en-GB"/>
                <w:rPrChange w:id="3991" w:author="Linderhof, Vincent" w:date="2016-03-06T11:01:00Z">
                  <w:rPr>
                    <w:del w:id="3992" w:author="Linderhof, Vincent" w:date="2016-03-06T11:01:00Z"/>
                    <w:rFonts w:ascii="Times New Roman" w:eastAsia="Times New Roman" w:hAnsi="Times New Roman"/>
                    <w:color w:val="000000"/>
                    <w:sz w:val="24"/>
                    <w:szCs w:val="24"/>
                    <w:lang w:eastAsia="en-GB"/>
                  </w:rPr>
                </w:rPrChange>
              </w:rPr>
            </w:pPr>
            <w:del w:id="3993" w:author="Linderhof, Vincent" w:date="2016-03-06T11:01:00Z">
              <w:r w:rsidRPr="00304F95" w:rsidDel="00304F95">
                <w:rPr>
                  <w:rFonts w:ascii="Times New Roman" w:eastAsia="Times New Roman" w:hAnsi="Times New Roman"/>
                  <w:color w:val="000000"/>
                  <w:sz w:val="20"/>
                  <w:szCs w:val="20"/>
                  <w:lang w:eastAsia="en-GB"/>
                  <w:rPrChange w:id="3994" w:author="Linderhof, Vincent" w:date="2016-03-06T11:01:00Z">
                    <w:rPr>
                      <w:rFonts w:ascii="Times New Roman" w:eastAsia="Times New Roman" w:hAnsi="Times New Roman"/>
                      <w:color w:val="000000"/>
                      <w:sz w:val="24"/>
                      <w:szCs w:val="24"/>
                      <w:lang w:eastAsia="en-GB"/>
                    </w:rPr>
                  </w:rPrChange>
                </w:rPr>
                <w:delText>(0.59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AD8FCE" w14:textId="1A5C2F45" w:rsidR="00C03049" w:rsidRPr="00304F95" w:rsidDel="00304F95" w:rsidRDefault="00C03049" w:rsidP="00E05337">
            <w:pPr>
              <w:tabs>
                <w:tab w:val="decimal" w:pos="317"/>
              </w:tabs>
              <w:suppressAutoHyphens w:val="0"/>
              <w:spacing w:after="0"/>
              <w:rPr>
                <w:del w:id="3996" w:author="Linderhof, Vincent" w:date="2016-03-06T11:01:00Z"/>
                <w:rFonts w:ascii="Times New Roman" w:eastAsia="Times New Roman" w:hAnsi="Times New Roman"/>
                <w:color w:val="000000"/>
                <w:sz w:val="20"/>
                <w:szCs w:val="20"/>
                <w:lang w:eastAsia="en-GB"/>
                <w:rPrChange w:id="3997" w:author="Linderhof, Vincent" w:date="2016-03-06T11:01:00Z">
                  <w:rPr>
                    <w:del w:id="399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729473" w14:textId="5D8E2808" w:rsidR="00C03049" w:rsidRPr="00304F95" w:rsidDel="00304F95" w:rsidRDefault="00C03049" w:rsidP="00E05337">
            <w:pPr>
              <w:tabs>
                <w:tab w:val="decimal" w:pos="317"/>
              </w:tabs>
              <w:suppressAutoHyphens w:val="0"/>
              <w:spacing w:after="0"/>
              <w:jc w:val="right"/>
              <w:rPr>
                <w:del w:id="4000" w:author="Linderhof, Vincent" w:date="2016-03-06T11:01:00Z"/>
                <w:rFonts w:ascii="Times New Roman" w:eastAsia="Times New Roman" w:hAnsi="Times New Roman"/>
                <w:color w:val="000000"/>
                <w:sz w:val="20"/>
                <w:szCs w:val="20"/>
                <w:lang w:eastAsia="en-GB"/>
                <w:rPrChange w:id="4001" w:author="Linderhof, Vincent" w:date="2016-03-06T11:01:00Z">
                  <w:rPr>
                    <w:del w:id="4002" w:author="Linderhof, Vincent" w:date="2016-03-06T11:01:00Z"/>
                    <w:rFonts w:ascii="Times New Roman" w:eastAsia="Times New Roman" w:hAnsi="Times New Roman"/>
                    <w:color w:val="000000"/>
                    <w:sz w:val="24"/>
                    <w:szCs w:val="24"/>
                    <w:lang w:eastAsia="en-GB"/>
                  </w:rPr>
                </w:rPrChange>
              </w:rPr>
            </w:pPr>
            <w:del w:id="4003" w:author="Linderhof, Vincent" w:date="2016-03-06T11:01:00Z">
              <w:r w:rsidRPr="00304F95" w:rsidDel="00304F95">
                <w:rPr>
                  <w:rFonts w:ascii="Times New Roman" w:eastAsia="Times New Roman" w:hAnsi="Times New Roman"/>
                  <w:color w:val="000000"/>
                  <w:sz w:val="20"/>
                  <w:szCs w:val="20"/>
                  <w:lang w:eastAsia="en-GB"/>
                  <w:rPrChange w:id="4004" w:author="Linderhof, Vincent" w:date="2016-03-06T11:01:00Z">
                    <w:rPr>
                      <w:rFonts w:ascii="Times New Roman" w:eastAsia="Times New Roman" w:hAnsi="Times New Roman"/>
                      <w:color w:val="000000"/>
                      <w:sz w:val="24"/>
                      <w:szCs w:val="24"/>
                      <w:lang w:eastAsia="en-GB"/>
                    </w:rPr>
                  </w:rPrChange>
                </w:rPr>
                <w:delText>4.80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B5C59C" w14:textId="31A29D10" w:rsidR="00C03049" w:rsidRPr="00304F95" w:rsidDel="00304F95" w:rsidRDefault="00C03049" w:rsidP="00E05337">
            <w:pPr>
              <w:tabs>
                <w:tab w:val="decimal" w:pos="317"/>
              </w:tabs>
              <w:suppressAutoHyphens w:val="0"/>
              <w:spacing w:after="0"/>
              <w:rPr>
                <w:del w:id="4006" w:author="Linderhof, Vincent" w:date="2016-03-06T11:01:00Z"/>
                <w:rFonts w:ascii="Times New Roman" w:eastAsia="Times New Roman" w:hAnsi="Times New Roman"/>
                <w:color w:val="000000"/>
                <w:sz w:val="20"/>
                <w:szCs w:val="20"/>
                <w:lang w:eastAsia="en-GB"/>
                <w:rPrChange w:id="4007" w:author="Linderhof, Vincent" w:date="2016-03-06T11:01:00Z">
                  <w:rPr>
                    <w:del w:id="400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6AD69A" w14:textId="467046B4" w:rsidR="00C03049" w:rsidRPr="00304F95" w:rsidDel="00304F95" w:rsidRDefault="00C03049" w:rsidP="00E05337">
            <w:pPr>
              <w:tabs>
                <w:tab w:val="decimal" w:pos="317"/>
              </w:tabs>
              <w:suppressAutoHyphens w:val="0"/>
              <w:spacing w:after="0"/>
              <w:rPr>
                <w:del w:id="4010" w:author="Linderhof, Vincent" w:date="2016-03-06T11:01:00Z"/>
                <w:rFonts w:ascii="Times New Roman" w:eastAsia="Times New Roman" w:hAnsi="Times New Roman"/>
                <w:color w:val="000000"/>
                <w:sz w:val="20"/>
                <w:szCs w:val="20"/>
                <w:lang w:eastAsia="en-GB"/>
                <w:rPrChange w:id="4011" w:author="Linderhof, Vincent" w:date="2016-03-06T11:01:00Z">
                  <w:rPr>
                    <w:del w:id="4012" w:author="Linderhof, Vincent" w:date="2016-03-06T11:01:00Z"/>
                    <w:rFonts w:ascii="Times New Roman" w:eastAsia="Times New Roman" w:hAnsi="Times New Roman"/>
                    <w:color w:val="000000"/>
                    <w:sz w:val="24"/>
                    <w:szCs w:val="24"/>
                    <w:lang w:eastAsia="en-GB"/>
                  </w:rPr>
                </w:rPrChange>
              </w:rPr>
            </w:pPr>
            <w:del w:id="4013" w:author="Linderhof, Vincent" w:date="2016-03-06T11:01:00Z">
              <w:r w:rsidRPr="00304F95" w:rsidDel="00304F95">
                <w:rPr>
                  <w:rFonts w:ascii="Times New Roman" w:eastAsia="Times New Roman" w:hAnsi="Times New Roman"/>
                  <w:color w:val="000000"/>
                  <w:sz w:val="20"/>
                  <w:szCs w:val="20"/>
                  <w:lang w:eastAsia="en-GB"/>
                  <w:rPrChange w:id="4014" w:author="Linderhof, Vincent" w:date="2016-03-06T11:01:00Z">
                    <w:rPr>
                      <w:rFonts w:ascii="Times New Roman" w:eastAsia="Times New Roman" w:hAnsi="Times New Roman"/>
                      <w:color w:val="000000"/>
                      <w:sz w:val="24"/>
                      <w:szCs w:val="24"/>
                      <w:lang w:eastAsia="en-GB"/>
                    </w:rPr>
                  </w:rPrChange>
                </w:rPr>
                <w:delText>(0.047)</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1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B79F33" w14:textId="5C5543B3" w:rsidR="00C03049" w:rsidRPr="00304F95" w:rsidDel="00304F95" w:rsidRDefault="00C03049" w:rsidP="00E05337">
            <w:pPr>
              <w:tabs>
                <w:tab w:val="decimal" w:pos="317"/>
              </w:tabs>
              <w:suppressAutoHyphens w:val="0"/>
              <w:spacing w:after="0"/>
              <w:rPr>
                <w:del w:id="4016" w:author="Linderhof, Vincent" w:date="2016-03-06T11:01:00Z"/>
                <w:rFonts w:ascii="Times New Roman" w:eastAsia="Times New Roman" w:hAnsi="Times New Roman"/>
                <w:color w:val="000000"/>
                <w:sz w:val="20"/>
                <w:szCs w:val="20"/>
                <w:lang w:eastAsia="en-GB"/>
                <w:rPrChange w:id="4017" w:author="Linderhof, Vincent" w:date="2016-03-06T11:01:00Z">
                  <w:rPr>
                    <w:del w:id="401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1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63256A" w14:textId="4E1321D6" w:rsidR="00C03049" w:rsidRPr="00304F95" w:rsidDel="00304F95" w:rsidRDefault="00C03049" w:rsidP="00E05337">
            <w:pPr>
              <w:tabs>
                <w:tab w:val="decimal" w:pos="317"/>
              </w:tabs>
              <w:suppressAutoHyphens w:val="0"/>
              <w:spacing w:after="0"/>
              <w:rPr>
                <w:del w:id="4020" w:author="Linderhof, Vincent" w:date="2016-03-06T11:01:00Z"/>
                <w:rFonts w:ascii="Times New Roman" w:eastAsia="Times New Roman" w:hAnsi="Times New Roman"/>
                <w:color w:val="000000"/>
                <w:sz w:val="20"/>
                <w:szCs w:val="20"/>
                <w:lang w:eastAsia="en-GB"/>
                <w:rPrChange w:id="4021" w:author="Linderhof, Vincent" w:date="2016-03-06T11:01:00Z">
                  <w:rPr>
                    <w:del w:id="4022" w:author="Linderhof, Vincent" w:date="2016-03-06T11:01:00Z"/>
                    <w:rFonts w:ascii="Times New Roman" w:eastAsia="Times New Roman" w:hAnsi="Times New Roman"/>
                    <w:color w:val="000000"/>
                    <w:sz w:val="24"/>
                    <w:szCs w:val="24"/>
                    <w:lang w:eastAsia="en-GB"/>
                  </w:rPr>
                </w:rPrChange>
              </w:rPr>
            </w:pPr>
            <w:del w:id="4023" w:author="Linderhof, Vincent" w:date="2016-03-06T11:01:00Z">
              <w:r w:rsidRPr="00304F95" w:rsidDel="00304F95">
                <w:rPr>
                  <w:rFonts w:ascii="Times New Roman" w:eastAsia="Times New Roman" w:hAnsi="Times New Roman"/>
                  <w:color w:val="000000"/>
                  <w:sz w:val="20"/>
                  <w:szCs w:val="20"/>
                  <w:lang w:eastAsia="en-GB"/>
                  <w:rPrChange w:id="4024" w:author="Linderhof, Vincent" w:date="2016-03-06T11:01:00Z">
                    <w:rPr>
                      <w:rFonts w:ascii="Times New Roman" w:eastAsia="Times New Roman" w:hAnsi="Times New Roman"/>
                      <w:color w:val="000000"/>
                      <w:sz w:val="24"/>
                      <w:szCs w:val="24"/>
                      <w:lang w:eastAsia="en-GB"/>
                    </w:rPr>
                  </w:rPrChange>
                </w:rPr>
                <w:delText>(0.055)</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2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9F550F" w14:textId="4F05F997" w:rsidR="00C03049" w:rsidRPr="00304F95" w:rsidDel="00304F95" w:rsidRDefault="00C03049" w:rsidP="00E05337">
            <w:pPr>
              <w:tabs>
                <w:tab w:val="decimal" w:pos="317"/>
              </w:tabs>
              <w:suppressAutoHyphens w:val="0"/>
              <w:spacing w:after="0"/>
              <w:jc w:val="right"/>
              <w:rPr>
                <w:del w:id="4026" w:author="Linderhof, Vincent" w:date="2016-03-06T11:01:00Z"/>
                <w:rFonts w:ascii="Times New Roman" w:eastAsia="Times New Roman" w:hAnsi="Times New Roman"/>
                <w:color w:val="000000"/>
                <w:sz w:val="20"/>
                <w:szCs w:val="20"/>
                <w:lang w:eastAsia="en-GB"/>
                <w:rPrChange w:id="4027" w:author="Linderhof, Vincent" w:date="2016-03-06T11:01:00Z">
                  <w:rPr>
                    <w:del w:id="402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2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8EFC8A" w14:textId="3344F072" w:rsidR="00C03049" w:rsidRPr="00304F95" w:rsidDel="00304F95" w:rsidRDefault="00C03049" w:rsidP="00E05337">
            <w:pPr>
              <w:tabs>
                <w:tab w:val="decimal" w:pos="317"/>
              </w:tabs>
              <w:suppressAutoHyphens w:val="0"/>
              <w:spacing w:after="0"/>
              <w:jc w:val="right"/>
              <w:rPr>
                <w:del w:id="4030" w:author="Linderhof, Vincent" w:date="2016-03-06T11:01:00Z"/>
                <w:rFonts w:ascii="Times New Roman" w:eastAsia="Times New Roman" w:hAnsi="Times New Roman"/>
                <w:color w:val="000000"/>
                <w:sz w:val="20"/>
                <w:szCs w:val="20"/>
                <w:lang w:eastAsia="en-GB"/>
                <w:rPrChange w:id="4031" w:author="Linderhof, Vincent" w:date="2016-03-06T11:01:00Z">
                  <w:rPr>
                    <w:del w:id="4032" w:author="Linderhof, Vincent" w:date="2016-03-06T11:01:00Z"/>
                    <w:rFonts w:ascii="Times New Roman" w:eastAsia="Times New Roman" w:hAnsi="Times New Roman"/>
                    <w:color w:val="000000"/>
                    <w:sz w:val="24"/>
                    <w:szCs w:val="24"/>
                    <w:lang w:eastAsia="en-GB"/>
                  </w:rPr>
                </w:rPrChange>
              </w:rPr>
            </w:pPr>
            <w:del w:id="4033" w:author="Linderhof, Vincent" w:date="2016-03-06T11:01:00Z">
              <w:r w:rsidRPr="00304F95" w:rsidDel="00304F95">
                <w:rPr>
                  <w:rFonts w:ascii="Times New Roman" w:eastAsia="Times New Roman" w:hAnsi="Times New Roman"/>
                  <w:color w:val="000000"/>
                  <w:sz w:val="20"/>
                  <w:szCs w:val="20"/>
                  <w:lang w:eastAsia="en-GB"/>
                  <w:rPrChange w:id="4034" w:author="Linderhof, Vincent" w:date="2016-03-06T11:01:00Z">
                    <w:rPr>
                      <w:rFonts w:ascii="Times New Roman" w:eastAsia="Times New Roman" w:hAnsi="Times New Roman"/>
                      <w:color w:val="000000"/>
                      <w:sz w:val="24"/>
                      <w:szCs w:val="24"/>
                      <w:lang w:eastAsia="en-GB"/>
                    </w:rPr>
                  </w:rPrChange>
                </w:rPr>
                <w:delText>1.3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3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AF6AD" w14:textId="76C9100A" w:rsidR="00C03049" w:rsidRPr="00304F95" w:rsidDel="00304F95" w:rsidRDefault="00C03049" w:rsidP="00E05337">
            <w:pPr>
              <w:tabs>
                <w:tab w:val="decimal" w:pos="317"/>
              </w:tabs>
              <w:suppressAutoHyphens w:val="0"/>
              <w:spacing w:after="0"/>
              <w:rPr>
                <w:del w:id="4036" w:author="Linderhof, Vincent" w:date="2016-03-06T11:01:00Z"/>
                <w:rFonts w:ascii="Times New Roman" w:eastAsia="Times New Roman" w:hAnsi="Times New Roman"/>
                <w:color w:val="000000"/>
                <w:sz w:val="20"/>
                <w:szCs w:val="20"/>
                <w:lang w:eastAsia="en-GB"/>
                <w:rPrChange w:id="4037" w:author="Linderhof, Vincent" w:date="2016-03-06T11:01:00Z">
                  <w:rPr>
                    <w:del w:id="403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03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561BB1" w14:textId="1A794C8A" w:rsidR="00C03049" w:rsidRPr="00304F95" w:rsidDel="00304F95" w:rsidRDefault="00C03049" w:rsidP="00E05337">
            <w:pPr>
              <w:tabs>
                <w:tab w:val="decimal" w:pos="317"/>
              </w:tabs>
              <w:suppressAutoHyphens w:val="0"/>
              <w:spacing w:after="0"/>
              <w:rPr>
                <w:del w:id="4040" w:author="Linderhof, Vincent" w:date="2016-03-06T11:01:00Z"/>
                <w:rFonts w:ascii="Times New Roman" w:eastAsia="Times New Roman" w:hAnsi="Times New Roman"/>
                <w:color w:val="000000"/>
                <w:sz w:val="20"/>
                <w:szCs w:val="20"/>
                <w:lang w:eastAsia="en-GB"/>
                <w:rPrChange w:id="4041" w:author="Linderhof, Vincent" w:date="2016-03-06T11:01:00Z">
                  <w:rPr>
                    <w:del w:id="4042" w:author="Linderhof, Vincent" w:date="2016-03-06T11:01:00Z"/>
                    <w:rFonts w:ascii="Times New Roman" w:eastAsia="Times New Roman" w:hAnsi="Times New Roman"/>
                    <w:color w:val="000000"/>
                    <w:sz w:val="24"/>
                    <w:szCs w:val="24"/>
                    <w:lang w:eastAsia="en-GB"/>
                  </w:rPr>
                </w:rPrChange>
              </w:rPr>
            </w:pPr>
            <w:del w:id="4043" w:author="Linderhof, Vincent" w:date="2016-03-06T11:01:00Z">
              <w:r w:rsidRPr="00304F95" w:rsidDel="00304F95">
                <w:rPr>
                  <w:rFonts w:ascii="Times New Roman" w:eastAsia="Times New Roman" w:hAnsi="Times New Roman"/>
                  <w:color w:val="000000"/>
                  <w:sz w:val="20"/>
                  <w:szCs w:val="20"/>
                  <w:lang w:eastAsia="en-GB"/>
                  <w:rPrChange w:id="4044" w:author="Linderhof, Vincent" w:date="2016-03-06T11:01:00Z">
                    <w:rPr>
                      <w:rFonts w:ascii="Times New Roman" w:eastAsia="Times New Roman" w:hAnsi="Times New Roman"/>
                      <w:color w:val="000000"/>
                      <w:sz w:val="24"/>
                      <w:szCs w:val="24"/>
                      <w:lang w:eastAsia="en-GB"/>
                    </w:rPr>
                  </w:rPrChange>
                </w:rPr>
                <w:delText>(1,829.03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045"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715520" w14:textId="3A7A1C2E" w:rsidR="00C03049" w:rsidRPr="00304F95" w:rsidDel="00304F95" w:rsidRDefault="00C03049" w:rsidP="00E05337">
            <w:pPr>
              <w:tabs>
                <w:tab w:val="decimal" w:pos="317"/>
              </w:tabs>
              <w:suppressAutoHyphens w:val="0"/>
              <w:spacing w:after="0"/>
              <w:rPr>
                <w:del w:id="4046" w:author="Linderhof, Vincent" w:date="2016-03-06T11:01:00Z"/>
                <w:rFonts w:ascii="Times New Roman" w:eastAsia="Times New Roman" w:hAnsi="Times New Roman"/>
                <w:color w:val="000000"/>
                <w:sz w:val="20"/>
                <w:szCs w:val="20"/>
                <w:lang w:eastAsia="en-GB"/>
                <w:rPrChange w:id="4047" w:author="Linderhof, Vincent" w:date="2016-03-06T11:01:00Z">
                  <w:rPr>
                    <w:del w:id="4048" w:author="Linderhof, Vincent" w:date="2016-03-06T11:01:00Z"/>
                    <w:rFonts w:ascii="Times New Roman" w:eastAsia="Times New Roman" w:hAnsi="Times New Roman"/>
                    <w:color w:val="000000"/>
                    <w:sz w:val="24"/>
                    <w:szCs w:val="24"/>
                    <w:lang w:eastAsia="en-GB"/>
                  </w:rPr>
                </w:rPrChange>
              </w:rPr>
            </w:pPr>
            <w:del w:id="4049" w:author="Linderhof, Vincent" w:date="2016-03-06T11:01:00Z">
              <w:r w:rsidRPr="00304F95" w:rsidDel="00304F95">
                <w:rPr>
                  <w:rFonts w:ascii="Times New Roman" w:eastAsia="Times New Roman" w:hAnsi="Times New Roman"/>
                  <w:color w:val="000000"/>
                  <w:sz w:val="20"/>
                  <w:szCs w:val="20"/>
                  <w:lang w:eastAsia="en-GB"/>
                  <w:rPrChange w:id="4050" w:author="Linderhof, Vincent" w:date="2016-03-06T11:01:00Z">
                    <w:rPr>
                      <w:rFonts w:ascii="Times New Roman" w:eastAsia="Times New Roman" w:hAnsi="Times New Roman"/>
                      <w:color w:val="000000"/>
                      <w:sz w:val="24"/>
                      <w:szCs w:val="24"/>
                      <w:lang w:eastAsia="en-GB"/>
                    </w:rPr>
                  </w:rPrChange>
                </w:rPr>
                <w:delText>(2,471.428)</w:delText>
              </w:r>
            </w:del>
          </w:p>
        </w:tc>
        <w:tc>
          <w:tcPr>
            <w:tcW w:w="1921" w:type="dxa"/>
            <w:gridSpan w:val="6"/>
            <w:tcBorders>
              <w:top w:val="nil"/>
              <w:left w:val="single" w:sz="4" w:space="0" w:color="auto"/>
              <w:bottom w:val="nil"/>
              <w:right w:val="nil"/>
            </w:tcBorders>
            <w:shd w:val="clear" w:color="auto" w:fill="auto"/>
            <w:noWrap/>
            <w:vAlign w:val="bottom"/>
            <w:hideMark/>
            <w:tcPrChange w:id="4051"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53DBA82E" w14:textId="7997E693" w:rsidR="00C03049" w:rsidRPr="00304F95" w:rsidDel="00304F95" w:rsidRDefault="00C03049" w:rsidP="00E05337">
            <w:pPr>
              <w:tabs>
                <w:tab w:val="decimal" w:pos="317"/>
              </w:tabs>
              <w:suppressAutoHyphens w:val="0"/>
              <w:spacing w:after="0"/>
              <w:jc w:val="right"/>
              <w:rPr>
                <w:del w:id="4052" w:author="Linderhof, Vincent" w:date="2016-03-06T11:01:00Z"/>
                <w:rFonts w:ascii="Times New Roman" w:eastAsia="Times New Roman" w:hAnsi="Times New Roman"/>
                <w:color w:val="000000"/>
                <w:sz w:val="20"/>
                <w:szCs w:val="20"/>
                <w:lang w:eastAsia="en-GB"/>
                <w:rPrChange w:id="4053" w:author="Linderhof, Vincent" w:date="2016-03-06T11:01:00Z">
                  <w:rPr>
                    <w:del w:id="4054" w:author="Linderhof, Vincent" w:date="2016-03-06T11:01:00Z"/>
                    <w:rFonts w:ascii="Times New Roman" w:eastAsia="Times New Roman" w:hAnsi="Times New Roman"/>
                    <w:color w:val="000000"/>
                    <w:sz w:val="24"/>
                    <w:szCs w:val="24"/>
                    <w:lang w:eastAsia="en-GB"/>
                  </w:rPr>
                </w:rPrChange>
              </w:rPr>
            </w:pPr>
            <w:del w:id="4055" w:author="Linderhof, Vincent" w:date="2016-03-06T11:01:00Z">
              <w:r w:rsidRPr="00304F95" w:rsidDel="00304F95">
                <w:rPr>
                  <w:rFonts w:ascii="Times New Roman" w:eastAsia="Times New Roman" w:hAnsi="Times New Roman"/>
                  <w:color w:val="000000"/>
                  <w:sz w:val="20"/>
                  <w:szCs w:val="20"/>
                  <w:lang w:eastAsia="en-GB"/>
                  <w:rPrChange w:id="4056" w:author="Linderhof, Vincent" w:date="2016-03-06T11:01:00Z">
                    <w:rPr>
                      <w:rFonts w:ascii="Times New Roman" w:eastAsia="Times New Roman" w:hAnsi="Times New Roman"/>
                      <w:color w:val="000000"/>
                      <w:sz w:val="24"/>
                      <w:szCs w:val="24"/>
                      <w:lang w:eastAsia="en-GB"/>
                    </w:rPr>
                  </w:rPrChange>
                </w:rPr>
                <w:delText>1.42E-04</w:delText>
              </w:r>
            </w:del>
          </w:p>
        </w:tc>
        <w:tc>
          <w:tcPr>
            <w:tcW w:w="670" w:type="dxa"/>
            <w:gridSpan w:val="3"/>
            <w:tcBorders>
              <w:top w:val="nil"/>
              <w:left w:val="nil"/>
              <w:bottom w:val="nil"/>
              <w:right w:val="nil"/>
            </w:tcBorders>
            <w:shd w:val="clear" w:color="auto" w:fill="auto"/>
            <w:noWrap/>
            <w:vAlign w:val="bottom"/>
            <w:hideMark/>
            <w:tcPrChange w:id="405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CCFDAB5" w14:textId="53759BBF" w:rsidR="00C03049" w:rsidRPr="00304F95" w:rsidDel="00304F95" w:rsidRDefault="00C03049" w:rsidP="00E05337">
            <w:pPr>
              <w:suppressAutoHyphens w:val="0"/>
              <w:spacing w:after="0"/>
              <w:rPr>
                <w:del w:id="4058" w:author="Linderhof, Vincent" w:date="2016-03-06T11:01:00Z"/>
                <w:rFonts w:ascii="Times New Roman" w:eastAsia="Times New Roman" w:hAnsi="Times New Roman"/>
                <w:color w:val="000000"/>
                <w:sz w:val="20"/>
                <w:szCs w:val="20"/>
                <w:lang w:eastAsia="en-GB"/>
                <w:rPrChange w:id="4059" w:author="Linderhof, Vincent" w:date="2016-03-06T11:01:00Z">
                  <w:rPr>
                    <w:del w:id="406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2EF1DE14" w14:textId="0D572F25" w:rsidTr="00304F95">
        <w:trPr>
          <w:trHeight w:val="300"/>
          <w:del w:id="4061" w:author="Linderhof, Vincent" w:date="2016-03-06T11:01:00Z"/>
          <w:trPrChange w:id="4062"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06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EBDCF2C" w14:textId="24D03D7B" w:rsidR="00C03049" w:rsidRPr="00304F95" w:rsidDel="00304F95" w:rsidRDefault="00C03049" w:rsidP="00E05337">
            <w:pPr>
              <w:suppressAutoHyphens w:val="0"/>
              <w:spacing w:after="0"/>
              <w:rPr>
                <w:del w:id="4064" w:author="Linderhof, Vincent" w:date="2016-03-06T11:01:00Z"/>
                <w:rFonts w:ascii="Times New Roman" w:eastAsia="Times New Roman" w:hAnsi="Times New Roman"/>
                <w:color w:val="000000"/>
                <w:sz w:val="20"/>
                <w:szCs w:val="20"/>
                <w:lang w:eastAsia="en-GB"/>
                <w:rPrChange w:id="4065" w:author="Linderhof, Vincent" w:date="2016-03-06T11:01:00Z">
                  <w:rPr>
                    <w:del w:id="4066" w:author="Linderhof, Vincent" w:date="2016-03-06T11:01:00Z"/>
                    <w:rFonts w:ascii="Times New Roman" w:eastAsia="Times New Roman" w:hAnsi="Times New Roman"/>
                    <w:color w:val="000000"/>
                    <w:sz w:val="24"/>
                    <w:szCs w:val="24"/>
                    <w:lang w:eastAsia="en-GB"/>
                  </w:rPr>
                </w:rPrChange>
              </w:rPr>
            </w:pPr>
            <w:del w:id="4067" w:author="Linderhof, Vincent" w:date="2016-03-06T11:01:00Z">
              <w:r w:rsidRPr="00304F95" w:rsidDel="00304F95">
                <w:rPr>
                  <w:rFonts w:ascii="Times New Roman" w:eastAsia="Times New Roman" w:hAnsi="Times New Roman"/>
                  <w:color w:val="000000"/>
                  <w:sz w:val="20"/>
                  <w:szCs w:val="20"/>
                  <w:lang w:eastAsia="en-GB"/>
                  <w:rPrChange w:id="4068" w:author="Linderhof, Vincent" w:date="2016-03-06T11:01:00Z">
                    <w:rPr>
                      <w:rFonts w:ascii="Times New Roman" w:eastAsia="Times New Roman" w:hAnsi="Times New Roman"/>
                      <w:color w:val="000000"/>
                      <w:sz w:val="24"/>
                      <w:szCs w:val="24"/>
                      <w:lang w:eastAsia="en-GB"/>
                    </w:rPr>
                  </w:rPrChange>
                </w:rPr>
                <w:delText>Agriculture Decision -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06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2C18AE6" w14:textId="63D35A25" w:rsidR="00C03049" w:rsidRPr="00304F95" w:rsidDel="00304F95" w:rsidRDefault="00C03049" w:rsidP="00E05337">
            <w:pPr>
              <w:tabs>
                <w:tab w:val="decimal" w:pos="317"/>
              </w:tabs>
              <w:suppressAutoHyphens w:val="0"/>
              <w:spacing w:after="0"/>
              <w:rPr>
                <w:del w:id="4070" w:author="Linderhof, Vincent" w:date="2016-03-06T11:01:00Z"/>
                <w:rFonts w:ascii="Times New Roman" w:eastAsia="Times New Roman" w:hAnsi="Times New Roman"/>
                <w:color w:val="000000"/>
                <w:sz w:val="20"/>
                <w:szCs w:val="20"/>
                <w:lang w:eastAsia="en-GB"/>
                <w:rPrChange w:id="4071" w:author="Linderhof, Vincent" w:date="2016-03-06T11:01:00Z">
                  <w:rPr>
                    <w:del w:id="4072" w:author="Linderhof, Vincent" w:date="2016-03-06T11:01:00Z"/>
                    <w:rFonts w:ascii="Times New Roman" w:eastAsia="Times New Roman" w:hAnsi="Times New Roman"/>
                    <w:color w:val="000000"/>
                    <w:sz w:val="24"/>
                    <w:szCs w:val="24"/>
                    <w:lang w:eastAsia="en-GB"/>
                  </w:rPr>
                </w:rPrChange>
              </w:rPr>
            </w:pPr>
            <w:del w:id="4073" w:author="Linderhof, Vincent" w:date="2016-03-06T11:01:00Z">
              <w:r w:rsidRPr="00304F95" w:rsidDel="00304F95">
                <w:rPr>
                  <w:rFonts w:ascii="Times New Roman" w:eastAsia="Times New Roman" w:hAnsi="Times New Roman"/>
                  <w:color w:val="000000"/>
                  <w:sz w:val="20"/>
                  <w:szCs w:val="20"/>
                  <w:lang w:eastAsia="en-GB"/>
                  <w:rPrChange w:id="4074" w:author="Linderhof, Vincent" w:date="2016-03-06T11:01:00Z">
                    <w:rPr>
                      <w:rFonts w:ascii="Times New Roman" w:eastAsia="Times New Roman" w:hAnsi="Times New Roman"/>
                      <w:color w:val="000000"/>
                      <w:sz w:val="24"/>
                      <w:szCs w:val="24"/>
                      <w:lang w:eastAsia="en-GB"/>
                    </w:rPr>
                  </w:rPrChange>
                </w:rPr>
                <w:delText>0.71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FA7113" w14:textId="3E361BB4" w:rsidR="00C03049" w:rsidRPr="00304F95" w:rsidDel="00304F95" w:rsidRDefault="00C03049" w:rsidP="00E05337">
            <w:pPr>
              <w:tabs>
                <w:tab w:val="decimal" w:pos="317"/>
              </w:tabs>
              <w:suppressAutoHyphens w:val="0"/>
              <w:spacing w:after="0"/>
              <w:rPr>
                <w:del w:id="4076" w:author="Linderhof, Vincent" w:date="2016-03-06T11:01:00Z"/>
                <w:rFonts w:ascii="Times New Roman" w:eastAsia="Times New Roman" w:hAnsi="Times New Roman"/>
                <w:color w:val="000000"/>
                <w:sz w:val="20"/>
                <w:szCs w:val="20"/>
                <w:lang w:eastAsia="en-GB"/>
                <w:rPrChange w:id="4077" w:author="Linderhof, Vincent" w:date="2016-03-06T11:01:00Z">
                  <w:rPr>
                    <w:del w:id="407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09F5F" w14:textId="3CD18F33" w:rsidR="00C03049" w:rsidRPr="00304F95" w:rsidDel="00304F95" w:rsidRDefault="00C03049" w:rsidP="00E05337">
            <w:pPr>
              <w:tabs>
                <w:tab w:val="decimal" w:pos="317"/>
              </w:tabs>
              <w:suppressAutoHyphens w:val="0"/>
              <w:spacing w:after="0"/>
              <w:rPr>
                <w:del w:id="4080" w:author="Linderhof, Vincent" w:date="2016-03-06T11:01:00Z"/>
                <w:rFonts w:ascii="Times New Roman" w:eastAsia="Times New Roman" w:hAnsi="Times New Roman"/>
                <w:color w:val="000000"/>
                <w:sz w:val="20"/>
                <w:szCs w:val="20"/>
                <w:lang w:eastAsia="en-GB"/>
                <w:rPrChange w:id="4081" w:author="Linderhof, Vincent" w:date="2016-03-06T11:01:00Z">
                  <w:rPr>
                    <w:del w:id="4082" w:author="Linderhof, Vincent" w:date="2016-03-06T11:01:00Z"/>
                    <w:rFonts w:ascii="Times New Roman" w:eastAsia="Times New Roman" w:hAnsi="Times New Roman"/>
                    <w:color w:val="000000"/>
                    <w:sz w:val="24"/>
                    <w:szCs w:val="24"/>
                    <w:lang w:eastAsia="en-GB"/>
                  </w:rPr>
                </w:rPrChange>
              </w:rPr>
            </w:pPr>
            <w:del w:id="4083" w:author="Linderhof, Vincent" w:date="2016-03-06T11:01:00Z">
              <w:r w:rsidRPr="00304F95" w:rsidDel="00304F95">
                <w:rPr>
                  <w:rFonts w:ascii="Times New Roman" w:eastAsia="Times New Roman" w:hAnsi="Times New Roman"/>
                  <w:color w:val="000000"/>
                  <w:sz w:val="20"/>
                  <w:szCs w:val="20"/>
                  <w:lang w:eastAsia="en-GB"/>
                  <w:rPrChange w:id="4084" w:author="Linderhof, Vincent" w:date="2016-03-06T11:01:00Z">
                    <w:rPr>
                      <w:rFonts w:ascii="Times New Roman" w:eastAsia="Times New Roman" w:hAnsi="Times New Roman"/>
                      <w:color w:val="000000"/>
                      <w:sz w:val="24"/>
                      <w:szCs w:val="24"/>
                      <w:lang w:eastAsia="en-GB"/>
                    </w:rPr>
                  </w:rPrChange>
                </w:rPr>
                <w:delText>1.06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7EE591" w14:textId="4E6F63F4" w:rsidR="00C03049" w:rsidRPr="00304F95" w:rsidDel="00304F95" w:rsidRDefault="00C03049" w:rsidP="00E05337">
            <w:pPr>
              <w:tabs>
                <w:tab w:val="decimal" w:pos="317"/>
              </w:tabs>
              <w:suppressAutoHyphens w:val="0"/>
              <w:spacing w:after="0"/>
              <w:rPr>
                <w:del w:id="4086" w:author="Linderhof, Vincent" w:date="2016-03-06T11:01:00Z"/>
                <w:rFonts w:ascii="Times New Roman" w:eastAsia="Times New Roman" w:hAnsi="Times New Roman"/>
                <w:color w:val="000000"/>
                <w:sz w:val="20"/>
                <w:szCs w:val="20"/>
                <w:lang w:eastAsia="en-GB"/>
                <w:rPrChange w:id="4087" w:author="Linderhof, Vincent" w:date="2016-03-06T11:01:00Z">
                  <w:rPr>
                    <w:del w:id="40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9AE49" w14:textId="225A6BF9" w:rsidR="00C03049" w:rsidRPr="00304F95" w:rsidDel="00304F95" w:rsidRDefault="00C03049" w:rsidP="00E05337">
            <w:pPr>
              <w:tabs>
                <w:tab w:val="decimal" w:pos="317"/>
              </w:tabs>
              <w:suppressAutoHyphens w:val="0"/>
              <w:spacing w:after="0"/>
              <w:jc w:val="right"/>
              <w:rPr>
                <w:del w:id="4090" w:author="Linderhof, Vincent" w:date="2016-03-06T11:01:00Z"/>
                <w:rFonts w:ascii="Times New Roman" w:eastAsia="Times New Roman" w:hAnsi="Times New Roman"/>
                <w:color w:val="000000"/>
                <w:sz w:val="20"/>
                <w:szCs w:val="20"/>
                <w:lang w:eastAsia="en-GB"/>
                <w:rPrChange w:id="4091" w:author="Linderhof, Vincent" w:date="2016-03-06T11:01:00Z">
                  <w:rPr>
                    <w:del w:id="4092" w:author="Linderhof, Vincent" w:date="2016-03-06T11:01:00Z"/>
                    <w:rFonts w:ascii="Times New Roman" w:eastAsia="Times New Roman" w:hAnsi="Times New Roman"/>
                    <w:color w:val="000000"/>
                    <w:sz w:val="24"/>
                    <w:szCs w:val="24"/>
                    <w:lang w:eastAsia="en-GB"/>
                  </w:rPr>
                </w:rPrChange>
              </w:rPr>
            </w:pPr>
            <w:del w:id="4093" w:author="Linderhof, Vincent" w:date="2016-03-06T11:01:00Z">
              <w:r w:rsidRPr="00304F95" w:rsidDel="00304F95">
                <w:rPr>
                  <w:rFonts w:ascii="Times New Roman" w:eastAsia="Times New Roman" w:hAnsi="Times New Roman"/>
                  <w:color w:val="000000"/>
                  <w:sz w:val="20"/>
                  <w:szCs w:val="20"/>
                  <w:lang w:eastAsia="en-GB"/>
                  <w:rPrChange w:id="4094" w:author="Linderhof, Vincent" w:date="2016-03-06T11:01:00Z">
                    <w:rPr>
                      <w:rFonts w:ascii="Times New Roman" w:eastAsia="Times New Roman" w:hAnsi="Times New Roman"/>
                      <w:color w:val="000000"/>
                      <w:sz w:val="24"/>
                      <w:szCs w:val="24"/>
                      <w:lang w:eastAsia="en-GB"/>
                    </w:rPr>
                  </w:rPrChange>
                </w:rPr>
                <w:delText>-3.62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012B8" w14:textId="01ECEB41" w:rsidR="00C03049" w:rsidRPr="00304F95" w:rsidDel="00304F95" w:rsidRDefault="00C03049" w:rsidP="00E05337">
            <w:pPr>
              <w:tabs>
                <w:tab w:val="decimal" w:pos="317"/>
              </w:tabs>
              <w:suppressAutoHyphens w:val="0"/>
              <w:spacing w:after="0"/>
              <w:rPr>
                <w:del w:id="4096" w:author="Linderhof, Vincent" w:date="2016-03-06T11:01:00Z"/>
                <w:rFonts w:ascii="Times New Roman" w:eastAsia="Times New Roman" w:hAnsi="Times New Roman"/>
                <w:color w:val="000000"/>
                <w:sz w:val="20"/>
                <w:szCs w:val="20"/>
                <w:lang w:eastAsia="en-GB"/>
                <w:rPrChange w:id="4097" w:author="Linderhof, Vincent" w:date="2016-03-06T11:01:00Z">
                  <w:rPr>
                    <w:del w:id="409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3ADB68" w14:textId="08361765" w:rsidR="00C03049" w:rsidRPr="00304F95" w:rsidDel="00304F95" w:rsidRDefault="00C03049" w:rsidP="00E05337">
            <w:pPr>
              <w:tabs>
                <w:tab w:val="decimal" w:pos="317"/>
              </w:tabs>
              <w:suppressAutoHyphens w:val="0"/>
              <w:spacing w:after="0"/>
              <w:rPr>
                <w:del w:id="4100" w:author="Linderhof, Vincent" w:date="2016-03-06T11:01:00Z"/>
                <w:rFonts w:ascii="Times New Roman" w:eastAsia="Times New Roman" w:hAnsi="Times New Roman"/>
                <w:color w:val="000000"/>
                <w:sz w:val="20"/>
                <w:szCs w:val="20"/>
                <w:lang w:eastAsia="en-GB"/>
                <w:rPrChange w:id="4101" w:author="Linderhof, Vincent" w:date="2016-03-06T11:01:00Z">
                  <w:rPr>
                    <w:del w:id="4102" w:author="Linderhof, Vincent" w:date="2016-03-06T11:01:00Z"/>
                    <w:rFonts w:ascii="Times New Roman" w:eastAsia="Times New Roman" w:hAnsi="Times New Roman"/>
                    <w:color w:val="000000"/>
                    <w:sz w:val="24"/>
                    <w:szCs w:val="24"/>
                    <w:lang w:eastAsia="en-GB"/>
                  </w:rPr>
                </w:rPrChange>
              </w:rPr>
            </w:pPr>
            <w:del w:id="4103" w:author="Linderhof, Vincent" w:date="2016-03-06T11:01:00Z">
              <w:r w:rsidRPr="00304F95" w:rsidDel="00304F95">
                <w:rPr>
                  <w:rFonts w:ascii="Times New Roman" w:eastAsia="Times New Roman" w:hAnsi="Times New Roman"/>
                  <w:color w:val="000000"/>
                  <w:sz w:val="20"/>
                  <w:szCs w:val="20"/>
                  <w:lang w:eastAsia="en-GB"/>
                  <w:rPrChange w:id="4104"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0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001852" w14:textId="1E2C3FB5" w:rsidR="00C03049" w:rsidRPr="00304F95" w:rsidDel="00304F95" w:rsidRDefault="00C03049" w:rsidP="00E05337">
            <w:pPr>
              <w:tabs>
                <w:tab w:val="decimal" w:pos="317"/>
              </w:tabs>
              <w:suppressAutoHyphens w:val="0"/>
              <w:spacing w:after="0"/>
              <w:rPr>
                <w:del w:id="4106" w:author="Linderhof, Vincent" w:date="2016-03-06T11:01:00Z"/>
                <w:rFonts w:ascii="Times New Roman" w:eastAsia="Times New Roman" w:hAnsi="Times New Roman"/>
                <w:color w:val="000000"/>
                <w:sz w:val="20"/>
                <w:szCs w:val="20"/>
                <w:lang w:eastAsia="en-GB"/>
                <w:rPrChange w:id="4107" w:author="Linderhof, Vincent" w:date="2016-03-06T11:01:00Z">
                  <w:rPr>
                    <w:del w:id="410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0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B1DF13" w14:textId="2294B735" w:rsidR="00C03049" w:rsidRPr="00304F95" w:rsidDel="00304F95" w:rsidRDefault="00C03049" w:rsidP="00E05337">
            <w:pPr>
              <w:tabs>
                <w:tab w:val="decimal" w:pos="317"/>
              </w:tabs>
              <w:suppressAutoHyphens w:val="0"/>
              <w:spacing w:after="0"/>
              <w:rPr>
                <w:del w:id="4110" w:author="Linderhof, Vincent" w:date="2016-03-06T11:01:00Z"/>
                <w:rFonts w:ascii="Times New Roman" w:eastAsia="Times New Roman" w:hAnsi="Times New Roman"/>
                <w:color w:val="000000"/>
                <w:sz w:val="20"/>
                <w:szCs w:val="20"/>
                <w:lang w:eastAsia="en-GB"/>
                <w:rPrChange w:id="4111" w:author="Linderhof, Vincent" w:date="2016-03-06T11:01:00Z">
                  <w:rPr>
                    <w:del w:id="4112" w:author="Linderhof, Vincent" w:date="2016-03-06T11:01:00Z"/>
                    <w:rFonts w:ascii="Times New Roman" w:eastAsia="Times New Roman" w:hAnsi="Times New Roman"/>
                    <w:color w:val="000000"/>
                    <w:sz w:val="24"/>
                    <w:szCs w:val="24"/>
                    <w:lang w:eastAsia="en-GB"/>
                  </w:rPr>
                </w:rPrChange>
              </w:rPr>
            </w:pPr>
            <w:del w:id="4113" w:author="Linderhof, Vincent" w:date="2016-03-06T11:01:00Z">
              <w:r w:rsidRPr="00304F95" w:rsidDel="00304F95">
                <w:rPr>
                  <w:rFonts w:ascii="Times New Roman" w:eastAsia="Times New Roman" w:hAnsi="Times New Roman"/>
                  <w:color w:val="000000"/>
                  <w:sz w:val="20"/>
                  <w:szCs w:val="20"/>
                  <w:lang w:eastAsia="en-GB"/>
                  <w:rPrChange w:id="4114" w:author="Linderhof, Vincent" w:date="2016-03-06T11:01:00Z">
                    <w:rPr>
                      <w:rFonts w:ascii="Times New Roman" w:eastAsia="Times New Roman" w:hAnsi="Times New Roman"/>
                      <w:color w:val="000000"/>
                      <w:sz w:val="24"/>
                      <w:szCs w:val="24"/>
                      <w:lang w:eastAsia="en-GB"/>
                    </w:rPr>
                  </w:rPrChange>
                </w:rPr>
                <w:delText>0.04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1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C7BB35" w14:textId="3E45256D" w:rsidR="00C03049" w:rsidRPr="00304F95" w:rsidDel="00304F95" w:rsidRDefault="00C03049" w:rsidP="00E05337">
            <w:pPr>
              <w:tabs>
                <w:tab w:val="decimal" w:pos="317"/>
              </w:tabs>
              <w:suppressAutoHyphens w:val="0"/>
              <w:spacing w:after="0"/>
              <w:rPr>
                <w:del w:id="4116" w:author="Linderhof, Vincent" w:date="2016-03-06T11:01:00Z"/>
                <w:rFonts w:ascii="Times New Roman" w:eastAsia="Times New Roman" w:hAnsi="Times New Roman"/>
                <w:color w:val="000000"/>
                <w:sz w:val="20"/>
                <w:szCs w:val="20"/>
                <w:lang w:eastAsia="en-GB"/>
                <w:rPrChange w:id="4117" w:author="Linderhof, Vincent" w:date="2016-03-06T11:01:00Z">
                  <w:rPr>
                    <w:del w:id="411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1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65E241" w14:textId="7DB990C6" w:rsidR="00C03049" w:rsidRPr="00304F95" w:rsidDel="00304F95" w:rsidRDefault="00C03049" w:rsidP="00E05337">
            <w:pPr>
              <w:tabs>
                <w:tab w:val="decimal" w:pos="317"/>
              </w:tabs>
              <w:suppressAutoHyphens w:val="0"/>
              <w:spacing w:after="0"/>
              <w:jc w:val="right"/>
              <w:rPr>
                <w:del w:id="4120" w:author="Linderhof, Vincent" w:date="2016-03-06T11:01:00Z"/>
                <w:rFonts w:ascii="Times New Roman" w:eastAsia="Times New Roman" w:hAnsi="Times New Roman"/>
                <w:color w:val="000000"/>
                <w:sz w:val="20"/>
                <w:szCs w:val="20"/>
                <w:lang w:eastAsia="en-GB"/>
                <w:rPrChange w:id="4121" w:author="Linderhof, Vincent" w:date="2016-03-06T11:01:00Z">
                  <w:rPr>
                    <w:del w:id="4122" w:author="Linderhof, Vincent" w:date="2016-03-06T11:01:00Z"/>
                    <w:rFonts w:ascii="Times New Roman" w:eastAsia="Times New Roman" w:hAnsi="Times New Roman"/>
                    <w:color w:val="000000"/>
                    <w:sz w:val="24"/>
                    <w:szCs w:val="24"/>
                    <w:lang w:eastAsia="en-GB"/>
                  </w:rPr>
                </w:rPrChange>
              </w:rPr>
            </w:pPr>
            <w:del w:id="4123" w:author="Linderhof, Vincent" w:date="2016-03-06T11:01:00Z">
              <w:r w:rsidRPr="00304F95" w:rsidDel="00304F95">
                <w:rPr>
                  <w:rFonts w:ascii="Times New Roman" w:eastAsia="Times New Roman" w:hAnsi="Times New Roman"/>
                  <w:color w:val="000000"/>
                  <w:sz w:val="20"/>
                  <w:szCs w:val="20"/>
                  <w:lang w:eastAsia="en-GB"/>
                  <w:rPrChange w:id="4124" w:author="Linderhof, Vincent" w:date="2016-03-06T11:01:00Z">
                    <w:rPr>
                      <w:rFonts w:ascii="Times New Roman" w:eastAsia="Times New Roman" w:hAnsi="Times New Roman"/>
                      <w:color w:val="000000"/>
                      <w:sz w:val="24"/>
                      <w:szCs w:val="24"/>
                      <w:lang w:eastAsia="en-GB"/>
                    </w:rPr>
                  </w:rPrChange>
                </w:rPr>
                <w:delText>-6.18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2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3A5B726" w14:textId="52F3F563" w:rsidR="00C03049" w:rsidRPr="00304F95" w:rsidDel="00304F95" w:rsidRDefault="00C03049" w:rsidP="00E05337">
            <w:pPr>
              <w:tabs>
                <w:tab w:val="decimal" w:pos="317"/>
              </w:tabs>
              <w:suppressAutoHyphens w:val="0"/>
              <w:spacing w:after="0"/>
              <w:rPr>
                <w:del w:id="4126" w:author="Linderhof, Vincent" w:date="2016-03-06T11:01:00Z"/>
                <w:rFonts w:ascii="Times New Roman" w:eastAsia="Times New Roman" w:hAnsi="Times New Roman"/>
                <w:color w:val="000000"/>
                <w:sz w:val="20"/>
                <w:szCs w:val="20"/>
                <w:lang w:eastAsia="en-GB"/>
                <w:rPrChange w:id="4127" w:author="Linderhof, Vincent" w:date="2016-03-06T11:01:00Z">
                  <w:rPr>
                    <w:del w:id="4128"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12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6FF6FC" w14:textId="7419C1BC" w:rsidR="00C03049" w:rsidRPr="00304F95" w:rsidDel="00304F95" w:rsidRDefault="00C03049" w:rsidP="00E05337">
            <w:pPr>
              <w:tabs>
                <w:tab w:val="decimal" w:pos="317"/>
              </w:tabs>
              <w:suppressAutoHyphens w:val="0"/>
              <w:spacing w:after="0"/>
              <w:rPr>
                <w:del w:id="4130" w:author="Linderhof, Vincent" w:date="2016-03-06T11:01:00Z"/>
                <w:rFonts w:ascii="Times New Roman" w:eastAsia="Times New Roman" w:hAnsi="Times New Roman"/>
                <w:color w:val="000000"/>
                <w:sz w:val="20"/>
                <w:szCs w:val="20"/>
                <w:lang w:eastAsia="en-GB"/>
                <w:rPrChange w:id="4131" w:author="Linderhof, Vincent" w:date="2016-03-06T11:01:00Z">
                  <w:rPr>
                    <w:del w:id="4132" w:author="Linderhof, Vincent" w:date="2016-03-06T11:01:00Z"/>
                    <w:rFonts w:ascii="Times New Roman" w:eastAsia="Times New Roman" w:hAnsi="Times New Roman"/>
                    <w:color w:val="000000"/>
                    <w:sz w:val="24"/>
                    <w:szCs w:val="24"/>
                    <w:lang w:eastAsia="en-GB"/>
                  </w:rPr>
                </w:rPrChange>
              </w:rPr>
            </w:pPr>
            <w:del w:id="4133" w:author="Linderhof, Vincent" w:date="2016-03-06T11:01:00Z">
              <w:r w:rsidRPr="00304F95" w:rsidDel="00304F95">
                <w:rPr>
                  <w:rFonts w:ascii="Times New Roman" w:eastAsia="Times New Roman" w:hAnsi="Times New Roman"/>
                  <w:color w:val="000000"/>
                  <w:sz w:val="20"/>
                  <w:szCs w:val="20"/>
                  <w:lang w:eastAsia="en-GB"/>
                  <w:rPrChange w:id="4134" w:author="Linderhof, Vincent" w:date="2016-03-06T11:01:00Z">
                    <w:rPr>
                      <w:rFonts w:ascii="Times New Roman" w:eastAsia="Times New Roman" w:hAnsi="Times New Roman"/>
                      <w:color w:val="000000"/>
                      <w:sz w:val="24"/>
                      <w:szCs w:val="24"/>
                      <w:lang w:eastAsia="en-GB"/>
                    </w:rPr>
                  </w:rPrChange>
                </w:rPr>
                <w:delText>2,285.700</w:delText>
              </w:r>
            </w:del>
          </w:p>
        </w:tc>
        <w:tc>
          <w:tcPr>
            <w:tcW w:w="534" w:type="dxa"/>
            <w:gridSpan w:val="2"/>
            <w:tcBorders>
              <w:top w:val="nil"/>
              <w:left w:val="single" w:sz="4" w:space="0" w:color="auto"/>
              <w:bottom w:val="nil"/>
              <w:right w:val="nil"/>
            </w:tcBorders>
            <w:shd w:val="clear" w:color="auto" w:fill="auto"/>
            <w:noWrap/>
            <w:vAlign w:val="bottom"/>
            <w:hideMark/>
            <w:tcPrChange w:id="4135"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7D62F4A4" w14:textId="1B2A4348" w:rsidR="00C03049" w:rsidRPr="00304F95" w:rsidDel="00304F95" w:rsidRDefault="00C03049" w:rsidP="00E05337">
            <w:pPr>
              <w:tabs>
                <w:tab w:val="decimal" w:pos="317"/>
              </w:tabs>
              <w:suppressAutoHyphens w:val="0"/>
              <w:spacing w:after="0"/>
              <w:rPr>
                <w:del w:id="4136" w:author="Linderhof, Vincent" w:date="2016-03-06T11:01:00Z"/>
                <w:rFonts w:ascii="Times New Roman" w:eastAsia="Times New Roman" w:hAnsi="Times New Roman"/>
                <w:color w:val="000000"/>
                <w:sz w:val="20"/>
                <w:szCs w:val="20"/>
                <w:lang w:eastAsia="en-GB"/>
                <w:rPrChange w:id="4137" w:author="Linderhof, Vincent" w:date="2016-03-06T11:01:00Z">
                  <w:rPr>
                    <w:del w:id="413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13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8502246" w14:textId="3F63EFE8" w:rsidR="00C03049" w:rsidRPr="00304F95" w:rsidDel="00304F95" w:rsidRDefault="00C03049" w:rsidP="00E05337">
            <w:pPr>
              <w:tabs>
                <w:tab w:val="decimal" w:pos="317"/>
              </w:tabs>
              <w:suppressAutoHyphens w:val="0"/>
              <w:spacing w:after="0"/>
              <w:rPr>
                <w:del w:id="4140" w:author="Linderhof, Vincent" w:date="2016-03-06T11:01:00Z"/>
                <w:rFonts w:ascii="Times New Roman" w:eastAsia="Times New Roman" w:hAnsi="Times New Roman"/>
                <w:color w:val="000000"/>
                <w:sz w:val="20"/>
                <w:szCs w:val="20"/>
                <w:lang w:eastAsia="en-GB"/>
                <w:rPrChange w:id="4141" w:author="Linderhof, Vincent" w:date="2016-03-06T11:01:00Z">
                  <w:rPr>
                    <w:del w:id="4142" w:author="Linderhof, Vincent" w:date="2016-03-06T11:01:00Z"/>
                    <w:rFonts w:ascii="Times New Roman" w:eastAsia="Times New Roman" w:hAnsi="Times New Roman"/>
                    <w:color w:val="000000"/>
                    <w:sz w:val="24"/>
                    <w:szCs w:val="24"/>
                    <w:lang w:eastAsia="en-GB"/>
                  </w:rPr>
                </w:rPrChange>
              </w:rPr>
            </w:pPr>
            <w:del w:id="4143" w:author="Linderhof, Vincent" w:date="2016-03-06T11:01:00Z">
              <w:r w:rsidRPr="00304F95" w:rsidDel="00304F95">
                <w:rPr>
                  <w:rFonts w:ascii="Times New Roman" w:eastAsia="Times New Roman" w:hAnsi="Times New Roman"/>
                  <w:color w:val="000000"/>
                  <w:sz w:val="20"/>
                  <w:szCs w:val="20"/>
                  <w:lang w:eastAsia="en-GB"/>
                  <w:rPrChange w:id="4144" w:author="Linderhof, Vincent" w:date="2016-03-06T11:01:00Z">
                    <w:rPr>
                      <w:rFonts w:ascii="Times New Roman" w:eastAsia="Times New Roman" w:hAnsi="Times New Roman"/>
                      <w:color w:val="000000"/>
                      <w:sz w:val="24"/>
                      <w:szCs w:val="24"/>
                      <w:lang w:eastAsia="en-GB"/>
                    </w:rPr>
                  </w:rPrChange>
                </w:rPr>
                <w:delText>558.623</w:delText>
              </w:r>
            </w:del>
          </w:p>
        </w:tc>
        <w:tc>
          <w:tcPr>
            <w:tcW w:w="534" w:type="dxa"/>
            <w:gridSpan w:val="2"/>
            <w:tcBorders>
              <w:top w:val="nil"/>
              <w:left w:val="nil"/>
              <w:bottom w:val="nil"/>
              <w:right w:val="nil"/>
            </w:tcBorders>
            <w:shd w:val="clear" w:color="auto" w:fill="auto"/>
            <w:noWrap/>
            <w:vAlign w:val="bottom"/>
            <w:hideMark/>
            <w:tcPrChange w:id="414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53FCA73" w14:textId="77F76D72" w:rsidR="00C03049" w:rsidRPr="00304F95" w:rsidDel="00304F95" w:rsidRDefault="00C03049" w:rsidP="00E05337">
            <w:pPr>
              <w:tabs>
                <w:tab w:val="decimal" w:pos="317"/>
              </w:tabs>
              <w:suppressAutoHyphens w:val="0"/>
              <w:spacing w:after="0"/>
              <w:rPr>
                <w:del w:id="4146" w:author="Linderhof, Vincent" w:date="2016-03-06T11:01:00Z"/>
                <w:rFonts w:ascii="Times New Roman" w:eastAsia="Times New Roman" w:hAnsi="Times New Roman"/>
                <w:color w:val="000000"/>
                <w:sz w:val="20"/>
                <w:szCs w:val="20"/>
                <w:lang w:eastAsia="en-GB"/>
                <w:rPrChange w:id="4147" w:author="Linderhof, Vincent" w:date="2016-03-06T11:01:00Z">
                  <w:rPr>
                    <w:del w:id="414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14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4B464A49" w14:textId="6A2EAA45" w:rsidR="00C03049" w:rsidRPr="00304F95" w:rsidDel="00304F95" w:rsidRDefault="00C03049" w:rsidP="00E05337">
            <w:pPr>
              <w:suppressAutoHyphens w:val="0"/>
              <w:spacing w:after="0"/>
              <w:jc w:val="right"/>
              <w:rPr>
                <w:del w:id="4150" w:author="Linderhof, Vincent" w:date="2016-03-06T11:01:00Z"/>
                <w:rFonts w:ascii="Times New Roman" w:eastAsia="Times New Roman" w:hAnsi="Times New Roman"/>
                <w:color w:val="000000"/>
                <w:sz w:val="20"/>
                <w:szCs w:val="20"/>
                <w:lang w:eastAsia="en-GB"/>
                <w:rPrChange w:id="4151" w:author="Linderhof, Vincent" w:date="2016-03-06T11:01:00Z">
                  <w:rPr>
                    <w:del w:id="4152" w:author="Linderhof, Vincent" w:date="2016-03-06T11:01:00Z"/>
                    <w:rFonts w:ascii="Times New Roman" w:eastAsia="Times New Roman" w:hAnsi="Times New Roman"/>
                    <w:color w:val="000000"/>
                    <w:sz w:val="24"/>
                    <w:szCs w:val="24"/>
                    <w:lang w:eastAsia="en-GB"/>
                  </w:rPr>
                </w:rPrChange>
              </w:rPr>
            </w:pPr>
            <w:del w:id="4153" w:author="Linderhof, Vincent" w:date="2016-03-06T11:01:00Z">
              <w:r w:rsidRPr="00304F95" w:rsidDel="00304F95">
                <w:rPr>
                  <w:rFonts w:ascii="Times New Roman" w:eastAsia="Times New Roman" w:hAnsi="Times New Roman"/>
                  <w:color w:val="000000"/>
                  <w:sz w:val="20"/>
                  <w:szCs w:val="20"/>
                  <w:lang w:eastAsia="en-GB"/>
                  <w:rPrChange w:id="4154" w:author="Linderhof, Vincent" w:date="2016-03-06T11:01:00Z">
                    <w:rPr>
                      <w:rFonts w:ascii="Times New Roman" w:eastAsia="Times New Roman" w:hAnsi="Times New Roman"/>
                      <w:color w:val="000000"/>
                      <w:sz w:val="24"/>
                      <w:szCs w:val="24"/>
                      <w:lang w:eastAsia="en-GB"/>
                    </w:rPr>
                  </w:rPrChange>
                </w:rPr>
                <w:delText>1.18E-02</w:delText>
              </w:r>
            </w:del>
          </w:p>
        </w:tc>
        <w:tc>
          <w:tcPr>
            <w:tcW w:w="670" w:type="dxa"/>
            <w:gridSpan w:val="2"/>
            <w:tcBorders>
              <w:top w:val="nil"/>
              <w:left w:val="nil"/>
              <w:bottom w:val="nil"/>
              <w:right w:val="nil"/>
            </w:tcBorders>
            <w:shd w:val="clear" w:color="auto" w:fill="auto"/>
            <w:noWrap/>
            <w:vAlign w:val="bottom"/>
            <w:hideMark/>
            <w:tcPrChange w:id="415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29CA850" w14:textId="1B46FCA6" w:rsidR="00C03049" w:rsidRPr="00304F95" w:rsidDel="00304F95" w:rsidRDefault="00C03049" w:rsidP="00E05337">
            <w:pPr>
              <w:suppressAutoHyphens w:val="0"/>
              <w:spacing w:after="0"/>
              <w:rPr>
                <w:del w:id="4156" w:author="Linderhof, Vincent" w:date="2016-03-06T11:01:00Z"/>
                <w:rFonts w:ascii="Times New Roman" w:eastAsia="Times New Roman" w:hAnsi="Times New Roman"/>
                <w:color w:val="000000"/>
                <w:sz w:val="20"/>
                <w:szCs w:val="20"/>
                <w:lang w:eastAsia="en-GB"/>
                <w:rPrChange w:id="4157" w:author="Linderhof, Vincent" w:date="2016-03-06T11:01:00Z">
                  <w:rPr>
                    <w:del w:id="4158" w:author="Linderhof, Vincent" w:date="2016-03-06T11:01:00Z"/>
                    <w:rFonts w:ascii="Times New Roman" w:eastAsia="Times New Roman" w:hAnsi="Times New Roman"/>
                    <w:color w:val="000000"/>
                    <w:sz w:val="24"/>
                    <w:szCs w:val="24"/>
                    <w:lang w:eastAsia="en-GB"/>
                  </w:rPr>
                </w:rPrChange>
              </w:rPr>
            </w:pPr>
            <w:del w:id="4159" w:author="Linderhof, Vincent" w:date="2016-03-06T11:01:00Z">
              <w:r w:rsidRPr="00304F95" w:rsidDel="00304F95">
                <w:rPr>
                  <w:rFonts w:ascii="Times New Roman" w:eastAsia="Times New Roman" w:hAnsi="Times New Roman"/>
                  <w:color w:val="000000"/>
                  <w:sz w:val="20"/>
                  <w:szCs w:val="20"/>
                  <w:lang w:eastAsia="en-GB"/>
                  <w:rPrChange w:id="4160"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45C8B8D9" w14:textId="5E74C7C2" w:rsidTr="00304F95">
        <w:trPr>
          <w:gridAfter w:val="3"/>
          <w:wAfter w:w="824" w:type="dxa"/>
          <w:trHeight w:val="300"/>
          <w:del w:id="4161" w:author="Linderhof, Vincent" w:date="2016-03-06T11:01:00Z"/>
          <w:trPrChange w:id="4162"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163" w:author="Linderhof, Vincent" w:date="2016-03-06T11:01:00Z">
              <w:tcPr>
                <w:tcW w:w="2000" w:type="dxa"/>
                <w:vMerge/>
                <w:tcBorders>
                  <w:top w:val="nil"/>
                  <w:left w:val="nil"/>
                  <w:bottom w:val="nil"/>
                  <w:right w:val="single" w:sz="4" w:space="0" w:color="auto"/>
                </w:tcBorders>
                <w:vAlign w:val="center"/>
                <w:hideMark/>
              </w:tcPr>
            </w:tcPrChange>
          </w:tcPr>
          <w:p w14:paraId="0FE17704" w14:textId="64B852D0" w:rsidR="00C03049" w:rsidRPr="00304F95" w:rsidDel="00304F95" w:rsidRDefault="00C03049" w:rsidP="00E05337">
            <w:pPr>
              <w:suppressAutoHyphens w:val="0"/>
              <w:spacing w:after="0"/>
              <w:rPr>
                <w:del w:id="4164" w:author="Linderhof, Vincent" w:date="2016-03-06T11:01:00Z"/>
                <w:rFonts w:ascii="Times New Roman" w:eastAsia="Times New Roman" w:hAnsi="Times New Roman"/>
                <w:color w:val="000000"/>
                <w:sz w:val="20"/>
                <w:szCs w:val="20"/>
                <w:lang w:eastAsia="en-GB"/>
                <w:rPrChange w:id="4165" w:author="Linderhof, Vincent" w:date="2016-03-06T11:01:00Z">
                  <w:rPr>
                    <w:del w:id="416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16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9F8E72" w14:textId="0E4DF47F" w:rsidR="00C03049" w:rsidRPr="00304F95" w:rsidDel="00304F95" w:rsidRDefault="00C03049" w:rsidP="00E05337">
            <w:pPr>
              <w:tabs>
                <w:tab w:val="decimal" w:pos="317"/>
              </w:tabs>
              <w:suppressAutoHyphens w:val="0"/>
              <w:spacing w:after="0"/>
              <w:rPr>
                <w:del w:id="4168" w:author="Linderhof, Vincent" w:date="2016-03-06T11:01:00Z"/>
                <w:rFonts w:ascii="Times New Roman" w:eastAsia="Times New Roman" w:hAnsi="Times New Roman"/>
                <w:color w:val="000000"/>
                <w:sz w:val="20"/>
                <w:szCs w:val="20"/>
                <w:lang w:eastAsia="en-GB"/>
                <w:rPrChange w:id="4169" w:author="Linderhof, Vincent" w:date="2016-03-06T11:01:00Z">
                  <w:rPr>
                    <w:del w:id="4170" w:author="Linderhof, Vincent" w:date="2016-03-06T11:01:00Z"/>
                    <w:rFonts w:ascii="Times New Roman" w:eastAsia="Times New Roman" w:hAnsi="Times New Roman"/>
                    <w:color w:val="000000"/>
                    <w:sz w:val="24"/>
                    <w:szCs w:val="24"/>
                    <w:lang w:eastAsia="en-GB"/>
                  </w:rPr>
                </w:rPrChange>
              </w:rPr>
            </w:pPr>
            <w:del w:id="4171" w:author="Linderhof, Vincent" w:date="2016-03-06T11:01:00Z">
              <w:r w:rsidRPr="00304F95" w:rsidDel="00304F95">
                <w:rPr>
                  <w:rFonts w:ascii="Times New Roman" w:eastAsia="Times New Roman" w:hAnsi="Times New Roman"/>
                  <w:color w:val="000000"/>
                  <w:sz w:val="20"/>
                  <w:szCs w:val="20"/>
                  <w:lang w:eastAsia="en-GB"/>
                  <w:rPrChange w:id="4172" w:author="Linderhof, Vincent" w:date="2016-03-06T11:01:00Z">
                    <w:rPr>
                      <w:rFonts w:ascii="Times New Roman" w:eastAsia="Times New Roman" w:hAnsi="Times New Roman"/>
                      <w:color w:val="000000"/>
                      <w:sz w:val="24"/>
                      <w:szCs w:val="24"/>
                      <w:lang w:eastAsia="en-GB"/>
                    </w:rPr>
                  </w:rPrChange>
                </w:rPr>
                <w:delText>(1.09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289BE2" w14:textId="5FA95412" w:rsidR="00C03049" w:rsidRPr="00304F95" w:rsidDel="00304F95" w:rsidRDefault="00C03049" w:rsidP="00E05337">
            <w:pPr>
              <w:tabs>
                <w:tab w:val="decimal" w:pos="317"/>
              </w:tabs>
              <w:suppressAutoHyphens w:val="0"/>
              <w:spacing w:after="0"/>
              <w:rPr>
                <w:del w:id="4174" w:author="Linderhof, Vincent" w:date="2016-03-06T11:01:00Z"/>
                <w:rFonts w:ascii="Times New Roman" w:eastAsia="Times New Roman" w:hAnsi="Times New Roman"/>
                <w:color w:val="000000"/>
                <w:sz w:val="20"/>
                <w:szCs w:val="20"/>
                <w:lang w:eastAsia="en-GB"/>
                <w:rPrChange w:id="4175" w:author="Linderhof, Vincent" w:date="2016-03-06T11:01:00Z">
                  <w:rPr>
                    <w:del w:id="417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F0F93A" w14:textId="7E0B2F9F" w:rsidR="00C03049" w:rsidRPr="00304F95" w:rsidDel="00304F95" w:rsidRDefault="00C03049" w:rsidP="00E05337">
            <w:pPr>
              <w:tabs>
                <w:tab w:val="decimal" w:pos="317"/>
              </w:tabs>
              <w:suppressAutoHyphens w:val="0"/>
              <w:spacing w:after="0"/>
              <w:rPr>
                <w:del w:id="4178" w:author="Linderhof, Vincent" w:date="2016-03-06T11:01:00Z"/>
                <w:rFonts w:ascii="Times New Roman" w:eastAsia="Times New Roman" w:hAnsi="Times New Roman"/>
                <w:color w:val="000000"/>
                <w:sz w:val="20"/>
                <w:szCs w:val="20"/>
                <w:lang w:eastAsia="en-GB"/>
                <w:rPrChange w:id="4179" w:author="Linderhof, Vincent" w:date="2016-03-06T11:01:00Z">
                  <w:rPr>
                    <w:del w:id="4180" w:author="Linderhof, Vincent" w:date="2016-03-06T11:01:00Z"/>
                    <w:rFonts w:ascii="Times New Roman" w:eastAsia="Times New Roman" w:hAnsi="Times New Roman"/>
                    <w:color w:val="000000"/>
                    <w:sz w:val="24"/>
                    <w:szCs w:val="24"/>
                    <w:lang w:eastAsia="en-GB"/>
                  </w:rPr>
                </w:rPrChange>
              </w:rPr>
            </w:pPr>
            <w:del w:id="4181" w:author="Linderhof, Vincent" w:date="2016-03-06T11:01:00Z">
              <w:r w:rsidRPr="00304F95" w:rsidDel="00304F95">
                <w:rPr>
                  <w:rFonts w:ascii="Times New Roman" w:eastAsia="Times New Roman" w:hAnsi="Times New Roman"/>
                  <w:color w:val="000000"/>
                  <w:sz w:val="20"/>
                  <w:szCs w:val="20"/>
                  <w:lang w:eastAsia="en-GB"/>
                  <w:rPrChange w:id="4182" w:author="Linderhof, Vincent" w:date="2016-03-06T11:01:00Z">
                    <w:rPr>
                      <w:rFonts w:ascii="Times New Roman" w:eastAsia="Times New Roman" w:hAnsi="Times New Roman"/>
                      <w:color w:val="000000"/>
                      <w:sz w:val="24"/>
                      <w:szCs w:val="24"/>
                      <w:lang w:eastAsia="en-GB"/>
                    </w:rPr>
                  </w:rPrChange>
                </w:rPr>
                <w:delText>(1.2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9614E3" w14:textId="0E2ED4FC" w:rsidR="00C03049" w:rsidRPr="00304F95" w:rsidDel="00304F95" w:rsidRDefault="00C03049" w:rsidP="00E05337">
            <w:pPr>
              <w:tabs>
                <w:tab w:val="decimal" w:pos="317"/>
              </w:tabs>
              <w:suppressAutoHyphens w:val="0"/>
              <w:spacing w:after="0"/>
              <w:rPr>
                <w:del w:id="4184" w:author="Linderhof, Vincent" w:date="2016-03-06T11:01:00Z"/>
                <w:rFonts w:ascii="Times New Roman" w:eastAsia="Times New Roman" w:hAnsi="Times New Roman"/>
                <w:color w:val="000000"/>
                <w:sz w:val="20"/>
                <w:szCs w:val="20"/>
                <w:lang w:eastAsia="en-GB"/>
                <w:rPrChange w:id="4185" w:author="Linderhof, Vincent" w:date="2016-03-06T11:01:00Z">
                  <w:rPr>
                    <w:del w:id="418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C3B2E" w14:textId="35AD8284" w:rsidR="00C03049" w:rsidRPr="00304F95" w:rsidDel="00304F95" w:rsidRDefault="00C03049" w:rsidP="00E05337">
            <w:pPr>
              <w:tabs>
                <w:tab w:val="decimal" w:pos="317"/>
              </w:tabs>
              <w:suppressAutoHyphens w:val="0"/>
              <w:spacing w:after="0"/>
              <w:jc w:val="right"/>
              <w:rPr>
                <w:del w:id="4188" w:author="Linderhof, Vincent" w:date="2016-03-06T11:01:00Z"/>
                <w:rFonts w:ascii="Times New Roman" w:eastAsia="Times New Roman" w:hAnsi="Times New Roman"/>
                <w:color w:val="000000"/>
                <w:sz w:val="20"/>
                <w:szCs w:val="20"/>
                <w:lang w:eastAsia="en-GB"/>
                <w:rPrChange w:id="4189" w:author="Linderhof, Vincent" w:date="2016-03-06T11:01:00Z">
                  <w:rPr>
                    <w:del w:id="4190" w:author="Linderhof, Vincent" w:date="2016-03-06T11:01:00Z"/>
                    <w:rFonts w:ascii="Times New Roman" w:eastAsia="Times New Roman" w:hAnsi="Times New Roman"/>
                    <w:color w:val="000000"/>
                    <w:sz w:val="24"/>
                    <w:szCs w:val="24"/>
                    <w:lang w:eastAsia="en-GB"/>
                  </w:rPr>
                </w:rPrChange>
              </w:rPr>
            </w:pPr>
            <w:del w:id="4191" w:author="Linderhof, Vincent" w:date="2016-03-06T11:01:00Z">
              <w:r w:rsidRPr="00304F95" w:rsidDel="00304F95">
                <w:rPr>
                  <w:rFonts w:ascii="Times New Roman" w:eastAsia="Times New Roman" w:hAnsi="Times New Roman"/>
                  <w:color w:val="000000"/>
                  <w:sz w:val="20"/>
                  <w:szCs w:val="20"/>
                  <w:lang w:eastAsia="en-GB"/>
                  <w:rPrChange w:id="4192" w:author="Linderhof, Vincent" w:date="2016-03-06T11:01:00Z">
                    <w:rPr>
                      <w:rFonts w:ascii="Times New Roman" w:eastAsia="Times New Roman" w:hAnsi="Times New Roman"/>
                      <w:color w:val="000000"/>
                      <w:sz w:val="24"/>
                      <w:szCs w:val="24"/>
                      <w:lang w:eastAsia="en-GB"/>
                    </w:rPr>
                  </w:rPrChange>
                </w:rPr>
                <w:delText>1.13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9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673126" w14:textId="5C74D9EB" w:rsidR="00C03049" w:rsidRPr="00304F95" w:rsidDel="00304F95" w:rsidRDefault="00C03049" w:rsidP="00E05337">
            <w:pPr>
              <w:tabs>
                <w:tab w:val="decimal" w:pos="317"/>
              </w:tabs>
              <w:suppressAutoHyphens w:val="0"/>
              <w:spacing w:after="0"/>
              <w:rPr>
                <w:del w:id="4194" w:author="Linderhof, Vincent" w:date="2016-03-06T11:01:00Z"/>
                <w:rFonts w:ascii="Times New Roman" w:eastAsia="Times New Roman" w:hAnsi="Times New Roman"/>
                <w:color w:val="000000"/>
                <w:sz w:val="20"/>
                <w:szCs w:val="20"/>
                <w:lang w:eastAsia="en-GB"/>
                <w:rPrChange w:id="4195" w:author="Linderhof, Vincent" w:date="2016-03-06T11:01:00Z">
                  <w:rPr>
                    <w:del w:id="419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9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D545AF" w14:textId="09D8EFA8" w:rsidR="00C03049" w:rsidRPr="00304F95" w:rsidDel="00304F95" w:rsidRDefault="00C03049" w:rsidP="00E05337">
            <w:pPr>
              <w:tabs>
                <w:tab w:val="decimal" w:pos="317"/>
              </w:tabs>
              <w:suppressAutoHyphens w:val="0"/>
              <w:spacing w:after="0"/>
              <w:rPr>
                <w:del w:id="4198" w:author="Linderhof, Vincent" w:date="2016-03-06T11:01:00Z"/>
                <w:rFonts w:ascii="Times New Roman" w:eastAsia="Times New Roman" w:hAnsi="Times New Roman"/>
                <w:color w:val="000000"/>
                <w:sz w:val="20"/>
                <w:szCs w:val="20"/>
                <w:lang w:eastAsia="en-GB"/>
                <w:rPrChange w:id="4199" w:author="Linderhof, Vincent" w:date="2016-03-06T11:01:00Z">
                  <w:rPr>
                    <w:del w:id="4200" w:author="Linderhof, Vincent" w:date="2016-03-06T11:01:00Z"/>
                    <w:rFonts w:ascii="Times New Roman" w:eastAsia="Times New Roman" w:hAnsi="Times New Roman"/>
                    <w:color w:val="000000"/>
                    <w:sz w:val="24"/>
                    <w:szCs w:val="24"/>
                    <w:lang w:eastAsia="en-GB"/>
                  </w:rPr>
                </w:rPrChange>
              </w:rPr>
            </w:pPr>
            <w:del w:id="4201" w:author="Linderhof, Vincent" w:date="2016-03-06T11:01:00Z">
              <w:r w:rsidRPr="00304F95" w:rsidDel="00304F95">
                <w:rPr>
                  <w:rFonts w:ascii="Times New Roman" w:eastAsia="Times New Roman" w:hAnsi="Times New Roman"/>
                  <w:color w:val="000000"/>
                  <w:sz w:val="20"/>
                  <w:szCs w:val="20"/>
                  <w:lang w:eastAsia="en-GB"/>
                  <w:rPrChange w:id="4202"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0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DF4455" w14:textId="626EA6FE" w:rsidR="00C03049" w:rsidRPr="00304F95" w:rsidDel="00304F95" w:rsidRDefault="00C03049" w:rsidP="00E05337">
            <w:pPr>
              <w:tabs>
                <w:tab w:val="decimal" w:pos="317"/>
              </w:tabs>
              <w:suppressAutoHyphens w:val="0"/>
              <w:spacing w:after="0"/>
              <w:rPr>
                <w:del w:id="4204" w:author="Linderhof, Vincent" w:date="2016-03-06T11:01:00Z"/>
                <w:rFonts w:ascii="Times New Roman" w:eastAsia="Times New Roman" w:hAnsi="Times New Roman"/>
                <w:color w:val="000000"/>
                <w:sz w:val="20"/>
                <w:szCs w:val="20"/>
                <w:lang w:eastAsia="en-GB"/>
                <w:rPrChange w:id="4205" w:author="Linderhof, Vincent" w:date="2016-03-06T11:01:00Z">
                  <w:rPr>
                    <w:del w:id="420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0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4D5117" w14:textId="4A09497F" w:rsidR="00C03049" w:rsidRPr="00304F95" w:rsidDel="00304F95" w:rsidRDefault="00C03049" w:rsidP="00E05337">
            <w:pPr>
              <w:tabs>
                <w:tab w:val="decimal" w:pos="317"/>
              </w:tabs>
              <w:suppressAutoHyphens w:val="0"/>
              <w:spacing w:after="0"/>
              <w:rPr>
                <w:del w:id="4208" w:author="Linderhof, Vincent" w:date="2016-03-06T11:01:00Z"/>
                <w:rFonts w:ascii="Times New Roman" w:eastAsia="Times New Roman" w:hAnsi="Times New Roman"/>
                <w:color w:val="000000"/>
                <w:sz w:val="20"/>
                <w:szCs w:val="20"/>
                <w:lang w:eastAsia="en-GB"/>
                <w:rPrChange w:id="4209" w:author="Linderhof, Vincent" w:date="2016-03-06T11:01:00Z">
                  <w:rPr>
                    <w:del w:id="4210" w:author="Linderhof, Vincent" w:date="2016-03-06T11:01:00Z"/>
                    <w:rFonts w:ascii="Times New Roman" w:eastAsia="Times New Roman" w:hAnsi="Times New Roman"/>
                    <w:color w:val="000000"/>
                    <w:sz w:val="24"/>
                    <w:szCs w:val="24"/>
                    <w:lang w:eastAsia="en-GB"/>
                  </w:rPr>
                </w:rPrChange>
              </w:rPr>
            </w:pPr>
            <w:del w:id="4211" w:author="Linderhof, Vincent" w:date="2016-03-06T11:01:00Z">
              <w:r w:rsidRPr="00304F95" w:rsidDel="00304F95">
                <w:rPr>
                  <w:rFonts w:ascii="Times New Roman" w:eastAsia="Times New Roman" w:hAnsi="Times New Roman"/>
                  <w:color w:val="000000"/>
                  <w:sz w:val="20"/>
                  <w:szCs w:val="20"/>
                  <w:lang w:eastAsia="en-GB"/>
                  <w:rPrChange w:id="4212" w:author="Linderhof, Vincent" w:date="2016-03-06T11:01:00Z">
                    <w:rPr>
                      <w:rFonts w:ascii="Times New Roman" w:eastAsia="Times New Roman" w:hAnsi="Times New Roman"/>
                      <w:color w:val="000000"/>
                      <w:sz w:val="24"/>
                      <w:szCs w:val="24"/>
                      <w:lang w:eastAsia="en-GB"/>
                    </w:rPr>
                  </w:rPrChange>
                </w:rPr>
                <w:delText>(0.1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1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2C9B85" w14:textId="61556434" w:rsidR="00C03049" w:rsidRPr="00304F95" w:rsidDel="00304F95" w:rsidRDefault="00C03049" w:rsidP="00E05337">
            <w:pPr>
              <w:tabs>
                <w:tab w:val="decimal" w:pos="317"/>
              </w:tabs>
              <w:suppressAutoHyphens w:val="0"/>
              <w:spacing w:after="0"/>
              <w:jc w:val="right"/>
              <w:rPr>
                <w:del w:id="4214" w:author="Linderhof, Vincent" w:date="2016-03-06T11:01:00Z"/>
                <w:rFonts w:ascii="Times New Roman" w:eastAsia="Times New Roman" w:hAnsi="Times New Roman"/>
                <w:color w:val="000000"/>
                <w:sz w:val="20"/>
                <w:szCs w:val="20"/>
                <w:lang w:eastAsia="en-GB"/>
                <w:rPrChange w:id="4215" w:author="Linderhof, Vincent" w:date="2016-03-06T11:01:00Z">
                  <w:rPr>
                    <w:del w:id="421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1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857380D" w14:textId="23F1FB47" w:rsidR="00C03049" w:rsidRPr="00304F95" w:rsidDel="00304F95" w:rsidRDefault="00C03049" w:rsidP="00E05337">
            <w:pPr>
              <w:tabs>
                <w:tab w:val="decimal" w:pos="317"/>
              </w:tabs>
              <w:suppressAutoHyphens w:val="0"/>
              <w:spacing w:after="0"/>
              <w:jc w:val="right"/>
              <w:rPr>
                <w:del w:id="4218" w:author="Linderhof, Vincent" w:date="2016-03-06T11:01:00Z"/>
                <w:rFonts w:ascii="Times New Roman" w:eastAsia="Times New Roman" w:hAnsi="Times New Roman"/>
                <w:color w:val="000000"/>
                <w:sz w:val="20"/>
                <w:szCs w:val="20"/>
                <w:lang w:eastAsia="en-GB"/>
                <w:rPrChange w:id="4219" w:author="Linderhof, Vincent" w:date="2016-03-06T11:01:00Z">
                  <w:rPr>
                    <w:del w:id="4220" w:author="Linderhof, Vincent" w:date="2016-03-06T11:01:00Z"/>
                    <w:rFonts w:ascii="Times New Roman" w:eastAsia="Times New Roman" w:hAnsi="Times New Roman"/>
                    <w:color w:val="000000"/>
                    <w:sz w:val="24"/>
                    <w:szCs w:val="24"/>
                    <w:lang w:eastAsia="en-GB"/>
                  </w:rPr>
                </w:rPrChange>
              </w:rPr>
            </w:pPr>
            <w:del w:id="4221" w:author="Linderhof, Vincent" w:date="2016-03-06T11:01:00Z">
              <w:r w:rsidRPr="00304F95" w:rsidDel="00304F95">
                <w:rPr>
                  <w:rFonts w:ascii="Times New Roman" w:eastAsia="Times New Roman" w:hAnsi="Times New Roman"/>
                  <w:color w:val="000000"/>
                  <w:sz w:val="20"/>
                  <w:szCs w:val="20"/>
                  <w:lang w:eastAsia="en-GB"/>
                  <w:rPrChange w:id="4222" w:author="Linderhof, Vincent" w:date="2016-03-06T11:01:00Z">
                    <w:rPr>
                      <w:rFonts w:ascii="Times New Roman" w:eastAsia="Times New Roman" w:hAnsi="Times New Roman"/>
                      <w:color w:val="000000"/>
                      <w:sz w:val="24"/>
                      <w:szCs w:val="24"/>
                      <w:lang w:eastAsia="en-GB"/>
                    </w:rPr>
                  </w:rPrChange>
                </w:rPr>
                <w:delText>3.1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2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E126E" w14:textId="1541AB36" w:rsidR="00C03049" w:rsidRPr="00304F95" w:rsidDel="00304F95" w:rsidRDefault="00C03049" w:rsidP="00E05337">
            <w:pPr>
              <w:tabs>
                <w:tab w:val="decimal" w:pos="317"/>
              </w:tabs>
              <w:suppressAutoHyphens w:val="0"/>
              <w:spacing w:after="0"/>
              <w:rPr>
                <w:del w:id="4224" w:author="Linderhof, Vincent" w:date="2016-03-06T11:01:00Z"/>
                <w:rFonts w:ascii="Times New Roman" w:eastAsia="Times New Roman" w:hAnsi="Times New Roman"/>
                <w:color w:val="000000"/>
                <w:sz w:val="20"/>
                <w:szCs w:val="20"/>
                <w:lang w:eastAsia="en-GB"/>
                <w:rPrChange w:id="4225" w:author="Linderhof, Vincent" w:date="2016-03-06T11:01:00Z">
                  <w:rPr>
                    <w:del w:id="422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22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E5D947" w14:textId="1351F6FC" w:rsidR="00C03049" w:rsidRPr="00304F95" w:rsidDel="00304F95" w:rsidRDefault="00C03049" w:rsidP="00E05337">
            <w:pPr>
              <w:tabs>
                <w:tab w:val="decimal" w:pos="317"/>
              </w:tabs>
              <w:suppressAutoHyphens w:val="0"/>
              <w:spacing w:after="0"/>
              <w:rPr>
                <w:del w:id="4228" w:author="Linderhof, Vincent" w:date="2016-03-06T11:01:00Z"/>
                <w:rFonts w:ascii="Times New Roman" w:eastAsia="Times New Roman" w:hAnsi="Times New Roman"/>
                <w:color w:val="000000"/>
                <w:sz w:val="20"/>
                <w:szCs w:val="20"/>
                <w:lang w:eastAsia="en-GB"/>
                <w:rPrChange w:id="4229" w:author="Linderhof, Vincent" w:date="2016-03-06T11:01:00Z">
                  <w:rPr>
                    <w:del w:id="4230" w:author="Linderhof, Vincent" w:date="2016-03-06T11:01:00Z"/>
                    <w:rFonts w:ascii="Times New Roman" w:eastAsia="Times New Roman" w:hAnsi="Times New Roman"/>
                    <w:color w:val="000000"/>
                    <w:sz w:val="24"/>
                    <w:szCs w:val="24"/>
                    <w:lang w:eastAsia="en-GB"/>
                  </w:rPr>
                </w:rPrChange>
              </w:rPr>
            </w:pPr>
            <w:del w:id="4231" w:author="Linderhof, Vincent" w:date="2016-03-06T11:01:00Z">
              <w:r w:rsidRPr="00304F95" w:rsidDel="00304F95">
                <w:rPr>
                  <w:rFonts w:ascii="Times New Roman" w:eastAsia="Times New Roman" w:hAnsi="Times New Roman"/>
                  <w:color w:val="000000"/>
                  <w:sz w:val="20"/>
                  <w:szCs w:val="20"/>
                  <w:lang w:eastAsia="en-GB"/>
                  <w:rPrChange w:id="4232" w:author="Linderhof, Vincent" w:date="2016-03-06T11:01:00Z">
                    <w:rPr>
                      <w:rFonts w:ascii="Times New Roman" w:eastAsia="Times New Roman" w:hAnsi="Times New Roman"/>
                      <w:color w:val="000000"/>
                      <w:sz w:val="24"/>
                      <w:szCs w:val="24"/>
                      <w:lang w:eastAsia="en-GB"/>
                    </w:rPr>
                  </w:rPrChange>
                </w:rPr>
                <w:delText>(3,909.42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233"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CD7865" w14:textId="4A7CD625" w:rsidR="00C03049" w:rsidRPr="00304F95" w:rsidDel="00304F95" w:rsidRDefault="00C03049" w:rsidP="00E05337">
            <w:pPr>
              <w:tabs>
                <w:tab w:val="decimal" w:pos="317"/>
              </w:tabs>
              <w:suppressAutoHyphens w:val="0"/>
              <w:spacing w:after="0"/>
              <w:rPr>
                <w:del w:id="4234" w:author="Linderhof, Vincent" w:date="2016-03-06T11:01:00Z"/>
                <w:rFonts w:ascii="Times New Roman" w:eastAsia="Times New Roman" w:hAnsi="Times New Roman"/>
                <w:color w:val="000000"/>
                <w:sz w:val="20"/>
                <w:szCs w:val="20"/>
                <w:lang w:eastAsia="en-GB"/>
                <w:rPrChange w:id="4235" w:author="Linderhof, Vincent" w:date="2016-03-06T11:01:00Z">
                  <w:rPr>
                    <w:del w:id="4236" w:author="Linderhof, Vincent" w:date="2016-03-06T11:01:00Z"/>
                    <w:rFonts w:ascii="Times New Roman" w:eastAsia="Times New Roman" w:hAnsi="Times New Roman"/>
                    <w:color w:val="000000"/>
                    <w:sz w:val="24"/>
                    <w:szCs w:val="24"/>
                    <w:lang w:eastAsia="en-GB"/>
                  </w:rPr>
                </w:rPrChange>
              </w:rPr>
            </w:pPr>
            <w:del w:id="4237" w:author="Linderhof, Vincent" w:date="2016-03-06T11:01:00Z">
              <w:r w:rsidRPr="00304F95" w:rsidDel="00304F95">
                <w:rPr>
                  <w:rFonts w:ascii="Times New Roman" w:eastAsia="Times New Roman" w:hAnsi="Times New Roman"/>
                  <w:color w:val="000000"/>
                  <w:sz w:val="20"/>
                  <w:szCs w:val="20"/>
                  <w:lang w:eastAsia="en-GB"/>
                  <w:rPrChange w:id="4238" w:author="Linderhof, Vincent" w:date="2016-03-06T11:01:00Z">
                    <w:rPr>
                      <w:rFonts w:ascii="Times New Roman" w:eastAsia="Times New Roman" w:hAnsi="Times New Roman"/>
                      <w:color w:val="000000"/>
                      <w:sz w:val="24"/>
                      <w:szCs w:val="24"/>
                      <w:lang w:eastAsia="en-GB"/>
                    </w:rPr>
                  </w:rPrChange>
                </w:rPr>
                <w:delText>(5,318.208)</w:delText>
              </w:r>
            </w:del>
          </w:p>
        </w:tc>
        <w:tc>
          <w:tcPr>
            <w:tcW w:w="1921" w:type="dxa"/>
            <w:gridSpan w:val="6"/>
            <w:tcBorders>
              <w:top w:val="nil"/>
              <w:left w:val="single" w:sz="4" w:space="0" w:color="auto"/>
              <w:bottom w:val="nil"/>
              <w:right w:val="nil"/>
            </w:tcBorders>
            <w:shd w:val="clear" w:color="auto" w:fill="auto"/>
            <w:noWrap/>
            <w:vAlign w:val="bottom"/>
            <w:hideMark/>
            <w:tcPrChange w:id="4239"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090A16B" w14:textId="323036EA" w:rsidR="00C03049" w:rsidRPr="00304F95" w:rsidDel="00304F95" w:rsidRDefault="00C03049" w:rsidP="00E05337">
            <w:pPr>
              <w:tabs>
                <w:tab w:val="decimal" w:pos="317"/>
              </w:tabs>
              <w:suppressAutoHyphens w:val="0"/>
              <w:spacing w:after="0"/>
              <w:jc w:val="right"/>
              <w:rPr>
                <w:del w:id="4240" w:author="Linderhof, Vincent" w:date="2016-03-06T11:01:00Z"/>
                <w:rFonts w:ascii="Times New Roman" w:eastAsia="Times New Roman" w:hAnsi="Times New Roman"/>
                <w:color w:val="000000"/>
                <w:sz w:val="20"/>
                <w:szCs w:val="20"/>
                <w:lang w:eastAsia="en-GB"/>
                <w:rPrChange w:id="4241" w:author="Linderhof, Vincent" w:date="2016-03-06T11:01:00Z">
                  <w:rPr>
                    <w:del w:id="4242" w:author="Linderhof, Vincent" w:date="2016-03-06T11:01:00Z"/>
                    <w:rFonts w:ascii="Times New Roman" w:eastAsia="Times New Roman" w:hAnsi="Times New Roman"/>
                    <w:color w:val="000000"/>
                    <w:sz w:val="24"/>
                    <w:szCs w:val="24"/>
                    <w:lang w:eastAsia="en-GB"/>
                  </w:rPr>
                </w:rPrChange>
              </w:rPr>
            </w:pPr>
            <w:del w:id="4243" w:author="Linderhof, Vincent" w:date="2016-03-06T11:01:00Z">
              <w:r w:rsidRPr="00304F95" w:rsidDel="00304F95">
                <w:rPr>
                  <w:rFonts w:ascii="Times New Roman" w:eastAsia="Times New Roman" w:hAnsi="Times New Roman"/>
                  <w:color w:val="000000"/>
                  <w:sz w:val="20"/>
                  <w:szCs w:val="20"/>
                  <w:lang w:eastAsia="en-GB"/>
                  <w:rPrChange w:id="4244" w:author="Linderhof, Vincent" w:date="2016-03-06T11:01:00Z">
                    <w:rPr>
                      <w:rFonts w:ascii="Times New Roman" w:eastAsia="Times New Roman" w:hAnsi="Times New Roman"/>
                      <w:color w:val="000000"/>
                      <w:sz w:val="24"/>
                      <w:szCs w:val="24"/>
                      <w:lang w:eastAsia="en-GB"/>
                    </w:rPr>
                  </w:rPrChange>
                </w:rPr>
                <w:delText>3.33E-04</w:delText>
              </w:r>
            </w:del>
          </w:p>
        </w:tc>
        <w:tc>
          <w:tcPr>
            <w:tcW w:w="670" w:type="dxa"/>
            <w:gridSpan w:val="3"/>
            <w:tcBorders>
              <w:top w:val="nil"/>
              <w:left w:val="nil"/>
              <w:bottom w:val="nil"/>
              <w:right w:val="nil"/>
            </w:tcBorders>
            <w:shd w:val="clear" w:color="auto" w:fill="auto"/>
            <w:noWrap/>
            <w:vAlign w:val="bottom"/>
            <w:hideMark/>
            <w:tcPrChange w:id="424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78D60D6" w14:textId="7EB770F1" w:rsidR="00C03049" w:rsidRPr="00304F95" w:rsidDel="00304F95" w:rsidRDefault="00C03049" w:rsidP="00E05337">
            <w:pPr>
              <w:suppressAutoHyphens w:val="0"/>
              <w:spacing w:after="0"/>
              <w:rPr>
                <w:del w:id="4246" w:author="Linderhof, Vincent" w:date="2016-03-06T11:01:00Z"/>
                <w:rFonts w:ascii="Times New Roman" w:eastAsia="Times New Roman" w:hAnsi="Times New Roman"/>
                <w:color w:val="000000"/>
                <w:sz w:val="20"/>
                <w:szCs w:val="20"/>
                <w:lang w:eastAsia="en-GB"/>
                <w:rPrChange w:id="4247" w:author="Linderhof, Vincent" w:date="2016-03-06T11:01:00Z">
                  <w:rPr>
                    <w:del w:id="424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7A44FB6" w14:textId="1040D2FA" w:rsidTr="00304F95">
        <w:trPr>
          <w:gridAfter w:val="3"/>
          <w:wAfter w:w="824" w:type="dxa"/>
          <w:trHeight w:val="300"/>
          <w:del w:id="4249" w:author="Linderhof, Vincent" w:date="2016-03-06T11:01:00Z"/>
          <w:trPrChange w:id="4250"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25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0684522" w14:textId="41204135" w:rsidR="00C03049" w:rsidRPr="00304F95" w:rsidDel="00304F95" w:rsidRDefault="00C03049" w:rsidP="00E05337">
            <w:pPr>
              <w:suppressAutoHyphens w:val="0"/>
              <w:spacing w:after="0"/>
              <w:rPr>
                <w:del w:id="4252" w:author="Linderhof, Vincent" w:date="2016-03-06T11:01:00Z"/>
                <w:rFonts w:ascii="Times New Roman" w:eastAsia="Times New Roman" w:hAnsi="Times New Roman"/>
                <w:color w:val="000000"/>
                <w:sz w:val="20"/>
                <w:szCs w:val="20"/>
                <w:lang w:eastAsia="en-GB"/>
                <w:rPrChange w:id="4253" w:author="Linderhof, Vincent" w:date="2016-03-06T11:01:00Z">
                  <w:rPr>
                    <w:del w:id="4254" w:author="Linderhof, Vincent" w:date="2016-03-06T11:01:00Z"/>
                    <w:rFonts w:ascii="Times New Roman" w:eastAsia="Times New Roman" w:hAnsi="Times New Roman"/>
                    <w:color w:val="000000"/>
                    <w:sz w:val="24"/>
                    <w:szCs w:val="24"/>
                    <w:lang w:eastAsia="en-GB"/>
                  </w:rPr>
                </w:rPrChange>
              </w:rPr>
            </w:pPr>
            <w:del w:id="4255" w:author="Linderhof, Vincent" w:date="2016-03-06T11:01:00Z">
              <w:r w:rsidRPr="00304F95" w:rsidDel="00304F95">
                <w:rPr>
                  <w:rFonts w:ascii="Times New Roman" w:eastAsia="Times New Roman" w:hAnsi="Times New Roman"/>
                  <w:color w:val="000000"/>
                  <w:sz w:val="20"/>
                  <w:szCs w:val="20"/>
                  <w:lang w:eastAsia="en-GB"/>
                  <w:rPrChange w:id="4256" w:author="Linderhof, Vincent" w:date="2016-03-06T11:01:00Z">
                    <w:rPr>
                      <w:rFonts w:ascii="Times New Roman" w:eastAsia="Times New Roman" w:hAnsi="Times New Roman"/>
                      <w:color w:val="000000"/>
                      <w:sz w:val="24"/>
                      <w:szCs w:val="24"/>
                      <w:lang w:eastAsia="en-GB"/>
                    </w:rPr>
                  </w:rPrChange>
                </w:rPr>
                <w:delText>Region - Ea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25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B30FD31" w14:textId="0D725F08" w:rsidR="00C03049" w:rsidRPr="00304F95" w:rsidDel="00304F95" w:rsidRDefault="00C03049" w:rsidP="00E05337">
            <w:pPr>
              <w:tabs>
                <w:tab w:val="decimal" w:pos="317"/>
              </w:tabs>
              <w:suppressAutoHyphens w:val="0"/>
              <w:spacing w:after="0"/>
              <w:rPr>
                <w:del w:id="4258" w:author="Linderhof, Vincent" w:date="2016-03-06T11:01:00Z"/>
                <w:rFonts w:ascii="Times New Roman" w:eastAsia="Times New Roman" w:hAnsi="Times New Roman"/>
                <w:color w:val="000000"/>
                <w:sz w:val="20"/>
                <w:szCs w:val="20"/>
                <w:lang w:eastAsia="en-GB"/>
                <w:rPrChange w:id="4259" w:author="Linderhof, Vincent" w:date="2016-03-06T11:01:00Z">
                  <w:rPr>
                    <w:del w:id="4260" w:author="Linderhof, Vincent" w:date="2016-03-06T11:01:00Z"/>
                    <w:rFonts w:ascii="Times New Roman" w:eastAsia="Times New Roman" w:hAnsi="Times New Roman"/>
                    <w:color w:val="000000"/>
                    <w:sz w:val="24"/>
                    <w:szCs w:val="24"/>
                    <w:lang w:eastAsia="en-GB"/>
                  </w:rPr>
                </w:rPrChange>
              </w:rPr>
            </w:pPr>
            <w:del w:id="4261" w:author="Linderhof, Vincent" w:date="2016-03-06T11:01:00Z">
              <w:r w:rsidRPr="00304F95" w:rsidDel="00304F95">
                <w:rPr>
                  <w:rFonts w:ascii="Times New Roman" w:eastAsia="Times New Roman" w:hAnsi="Times New Roman"/>
                  <w:color w:val="000000"/>
                  <w:sz w:val="20"/>
                  <w:szCs w:val="20"/>
                  <w:lang w:eastAsia="en-GB"/>
                  <w:rPrChange w:id="4262" w:author="Linderhof, Vincent" w:date="2016-03-06T11:01:00Z">
                    <w:rPr>
                      <w:rFonts w:ascii="Times New Roman" w:eastAsia="Times New Roman" w:hAnsi="Times New Roman"/>
                      <w:color w:val="000000"/>
                      <w:sz w:val="24"/>
                      <w:szCs w:val="24"/>
                      <w:lang w:eastAsia="en-GB"/>
                    </w:rPr>
                  </w:rPrChange>
                </w:rPr>
                <w:delText>2.22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6E4AD2" w14:textId="5E21F2F2" w:rsidR="00C03049" w:rsidRPr="00304F95" w:rsidDel="00304F95" w:rsidRDefault="0037260F" w:rsidP="00E05337">
            <w:pPr>
              <w:tabs>
                <w:tab w:val="decimal" w:pos="317"/>
              </w:tabs>
              <w:suppressAutoHyphens w:val="0"/>
              <w:spacing w:after="0"/>
              <w:rPr>
                <w:del w:id="4264" w:author="Linderhof, Vincent" w:date="2016-03-06T11:01:00Z"/>
                <w:rFonts w:ascii="Times New Roman" w:eastAsia="Times New Roman" w:hAnsi="Times New Roman"/>
                <w:color w:val="000000"/>
                <w:sz w:val="20"/>
                <w:szCs w:val="20"/>
                <w:lang w:eastAsia="en-GB"/>
                <w:rPrChange w:id="4265" w:author="Linderhof, Vincent" w:date="2016-03-06T11:01:00Z">
                  <w:rPr>
                    <w:del w:id="4266" w:author="Linderhof, Vincent" w:date="2016-03-06T11:01:00Z"/>
                    <w:rFonts w:ascii="Times New Roman" w:eastAsia="Times New Roman" w:hAnsi="Times New Roman"/>
                    <w:color w:val="000000"/>
                    <w:sz w:val="24"/>
                    <w:szCs w:val="24"/>
                    <w:lang w:eastAsia="en-GB"/>
                  </w:rPr>
                </w:rPrChange>
              </w:rPr>
            </w:pPr>
            <w:del w:id="4267" w:author="Linderhof, Vincent" w:date="2016-03-06T11:01:00Z">
              <w:r w:rsidRPr="00304F95" w:rsidDel="00304F95">
                <w:rPr>
                  <w:rFonts w:ascii="Times New Roman" w:eastAsia="Times New Roman" w:hAnsi="Times New Roman"/>
                  <w:color w:val="000000"/>
                  <w:sz w:val="20"/>
                  <w:szCs w:val="20"/>
                  <w:lang w:eastAsia="en-GB"/>
                  <w:rPrChange w:id="426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392419" w14:textId="57721B88" w:rsidR="00C03049" w:rsidRPr="00304F95" w:rsidDel="00304F95" w:rsidRDefault="00C03049" w:rsidP="00E05337">
            <w:pPr>
              <w:tabs>
                <w:tab w:val="decimal" w:pos="317"/>
              </w:tabs>
              <w:suppressAutoHyphens w:val="0"/>
              <w:spacing w:after="0"/>
              <w:rPr>
                <w:del w:id="4270" w:author="Linderhof, Vincent" w:date="2016-03-06T11:01:00Z"/>
                <w:rFonts w:ascii="Times New Roman" w:eastAsia="Times New Roman" w:hAnsi="Times New Roman"/>
                <w:color w:val="000000"/>
                <w:sz w:val="20"/>
                <w:szCs w:val="20"/>
                <w:lang w:eastAsia="en-GB"/>
                <w:rPrChange w:id="4271" w:author="Linderhof, Vincent" w:date="2016-03-06T11:01:00Z">
                  <w:rPr>
                    <w:del w:id="4272"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2A8355" w14:textId="4F9726A4" w:rsidR="00C03049" w:rsidRPr="00304F95" w:rsidDel="00304F95" w:rsidRDefault="00C03049" w:rsidP="00E05337">
            <w:pPr>
              <w:tabs>
                <w:tab w:val="decimal" w:pos="317"/>
              </w:tabs>
              <w:suppressAutoHyphens w:val="0"/>
              <w:spacing w:after="0"/>
              <w:rPr>
                <w:del w:id="4274" w:author="Linderhof, Vincent" w:date="2016-03-06T11:01:00Z"/>
                <w:rFonts w:ascii="Times New Roman" w:eastAsia="Times New Roman" w:hAnsi="Times New Roman"/>
                <w:color w:val="000000"/>
                <w:sz w:val="20"/>
                <w:szCs w:val="20"/>
                <w:lang w:eastAsia="en-GB"/>
                <w:rPrChange w:id="4275" w:author="Linderhof, Vincent" w:date="2016-03-06T11:01:00Z">
                  <w:rPr>
                    <w:del w:id="427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D532E" w14:textId="74B2538B" w:rsidR="00C03049" w:rsidRPr="00304F95" w:rsidDel="00304F95" w:rsidRDefault="00C03049" w:rsidP="00E05337">
            <w:pPr>
              <w:tabs>
                <w:tab w:val="decimal" w:pos="317"/>
              </w:tabs>
              <w:suppressAutoHyphens w:val="0"/>
              <w:spacing w:after="0"/>
              <w:rPr>
                <w:del w:id="4278" w:author="Linderhof, Vincent" w:date="2016-03-06T11:01:00Z"/>
                <w:rFonts w:ascii="Times New Roman" w:eastAsia="Times New Roman" w:hAnsi="Times New Roman"/>
                <w:color w:val="000000"/>
                <w:sz w:val="20"/>
                <w:szCs w:val="20"/>
                <w:lang w:eastAsia="en-GB"/>
                <w:rPrChange w:id="4279" w:author="Linderhof, Vincent" w:date="2016-03-06T11:01:00Z">
                  <w:rPr>
                    <w:del w:id="4280"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6CFCED" w14:textId="783BDFE6" w:rsidR="00C03049" w:rsidRPr="00304F95" w:rsidDel="00304F95" w:rsidRDefault="00C03049" w:rsidP="00E05337">
            <w:pPr>
              <w:tabs>
                <w:tab w:val="decimal" w:pos="317"/>
              </w:tabs>
              <w:suppressAutoHyphens w:val="0"/>
              <w:spacing w:after="0"/>
              <w:rPr>
                <w:del w:id="4282" w:author="Linderhof, Vincent" w:date="2016-03-06T11:01:00Z"/>
                <w:rFonts w:ascii="Times New Roman" w:eastAsia="Times New Roman" w:hAnsi="Times New Roman"/>
                <w:color w:val="000000"/>
                <w:sz w:val="20"/>
                <w:szCs w:val="20"/>
                <w:lang w:eastAsia="en-GB"/>
                <w:rPrChange w:id="4283" w:author="Linderhof, Vincent" w:date="2016-03-06T11:01:00Z">
                  <w:rPr>
                    <w:del w:id="428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FB9F" w14:textId="2C0963AE" w:rsidR="00C03049" w:rsidRPr="00304F95" w:rsidDel="00304F95" w:rsidRDefault="00C03049" w:rsidP="00E05337">
            <w:pPr>
              <w:tabs>
                <w:tab w:val="decimal" w:pos="317"/>
              </w:tabs>
              <w:suppressAutoHyphens w:val="0"/>
              <w:spacing w:after="0"/>
              <w:rPr>
                <w:del w:id="4286" w:author="Linderhof, Vincent" w:date="2016-03-06T11:01:00Z"/>
                <w:rFonts w:ascii="Times New Roman" w:eastAsia="Times New Roman" w:hAnsi="Times New Roman"/>
                <w:color w:val="000000"/>
                <w:sz w:val="20"/>
                <w:szCs w:val="20"/>
                <w:lang w:eastAsia="en-GB"/>
                <w:rPrChange w:id="4287" w:author="Linderhof, Vincent" w:date="2016-03-06T11:01:00Z">
                  <w:rPr>
                    <w:del w:id="4288" w:author="Linderhof, Vincent" w:date="2016-03-06T11:01:00Z"/>
                    <w:rFonts w:ascii="Times New Roman" w:eastAsia="Times New Roman" w:hAnsi="Times New Roman"/>
                    <w:color w:val="000000"/>
                    <w:sz w:val="24"/>
                    <w:szCs w:val="24"/>
                    <w:lang w:eastAsia="en-GB"/>
                  </w:rPr>
                </w:rPrChange>
              </w:rPr>
            </w:pPr>
            <w:del w:id="4289" w:author="Linderhof, Vincent" w:date="2016-03-06T11:01:00Z">
              <w:r w:rsidRPr="00304F95" w:rsidDel="00304F95">
                <w:rPr>
                  <w:rFonts w:ascii="Times New Roman" w:eastAsia="Times New Roman" w:hAnsi="Times New Roman"/>
                  <w:color w:val="000000"/>
                  <w:sz w:val="20"/>
                  <w:szCs w:val="20"/>
                  <w:lang w:eastAsia="en-GB"/>
                  <w:rPrChange w:id="4290" w:author="Linderhof, Vincent" w:date="2016-03-06T11:01:00Z">
                    <w:rPr>
                      <w:rFonts w:ascii="Times New Roman" w:eastAsia="Times New Roman" w:hAnsi="Times New Roman"/>
                      <w:color w:val="000000"/>
                      <w:sz w:val="24"/>
                      <w:szCs w:val="24"/>
                      <w:lang w:eastAsia="en-GB"/>
                    </w:rPr>
                  </w:rPrChange>
                </w:rPr>
                <w:delText>0.08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9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4CF56" w14:textId="7F41DE0D" w:rsidR="00C03049" w:rsidRPr="00304F95" w:rsidDel="00304F95" w:rsidRDefault="00C03049" w:rsidP="00E05337">
            <w:pPr>
              <w:tabs>
                <w:tab w:val="decimal" w:pos="317"/>
              </w:tabs>
              <w:suppressAutoHyphens w:val="0"/>
              <w:spacing w:after="0"/>
              <w:rPr>
                <w:del w:id="4292" w:author="Linderhof, Vincent" w:date="2016-03-06T11:01:00Z"/>
                <w:rFonts w:ascii="Times New Roman" w:eastAsia="Times New Roman" w:hAnsi="Times New Roman"/>
                <w:color w:val="000000"/>
                <w:sz w:val="20"/>
                <w:szCs w:val="20"/>
                <w:lang w:eastAsia="en-GB"/>
                <w:rPrChange w:id="4293" w:author="Linderhof, Vincent" w:date="2016-03-06T11:01:00Z">
                  <w:rPr>
                    <w:del w:id="429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9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230883" w14:textId="1CF0A2BE" w:rsidR="00C03049" w:rsidRPr="00304F95" w:rsidDel="00304F95" w:rsidRDefault="00C03049" w:rsidP="00E05337">
            <w:pPr>
              <w:tabs>
                <w:tab w:val="decimal" w:pos="317"/>
              </w:tabs>
              <w:suppressAutoHyphens w:val="0"/>
              <w:spacing w:after="0"/>
              <w:rPr>
                <w:del w:id="4296" w:author="Linderhof, Vincent" w:date="2016-03-06T11:01:00Z"/>
                <w:rFonts w:ascii="Times New Roman" w:eastAsia="Times New Roman" w:hAnsi="Times New Roman"/>
                <w:color w:val="000000"/>
                <w:sz w:val="20"/>
                <w:szCs w:val="20"/>
                <w:lang w:eastAsia="en-GB"/>
                <w:rPrChange w:id="4297" w:author="Linderhof, Vincent" w:date="2016-03-06T11:01:00Z">
                  <w:rPr>
                    <w:del w:id="429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9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A3D37" w14:textId="56A01CD4" w:rsidR="00C03049" w:rsidRPr="00304F95" w:rsidDel="00304F95" w:rsidRDefault="00C03049" w:rsidP="00E05337">
            <w:pPr>
              <w:tabs>
                <w:tab w:val="decimal" w:pos="317"/>
              </w:tabs>
              <w:suppressAutoHyphens w:val="0"/>
              <w:spacing w:after="0"/>
              <w:rPr>
                <w:del w:id="4300" w:author="Linderhof, Vincent" w:date="2016-03-06T11:01:00Z"/>
                <w:rFonts w:ascii="Times New Roman" w:eastAsia="Times New Roman" w:hAnsi="Times New Roman"/>
                <w:color w:val="000000"/>
                <w:sz w:val="20"/>
                <w:szCs w:val="20"/>
                <w:lang w:eastAsia="en-GB"/>
                <w:rPrChange w:id="4301" w:author="Linderhof, Vincent" w:date="2016-03-06T11:01:00Z">
                  <w:rPr>
                    <w:del w:id="430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0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DB4696" w14:textId="577EC7A2" w:rsidR="00C03049" w:rsidRPr="00304F95" w:rsidDel="00304F95" w:rsidRDefault="00C03049" w:rsidP="00E05337">
            <w:pPr>
              <w:tabs>
                <w:tab w:val="decimal" w:pos="317"/>
              </w:tabs>
              <w:suppressAutoHyphens w:val="0"/>
              <w:spacing w:after="0"/>
              <w:rPr>
                <w:del w:id="4304" w:author="Linderhof, Vincent" w:date="2016-03-06T11:01:00Z"/>
                <w:rFonts w:ascii="Times New Roman" w:eastAsia="Times New Roman" w:hAnsi="Times New Roman"/>
                <w:color w:val="000000"/>
                <w:sz w:val="20"/>
                <w:szCs w:val="20"/>
                <w:lang w:eastAsia="en-GB"/>
                <w:rPrChange w:id="4305" w:author="Linderhof, Vincent" w:date="2016-03-06T11:01:00Z">
                  <w:rPr>
                    <w:del w:id="4306"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0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2FE001" w14:textId="35BD6ACB" w:rsidR="00C03049" w:rsidRPr="00304F95" w:rsidDel="00304F95" w:rsidRDefault="00C03049" w:rsidP="00E05337">
            <w:pPr>
              <w:tabs>
                <w:tab w:val="decimal" w:pos="317"/>
              </w:tabs>
              <w:suppressAutoHyphens w:val="0"/>
              <w:spacing w:after="0"/>
              <w:rPr>
                <w:del w:id="4308" w:author="Linderhof, Vincent" w:date="2016-03-06T11:01:00Z"/>
                <w:rFonts w:ascii="Times New Roman" w:eastAsia="Times New Roman" w:hAnsi="Times New Roman"/>
                <w:color w:val="000000"/>
                <w:sz w:val="20"/>
                <w:szCs w:val="20"/>
                <w:lang w:eastAsia="en-GB"/>
                <w:rPrChange w:id="4309" w:author="Linderhof, Vincent" w:date="2016-03-06T11:01:00Z">
                  <w:rPr>
                    <w:del w:id="431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31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B15557" w14:textId="3EB6B886" w:rsidR="00C03049" w:rsidRPr="00304F95" w:rsidDel="00304F95" w:rsidRDefault="00C03049" w:rsidP="00E05337">
            <w:pPr>
              <w:tabs>
                <w:tab w:val="decimal" w:pos="317"/>
              </w:tabs>
              <w:suppressAutoHyphens w:val="0"/>
              <w:spacing w:after="0"/>
              <w:rPr>
                <w:del w:id="4312" w:author="Linderhof, Vincent" w:date="2016-03-06T11:01:00Z"/>
                <w:rFonts w:ascii="Times New Roman" w:eastAsia="Times New Roman" w:hAnsi="Times New Roman"/>
                <w:color w:val="000000"/>
                <w:sz w:val="20"/>
                <w:szCs w:val="20"/>
                <w:lang w:eastAsia="en-GB"/>
                <w:rPrChange w:id="4313" w:author="Linderhof, Vincent" w:date="2016-03-06T11:01:00Z">
                  <w:rPr>
                    <w:del w:id="4314" w:author="Linderhof, Vincent" w:date="2016-03-06T11:01:00Z"/>
                    <w:rFonts w:ascii="Times New Roman" w:eastAsia="Times New Roman" w:hAnsi="Times New Roman"/>
                    <w:color w:val="000000"/>
                    <w:sz w:val="24"/>
                    <w:szCs w:val="24"/>
                    <w:lang w:eastAsia="en-GB"/>
                  </w:rPr>
                </w:rPrChange>
              </w:rPr>
            </w:pPr>
            <w:del w:id="4315" w:author="Linderhof, Vincent" w:date="2016-03-06T11:01:00Z">
              <w:r w:rsidRPr="00304F95" w:rsidDel="00304F95">
                <w:rPr>
                  <w:rFonts w:ascii="Times New Roman" w:eastAsia="Times New Roman" w:hAnsi="Times New Roman"/>
                  <w:color w:val="000000"/>
                  <w:sz w:val="20"/>
                  <w:szCs w:val="20"/>
                  <w:lang w:eastAsia="en-GB"/>
                  <w:rPrChange w:id="4316" w:author="Linderhof, Vincent" w:date="2016-03-06T11:01:00Z">
                    <w:rPr>
                      <w:rFonts w:ascii="Times New Roman" w:eastAsia="Times New Roman" w:hAnsi="Times New Roman"/>
                      <w:color w:val="000000"/>
                      <w:sz w:val="24"/>
                      <w:szCs w:val="24"/>
                      <w:lang w:eastAsia="en-GB"/>
                    </w:rPr>
                  </w:rPrChange>
                </w:rPr>
                <w:delText>17,358.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317"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23AF50" w14:textId="02D1D12A" w:rsidR="00C03049" w:rsidRPr="00304F95" w:rsidDel="00304F95" w:rsidRDefault="00C03049" w:rsidP="00E05337">
            <w:pPr>
              <w:tabs>
                <w:tab w:val="decimal" w:pos="317"/>
              </w:tabs>
              <w:suppressAutoHyphens w:val="0"/>
              <w:spacing w:after="0"/>
              <w:rPr>
                <w:del w:id="4318" w:author="Linderhof, Vincent" w:date="2016-03-06T11:01:00Z"/>
                <w:rFonts w:ascii="Times New Roman" w:eastAsia="Times New Roman" w:hAnsi="Times New Roman"/>
                <w:color w:val="000000"/>
                <w:sz w:val="20"/>
                <w:szCs w:val="20"/>
                <w:lang w:eastAsia="en-GB"/>
                <w:rPrChange w:id="4319" w:author="Linderhof, Vincent" w:date="2016-03-06T11:01:00Z">
                  <w:rPr>
                    <w:del w:id="4320"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32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60097F8E" w14:textId="4651DBA0" w:rsidR="00C03049" w:rsidRPr="00304F95" w:rsidDel="00304F95" w:rsidRDefault="00C03049" w:rsidP="00E05337">
            <w:pPr>
              <w:tabs>
                <w:tab w:val="decimal" w:pos="317"/>
              </w:tabs>
              <w:suppressAutoHyphens w:val="0"/>
              <w:spacing w:after="0"/>
              <w:rPr>
                <w:del w:id="4322" w:author="Linderhof, Vincent" w:date="2016-03-06T11:01:00Z"/>
                <w:rFonts w:ascii="Times New Roman" w:eastAsia="Times New Roman" w:hAnsi="Times New Roman"/>
                <w:color w:val="000000"/>
                <w:sz w:val="20"/>
                <w:szCs w:val="20"/>
                <w:lang w:eastAsia="en-GB"/>
                <w:rPrChange w:id="4323" w:author="Linderhof, Vincent" w:date="2016-03-06T11:01:00Z">
                  <w:rPr>
                    <w:del w:id="432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32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6F4F36" w14:textId="4D6358C7" w:rsidR="00C03049" w:rsidRPr="00304F95" w:rsidDel="00304F95" w:rsidRDefault="00C03049" w:rsidP="00E05337">
            <w:pPr>
              <w:tabs>
                <w:tab w:val="decimal" w:pos="317"/>
              </w:tabs>
              <w:suppressAutoHyphens w:val="0"/>
              <w:spacing w:after="0"/>
              <w:rPr>
                <w:del w:id="4326" w:author="Linderhof, Vincent" w:date="2016-03-06T11:01:00Z"/>
                <w:rFonts w:ascii="Times New Roman" w:eastAsia="Times New Roman" w:hAnsi="Times New Roman"/>
                <w:color w:val="000000"/>
                <w:sz w:val="20"/>
                <w:szCs w:val="20"/>
                <w:lang w:eastAsia="en-GB"/>
                <w:rPrChange w:id="4327" w:author="Linderhof, Vincent" w:date="2016-03-06T11:01:00Z">
                  <w:rPr>
                    <w:del w:id="432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32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43EC8A6" w14:textId="775197FE" w:rsidR="00C03049" w:rsidRPr="00304F95" w:rsidDel="00304F95" w:rsidRDefault="00C03049" w:rsidP="00E05337">
            <w:pPr>
              <w:suppressAutoHyphens w:val="0"/>
              <w:spacing w:after="0"/>
              <w:rPr>
                <w:del w:id="4330" w:author="Linderhof, Vincent" w:date="2016-03-06T11:01:00Z"/>
                <w:rFonts w:ascii="Times New Roman" w:eastAsia="Times New Roman" w:hAnsi="Times New Roman"/>
                <w:color w:val="000000"/>
                <w:sz w:val="20"/>
                <w:szCs w:val="20"/>
                <w:lang w:eastAsia="en-GB"/>
                <w:rPrChange w:id="4331" w:author="Linderhof, Vincent" w:date="2016-03-06T11:01:00Z">
                  <w:rPr>
                    <w:del w:id="433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6858A08" w14:textId="37A7198A" w:rsidTr="00304F95">
        <w:trPr>
          <w:gridAfter w:val="3"/>
          <w:wAfter w:w="824" w:type="dxa"/>
          <w:trHeight w:val="300"/>
          <w:del w:id="4333" w:author="Linderhof, Vincent" w:date="2016-03-06T11:01:00Z"/>
          <w:trPrChange w:id="4334"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335" w:author="Linderhof, Vincent" w:date="2016-03-06T11:01:00Z">
              <w:tcPr>
                <w:tcW w:w="2000" w:type="dxa"/>
                <w:vMerge/>
                <w:tcBorders>
                  <w:top w:val="nil"/>
                  <w:left w:val="nil"/>
                  <w:bottom w:val="nil"/>
                  <w:right w:val="single" w:sz="4" w:space="0" w:color="auto"/>
                </w:tcBorders>
                <w:vAlign w:val="center"/>
                <w:hideMark/>
              </w:tcPr>
            </w:tcPrChange>
          </w:tcPr>
          <w:p w14:paraId="2592D6EE" w14:textId="21EA8349" w:rsidR="00C03049" w:rsidRPr="00304F95" w:rsidDel="00304F95" w:rsidRDefault="00C03049" w:rsidP="00E05337">
            <w:pPr>
              <w:suppressAutoHyphens w:val="0"/>
              <w:spacing w:after="0"/>
              <w:rPr>
                <w:del w:id="4336" w:author="Linderhof, Vincent" w:date="2016-03-06T11:01:00Z"/>
                <w:rFonts w:ascii="Times New Roman" w:eastAsia="Times New Roman" w:hAnsi="Times New Roman"/>
                <w:color w:val="000000"/>
                <w:sz w:val="20"/>
                <w:szCs w:val="20"/>
                <w:lang w:eastAsia="en-GB"/>
                <w:rPrChange w:id="4337" w:author="Linderhof, Vincent" w:date="2016-03-06T11:01:00Z">
                  <w:rPr>
                    <w:del w:id="433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33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D4C2BD3" w14:textId="3CBB3F6B" w:rsidR="00C03049" w:rsidRPr="00304F95" w:rsidDel="00304F95" w:rsidRDefault="00C03049" w:rsidP="00E05337">
            <w:pPr>
              <w:tabs>
                <w:tab w:val="decimal" w:pos="317"/>
              </w:tabs>
              <w:suppressAutoHyphens w:val="0"/>
              <w:spacing w:after="0"/>
              <w:rPr>
                <w:del w:id="4340" w:author="Linderhof, Vincent" w:date="2016-03-06T11:01:00Z"/>
                <w:rFonts w:ascii="Times New Roman" w:eastAsia="Times New Roman" w:hAnsi="Times New Roman"/>
                <w:color w:val="000000"/>
                <w:sz w:val="20"/>
                <w:szCs w:val="20"/>
                <w:lang w:eastAsia="en-GB"/>
                <w:rPrChange w:id="4341" w:author="Linderhof, Vincent" w:date="2016-03-06T11:01:00Z">
                  <w:rPr>
                    <w:del w:id="4342" w:author="Linderhof, Vincent" w:date="2016-03-06T11:01:00Z"/>
                    <w:rFonts w:ascii="Times New Roman" w:eastAsia="Times New Roman" w:hAnsi="Times New Roman"/>
                    <w:color w:val="000000"/>
                    <w:sz w:val="24"/>
                    <w:szCs w:val="24"/>
                    <w:lang w:eastAsia="en-GB"/>
                  </w:rPr>
                </w:rPrChange>
              </w:rPr>
            </w:pPr>
            <w:del w:id="4343" w:author="Linderhof, Vincent" w:date="2016-03-06T11:01:00Z">
              <w:r w:rsidRPr="00304F95" w:rsidDel="00304F95">
                <w:rPr>
                  <w:rFonts w:ascii="Times New Roman" w:eastAsia="Times New Roman" w:hAnsi="Times New Roman"/>
                  <w:color w:val="000000"/>
                  <w:sz w:val="20"/>
                  <w:szCs w:val="20"/>
                  <w:lang w:eastAsia="en-GB"/>
                  <w:rPrChange w:id="4344" w:author="Linderhof, Vincent" w:date="2016-03-06T11:01:00Z">
                    <w:rPr>
                      <w:rFonts w:ascii="Times New Roman" w:eastAsia="Times New Roman" w:hAnsi="Times New Roman"/>
                      <w:color w:val="000000"/>
                      <w:sz w:val="24"/>
                      <w:szCs w:val="24"/>
                      <w:lang w:eastAsia="en-GB"/>
                    </w:rPr>
                  </w:rPrChange>
                </w:rPr>
                <w:delText>-0.82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39FC71" w14:textId="767CB2AD" w:rsidR="00C03049" w:rsidRPr="00304F95" w:rsidDel="00304F95" w:rsidRDefault="00C03049" w:rsidP="00E05337">
            <w:pPr>
              <w:tabs>
                <w:tab w:val="decimal" w:pos="317"/>
              </w:tabs>
              <w:suppressAutoHyphens w:val="0"/>
              <w:spacing w:after="0"/>
              <w:rPr>
                <w:del w:id="4346" w:author="Linderhof, Vincent" w:date="2016-03-06T11:01:00Z"/>
                <w:rFonts w:ascii="Times New Roman" w:eastAsia="Times New Roman" w:hAnsi="Times New Roman"/>
                <w:color w:val="000000"/>
                <w:sz w:val="20"/>
                <w:szCs w:val="20"/>
                <w:lang w:eastAsia="en-GB"/>
                <w:rPrChange w:id="4347" w:author="Linderhof, Vincent" w:date="2016-03-06T11:01:00Z">
                  <w:rPr>
                    <w:del w:id="434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965D22" w14:textId="28DF89A4" w:rsidR="00C03049" w:rsidRPr="00304F95" w:rsidDel="00304F95" w:rsidRDefault="00C03049" w:rsidP="00E05337">
            <w:pPr>
              <w:tabs>
                <w:tab w:val="decimal" w:pos="317"/>
              </w:tabs>
              <w:suppressAutoHyphens w:val="0"/>
              <w:spacing w:after="0"/>
              <w:rPr>
                <w:del w:id="4350" w:author="Linderhof, Vincent" w:date="2016-03-06T11:01:00Z"/>
                <w:rFonts w:ascii="Times New Roman" w:eastAsia="Times New Roman" w:hAnsi="Times New Roman"/>
                <w:color w:val="000000"/>
                <w:sz w:val="20"/>
                <w:szCs w:val="20"/>
                <w:lang w:eastAsia="en-GB"/>
                <w:rPrChange w:id="4351" w:author="Linderhof, Vincent" w:date="2016-03-06T11:01:00Z">
                  <w:rPr>
                    <w:del w:id="4352"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7FB247" w14:textId="22B0168C" w:rsidR="00C03049" w:rsidRPr="00304F95" w:rsidDel="00304F95" w:rsidRDefault="00C03049" w:rsidP="00E05337">
            <w:pPr>
              <w:tabs>
                <w:tab w:val="decimal" w:pos="317"/>
              </w:tabs>
              <w:suppressAutoHyphens w:val="0"/>
              <w:spacing w:after="0"/>
              <w:rPr>
                <w:del w:id="4354" w:author="Linderhof, Vincent" w:date="2016-03-06T11:01:00Z"/>
                <w:rFonts w:ascii="Times New Roman" w:eastAsia="Times New Roman" w:hAnsi="Times New Roman"/>
                <w:color w:val="000000"/>
                <w:sz w:val="20"/>
                <w:szCs w:val="20"/>
                <w:lang w:eastAsia="en-GB"/>
                <w:rPrChange w:id="4355" w:author="Linderhof, Vincent" w:date="2016-03-06T11:01:00Z">
                  <w:rPr>
                    <w:del w:id="435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E707DE" w14:textId="585DB4A7" w:rsidR="00C03049" w:rsidRPr="00304F95" w:rsidDel="00304F95" w:rsidRDefault="00C03049" w:rsidP="00E05337">
            <w:pPr>
              <w:tabs>
                <w:tab w:val="decimal" w:pos="317"/>
              </w:tabs>
              <w:suppressAutoHyphens w:val="0"/>
              <w:spacing w:after="0"/>
              <w:rPr>
                <w:del w:id="4358" w:author="Linderhof, Vincent" w:date="2016-03-06T11:01:00Z"/>
                <w:rFonts w:ascii="Times New Roman" w:eastAsia="Times New Roman" w:hAnsi="Times New Roman"/>
                <w:color w:val="000000"/>
                <w:sz w:val="20"/>
                <w:szCs w:val="20"/>
                <w:lang w:eastAsia="en-GB"/>
                <w:rPrChange w:id="4359" w:author="Linderhof, Vincent" w:date="2016-03-06T11:01:00Z">
                  <w:rPr>
                    <w:del w:id="4360"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257A5B" w14:textId="1DE84290" w:rsidR="00C03049" w:rsidRPr="00304F95" w:rsidDel="00304F95" w:rsidRDefault="00C03049" w:rsidP="00E05337">
            <w:pPr>
              <w:tabs>
                <w:tab w:val="decimal" w:pos="317"/>
              </w:tabs>
              <w:suppressAutoHyphens w:val="0"/>
              <w:spacing w:after="0"/>
              <w:rPr>
                <w:del w:id="4362" w:author="Linderhof, Vincent" w:date="2016-03-06T11:01:00Z"/>
                <w:rFonts w:ascii="Times New Roman" w:eastAsia="Times New Roman" w:hAnsi="Times New Roman"/>
                <w:color w:val="000000"/>
                <w:sz w:val="20"/>
                <w:szCs w:val="20"/>
                <w:lang w:eastAsia="en-GB"/>
                <w:rPrChange w:id="4363" w:author="Linderhof, Vincent" w:date="2016-03-06T11:01:00Z">
                  <w:rPr>
                    <w:del w:id="436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3E36D" w14:textId="724E4442" w:rsidR="00C03049" w:rsidRPr="00304F95" w:rsidDel="00304F95" w:rsidRDefault="00C03049" w:rsidP="00E05337">
            <w:pPr>
              <w:tabs>
                <w:tab w:val="decimal" w:pos="317"/>
              </w:tabs>
              <w:suppressAutoHyphens w:val="0"/>
              <w:spacing w:after="0"/>
              <w:rPr>
                <w:del w:id="4366" w:author="Linderhof, Vincent" w:date="2016-03-06T11:01:00Z"/>
                <w:rFonts w:ascii="Times New Roman" w:eastAsia="Times New Roman" w:hAnsi="Times New Roman"/>
                <w:color w:val="000000"/>
                <w:sz w:val="20"/>
                <w:szCs w:val="20"/>
                <w:lang w:eastAsia="en-GB"/>
                <w:rPrChange w:id="4367" w:author="Linderhof, Vincent" w:date="2016-03-06T11:01:00Z">
                  <w:rPr>
                    <w:del w:id="4368" w:author="Linderhof, Vincent" w:date="2016-03-06T11:01:00Z"/>
                    <w:rFonts w:ascii="Times New Roman" w:eastAsia="Times New Roman" w:hAnsi="Times New Roman"/>
                    <w:color w:val="000000"/>
                    <w:sz w:val="24"/>
                    <w:szCs w:val="24"/>
                    <w:lang w:eastAsia="en-GB"/>
                  </w:rPr>
                </w:rPrChange>
              </w:rPr>
            </w:pPr>
            <w:del w:id="4369" w:author="Linderhof, Vincent" w:date="2016-03-06T11:01:00Z">
              <w:r w:rsidRPr="00304F95" w:rsidDel="00304F95">
                <w:rPr>
                  <w:rFonts w:ascii="Times New Roman" w:eastAsia="Times New Roman" w:hAnsi="Times New Roman"/>
                  <w:color w:val="000000"/>
                  <w:sz w:val="20"/>
                  <w:szCs w:val="20"/>
                  <w:lang w:eastAsia="en-GB"/>
                  <w:rPrChange w:id="4370"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7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C8BBDD" w14:textId="3F9D8FCA" w:rsidR="00C03049" w:rsidRPr="00304F95" w:rsidDel="00304F95" w:rsidRDefault="00C03049" w:rsidP="00E05337">
            <w:pPr>
              <w:tabs>
                <w:tab w:val="decimal" w:pos="317"/>
              </w:tabs>
              <w:suppressAutoHyphens w:val="0"/>
              <w:spacing w:after="0"/>
              <w:rPr>
                <w:del w:id="4372" w:author="Linderhof, Vincent" w:date="2016-03-06T11:01:00Z"/>
                <w:rFonts w:ascii="Times New Roman" w:eastAsia="Times New Roman" w:hAnsi="Times New Roman"/>
                <w:color w:val="000000"/>
                <w:sz w:val="20"/>
                <w:szCs w:val="20"/>
                <w:lang w:eastAsia="en-GB"/>
                <w:rPrChange w:id="4373" w:author="Linderhof, Vincent" w:date="2016-03-06T11:01:00Z">
                  <w:rPr>
                    <w:del w:id="437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7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DC0372" w14:textId="1AA1FCF2" w:rsidR="00C03049" w:rsidRPr="00304F95" w:rsidDel="00304F95" w:rsidRDefault="00C03049" w:rsidP="00E05337">
            <w:pPr>
              <w:tabs>
                <w:tab w:val="decimal" w:pos="317"/>
              </w:tabs>
              <w:suppressAutoHyphens w:val="0"/>
              <w:spacing w:after="0"/>
              <w:rPr>
                <w:del w:id="4376" w:author="Linderhof, Vincent" w:date="2016-03-06T11:01:00Z"/>
                <w:rFonts w:ascii="Times New Roman" w:eastAsia="Times New Roman" w:hAnsi="Times New Roman"/>
                <w:color w:val="000000"/>
                <w:sz w:val="20"/>
                <w:szCs w:val="20"/>
                <w:lang w:eastAsia="en-GB"/>
                <w:rPrChange w:id="4377" w:author="Linderhof, Vincent" w:date="2016-03-06T11:01:00Z">
                  <w:rPr>
                    <w:del w:id="437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7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7D177D" w14:textId="53718B1B" w:rsidR="00C03049" w:rsidRPr="00304F95" w:rsidDel="00304F95" w:rsidRDefault="00C03049" w:rsidP="00E05337">
            <w:pPr>
              <w:tabs>
                <w:tab w:val="decimal" w:pos="317"/>
              </w:tabs>
              <w:suppressAutoHyphens w:val="0"/>
              <w:spacing w:after="0"/>
              <w:rPr>
                <w:del w:id="4380" w:author="Linderhof, Vincent" w:date="2016-03-06T11:01:00Z"/>
                <w:rFonts w:ascii="Times New Roman" w:eastAsia="Times New Roman" w:hAnsi="Times New Roman"/>
                <w:color w:val="000000"/>
                <w:sz w:val="20"/>
                <w:szCs w:val="20"/>
                <w:lang w:eastAsia="en-GB"/>
                <w:rPrChange w:id="4381" w:author="Linderhof, Vincent" w:date="2016-03-06T11:01:00Z">
                  <w:rPr>
                    <w:del w:id="438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8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FADF9E" w14:textId="45F277AE" w:rsidR="00C03049" w:rsidRPr="00304F95" w:rsidDel="00304F95" w:rsidRDefault="00C03049" w:rsidP="00E05337">
            <w:pPr>
              <w:tabs>
                <w:tab w:val="decimal" w:pos="317"/>
              </w:tabs>
              <w:suppressAutoHyphens w:val="0"/>
              <w:spacing w:after="0"/>
              <w:rPr>
                <w:del w:id="4384" w:author="Linderhof, Vincent" w:date="2016-03-06T11:01:00Z"/>
                <w:rFonts w:ascii="Times New Roman" w:eastAsia="Times New Roman" w:hAnsi="Times New Roman"/>
                <w:color w:val="000000"/>
                <w:sz w:val="20"/>
                <w:szCs w:val="20"/>
                <w:lang w:eastAsia="en-GB"/>
                <w:rPrChange w:id="4385" w:author="Linderhof, Vincent" w:date="2016-03-06T11:01:00Z">
                  <w:rPr>
                    <w:del w:id="4386"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8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6175A2" w14:textId="01E62522" w:rsidR="00C03049" w:rsidRPr="00304F95" w:rsidDel="00304F95" w:rsidRDefault="00C03049" w:rsidP="00E05337">
            <w:pPr>
              <w:tabs>
                <w:tab w:val="decimal" w:pos="317"/>
              </w:tabs>
              <w:suppressAutoHyphens w:val="0"/>
              <w:spacing w:after="0"/>
              <w:rPr>
                <w:del w:id="4388" w:author="Linderhof, Vincent" w:date="2016-03-06T11:01:00Z"/>
                <w:rFonts w:ascii="Times New Roman" w:eastAsia="Times New Roman" w:hAnsi="Times New Roman"/>
                <w:color w:val="000000"/>
                <w:sz w:val="20"/>
                <w:szCs w:val="20"/>
                <w:lang w:eastAsia="en-GB"/>
                <w:rPrChange w:id="4389" w:author="Linderhof, Vincent" w:date="2016-03-06T11:01:00Z">
                  <w:rPr>
                    <w:del w:id="439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39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A9B67" w14:textId="752B316F" w:rsidR="00C03049" w:rsidRPr="00304F95" w:rsidDel="00304F95" w:rsidRDefault="00C03049" w:rsidP="00E05337">
            <w:pPr>
              <w:tabs>
                <w:tab w:val="decimal" w:pos="317"/>
              </w:tabs>
              <w:suppressAutoHyphens w:val="0"/>
              <w:spacing w:after="0"/>
              <w:rPr>
                <w:del w:id="4392" w:author="Linderhof, Vincent" w:date="2016-03-06T11:01:00Z"/>
                <w:rFonts w:ascii="Times New Roman" w:eastAsia="Times New Roman" w:hAnsi="Times New Roman"/>
                <w:color w:val="000000"/>
                <w:sz w:val="20"/>
                <w:szCs w:val="20"/>
                <w:lang w:eastAsia="en-GB"/>
                <w:rPrChange w:id="4393" w:author="Linderhof, Vincent" w:date="2016-03-06T11:01:00Z">
                  <w:rPr>
                    <w:del w:id="4394" w:author="Linderhof, Vincent" w:date="2016-03-06T11:01:00Z"/>
                    <w:rFonts w:ascii="Times New Roman" w:eastAsia="Times New Roman" w:hAnsi="Times New Roman"/>
                    <w:color w:val="000000"/>
                    <w:sz w:val="24"/>
                    <w:szCs w:val="24"/>
                    <w:lang w:eastAsia="en-GB"/>
                  </w:rPr>
                </w:rPrChange>
              </w:rPr>
            </w:pPr>
            <w:del w:id="4395" w:author="Linderhof, Vincent" w:date="2016-03-06T11:01:00Z">
              <w:r w:rsidRPr="00304F95" w:rsidDel="00304F95">
                <w:rPr>
                  <w:rFonts w:ascii="Times New Roman" w:eastAsia="Times New Roman" w:hAnsi="Times New Roman"/>
                  <w:color w:val="000000"/>
                  <w:sz w:val="20"/>
                  <w:szCs w:val="20"/>
                  <w:lang w:eastAsia="en-GB"/>
                  <w:rPrChange w:id="4396" w:author="Linderhof, Vincent" w:date="2016-03-06T11:01:00Z">
                    <w:rPr>
                      <w:rFonts w:ascii="Times New Roman" w:eastAsia="Times New Roman" w:hAnsi="Times New Roman"/>
                      <w:color w:val="000000"/>
                      <w:sz w:val="24"/>
                      <w:szCs w:val="24"/>
                      <w:lang w:eastAsia="en-GB"/>
                    </w:rPr>
                  </w:rPrChange>
                </w:rPr>
                <w:delText>(2,944.524)</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397"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585FD7" w14:textId="1514765A" w:rsidR="00C03049" w:rsidRPr="00304F95" w:rsidDel="00304F95" w:rsidRDefault="00C03049" w:rsidP="00E05337">
            <w:pPr>
              <w:tabs>
                <w:tab w:val="decimal" w:pos="317"/>
              </w:tabs>
              <w:suppressAutoHyphens w:val="0"/>
              <w:spacing w:after="0"/>
              <w:rPr>
                <w:del w:id="4398" w:author="Linderhof, Vincent" w:date="2016-03-06T11:01:00Z"/>
                <w:rFonts w:ascii="Times New Roman" w:eastAsia="Times New Roman" w:hAnsi="Times New Roman"/>
                <w:color w:val="000000"/>
                <w:sz w:val="20"/>
                <w:szCs w:val="20"/>
                <w:lang w:eastAsia="en-GB"/>
                <w:rPrChange w:id="4399" w:author="Linderhof, Vincent" w:date="2016-03-06T11:01:00Z">
                  <w:rPr>
                    <w:del w:id="4400"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40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9616F08" w14:textId="4D0D0AE0" w:rsidR="00C03049" w:rsidRPr="00304F95" w:rsidDel="00304F95" w:rsidRDefault="00C03049" w:rsidP="00E05337">
            <w:pPr>
              <w:tabs>
                <w:tab w:val="decimal" w:pos="317"/>
              </w:tabs>
              <w:suppressAutoHyphens w:val="0"/>
              <w:spacing w:after="0"/>
              <w:rPr>
                <w:del w:id="4402" w:author="Linderhof, Vincent" w:date="2016-03-06T11:01:00Z"/>
                <w:rFonts w:ascii="Times New Roman" w:eastAsia="Times New Roman" w:hAnsi="Times New Roman"/>
                <w:color w:val="000000"/>
                <w:sz w:val="20"/>
                <w:szCs w:val="20"/>
                <w:lang w:eastAsia="en-GB"/>
                <w:rPrChange w:id="4403" w:author="Linderhof, Vincent" w:date="2016-03-06T11:01:00Z">
                  <w:rPr>
                    <w:del w:id="440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40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9ED7208" w14:textId="0867055A" w:rsidR="00C03049" w:rsidRPr="00304F95" w:rsidDel="00304F95" w:rsidRDefault="00C03049" w:rsidP="00E05337">
            <w:pPr>
              <w:tabs>
                <w:tab w:val="decimal" w:pos="317"/>
              </w:tabs>
              <w:suppressAutoHyphens w:val="0"/>
              <w:spacing w:after="0"/>
              <w:rPr>
                <w:del w:id="4406" w:author="Linderhof, Vincent" w:date="2016-03-06T11:01:00Z"/>
                <w:rFonts w:ascii="Times New Roman" w:eastAsia="Times New Roman" w:hAnsi="Times New Roman"/>
                <w:color w:val="000000"/>
                <w:sz w:val="20"/>
                <w:szCs w:val="20"/>
                <w:lang w:eastAsia="en-GB"/>
                <w:rPrChange w:id="4407" w:author="Linderhof, Vincent" w:date="2016-03-06T11:01:00Z">
                  <w:rPr>
                    <w:del w:id="440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40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53C5495" w14:textId="7344F63B" w:rsidR="00C03049" w:rsidRPr="00304F95" w:rsidDel="00304F95" w:rsidRDefault="00C03049" w:rsidP="00E05337">
            <w:pPr>
              <w:suppressAutoHyphens w:val="0"/>
              <w:spacing w:after="0"/>
              <w:rPr>
                <w:del w:id="4410" w:author="Linderhof, Vincent" w:date="2016-03-06T11:01:00Z"/>
                <w:rFonts w:ascii="Times New Roman" w:eastAsia="Times New Roman" w:hAnsi="Times New Roman"/>
                <w:color w:val="000000"/>
                <w:sz w:val="20"/>
                <w:szCs w:val="20"/>
                <w:lang w:eastAsia="en-GB"/>
                <w:rPrChange w:id="4411" w:author="Linderhof, Vincent" w:date="2016-03-06T11:01:00Z">
                  <w:rPr>
                    <w:del w:id="441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BE2A11" w14:textId="60B1EE6B" w:rsidTr="00304F95">
        <w:trPr>
          <w:trHeight w:val="300"/>
          <w:del w:id="4413" w:author="Linderhof, Vincent" w:date="2016-03-06T11:01:00Z"/>
          <w:trPrChange w:id="4414"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41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C0D2DB3" w14:textId="252EE3DC" w:rsidR="00C03049" w:rsidRPr="00304F95" w:rsidDel="00304F95" w:rsidRDefault="00C03049" w:rsidP="00E05337">
            <w:pPr>
              <w:suppressAutoHyphens w:val="0"/>
              <w:spacing w:after="0"/>
              <w:rPr>
                <w:del w:id="4416" w:author="Linderhof, Vincent" w:date="2016-03-06T11:01:00Z"/>
                <w:rFonts w:ascii="Times New Roman" w:eastAsia="Times New Roman" w:hAnsi="Times New Roman"/>
                <w:color w:val="000000"/>
                <w:sz w:val="20"/>
                <w:szCs w:val="20"/>
                <w:lang w:eastAsia="en-GB"/>
                <w:rPrChange w:id="4417" w:author="Linderhof, Vincent" w:date="2016-03-06T11:01:00Z">
                  <w:rPr>
                    <w:del w:id="4418" w:author="Linderhof, Vincent" w:date="2016-03-06T11:01:00Z"/>
                    <w:rFonts w:ascii="Times New Roman" w:eastAsia="Times New Roman" w:hAnsi="Times New Roman"/>
                    <w:color w:val="000000"/>
                    <w:sz w:val="24"/>
                    <w:szCs w:val="24"/>
                    <w:lang w:eastAsia="en-GB"/>
                  </w:rPr>
                </w:rPrChange>
              </w:rPr>
            </w:pPr>
            <w:del w:id="4419" w:author="Linderhof, Vincent" w:date="2016-03-06T11:01:00Z">
              <w:r w:rsidRPr="00304F95" w:rsidDel="00304F95">
                <w:rPr>
                  <w:rFonts w:ascii="Times New Roman" w:eastAsia="Times New Roman" w:hAnsi="Times New Roman"/>
                  <w:color w:val="000000"/>
                  <w:sz w:val="20"/>
                  <w:szCs w:val="20"/>
                  <w:lang w:eastAsia="en-GB"/>
                  <w:rPrChange w:id="4420" w:author="Linderhof, Vincent" w:date="2016-03-06T11:01:00Z">
                    <w:rPr>
                      <w:rFonts w:ascii="Times New Roman" w:eastAsia="Times New Roman" w:hAnsi="Times New Roman"/>
                      <w:color w:val="000000"/>
                      <w:sz w:val="24"/>
                      <w:szCs w:val="24"/>
                      <w:lang w:eastAsia="en-GB"/>
                    </w:rPr>
                  </w:rPrChange>
                </w:rPr>
                <w:delText>Region - North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42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9EE8DE" w14:textId="12E823C0" w:rsidR="00C03049" w:rsidRPr="00304F95" w:rsidDel="00304F95" w:rsidRDefault="00C03049" w:rsidP="00E05337">
            <w:pPr>
              <w:tabs>
                <w:tab w:val="decimal" w:pos="317"/>
              </w:tabs>
              <w:suppressAutoHyphens w:val="0"/>
              <w:spacing w:after="0"/>
              <w:rPr>
                <w:del w:id="4422" w:author="Linderhof, Vincent" w:date="2016-03-06T11:01:00Z"/>
                <w:rFonts w:ascii="Times New Roman" w:eastAsia="Times New Roman" w:hAnsi="Times New Roman"/>
                <w:color w:val="000000"/>
                <w:sz w:val="20"/>
                <w:szCs w:val="20"/>
                <w:lang w:eastAsia="en-GB"/>
                <w:rPrChange w:id="4423" w:author="Linderhof, Vincent" w:date="2016-03-06T11:01:00Z">
                  <w:rPr>
                    <w:del w:id="4424" w:author="Linderhof, Vincent" w:date="2016-03-06T11:01:00Z"/>
                    <w:rFonts w:ascii="Times New Roman" w:eastAsia="Times New Roman" w:hAnsi="Times New Roman"/>
                    <w:color w:val="000000"/>
                    <w:sz w:val="24"/>
                    <w:szCs w:val="24"/>
                    <w:lang w:eastAsia="en-GB"/>
                  </w:rPr>
                </w:rPrChange>
              </w:rPr>
            </w:pPr>
            <w:del w:id="4425" w:author="Linderhof, Vincent" w:date="2016-03-06T11:01:00Z">
              <w:r w:rsidRPr="00304F95" w:rsidDel="00304F95">
                <w:rPr>
                  <w:rFonts w:ascii="Times New Roman" w:eastAsia="Times New Roman" w:hAnsi="Times New Roman"/>
                  <w:color w:val="000000"/>
                  <w:sz w:val="20"/>
                  <w:szCs w:val="20"/>
                  <w:lang w:eastAsia="en-GB"/>
                  <w:rPrChange w:id="4426" w:author="Linderhof, Vincent" w:date="2016-03-06T11:01:00Z">
                    <w:rPr>
                      <w:rFonts w:ascii="Times New Roman" w:eastAsia="Times New Roman" w:hAnsi="Times New Roman"/>
                      <w:color w:val="000000"/>
                      <w:sz w:val="24"/>
                      <w:szCs w:val="24"/>
                      <w:lang w:eastAsia="en-GB"/>
                    </w:rPr>
                  </w:rPrChange>
                </w:rPr>
                <w:delText>-6.36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58795F" w14:textId="788A4EFD" w:rsidR="00C03049" w:rsidRPr="00304F95" w:rsidDel="00304F95" w:rsidRDefault="0037260F" w:rsidP="00E05337">
            <w:pPr>
              <w:tabs>
                <w:tab w:val="decimal" w:pos="317"/>
              </w:tabs>
              <w:suppressAutoHyphens w:val="0"/>
              <w:spacing w:after="0"/>
              <w:rPr>
                <w:del w:id="4428" w:author="Linderhof, Vincent" w:date="2016-03-06T11:01:00Z"/>
                <w:rFonts w:ascii="Times New Roman" w:eastAsia="Times New Roman" w:hAnsi="Times New Roman"/>
                <w:color w:val="000000"/>
                <w:sz w:val="20"/>
                <w:szCs w:val="20"/>
                <w:lang w:eastAsia="en-GB"/>
                <w:rPrChange w:id="4429" w:author="Linderhof, Vincent" w:date="2016-03-06T11:01:00Z">
                  <w:rPr>
                    <w:del w:id="4430" w:author="Linderhof, Vincent" w:date="2016-03-06T11:01:00Z"/>
                    <w:rFonts w:ascii="Times New Roman" w:eastAsia="Times New Roman" w:hAnsi="Times New Roman"/>
                    <w:color w:val="000000"/>
                    <w:sz w:val="24"/>
                    <w:szCs w:val="24"/>
                    <w:lang w:eastAsia="en-GB"/>
                  </w:rPr>
                </w:rPrChange>
              </w:rPr>
            </w:pPr>
            <w:del w:id="4431" w:author="Linderhof, Vincent" w:date="2016-03-06T11:01:00Z">
              <w:r w:rsidRPr="00304F95" w:rsidDel="00304F95">
                <w:rPr>
                  <w:rFonts w:ascii="Times New Roman" w:eastAsia="Times New Roman" w:hAnsi="Times New Roman"/>
                  <w:color w:val="000000"/>
                  <w:sz w:val="20"/>
                  <w:szCs w:val="20"/>
                  <w:lang w:eastAsia="en-GB"/>
                  <w:rPrChange w:id="443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34FA91" w14:textId="6D053B51" w:rsidR="00C03049" w:rsidRPr="00304F95" w:rsidDel="00304F95" w:rsidRDefault="00C03049" w:rsidP="00E05337">
            <w:pPr>
              <w:tabs>
                <w:tab w:val="decimal" w:pos="317"/>
              </w:tabs>
              <w:suppressAutoHyphens w:val="0"/>
              <w:spacing w:after="0"/>
              <w:rPr>
                <w:del w:id="4434" w:author="Linderhof, Vincent" w:date="2016-03-06T11:01:00Z"/>
                <w:rFonts w:ascii="Times New Roman" w:eastAsia="Times New Roman" w:hAnsi="Times New Roman"/>
                <w:color w:val="000000"/>
                <w:sz w:val="20"/>
                <w:szCs w:val="20"/>
                <w:lang w:eastAsia="en-GB"/>
                <w:rPrChange w:id="4435" w:author="Linderhof, Vincent" w:date="2016-03-06T11:01:00Z">
                  <w:rPr>
                    <w:del w:id="4436"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7D6A57" w14:textId="7CC1728E" w:rsidR="00C03049" w:rsidRPr="00304F95" w:rsidDel="00304F95" w:rsidRDefault="00C03049" w:rsidP="00E05337">
            <w:pPr>
              <w:tabs>
                <w:tab w:val="decimal" w:pos="317"/>
              </w:tabs>
              <w:suppressAutoHyphens w:val="0"/>
              <w:spacing w:after="0"/>
              <w:rPr>
                <w:del w:id="4438" w:author="Linderhof, Vincent" w:date="2016-03-06T11:01:00Z"/>
                <w:rFonts w:ascii="Times New Roman" w:eastAsia="Times New Roman" w:hAnsi="Times New Roman"/>
                <w:color w:val="000000"/>
                <w:sz w:val="20"/>
                <w:szCs w:val="20"/>
                <w:lang w:eastAsia="en-GB"/>
                <w:rPrChange w:id="4439" w:author="Linderhof, Vincent" w:date="2016-03-06T11:01:00Z">
                  <w:rPr>
                    <w:del w:id="444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654107" w14:textId="2454B397" w:rsidR="00C03049" w:rsidRPr="00304F95" w:rsidDel="00304F95" w:rsidRDefault="00C03049" w:rsidP="00E05337">
            <w:pPr>
              <w:tabs>
                <w:tab w:val="decimal" w:pos="317"/>
              </w:tabs>
              <w:suppressAutoHyphens w:val="0"/>
              <w:spacing w:after="0"/>
              <w:rPr>
                <w:del w:id="4442" w:author="Linderhof, Vincent" w:date="2016-03-06T11:01:00Z"/>
                <w:rFonts w:ascii="Times New Roman" w:eastAsia="Times New Roman" w:hAnsi="Times New Roman"/>
                <w:color w:val="000000"/>
                <w:sz w:val="20"/>
                <w:szCs w:val="20"/>
                <w:lang w:eastAsia="en-GB"/>
                <w:rPrChange w:id="4443" w:author="Linderhof, Vincent" w:date="2016-03-06T11:01:00Z">
                  <w:rPr>
                    <w:del w:id="4444"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C96F0" w14:textId="607A6106" w:rsidR="00C03049" w:rsidRPr="00304F95" w:rsidDel="00304F95" w:rsidRDefault="00C03049" w:rsidP="00E05337">
            <w:pPr>
              <w:tabs>
                <w:tab w:val="decimal" w:pos="317"/>
              </w:tabs>
              <w:suppressAutoHyphens w:val="0"/>
              <w:spacing w:after="0"/>
              <w:rPr>
                <w:del w:id="4446" w:author="Linderhof, Vincent" w:date="2016-03-06T11:01:00Z"/>
                <w:rFonts w:ascii="Times New Roman" w:eastAsia="Times New Roman" w:hAnsi="Times New Roman"/>
                <w:color w:val="000000"/>
                <w:sz w:val="20"/>
                <w:szCs w:val="20"/>
                <w:lang w:eastAsia="en-GB"/>
                <w:rPrChange w:id="4447" w:author="Linderhof, Vincent" w:date="2016-03-06T11:01:00Z">
                  <w:rPr>
                    <w:del w:id="444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B75685" w14:textId="51E913B9" w:rsidR="00C03049" w:rsidRPr="00304F95" w:rsidDel="00304F95" w:rsidRDefault="00C03049" w:rsidP="00E05337">
            <w:pPr>
              <w:tabs>
                <w:tab w:val="decimal" w:pos="317"/>
              </w:tabs>
              <w:suppressAutoHyphens w:val="0"/>
              <w:spacing w:after="0"/>
              <w:rPr>
                <w:del w:id="4450" w:author="Linderhof, Vincent" w:date="2016-03-06T11:01:00Z"/>
                <w:rFonts w:ascii="Times New Roman" w:eastAsia="Times New Roman" w:hAnsi="Times New Roman"/>
                <w:color w:val="000000"/>
                <w:sz w:val="20"/>
                <w:szCs w:val="20"/>
                <w:lang w:eastAsia="en-GB"/>
                <w:rPrChange w:id="4451" w:author="Linderhof, Vincent" w:date="2016-03-06T11:01:00Z">
                  <w:rPr>
                    <w:del w:id="4452" w:author="Linderhof, Vincent" w:date="2016-03-06T11:01:00Z"/>
                    <w:rFonts w:ascii="Times New Roman" w:eastAsia="Times New Roman" w:hAnsi="Times New Roman"/>
                    <w:color w:val="000000"/>
                    <w:sz w:val="24"/>
                    <w:szCs w:val="24"/>
                    <w:lang w:eastAsia="en-GB"/>
                  </w:rPr>
                </w:rPrChange>
              </w:rPr>
            </w:pPr>
            <w:del w:id="4453" w:author="Linderhof, Vincent" w:date="2016-03-06T11:01:00Z">
              <w:r w:rsidRPr="00304F95" w:rsidDel="00304F95">
                <w:rPr>
                  <w:rFonts w:ascii="Times New Roman" w:eastAsia="Times New Roman" w:hAnsi="Times New Roman"/>
                  <w:color w:val="000000"/>
                  <w:sz w:val="20"/>
                  <w:szCs w:val="20"/>
                  <w:lang w:eastAsia="en-GB"/>
                  <w:rPrChange w:id="4454" w:author="Linderhof, Vincent" w:date="2016-03-06T11:01:00Z">
                    <w:rPr>
                      <w:rFonts w:ascii="Times New Roman" w:eastAsia="Times New Roman" w:hAnsi="Times New Roman"/>
                      <w:color w:val="000000"/>
                      <w:sz w:val="24"/>
                      <w:szCs w:val="24"/>
                      <w:lang w:eastAsia="en-GB"/>
                    </w:rPr>
                  </w:rPrChange>
                </w:rPr>
                <w:delText>-0.36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5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7F0447" w14:textId="75A6734D" w:rsidR="00C03049" w:rsidRPr="00304F95" w:rsidDel="00304F95" w:rsidRDefault="00C03049" w:rsidP="00E05337">
            <w:pPr>
              <w:tabs>
                <w:tab w:val="decimal" w:pos="317"/>
              </w:tabs>
              <w:suppressAutoHyphens w:val="0"/>
              <w:spacing w:after="0"/>
              <w:rPr>
                <w:del w:id="4456" w:author="Linderhof, Vincent" w:date="2016-03-06T11:01:00Z"/>
                <w:rFonts w:ascii="Times New Roman" w:eastAsia="Times New Roman" w:hAnsi="Times New Roman"/>
                <w:color w:val="000000"/>
                <w:sz w:val="20"/>
                <w:szCs w:val="20"/>
                <w:lang w:eastAsia="en-GB"/>
                <w:rPrChange w:id="4457" w:author="Linderhof, Vincent" w:date="2016-03-06T11:01:00Z">
                  <w:rPr>
                    <w:del w:id="445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5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D42171" w14:textId="0DA23BAD" w:rsidR="00C03049" w:rsidRPr="00304F95" w:rsidDel="00304F95" w:rsidRDefault="00C03049" w:rsidP="00E05337">
            <w:pPr>
              <w:tabs>
                <w:tab w:val="decimal" w:pos="317"/>
              </w:tabs>
              <w:suppressAutoHyphens w:val="0"/>
              <w:spacing w:after="0"/>
              <w:rPr>
                <w:del w:id="4460" w:author="Linderhof, Vincent" w:date="2016-03-06T11:01:00Z"/>
                <w:rFonts w:ascii="Times New Roman" w:eastAsia="Times New Roman" w:hAnsi="Times New Roman"/>
                <w:color w:val="000000"/>
                <w:sz w:val="20"/>
                <w:szCs w:val="20"/>
                <w:lang w:eastAsia="en-GB"/>
                <w:rPrChange w:id="4461" w:author="Linderhof, Vincent" w:date="2016-03-06T11:01:00Z">
                  <w:rPr>
                    <w:del w:id="446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6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139317" w14:textId="23D80223" w:rsidR="00C03049" w:rsidRPr="00304F95" w:rsidDel="00304F95" w:rsidRDefault="00C03049" w:rsidP="00E05337">
            <w:pPr>
              <w:tabs>
                <w:tab w:val="decimal" w:pos="317"/>
              </w:tabs>
              <w:suppressAutoHyphens w:val="0"/>
              <w:spacing w:after="0"/>
              <w:rPr>
                <w:del w:id="4464" w:author="Linderhof, Vincent" w:date="2016-03-06T11:01:00Z"/>
                <w:rFonts w:ascii="Times New Roman" w:eastAsia="Times New Roman" w:hAnsi="Times New Roman"/>
                <w:color w:val="000000"/>
                <w:sz w:val="20"/>
                <w:szCs w:val="20"/>
                <w:lang w:eastAsia="en-GB"/>
                <w:rPrChange w:id="4465" w:author="Linderhof, Vincent" w:date="2016-03-06T11:01:00Z">
                  <w:rPr>
                    <w:del w:id="446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6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FEA530" w14:textId="30D6CB96" w:rsidR="00C03049" w:rsidRPr="00304F95" w:rsidDel="00304F95" w:rsidRDefault="00C03049" w:rsidP="00E05337">
            <w:pPr>
              <w:tabs>
                <w:tab w:val="decimal" w:pos="317"/>
              </w:tabs>
              <w:suppressAutoHyphens w:val="0"/>
              <w:spacing w:after="0"/>
              <w:rPr>
                <w:del w:id="4468" w:author="Linderhof, Vincent" w:date="2016-03-06T11:01:00Z"/>
                <w:rFonts w:ascii="Times New Roman" w:eastAsia="Times New Roman" w:hAnsi="Times New Roman"/>
                <w:color w:val="000000"/>
                <w:sz w:val="20"/>
                <w:szCs w:val="20"/>
                <w:lang w:eastAsia="en-GB"/>
                <w:rPrChange w:id="4469" w:author="Linderhof, Vincent" w:date="2016-03-06T11:01:00Z">
                  <w:rPr>
                    <w:del w:id="4470"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7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13E606" w14:textId="3B4D0F49" w:rsidR="00C03049" w:rsidRPr="00304F95" w:rsidDel="00304F95" w:rsidRDefault="00C03049" w:rsidP="00E05337">
            <w:pPr>
              <w:tabs>
                <w:tab w:val="decimal" w:pos="317"/>
              </w:tabs>
              <w:suppressAutoHyphens w:val="0"/>
              <w:spacing w:after="0"/>
              <w:rPr>
                <w:del w:id="4472" w:author="Linderhof, Vincent" w:date="2016-03-06T11:01:00Z"/>
                <w:rFonts w:ascii="Times New Roman" w:eastAsia="Times New Roman" w:hAnsi="Times New Roman"/>
                <w:color w:val="000000"/>
                <w:sz w:val="20"/>
                <w:szCs w:val="20"/>
                <w:lang w:eastAsia="en-GB"/>
                <w:rPrChange w:id="4473" w:author="Linderhof, Vincent" w:date="2016-03-06T11:01:00Z">
                  <w:rPr>
                    <w:del w:id="4474"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475"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6C47E0" w14:textId="16503C8A" w:rsidR="00C03049" w:rsidRPr="00304F95" w:rsidDel="00304F95" w:rsidRDefault="00C03049" w:rsidP="00E05337">
            <w:pPr>
              <w:tabs>
                <w:tab w:val="decimal" w:pos="317"/>
              </w:tabs>
              <w:suppressAutoHyphens w:val="0"/>
              <w:spacing w:after="0"/>
              <w:rPr>
                <w:del w:id="4476" w:author="Linderhof, Vincent" w:date="2016-03-06T11:01:00Z"/>
                <w:rFonts w:ascii="Times New Roman" w:eastAsia="Times New Roman" w:hAnsi="Times New Roman"/>
                <w:color w:val="000000"/>
                <w:sz w:val="20"/>
                <w:szCs w:val="20"/>
                <w:lang w:eastAsia="en-GB"/>
                <w:rPrChange w:id="4477" w:author="Linderhof, Vincent" w:date="2016-03-06T11:01:00Z">
                  <w:rPr>
                    <w:del w:id="4478" w:author="Linderhof, Vincent" w:date="2016-03-06T11:01:00Z"/>
                    <w:rFonts w:ascii="Times New Roman" w:eastAsia="Times New Roman" w:hAnsi="Times New Roman"/>
                    <w:color w:val="000000"/>
                    <w:sz w:val="24"/>
                    <w:szCs w:val="24"/>
                    <w:lang w:eastAsia="en-GB"/>
                  </w:rPr>
                </w:rPrChange>
              </w:rPr>
            </w:pPr>
            <w:del w:id="4479" w:author="Linderhof, Vincent" w:date="2016-03-06T11:01:00Z">
              <w:r w:rsidRPr="00304F95" w:rsidDel="00304F95">
                <w:rPr>
                  <w:rFonts w:ascii="Times New Roman" w:eastAsia="Times New Roman" w:hAnsi="Times New Roman"/>
                  <w:color w:val="000000"/>
                  <w:sz w:val="20"/>
                  <w:szCs w:val="20"/>
                  <w:lang w:eastAsia="en-GB"/>
                  <w:rPrChange w:id="4480" w:author="Linderhof, Vincent" w:date="2016-03-06T11:01:00Z">
                    <w:rPr>
                      <w:rFonts w:ascii="Times New Roman" w:eastAsia="Times New Roman" w:hAnsi="Times New Roman"/>
                      <w:color w:val="000000"/>
                      <w:sz w:val="24"/>
                      <w:szCs w:val="24"/>
                      <w:lang w:eastAsia="en-GB"/>
                    </w:rPr>
                  </w:rPrChange>
                </w:rPr>
                <w:delText>1,573.681</w:delText>
              </w:r>
            </w:del>
          </w:p>
        </w:tc>
        <w:tc>
          <w:tcPr>
            <w:tcW w:w="534" w:type="dxa"/>
            <w:gridSpan w:val="2"/>
            <w:tcBorders>
              <w:top w:val="nil"/>
              <w:left w:val="single" w:sz="4" w:space="0" w:color="auto"/>
              <w:bottom w:val="nil"/>
              <w:right w:val="nil"/>
            </w:tcBorders>
            <w:shd w:val="clear" w:color="auto" w:fill="auto"/>
            <w:noWrap/>
            <w:vAlign w:val="bottom"/>
            <w:hideMark/>
            <w:tcPrChange w:id="4481"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60E3218" w14:textId="1F2F2585" w:rsidR="00C03049" w:rsidRPr="00304F95" w:rsidDel="00304F95" w:rsidRDefault="00C03049" w:rsidP="00E05337">
            <w:pPr>
              <w:tabs>
                <w:tab w:val="decimal" w:pos="317"/>
              </w:tabs>
              <w:suppressAutoHyphens w:val="0"/>
              <w:spacing w:after="0"/>
              <w:rPr>
                <w:del w:id="4482" w:author="Linderhof, Vincent" w:date="2016-03-06T11:01:00Z"/>
                <w:rFonts w:ascii="Times New Roman" w:eastAsia="Times New Roman" w:hAnsi="Times New Roman"/>
                <w:color w:val="000000"/>
                <w:sz w:val="20"/>
                <w:szCs w:val="20"/>
                <w:lang w:eastAsia="en-GB"/>
                <w:rPrChange w:id="4483" w:author="Linderhof, Vincent" w:date="2016-03-06T11:01:00Z">
                  <w:rPr>
                    <w:del w:id="448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485"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9A494C4" w14:textId="6EBF194F" w:rsidR="00C03049" w:rsidRPr="00304F95" w:rsidDel="00304F95" w:rsidRDefault="00C03049" w:rsidP="00E05337">
            <w:pPr>
              <w:tabs>
                <w:tab w:val="decimal" w:pos="317"/>
              </w:tabs>
              <w:suppressAutoHyphens w:val="0"/>
              <w:spacing w:after="0"/>
              <w:rPr>
                <w:del w:id="4486" w:author="Linderhof, Vincent" w:date="2016-03-06T11:01:00Z"/>
                <w:rFonts w:ascii="Times New Roman" w:eastAsia="Times New Roman" w:hAnsi="Times New Roman"/>
                <w:color w:val="000000"/>
                <w:sz w:val="20"/>
                <w:szCs w:val="20"/>
                <w:lang w:eastAsia="en-GB"/>
                <w:rPrChange w:id="4487" w:author="Linderhof, Vincent" w:date="2016-03-06T11:01:00Z">
                  <w:rPr>
                    <w:del w:id="448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448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9EBF913" w14:textId="343ADC2B" w:rsidR="00C03049" w:rsidRPr="00304F95" w:rsidDel="00304F95" w:rsidRDefault="00C03049" w:rsidP="00E05337">
            <w:pPr>
              <w:tabs>
                <w:tab w:val="decimal" w:pos="317"/>
              </w:tabs>
              <w:suppressAutoHyphens w:val="0"/>
              <w:spacing w:after="0"/>
              <w:rPr>
                <w:del w:id="4490" w:author="Linderhof, Vincent" w:date="2016-03-06T11:01:00Z"/>
                <w:rFonts w:ascii="Times New Roman" w:eastAsia="Times New Roman" w:hAnsi="Times New Roman"/>
                <w:color w:val="000000"/>
                <w:sz w:val="20"/>
                <w:szCs w:val="20"/>
                <w:lang w:eastAsia="en-GB"/>
                <w:rPrChange w:id="4491" w:author="Linderhof, Vincent" w:date="2016-03-06T11:01:00Z">
                  <w:rPr>
                    <w:del w:id="449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49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5CBF0785" w14:textId="511D29D3" w:rsidR="00C03049" w:rsidRPr="00304F95" w:rsidDel="00304F95" w:rsidRDefault="00C03049" w:rsidP="00E05337">
            <w:pPr>
              <w:suppressAutoHyphens w:val="0"/>
              <w:spacing w:after="0"/>
              <w:rPr>
                <w:del w:id="4494" w:author="Linderhof, Vincent" w:date="2016-03-06T11:01:00Z"/>
                <w:rFonts w:ascii="Times New Roman" w:eastAsia="Times New Roman" w:hAnsi="Times New Roman"/>
                <w:color w:val="000000"/>
                <w:sz w:val="20"/>
                <w:szCs w:val="20"/>
                <w:lang w:eastAsia="en-GB"/>
                <w:rPrChange w:id="4495" w:author="Linderhof, Vincent" w:date="2016-03-06T11:01:00Z">
                  <w:rPr>
                    <w:del w:id="4496"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449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906D4F" w14:textId="66DA5313" w:rsidR="00C03049" w:rsidRPr="00304F95" w:rsidDel="00304F95" w:rsidRDefault="00C03049" w:rsidP="00E05337">
            <w:pPr>
              <w:suppressAutoHyphens w:val="0"/>
              <w:spacing w:after="0"/>
              <w:rPr>
                <w:del w:id="4498" w:author="Linderhof, Vincent" w:date="2016-03-06T11:01:00Z"/>
                <w:rFonts w:ascii="Times New Roman" w:eastAsia="Times New Roman" w:hAnsi="Times New Roman"/>
                <w:color w:val="000000"/>
                <w:sz w:val="20"/>
                <w:szCs w:val="20"/>
                <w:lang w:eastAsia="en-GB"/>
                <w:rPrChange w:id="4499" w:author="Linderhof, Vincent" w:date="2016-03-06T11:01:00Z">
                  <w:rPr>
                    <w:del w:id="450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355E2FC9" w14:textId="2F0CA13E" w:rsidTr="00304F95">
        <w:trPr>
          <w:gridAfter w:val="3"/>
          <w:wAfter w:w="824" w:type="dxa"/>
          <w:trHeight w:val="300"/>
          <w:del w:id="4501" w:author="Linderhof, Vincent" w:date="2016-03-06T11:01:00Z"/>
          <w:trPrChange w:id="4502"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503" w:author="Linderhof, Vincent" w:date="2016-03-06T11:01:00Z">
              <w:tcPr>
                <w:tcW w:w="2000" w:type="dxa"/>
                <w:vMerge/>
                <w:tcBorders>
                  <w:top w:val="nil"/>
                  <w:left w:val="nil"/>
                  <w:bottom w:val="nil"/>
                  <w:right w:val="single" w:sz="4" w:space="0" w:color="auto"/>
                </w:tcBorders>
                <w:vAlign w:val="center"/>
                <w:hideMark/>
              </w:tcPr>
            </w:tcPrChange>
          </w:tcPr>
          <w:p w14:paraId="1C60BB20" w14:textId="25147C01" w:rsidR="00C03049" w:rsidRPr="00304F95" w:rsidDel="00304F95" w:rsidRDefault="00C03049" w:rsidP="00E05337">
            <w:pPr>
              <w:suppressAutoHyphens w:val="0"/>
              <w:spacing w:after="0"/>
              <w:rPr>
                <w:del w:id="4504" w:author="Linderhof, Vincent" w:date="2016-03-06T11:01:00Z"/>
                <w:rFonts w:ascii="Times New Roman" w:eastAsia="Times New Roman" w:hAnsi="Times New Roman"/>
                <w:color w:val="000000"/>
                <w:sz w:val="20"/>
                <w:szCs w:val="20"/>
                <w:lang w:eastAsia="en-GB"/>
                <w:rPrChange w:id="4505" w:author="Linderhof, Vincent" w:date="2016-03-06T11:01:00Z">
                  <w:rPr>
                    <w:del w:id="450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50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5F77226" w14:textId="1DE5F2E1" w:rsidR="00C03049" w:rsidRPr="00304F95" w:rsidDel="00304F95" w:rsidRDefault="00C03049" w:rsidP="00E05337">
            <w:pPr>
              <w:tabs>
                <w:tab w:val="decimal" w:pos="317"/>
              </w:tabs>
              <w:suppressAutoHyphens w:val="0"/>
              <w:spacing w:after="0"/>
              <w:rPr>
                <w:del w:id="4508" w:author="Linderhof, Vincent" w:date="2016-03-06T11:01:00Z"/>
                <w:rFonts w:ascii="Times New Roman" w:eastAsia="Times New Roman" w:hAnsi="Times New Roman"/>
                <w:color w:val="000000"/>
                <w:sz w:val="20"/>
                <w:szCs w:val="20"/>
                <w:lang w:eastAsia="en-GB"/>
                <w:rPrChange w:id="4509" w:author="Linderhof, Vincent" w:date="2016-03-06T11:01:00Z">
                  <w:rPr>
                    <w:del w:id="4510" w:author="Linderhof, Vincent" w:date="2016-03-06T11:01:00Z"/>
                    <w:rFonts w:ascii="Times New Roman" w:eastAsia="Times New Roman" w:hAnsi="Times New Roman"/>
                    <w:color w:val="000000"/>
                    <w:sz w:val="24"/>
                    <w:szCs w:val="24"/>
                    <w:lang w:eastAsia="en-GB"/>
                  </w:rPr>
                </w:rPrChange>
              </w:rPr>
            </w:pPr>
            <w:del w:id="4511" w:author="Linderhof, Vincent" w:date="2016-03-06T11:01:00Z">
              <w:r w:rsidRPr="00304F95" w:rsidDel="00304F95">
                <w:rPr>
                  <w:rFonts w:ascii="Times New Roman" w:eastAsia="Times New Roman" w:hAnsi="Times New Roman"/>
                  <w:color w:val="000000"/>
                  <w:sz w:val="20"/>
                  <w:szCs w:val="20"/>
                  <w:lang w:eastAsia="en-GB"/>
                  <w:rPrChange w:id="4512" w:author="Linderhof, Vincent" w:date="2016-03-06T11:01:00Z">
                    <w:rPr>
                      <w:rFonts w:ascii="Times New Roman" w:eastAsia="Times New Roman" w:hAnsi="Times New Roman"/>
                      <w:color w:val="000000"/>
                      <w:sz w:val="24"/>
                      <w:szCs w:val="24"/>
                      <w:lang w:eastAsia="en-GB"/>
                    </w:rPr>
                  </w:rPrChange>
                </w:rPr>
                <w:delText>-0.8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E2E622" w14:textId="19A36447" w:rsidR="00C03049" w:rsidRPr="00304F95" w:rsidDel="00304F95" w:rsidRDefault="00C03049" w:rsidP="00E05337">
            <w:pPr>
              <w:tabs>
                <w:tab w:val="decimal" w:pos="317"/>
              </w:tabs>
              <w:suppressAutoHyphens w:val="0"/>
              <w:spacing w:after="0"/>
              <w:rPr>
                <w:del w:id="4514" w:author="Linderhof, Vincent" w:date="2016-03-06T11:01:00Z"/>
                <w:rFonts w:ascii="Times New Roman" w:eastAsia="Times New Roman" w:hAnsi="Times New Roman"/>
                <w:color w:val="000000"/>
                <w:sz w:val="20"/>
                <w:szCs w:val="20"/>
                <w:lang w:eastAsia="en-GB"/>
                <w:rPrChange w:id="4515" w:author="Linderhof, Vincent" w:date="2016-03-06T11:01:00Z">
                  <w:rPr>
                    <w:del w:id="451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A38762" w14:textId="2C4AB6A9" w:rsidR="00C03049" w:rsidRPr="00304F95" w:rsidDel="00304F95" w:rsidRDefault="00C03049" w:rsidP="00E05337">
            <w:pPr>
              <w:tabs>
                <w:tab w:val="decimal" w:pos="317"/>
              </w:tabs>
              <w:suppressAutoHyphens w:val="0"/>
              <w:spacing w:after="0"/>
              <w:rPr>
                <w:del w:id="4518" w:author="Linderhof, Vincent" w:date="2016-03-06T11:01:00Z"/>
                <w:rFonts w:ascii="Times New Roman" w:eastAsia="Times New Roman" w:hAnsi="Times New Roman"/>
                <w:color w:val="000000"/>
                <w:sz w:val="20"/>
                <w:szCs w:val="20"/>
                <w:lang w:eastAsia="en-GB"/>
                <w:rPrChange w:id="4519" w:author="Linderhof, Vincent" w:date="2016-03-06T11:01:00Z">
                  <w:rPr>
                    <w:del w:id="4520"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B8D9D0F" w14:textId="494E3415" w:rsidR="00C03049" w:rsidRPr="00304F95" w:rsidDel="00304F95" w:rsidRDefault="00C03049" w:rsidP="00E05337">
            <w:pPr>
              <w:tabs>
                <w:tab w:val="decimal" w:pos="317"/>
              </w:tabs>
              <w:suppressAutoHyphens w:val="0"/>
              <w:spacing w:after="0"/>
              <w:rPr>
                <w:del w:id="4522" w:author="Linderhof, Vincent" w:date="2016-03-06T11:01:00Z"/>
                <w:rFonts w:ascii="Times New Roman" w:eastAsia="Times New Roman" w:hAnsi="Times New Roman"/>
                <w:color w:val="000000"/>
                <w:sz w:val="20"/>
                <w:szCs w:val="20"/>
                <w:lang w:eastAsia="en-GB"/>
                <w:rPrChange w:id="4523" w:author="Linderhof, Vincent" w:date="2016-03-06T11:01:00Z">
                  <w:rPr>
                    <w:del w:id="452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CF15D9" w14:textId="5830D66E" w:rsidR="00C03049" w:rsidRPr="00304F95" w:rsidDel="00304F95" w:rsidRDefault="00C03049" w:rsidP="00E05337">
            <w:pPr>
              <w:tabs>
                <w:tab w:val="decimal" w:pos="317"/>
              </w:tabs>
              <w:suppressAutoHyphens w:val="0"/>
              <w:spacing w:after="0"/>
              <w:rPr>
                <w:del w:id="4526" w:author="Linderhof, Vincent" w:date="2016-03-06T11:01:00Z"/>
                <w:rFonts w:ascii="Times New Roman" w:eastAsia="Times New Roman" w:hAnsi="Times New Roman"/>
                <w:color w:val="000000"/>
                <w:sz w:val="20"/>
                <w:szCs w:val="20"/>
                <w:lang w:eastAsia="en-GB"/>
                <w:rPrChange w:id="4527" w:author="Linderhof, Vincent" w:date="2016-03-06T11:01:00Z">
                  <w:rPr>
                    <w:del w:id="4528"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61807" w14:textId="649F1AC4" w:rsidR="00C03049" w:rsidRPr="00304F95" w:rsidDel="00304F95" w:rsidRDefault="00C03049" w:rsidP="00E05337">
            <w:pPr>
              <w:tabs>
                <w:tab w:val="decimal" w:pos="317"/>
              </w:tabs>
              <w:suppressAutoHyphens w:val="0"/>
              <w:spacing w:after="0"/>
              <w:rPr>
                <w:del w:id="4530" w:author="Linderhof, Vincent" w:date="2016-03-06T11:01:00Z"/>
                <w:rFonts w:ascii="Times New Roman" w:eastAsia="Times New Roman" w:hAnsi="Times New Roman"/>
                <w:color w:val="000000"/>
                <w:sz w:val="20"/>
                <w:szCs w:val="20"/>
                <w:lang w:eastAsia="en-GB"/>
                <w:rPrChange w:id="4531" w:author="Linderhof, Vincent" w:date="2016-03-06T11:01:00Z">
                  <w:rPr>
                    <w:del w:id="453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C54711F" w14:textId="46D2C51E" w:rsidR="00C03049" w:rsidRPr="00304F95" w:rsidDel="00304F95" w:rsidRDefault="00C03049" w:rsidP="00E05337">
            <w:pPr>
              <w:tabs>
                <w:tab w:val="decimal" w:pos="317"/>
              </w:tabs>
              <w:suppressAutoHyphens w:val="0"/>
              <w:spacing w:after="0"/>
              <w:rPr>
                <w:del w:id="4534" w:author="Linderhof, Vincent" w:date="2016-03-06T11:01:00Z"/>
                <w:rFonts w:ascii="Times New Roman" w:eastAsia="Times New Roman" w:hAnsi="Times New Roman"/>
                <w:color w:val="000000"/>
                <w:sz w:val="20"/>
                <w:szCs w:val="20"/>
                <w:lang w:eastAsia="en-GB"/>
                <w:rPrChange w:id="4535" w:author="Linderhof, Vincent" w:date="2016-03-06T11:01:00Z">
                  <w:rPr>
                    <w:del w:id="4536" w:author="Linderhof, Vincent" w:date="2016-03-06T11:01:00Z"/>
                    <w:rFonts w:ascii="Times New Roman" w:eastAsia="Times New Roman" w:hAnsi="Times New Roman"/>
                    <w:color w:val="000000"/>
                    <w:sz w:val="24"/>
                    <w:szCs w:val="24"/>
                    <w:lang w:eastAsia="en-GB"/>
                  </w:rPr>
                </w:rPrChange>
              </w:rPr>
            </w:pPr>
            <w:del w:id="4537" w:author="Linderhof, Vincent" w:date="2016-03-06T11:01:00Z">
              <w:r w:rsidRPr="00304F95" w:rsidDel="00304F95">
                <w:rPr>
                  <w:rFonts w:ascii="Times New Roman" w:eastAsia="Times New Roman" w:hAnsi="Times New Roman"/>
                  <w:color w:val="000000"/>
                  <w:sz w:val="20"/>
                  <w:szCs w:val="20"/>
                  <w:lang w:eastAsia="en-GB"/>
                  <w:rPrChange w:id="4538"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84B562" w14:textId="1EE0E9AA" w:rsidR="00C03049" w:rsidRPr="00304F95" w:rsidDel="00304F95" w:rsidRDefault="00C03049" w:rsidP="00E05337">
            <w:pPr>
              <w:tabs>
                <w:tab w:val="decimal" w:pos="317"/>
              </w:tabs>
              <w:suppressAutoHyphens w:val="0"/>
              <w:spacing w:after="0"/>
              <w:rPr>
                <w:del w:id="4540" w:author="Linderhof, Vincent" w:date="2016-03-06T11:01:00Z"/>
                <w:rFonts w:ascii="Times New Roman" w:eastAsia="Times New Roman" w:hAnsi="Times New Roman"/>
                <w:color w:val="000000"/>
                <w:sz w:val="20"/>
                <w:szCs w:val="20"/>
                <w:lang w:eastAsia="en-GB"/>
                <w:rPrChange w:id="4541" w:author="Linderhof, Vincent" w:date="2016-03-06T11:01:00Z">
                  <w:rPr>
                    <w:del w:id="454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4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6BDC" w14:textId="3570E976" w:rsidR="00C03049" w:rsidRPr="00304F95" w:rsidDel="00304F95" w:rsidRDefault="00C03049" w:rsidP="00E05337">
            <w:pPr>
              <w:tabs>
                <w:tab w:val="decimal" w:pos="317"/>
              </w:tabs>
              <w:suppressAutoHyphens w:val="0"/>
              <w:spacing w:after="0"/>
              <w:rPr>
                <w:del w:id="4544" w:author="Linderhof, Vincent" w:date="2016-03-06T11:01:00Z"/>
                <w:rFonts w:ascii="Times New Roman" w:eastAsia="Times New Roman" w:hAnsi="Times New Roman"/>
                <w:color w:val="000000"/>
                <w:sz w:val="20"/>
                <w:szCs w:val="20"/>
                <w:lang w:eastAsia="en-GB"/>
                <w:rPrChange w:id="4545" w:author="Linderhof, Vincent" w:date="2016-03-06T11:01:00Z">
                  <w:rPr>
                    <w:del w:id="454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49A91E" w14:textId="47B93161" w:rsidR="00C03049" w:rsidRPr="00304F95" w:rsidDel="00304F95" w:rsidRDefault="00C03049" w:rsidP="00E05337">
            <w:pPr>
              <w:tabs>
                <w:tab w:val="decimal" w:pos="317"/>
              </w:tabs>
              <w:suppressAutoHyphens w:val="0"/>
              <w:spacing w:after="0"/>
              <w:rPr>
                <w:del w:id="4548" w:author="Linderhof, Vincent" w:date="2016-03-06T11:01:00Z"/>
                <w:rFonts w:ascii="Times New Roman" w:eastAsia="Times New Roman" w:hAnsi="Times New Roman"/>
                <w:color w:val="000000"/>
                <w:sz w:val="20"/>
                <w:szCs w:val="20"/>
                <w:lang w:eastAsia="en-GB"/>
                <w:rPrChange w:id="4549" w:author="Linderhof, Vincent" w:date="2016-03-06T11:01:00Z">
                  <w:rPr>
                    <w:del w:id="45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E9C7B4" w14:textId="26A82417" w:rsidR="00C03049" w:rsidRPr="00304F95" w:rsidDel="00304F95" w:rsidRDefault="00C03049" w:rsidP="00E05337">
            <w:pPr>
              <w:tabs>
                <w:tab w:val="decimal" w:pos="317"/>
              </w:tabs>
              <w:suppressAutoHyphens w:val="0"/>
              <w:spacing w:after="0"/>
              <w:rPr>
                <w:del w:id="4552" w:author="Linderhof, Vincent" w:date="2016-03-06T11:01:00Z"/>
                <w:rFonts w:ascii="Times New Roman" w:eastAsia="Times New Roman" w:hAnsi="Times New Roman"/>
                <w:color w:val="000000"/>
                <w:sz w:val="20"/>
                <w:szCs w:val="20"/>
                <w:lang w:eastAsia="en-GB"/>
                <w:rPrChange w:id="4553" w:author="Linderhof, Vincent" w:date="2016-03-06T11:01:00Z">
                  <w:rPr>
                    <w:del w:id="4554"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5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9F1C21" w14:textId="1B7D55A2" w:rsidR="00C03049" w:rsidRPr="00304F95" w:rsidDel="00304F95" w:rsidRDefault="00C03049" w:rsidP="00E05337">
            <w:pPr>
              <w:tabs>
                <w:tab w:val="decimal" w:pos="317"/>
              </w:tabs>
              <w:suppressAutoHyphens w:val="0"/>
              <w:spacing w:after="0"/>
              <w:rPr>
                <w:del w:id="4556" w:author="Linderhof, Vincent" w:date="2016-03-06T11:01:00Z"/>
                <w:rFonts w:ascii="Times New Roman" w:eastAsia="Times New Roman" w:hAnsi="Times New Roman"/>
                <w:color w:val="000000"/>
                <w:sz w:val="20"/>
                <w:szCs w:val="20"/>
                <w:lang w:eastAsia="en-GB"/>
                <w:rPrChange w:id="4557" w:author="Linderhof, Vincent" w:date="2016-03-06T11:01:00Z">
                  <w:rPr>
                    <w:del w:id="455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55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00712BB" w14:textId="324AE212" w:rsidR="00C03049" w:rsidRPr="00304F95" w:rsidDel="00304F95" w:rsidRDefault="00C03049" w:rsidP="00E05337">
            <w:pPr>
              <w:tabs>
                <w:tab w:val="decimal" w:pos="317"/>
              </w:tabs>
              <w:suppressAutoHyphens w:val="0"/>
              <w:spacing w:after="0"/>
              <w:rPr>
                <w:del w:id="4560" w:author="Linderhof, Vincent" w:date="2016-03-06T11:01:00Z"/>
                <w:rFonts w:ascii="Times New Roman" w:eastAsia="Times New Roman" w:hAnsi="Times New Roman"/>
                <w:color w:val="000000"/>
                <w:sz w:val="20"/>
                <w:szCs w:val="20"/>
                <w:lang w:eastAsia="en-GB"/>
                <w:rPrChange w:id="4561" w:author="Linderhof, Vincent" w:date="2016-03-06T11:01:00Z">
                  <w:rPr>
                    <w:del w:id="4562" w:author="Linderhof, Vincent" w:date="2016-03-06T11:01:00Z"/>
                    <w:rFonts w:ascii="Times New Roman" w:eastAsia="Times New Roman" w:hAnsi="Times New Roman"/>
                    <w:color w:val="000000"/>
                    <w:sz w:val="24"/>
                    <w:szCs w:val="24"/>
                    <w:lang w:eastAsia="en-GB"/>
                  </w:rPr>
                </w:rPrChange>
              </w:rPr>
            </w:pPr>
            <w:del w:id="4563" w:author="Linderhof, Vincent" w:date="2016-03-06T11:01:00Z">
              <w:r w:rsidRPr="00304F95" w:rsidDel="00304F95">
                <w:rPr>
                  <w:rFonts w:ascii="Times New Roman" w:eastAsia="Times New Roman" w:hAnsi="Times New Roman"/>
                  <w:color w:val="000000"/>
                  <w:sz w:val="20"/>
                  <w:szCs w:val="20"/>
                  <w:lang w:eastAsia="en-GB"/>
                  <w:rPrChange w:id="4564" w:author="Linderhof, Vincent" w:date="2016-03-06T11:01:00Z">
                    <w:rPr>
                      <w:rFonts w:ascii="Times New Roman" w:eastAsia="Times New Roman" w:hAnsi="Times New Roman"/>
                      <w:color w:val="000000"/>
                      <w:sz w:val="24"/>
                      <w:szCs w:val="24"/>
                      <w:lang w:eastAsia="en-GB"/>
                    </w:rPr>
                  </w:rPrChange>
                </w:rPr>
                <w:delText>(2,959.33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565"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664343" w14:textId="7DCFAB8B" w:rsidR="00C03049" w:rsidRPr="00304F95" w:rsidDel="00304F95" w:rsidRDefault="00C03049" w:rsidP="00E05337">
            <w:pPr>
              <w:tabs>
                <w:tab w:val="decimal" w:pos="317"/>
              </w:tabs>
              <w:suppressAutoHyphens w:val="0"/>
              <w:spacing w:after="0"/>
              <w:rPr>
                <w:del w:id="4566" w:author="Linderhof, Vincent" w:date="2016-03-06T11:01:00Z"/>
                <w:rFonts w:ascii="Times New Roman" w:eastAsia="Times New Roman" w:hAnsi="Times New Roman"/>
                <w:color w:val="000000"/>
                <w:sz w:val="20"/>
                <w:szCs w:val="20"/>
                <w:lang w:eastAsia="en-GB"/>
                <w:rPrChange w:id="4567" w:author="Linderhof, Vincent" w:date="2016-03-06T11:01:00Z">
                  <w:rPr>
                    <w:del w:id="4568"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569"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302F2514" w14:textId="22F4FFFD" w:rsidR="00C03049" w:rsidRPr="00304F95" w:rsidDel="00304F95" w:rsidRDefault="00C03049" w:rsidP="00E05337">
            <w:pPr>
              <w:tabs>
                <w:tab w:val="decimal" w:pos="317"/>
              </w:tabs>
              <w:suppressAutoHyphens w:val="0"/>
              <w:spacing w:after="0"/>
              <w:rPr>
                <w:del w:id="4570" w:author="Linderhof, Vincent" w:date="2016-03-06T11:01:00Z"/>
                <w:rFonts w:ascii="Times New Roman" w:eastAsia="Times New Roman" w:hAnsi="Times New Roman"/>
                <w:color w:val="000000"/>
                <w:sz w:val="20"/>
                <w:szCs w:val="20"/>
                <w:lang w:eastAsia="en-GB"/>
                <w:rPrChange w:id="4571" w:author="Linderhof, Vincent" w:date="2016-03-06T11:01:00Z">
                  <w:rPr>
                    <w:del w:id="4572"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573"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BAE392C" w14:textId="2C0D5691" w:rsidR="00C03049" w:rsidRPr="00304F95" w:rsidDel="00304F95" w:rsidRDefault="00C03049" w:rsidP="00E05337">
            <w:pPr>
              <w:tabs>
                <w:tab w:val="decimal" w:pos="317"/>
              </w:tabs>
              <w:suppressAutoHyphens w:val="0"/>
              <w:spacing w:after="0"/>
              <w:rPr>
                <w:del w:id="4574" w:author="Linderhof, Vincent" w:date="2016-03-06T11:01:00Z"/>
                <w:rFonts w:ascii="Times New Roman" w:eastAsia="Times New Roman" w:hAnsi="Times New Roman"/>
                <w:color w:val="000000"/>
                <w:sz w:val="20"/>
                <w:szCs w:val="20"/>
                <w:lang w:eastAsia="en-GB"/>
                <w:rPrChange w:id="4575" w:author="Linderhof, Vincent" w:date="2016-03-06T11:01:00Z">
                  <w:rPr>
                    <w:del w:id="4576"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57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05D41CB6" w14:textId="16BEC15C" w:rsidR="00C03049" w:rsidRPr="00304F95" w:rsidDel="00304F95" w:rsidRDefault="00C03049" w:rsidP="00E05337">
            <w:pPr>
              <w:suppressAutoHyphens w:val="0"/>
              <w:spacing w:after="0"/>
              <w:rPr>
                <w:del w:id="4578" w:author="Linderhof, Vincent" w:date="2016-03-06T11:01:00Z"/>
                <w:rFonts w:ascii="Times New Roman" w:eastAsia="Times New Roman" w:hAnsi="Times New Roman"/>
                <w:color w:val="000000"/>
                <w:sz w:val="20"/>
                <w:szCs w:val="20"/>
                <w:lang w:eastAsia="en-GB"/>
                <w:rPrChange w:id="4579" w:author="Linderhof, Vincent" w:date="2016-03-06T11:01:00Z">
                  <w:rPr>
                    <w:del w:id="458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8DD2EAB" w14:textId="454DC98F" w:rsidTr="00304F95">
        <w:trPr>
          <w:gridAfter w:val="3"/>
          <w:wAfter w:w="824" w:type="dxa"/>
          <w:trHeight w:val="300"/>
          <w:del w:id="4581" w:author="Linderhof, Vincent" w:date="2016-03-06T11:01:00Z"/>
          <w:trPrChange w:id="4582"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58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95BF84D" w14:textId="1292918E" w:rsidR="00C03049" w:rsidRPr="00304F95" w:rsidDel="00304F95" w:rsidRDefault="00C03049" w:rsidP="00E05337">
            <w:pPr>
              <w:suppressAutoHyphens w:val="0"/>
              <w:spacing w:after="0"/>
              <w:rPr>
                <w:del w:id="4584" w:author="Linderhof, Vincent" w:date="2016-03-06T11:01:00Z"/>
                <w:rFonts w:ascii="Times New Roman" w:eastAsia="Times New Roman" w:hAnsi="Times New Roman"/>
                <w:color w:val="000000"/>
                <w:sz w:val="20"/>
                <w:szCs w:val="20"/>
                <w:lang w:eastAsia="en-GB"/>
                <w:rPrChange w:id="4585" w:author="Linderhof, Vincent" w:date="2016-03-06T11:01:00Z">
                  <w:rPr>
                    <w:del w:id="4586" w:author="Linderhof, Vincent" w:date="2016-03-06T11:01:00Z"/>
                    <w:rFonts w:ascii="Times New Roman" w:eastAsia="Times New Roman" w:hAnsi="Times New Roman"/>
                    <w:color w:val="000000"/>
                    <w:sz w:val="24"/>
                    <w:szCs w:val="24"/>
                    <w:lang w:eastAsia="en-GB"/>
                  </w:rPr>
                </w:rPrChange>
              </w:rPr>
            </w:pPr>
            <w:del w:id="4587" w:author="Linderhof, Vincent" w:date="2016-03-06T11:01:00Z">
              <w:r w:rsidRPr="00304F95" w:rsidDel="00304F95">
                <w:rPr>
                  <w:rFonts w:ascii="Times New Roman" w:eastAsia="Times New Roman" w:hAnsi="Times New Roman"/>
                  <w:color w:val="000000"/>
                  <w:sz w:val="20"/>
                  <w:szCs w:val="20"/>
                  <w:lang w:eastAsia="en-GB"/>
                  <w:rPrChange w:id="4588" w:author="Linderhof, Vincent" w:date="2016-03-06T11:01:00Z">
                    <w:rPr>
                      <w:rFonts w:ascii="Times New Roman" w:eastAsia="Times New Roman" w:hAnsi="Times New Roman"/>
                      <w:color w:val="000000"/>
                      <w:sz w:val="24"/>
                      <w:szCs w:val="24"/>
                      <w:lang w:eastAsia="en-GB"/>
                    </w:rPr>
                  </w:rPrChange>
                </w:rPr>
                <w:delText>Region - We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58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8518A59" w14:textId="1BE6B9BF" w:rsidR="00C03049" w:rsidRPr="00304F95" w:rsidDel="00304F95" w:rsidRDefault="00C03049" w:rsidP="00E05337">
            <w:pPr>
              <w:tabs>
                <w:tab w:val="decimal" w:pos="317"/>
              </w:tabs>
              <w:suppressAutoHyphens w:val="0"/>
              <w:spacing w:after="0"/>
              <w:rPr>
                <w:del w:id="4590" w:author="Linderhof, Vincent" w:date="2016-03-06T11:01:00Z"/>
                <w:rFonts w:ascii="Times New Roman" w:eastAsia="Times New Roman" w:hAnsi="Times New Roman"/>
                <w:color w:val="000000"/>
                <w:sz w:val="20"/>
                <w:szCs w:val="20"/>
                <w:lang w:eastAsia="en-GB"/>
                <w:rPrChange w:id="4591" w:author="Linderhof, Vincent" w:date="2016-03-06T11:01:00Z">
                  <w:rPr>
                    <w:del w:id="4592" w:author="Linderhof, Vincent" w:date="2016-03-06T11:01:00Z"/>
                    <w:rFonts w:ascii="Times New Roman" w:eastAsia="Times New Roman" w:hAnsi="Times New Roman"/>
                    <w:color w:val="000000"/>
                    <w:sz w:val="24"/>
                    <w:szCs w:val="24"/>
                    <w:lang w:eastAsia="en-GB"/>
                  </w:rPr>
                </w:rPrChange>
              </w:rPr>
            </w:pPr>
            <w:del w:id="4593" w:author="Linderhof, Vincent" w:date="2016-03-06T11:01:00Z">
              <w:r w:rsidRPr="00304F95" w:rsidDel="00304F95">
                <w:rPr>
                  <w:rFonts w:ascii="Times New Roman" w:eastAsia="Times New Roman" w:hAnsi="Times New Roman"/>
                  <w:color w:val="000000"/>
                  <w:sz w:val="20"/>
                  <w:szCs w:val="20"/>
                  <w:lang w:eastAsia="en-GB"/>
                  <w:rPrChange w:id="4594" w:author="Linderhof, Vincent" w:date="2016-03-06T11:01:00Z">
                    <w:rPr>
                      <w:rFonts w:ascii="Times New Roman" w:eastAsia="Times New Roman" w:hAnsi="Times New Roman"/>
                      <w:color w:val="000000"/>
                      <w:sz w:val="24"/>
                      <w:szCs w:val="24"/>
                      <w:lang w:eastAsia="en-GB"/>
                    </w:rPr>
                  </w:rPrChange>
                </w:rPr>
                <w:delText>1.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9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355338" w14:textId="64DBEFA2" w:rsidR="00C03049" w:rsidRPr="00304F95" w:rsidDel="00304F95" w:rsidRDefault="0037260F" w:rsidP="00E05337">
            <w:pPr>
              <w:tabs>
                <w:tab w:val="decimal" w:pos="317"/>
              </w:tabs>
              <w:suppressAutoHyphens w:val="0"/>
              <w:spacing w:after="0"/>
              <w:rPr>
                <w:del w:id="4596" w:author="Linderhof, Vincent" w:date="2016-03-06T11:01:00Z"/>
                <w:rFonts w:ascii="Times New Roman" w:eastAsia="Times New Roman" w:hAnsi="Times New Roman"/>
                <w:color w:val="000000"/>
                <w:sz w:val="20"/>
                <w:szCs w:val="20"/>
                <w:lang w:eastAsia="en-GB"/>
                <w:rPrChange w:id="4597" w:author="Linderhof, Vincent" w:date="2016-03-06T11:01:00Z">
                  <w:rPr>
                    <w:del w:id="4598" w:author="Linderhof, Vincent" w:date="2016-03-06T11:01:00Z"/>
                    <w:rFonts w:ascii="Times New Roman" w:eastAsia="Times New Roman" w:hAnsi="Times New Roman"/>
                    <w:color w:val="000000"/>
                    <w:sz w:val="24"/>
                    <w:szCs w:val="24"/>
                    <w:lang w:eastAsia="en-GB"/>
                  </w:rPr>
                </w:rPrChange>
              </w:rPr>
            </w:pPr>
            <w:del w:id="4599" w:author="Linderhof, Vincent" w:date="2016-03-06T11:01:00Z">
              <w:r w:rsidRPr="00304F95" w:rsidDel="00304F95">
                <w:rPr>
                  <w:rFonts w:ascii="Times New Roman" w:eastAsia="Times New Roman" w:hAnsi="Times New Roman"/>
                  <w:color w:val="000000"/>
                  <w:sz w:val="20"/>
                  <w:szCs w:val="20"/>
                  <w:lang w:eastAsia="en-GB"/>
                  <w:rPrChange w:id="460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C671D8" w14:textId="6484F3D7" w:rsidR="00C03049" w:rsidRPr="00304F95" w:rsidDel="00304F95" w:rsidRDefault="00C03049" w:rsidP="00E05337">
            <w:pPr>
              <w:tabs>
                <w:tab w:val="decimal" w:pos="317"/>
              </w:tabs>
              <w:suppressAutoHyphens w:val="0"/>
              <w:spacing w:after="0"/>
              <w:rPr>
                <w:del w:id="4602" w:author="Linderhof, Vincent" w:date="2016-03-06T11:01:00Z"/>
                <w:rFonts w:ascii="Times New Roman" w:eastAsia="Times New Roman" w:hAnsi="Times New Roman"/>
                <w:color w:val="000000"/>
                <w:sz w:val="20"/>
                <w:szCs w:val="20"/>
                <w:lang w:eastAsia="en-GB"/>
                <w:rPrChange w:id="4603" w:author="Linderhof, Vincent" w:date="2016-03-06T11:01:00Z">
                  <w:rPr>
                    <w:del w:id="4604"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0A57E3" w14:textId="5B8B5EB6" w:rsidR="00C03049" w:rsidRPr="00304F95" w:rsidDel="00304F95" w:rsidRDefault="00C03049" w:rsidP="00E05337">
            <w:pPr>
              <w:tabs>
                <w:tab w:val="decimal" w:pos="317"/>
              </w:tabs>
              <w:suppressAutoHyphens w:val="0"/>
              <w:spacing w:after="0"/>
              <w:rPr>
                <w:del w:id="4606" w:author="Linderhof, Vincent" w:date="2016-03-06T11:01:00Z"/>
                <w:rFonts w:ascii="Times New Roman" w:eastAsia="Times New Roman" w:hAnsi="Times New Roman"/>
                <w:color w:val="000000"/>
                <w:sz w:val="20"/>
                <w:szCs w:val="20"/>
                <w:lang w:eastAsia="en-GB"/>
                <w:rPrChange w:id="4607" w:author="Linderhof, Vincent" w:date="2016-03-06T11:01:00Z">
                  <w:rPr>
                    <w:del w:id="460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DA994C" w14:textId="0CBD63A2" w:rsidR="00C03049" w:rsidRPr="00304F95" w:rsidDel="00304F95" w:rsidRDefault="00C03049" w:rsidP="00E05337">
            <w:pPr>
              <w:tabs>
                <w:tab w:val="decimal" w:pos="317"/>
              </w:tabs>
              <w:suppressAutoHyphens w:val="0"/>
              <w:spacing w:after="0"/>
              <w:rPr>
                <w:del w:id="4610" w:author="Linderhof, Vincent" w:date="2016-03-06T11:01:00Z"/>
                <w:rFonts w:ascii="Times New Roman" w:eastAsia="Times New Roman" w:hAnsi="Times New Roman"/>
                <w:color w:val="000000"/>
                <w:sz w:val="20"/>
                <w:szCs w:val="20"/>
                <w:lang w:eastAsia="en-GB"/>
                <w:rPrChange w:id="4611" w:author="Linderhof, Vincent" w:date="2016-03-06T11:01:00Z">
                  <w:rPr>
                    <w:del w:id="4612"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7DFC9" w14:textId="58A3E676" w:rsidR="00C03049" w:rsidRPr="00304F95" w:rsidDel="00304F95" w:rsidRDefault="00C03049" w:rsidP="00E05337">
            <w:pPr>
              <w:tabs>
                <w:tab w:val="decimal" w:pos="317"/>
              </w:tabs>
              <w:suppressAutoHyphens w:val="0"/>
              <w:spacing w:after="0"/>
              <w:rPr>
                <w:del w:id="4614" w:author="Linderhof, Vincent" w:date="2016-03-06T11:01:00Z"/>
                <w:rFonts w:ascii="Times New Roman" w:eastAsia="Times New Roman" w:hAnsi="Times New Roman"/>
                <w:color w:val="000000"/>
                <w:sz w:val="20"/>
                <w:szCs w:val="20"/>
                <w:lang w:eastAsia="en-GB"/>
                <w:rPrChange w:id="4615" w:author="Linderhof, Vincent" w:date="2016-03-06T11:01:00Z">
                  <w:rPr>
                    <w:del w:id="461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10082" w14:textId="22CD27F1" w:rsidR="00C03049" w:rsidRPr="00304F95" w:rsidDel="00304F95" w:rsidRDefault="00C03049" w:rsidP="00E05337">
            <w:pPr>
              <w:tabs>
                <w:tab w:val="decimal" w:pos="317"/>
              </w:tabs>
              <w:suppressAutoHyphens w:val="0"/>
              <w:spacing w:after="0"/>
              <w:rPr>
                <w:del w:id="4618" w:author="Linderhof, Vincent" w:date="2016-03-06T11:01:00Z"/>
                <w:rFonts w:ascii="Times New Roman" w:eastAsia="Times New Roman" w:hAnsi="Times New Roman"/>
                <w:color w:val="000000"/>
                <w:sz w:val="20"/>
                <w:szCs w:val="20"/>
                <w:lang w:eastAsia="en-GB"/>
                <w:rPrChange w:id="4619" w:author="Linderhof, Vincent" w:date="2016-03-06T11:01:00Z">
                  <w:rPr>
                    <w:del w:id="4620" w:author="Linderhof, Vincent" w:date="2016-03-06T11:01:00Z"/>
                    <w:rFonts w:ascii="Times New Roman" w:eastAsia="Times New Roman" w:hAnsi="Times New Roman"/>
                    <w:color w:val="000000"/>
                    <w:sz w:val="24"/>
                    <w:szCs w:val="24"/>
                    <w:lang w:eastAsia="en-GB"/>
                  </w:rPr>
                </w:rPrChange>
              </w:rPr>
            </w:pPr>
            <w:del w:id="4621" w:author="Linderhof, Vincent" w:date="2016-03-06T11:01:00Z">
              <w:r w:rsidRPr="00304F95" w:rsidDel="00304F95">
                <w:rPr>
                  <w:rFonts w:ascii="Times New Roman" w:eastAsia="Times New Roman" w:hAnsi="Times New Roman"/>
                  <w:color w:val="000000"/>
                  <w:sz w:val="20"/>
                  <w:szCs w:val="20"/>
                  <w:lang w:eastAsia="en-GB"/>
                  <w:rPrChange w:id="4622" w:author="Linderhof, Vincent" w:date="2016-03-06T11:01:00Z">
                    <w:rPr>
                      <w:rFonts w:ascii="Times New Roman" w:eastAsia="Times New Roman" w:hAnsi="Times New Roman"/>
                      <w:color w:val="000000"/>
                      <w:sz w:val="24"/>
                      <w:szCs w:val="24"/>
                      <w:lang w:eastAsia="en-GB"/>
                    </w:rPr>
                  </w:rPrChange>
                </w:rPr>
                <w:delText>-0.98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2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CD3093" w14:textId="338211AF" w:rsidR="00C03049" w:rsidRPr="00304F95" w:rsidDel="00304F95" w:rsidRDefault="00C03049" w:rsidP="00E05337">
            <w:pPr>
              <w:tabs>
                <w:tab w:val="decimal" w:pos="317"/>
              </w:tabs>
              <w:suppressAutoHyphens w:val="0"/>
              <w:spacing w:after="0"/>
              <w:rPr>
                <w:del w:id="4624" w:author="Linderhof, Vincent" w:date="2016-03-06T11:01:00Z"/>
                <w:rFonts w:ascii="Times New Roman" w:eastAsia="Times New Roman" w:hAnsi="Times New Roman"/>
                <w:color w:val="000000"/>
                <w:sz w:val="20"/>
                <w:szCs w:val="20"/>
                <w:lang w:eastAsia="en-GB"/>
                <w:rPrChange w:id="4625" w:author="Linderhof, Vincent" w:date="2016-03-06T11:01:00Z">
                  <w:rPr>
                    <w:del w:id="462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2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D5DD5" w14:textId="1FED24D8" w:rsidR="00C03049" w:rsidRPr="00304F95" w:rsidDel="00304F95" w:rsidRDefault="00C03049" w:rsidP="00E05337">
            <w:pPr>
              <w:tabs>
                <w:tab w:val="decimal" w:pos="317"/>
              </w:tabs>
              <w:suppressAutoHyphens w:val="0"/>
              <w:spacing w:after="0"/>
              <w:rPr>
                <w:del w:id="4628" w:author="Linderhof, Vincent" w:date="2016-03-06T11:01:00Z"/>
                <w:rFonts w:ascii="Times New Roman" w:eastAsia="Times New Roman" w:hAnsi="Times New Roman"/>
                <w:color w:val="000000"/>
                <w:sz w:val="20"/>
                <w:szCs w:val="20"/>
                <w:lang w:eastAsia="en-GB"/>
                <w:rPrChange w:id="4629" w:author="Linderhof, Vincent" w:date="2016-03-06T11:01:00Z">
                  <w:rPr>
                    <w:del w:id="463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3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7377" w14:textId="67AB23C5" w:rsidR="00C03049" w:rsidRPr="00304F95" w:rsidDel="00304F95" w:rsidRDefault="00C03049" w:rsidP="00E05337">
            <w:pPr>
              <w:tabs>
                <w:tab w:val="decimal" w:pos="317"/>
              </w:tabs>
              <w:suppressAutoHyphens w:val="0"/>
              <w:spacing w:after="0"/>
              <w:rPr>
                <w:del w:id="4632" w:author="Linderhof, Vincent" w:date="2016-03-06T11:01:00Z"/>
                <w:rFonts w:ascii="Times New Roman" w:eastAsia="Times New Roman" w:hAnsi="Times New Roman"/>
                <w:color w:val="000000"/>
                <w:sz w:val="20"/>
                <w:szCs w:val="20"/>
                <w:lang w:eastAsia="en-GB"/>
                <w:rPrChange w:id="4633" w:author="Linderhof, Vincent" w:date="2016-03-06T11:01:00Z">
                  <w:rPr>
                    <w:del w:id="463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3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7B9A30" w14:textId="2B882A57" w:rsidR="00C03049" w:rsidRPr="00304F95" w:rsidDel="00304F95" w:rsidRDefault="00C03049" w:rsidP="00E05337">
            <w:pPr>
              <w:tabs>
                <w:tab w:val="decimal" w:pos="317"/>
              </w:tabs>
              <w:suppressAutoHyphens w:val="0"/>
              <w:spacing w:after="0"/>
              <w:rPr>
                <w:del w:id="4636" w:author="Linderhof, Vincent" w:date="2016-03-06T11:01:00Z"/>
                <w:rFonts w:ascii="Times New Roman" w:eastAsia="Times New Roman" w:hAnsi="Times New Roman"/>
                <w:color w:val="000000"/>
                <w:sz w:val="20"/>
                <w:szCs w:val="20"/>
                <w:lang w:eastAsia="en-GB"/>
                <w:rPrChange w:id="4637" w:author="Linderhof, Vincent" w:date="2016-03-06T11:01:00Z">
                  <w:rPr>
                    <w:del w:id="4638"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3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D6E3F3" w14:textId="21CD030E" w:rsidR="00C03049" w:rsidRPr="00304F95" w:rsidDel="00304F95" w:rsidRDefault="00C03049" w:rsidP="00E05337">
            <w:pPr>
              <w:tabs>
                <w:tab w:val="decimal" w:pos="317"/>
              </w:tabs>
              <w:suppressAutoHyphens w:val="0"/>
              <w:spacing w:after="0"/>
              <w:rPr>
                <w:del w:id="4640" w:author="Linderhof, Vincent" w:date="2016-03-06T11:01:00Z"/>
                <w:rFonts w:ascii="Times New Roman" w:eastAsia="Times New Roman" w:hAnsi="Times New Roman"/>
                <w:color w:val="000000"/>
                <w:sz w:val="20"/>
                <w:szCs w:val="20"/>
                <w:lang w:eastAsia="en-GB"/>
                <w:rPrChange w:id="4641" w:author="Linderhof, Vincent" w:date="2016-03-06T11:01:00Z">
                  <w:rPr>
                    <w:del w:id="464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64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F3CA2E" w14:textId="50FAF372" w:rsidR="00C03049" w:rsidRPr="00304F95" w:rsidDel="00304F95" w:rsidRDefault="00C03049" w:rsidP="00E05337">
            <w:pPr>
              <w:tabs>
                <w:tab w:val="decimal" w:pos="317"/>
              </w:tabs>
              <w:suppressAutoHyphens w:val="0"/>
              <w:spacing w:after="0"/>
              <w:rPr>
                <w:del w:id="4644" w:author="Linderhof, Vincent" w:date="2016-03-06T11:01:00Z"/>
                <w:rFonts w:ascii="Times New Roman" w:eastAsia="Times New Roman" w:hAnsi="Times New Roman"/>
                <w:color w:val="000000"/>
                <w:sz w:val="20"/>
                <w:szCs w:val="20"/>
                <w:lang w:eastAsia="en-GB"/>
                <w:rPrChange w:id="4645" w:author="Linderhof, Vincent" w:date="2016-03-06T11:01:00Z">
                  <w:rPr>
                    <w:del w:id="4646" w:author="Linderhof, Vincent" w:date="2016-03-06T11:01:00Z"/>
                    <w:rFonts w:ascii="Times New Roman" w:eastAsia="Times New Roman" w:hAnsi="Times New Roman"/>
                    <w:color w:val="000000"/>
                    <w:sz w:val="24"/>
                    <w:szCs w:val="24"/>
                    <w:lang w:eastAsia="en-GB"/>
                  </w:rPr>
                </w:rPrChange>
              </w:rPr>
            </w:pPr>
            <w:del w:id="4647" w:author="Linderhof, Vincent" w:date="2016-03-06T11:01:00Z">
              <w:r w:rsidRPr="00304F95" w:rsidDel="00304F95">
                <w:rPr>
                  <w:rFonts w:ascii="Times New Roman" w:eastAsia="Times New Roman" w:hAnsi="Times New Roman"/>
                  <w:color w:val="000000"/>
                  <w:sz w:val="20"/>
                  <w:szCs w:val="20"/>
                  <w:lang w:eastAsia="en-GB"/>
                  <w:rPrChange w:id="4648" w:author="Linderhof, Vincent" w:date="2016-03-06T11:01:00Z">
                    <w:rPr>
                      <w:rFonts w:ascii="Times New Roman" w:eastAsia="Times New Roman" w:hAnsi="Times New Roman"/>
                      <w:color w:val="000000"/>
                      <w:sz w:val="24"/>
                      <w:szCs w:val="24"/>
                      <w:lang w:eastAsia="en-GB"/>
                    </w:rPr>
                  </w:rPrChange>
                </w:rPr>
                <w:delText>-13,380.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649"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111E" w14:textId="465A4191" w:rsidR="00C03049" w:rsidRPr="00304F95" w:rsidDel="00304F95" w:rsidRDefault="00C03049" w:rsidP="00E05337">
            <w:pPr>
              <w:tabs>
                <w:tab w:val="decimal" w:pos="317"/>
              </w:tabs>
              <w:suppressAutoHyphens w:val="0"/>
              <w:spacing w:after="0"/>
              <w:rPr>
                <w:del w:id="4650" w:author="Linderhof, Vincent" w:date="2016-03-06T11:01:00Z"/>
                <w:rFonts w:ascii="Times New Roman" w:eastAsia="Times New Roman" w:hAnsi="Times New Roman"/>
                <w:color w:val="000000"/>
                <w:sz w:val="20"/>
                <w:szCs w:val="20"/>
                <w:lang w:eastAsia="en-GB"/>
                <w:rPrChange w:id="4651" w:author="Linderhof, Vincent" w:date="2016-03-06T11:01:00Z">
                  <w:rPr>
                    <w:del w:id="4652"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65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DBD6D88" w14:textId="0F9239C3" w:rsidR="00C03049" w:rsidRPr="00304F95" w:rsidDel="00304F95" w:rsidRDefault="00C03049" w:rsidP="00E05337">
            <w:pPr>
              <w:tabs>
                <w:tab w:val="decimal" w:pos="317"/>
              </w:tabs>
              <w:suppressAutoHyphens w:val="0"/>
              <w:spacing w:after="0"/>
              <w:rPr>
                <w:del w:id="4654" w:author="Linderhof, Vincent" w:date="2016-03-06T11:01:00Z"/>
                <w:rFonts w:ascii="Times New Roman" w:eastAsia="Times New Roman" w:hAnsi="Times New Roman"/>
                <w:color w:val="000000"/>
                <w:sz w:val="20"/>
                <w:szCs w:val="20"/>
                <w:lang w:eastAsia="en-GB"/>
                <w:rPrChange w:id="4655" w:author="Linderhof, Vincent" w:date="2016-03-06T11:01:00Z">
                  <w:rPr>
                    <w:del w:id="4656"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65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1FFF1A" w14:textId="77BE9865" w:rsidR="00C03049" w:rsidRPr="00304F95" w:rsidDel="00304F95" w:rsidRDefault="00C03049" w:rsidP="00E05337">
            <w:pPr>
              <w:tabs>
                <w:tab w:val="decimal" w:pos="317"/>
              </w:tabs>
              <w:suppressAutoHyphens w:val="0"/>
              <w:spacing w:after="0"/>
              <w:rPr>
                <w:del w:id="4658" w:author="Linderhof, Vincent" w:date="2016-03-06T11:01:00Z"/>
                <w:rFonts w:ascii="Times New Roman" w:eastAsia="Times New Roman" w:hAnsi="Times New Roman"/>
                <w:color w:val="000000"/>
                <w:sz w:val="20"/>
                <w:szCs w:val="20"/>
                <w:lang w:eastAsia="en-GB"/>
                <w:rPrChange w:id="4659" w:author="Linderhof, Vincent" w:date="2016-03-06T11:01:00Z">
                  <w:rPr>
                    <w:del w:id="466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66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18A7CA9" w14:textId="65E9617C" w:rsidR="00C03049" w:rsidRPr="00304F95" w:rsidDel="00304F95" w:rsidRDefault="00C03049" w:rsidP="00E05337">
            <w:pPr>
              <w:suppressAutoHyphens w:val="0"/>
              <w:spacing w:after="0"/>
              <w:rPr>
                <w:del w:id="4662" w:author="Linderhof, Vincent" w:date="2016-03-06T11:01:00Z"/>
                <w:rFonts w:ascii="Times New Roman" w:eastAsia="Times New Roman" w:hAnsi="Times New Roman"/>
                <w:color w:val="000000"/>
                <w:sz w:val="20"/>
                <w:szCs w:val="20"/>
                <w:lang w:eastAsia="en-GB"/>
                <w:rPrChange w:id="4663" w:author="Linderhof, Vincent" w:date="2016-03-06T11:01:00Z">
                  <w:rPr>
                    <w:del w:id="466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E830DF" w14:textId="5DD5464B" w:rsidTr="00304F95">
        <w:trPr>
          <w:gridAfter w:val="3"/>
          <w:wAfter w:w="824" w:type="dxa"/>
          <w:trHeight w:val="300"/>
          <w:del w:id="4665" w:author="Linderhof, Vincent" w:date="2016-03-06T11:01:00Z"/>
          <w:trPrChange w:id="466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667" w:author="Linderhof, Vincent" w:date="2016-03-06T11:01:00Z">
              <w:tcPr>
                <w:tcW w:w="2000" w:type="dxa"/>
                <w:vMerge/>
                <w:tcBorders>
                  <w:top w:val="nil"/>
                  <w:left w:val="nil"/>
                  <w:bottom w:val="nil"/>
                  <w:right w:val="single" w:sz="4" w:space="0" w:color="auto"/>
                </w:tcBorders>
                <w:vAlign w:val="center"/>
                <w:hideMark/>
              </w:tcPr>
            </w:tcPrChange>
          </w:tcPr>
          <w:p w14:paraId="685436B4" w14:textId="543A41EC" w:rsidR="00C03049" w:rsidRPr="00304F95" w:rsidDel="00304F95" w:rsidRDefault="00C03049" w:rsidP="00E05337">
            <w:pPr>
              <w:suppressAutoHyphens w:val="0"/>
              <w:spacing w:after="0"/>
              <w:rPr>
                <w:del w:id="4668" w:author="Linderhof, Vincent" w:date="2016-03-06T11:01:00Z"/>
                <w:rFonts w:ascii="Times New Roman" w:eastAsia="Times New Roman" w:hAnsi="Times New Roman"/>
                <w:color w:val="000000"/>
                <w:sz w:val="20"/>
                <w:szCs w:val="20"/>
                <w:lang w:eastAsia="en-GB"/>
                <w:rPrChange w:id="4669" w:author="Linderhof, Vincent" w:date="2016-03-06T11:01:00Z">
                  <w:rPr>
                    <w:del w:id="467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67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1C37667" w14:textId="59FFE5CE" w:rsidR="00C03049" w:rsidRPr="00304F95" w:rsidDel="00304F95" w:rsidRDefault="00C03049" w:rsidP="00E05337">
            <w:pPr>
              <w:tabs>
                <w:tab w:val="decimal" w:pos="317"/>
              </w:tabs>
              <w:suppressAutoHyphens w:val="0"/>
              <w:spacing w:after="0"/>
              <w:rPr>
                <w:del w:id="4672" w:author="Linderhof, Vincent" w:date="2016-03-06T11:01:00Z"/>
                <w:rFonts w:ascii="Times New Roman" w:eastAsia="Times New Roman" w:hAnsi="Times New Roman"/>
                <w:color w:val="000000"/>
                <w:sz w:val="20"/>
                <w:szCs w:val="20"/>
                <w:lang w:eastAsia="en-GB"/>
                <w:rPrChange w:id="4673" w:author="Linderhof, Vincent" w:date="2016-03-06T11:01:00Z">
                  <w:rPr>
                    <w:del w:id="4674" w:author="Linderhof, Vincent" w:date="2016-03-06T11:01:00Z"/>
                    <w:rFonts w:ascii="Times New Roman" w:eastAsia="Times New Roman" w:hAnsi="Times New Roman"/>
                    <w:color w:val="000000"/>
                    <w:sz w:val="24"/>
                    <w:szCs w:val="24"/>
                    <w:lang w:eastAsia="en-GB"/>
                  </w:rPr>
                </w:rPrChange>
              </w:rPr>
            </w:pPr>
            <w:del w:id="4675" w:author="Linderhof, Vincent" w:date="2016-03-06T11:01:00Z">
              <w:r w:rsidRPr="00304F95" w:rsidDel="00304F95">
                <w:rPr>
                  <w:rFonts w:ascii="Times New Roman" w:eastAsia="Times New Roman" w:hAnsi="Times New Roman"/>
                  <w:color w:val="000000"/>
                  <w:sz w:val="20"/>
                  <w:szCs w:val="20"/>
                  <w:lang w:eastAsia="en-GB"/>
                  <w:rPrChange w:id="4676" w:author="Linderhof, Vincent" w:date="2016-03-06T11:01:00Z">
                    <w:rPr>
                      <w:rFonts w:ascii="Times New Roman" w:eastAsia="Times New Roman" w:hAnsi="Times New Roman"/>
                      <w:color w:val="000000"/>
                      <w:sz w:val="24"/>
                      <w:szCs w:val="24"/>
                      <w:lang w:eastAsia="en-GB"/>
                    </w:rPr>
                  </w:rPrChange>
                </w:rPr>
                <w:delText>-0.86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7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20D2F" w14:textId="491FFF54" w:rsidR="00C03049" w:rsidRPr="00304F95" w:rsidDel="00304F95" w:rsidRDefault="00C03049" w:rsidP="00E05337">
            <w:pPr>
              <w:tabs>
                <w:tab w:val="decimal" w:pos="317"/>
              </w:tabs>
              <w:suppressAutoHyphens w:val="0"/>
              <w:spacing w:after="0"/>
              <w:rPr>
                <w:del w:id="4678" w:author="Linderhof, Vincent" w:date="2016-03-06T11:01:00Z"/>
                <w:rFonts w:ascii="Times New Roman" w:eastAsia="Times New Roman" w:hAnsi="Times New Roman"/>
                <w:color w:val="000000"/>
                <w:sz w:val="20"/>
                <w:szCs w:val="20"/>
                <w:lang w:eastAsia="en-GB"/>
                <w:rPrChange w:id="4679" w:author="Linderhof, Vincent" w:date="2016-03-06T11:01:00Z">
                  <w:rPr>
                    <w:del w:id="468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E08DA8" w14:textId="6B931E24" w:rsidR="00C03049" w:rsidRPr="00304F95" w:rsidDel="00304F95" w:rsidRDefault="00C03049" w:rsidP="00E05337">
            <w:pPr>
              <w:tabs>
                <w:tab w:val="decimal" w:pos="317"/>
              </w:tabs>
              <w:suppressAutoHyphens w:val="0"/>
              <w:spacing w:after="0"/>
              <w:rPr>
                <w:del w:id="4682" w:author="Linderhof, Vincent" w:date="2016-03-06T11:01:00Z"/>
                <w:rFonts w:ascii="Times New Roman" w:eastAsia="Times New Roman" w:hAnsi="Times New Roman"/>
                <w:color w:val="000000"/>
                <w:sz w:val="20"/>
                <w:szCs w:val="20"/>
                <w:lang w:eastAsia="en-GB"/>
                <w:rPrChange w:id="4683" w:author="Linderhof, Vincent" w:date="2016-03-06T11:01:00Z">
                  <w:rPr>
                    <w:del w:id="4684"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A73EC0" w14:textId="05F8491D" w:rsidR="00C03049" w:rsidRPr="00304F95" w:rsidDel="00304F95" w:rsidRDefault="00C03049" w:rsidP="00E05337">
            <w:pPr>
              <w:tabs>
                <w:tab w:val="decimal" w:pos="317"/>
              </w:tabs>
              <w:suppressAutoHyphens w:val="0"/>
              <w:spacing w:after="0"/>
              <w:rPr>
                <w:del w:id="4686" w:author="Linderhof, Vincent" w:date="2016-03-06T11:01:00Z"/>
                <w:rFonts w:ascii="Times New Roman" w:eastAsia="Times New Roman" w:hAnsi="Times New Roman"/>
                <w:color w:val="000000"/>
                <w:sz w:val="20"/>
                <w:szCs w:val="20"/>
                <w:lang w:eastAsia="en-GB"/>
                <w:rPrChange w:id="4687" w:author="Linderhof, Vincent" w:date="2016-03-06T11:01:00Z">
                  <w:rPr>
                    <w:del w:id="46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1F019F" w14:textId="21197E95" w:rsidR="00C03049" w:rsidRPr="00304F95" w:rsidDel="00304F95" w:rsidRDefault="00C03049" w:rsidP="00E05337">
            <w:pPr>
              <w:tabs>
                <w:tab w:val="decimal" w:pos="317"/>
              </w:tabs>
              <w:suppressAutoHyphens w:val="0"/>
              <w:spacing w:after="0"/>
              <w:rPr>
                <w:del w:id="4690" w:author="Linderhof, Vincent" w:date="2016-03-06T11:01:00Z"/>
                <w:rFonts w:ascii="Times New Roman" w:eastAsia="Times New Roman" w:hAnsi="Times New Roman"/>
                <w:color w:val="000000"/>
                <w:sz w:val="20"/>
                <w:szCs w:val="20"/>
                <w:lang w:eastAsia="en-GB"/>
                <w:rPrChange w:id="4691" w:author="Linderhof, Vincent" w:date="2016-03-06T11:01:00Z">
                  <w:rPr>
                    <w:del w:id="4692"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8E219B" w14:textId="6A19D193" w:rsidR="00C03049" w:rsidRPr="00304F95" w:rsidDel="00304F95" w:rsidRDefault="00C03049" w:rsidP="00E05337">
            <w:pPr>
              <w:tabs>
                <w:tab w:val="decimal" w:pos="317"/>
              </w:tabs>
              <w:suppressAutoHyphens w:val="0"/>
              <w:spacing w:after="0"/>
              <w:rPr>
                <w:del w:id="4694" w:author="Linderhof, Vincent" w:date="2016-03-06T11:01:00Z"/>
                <w:rFonts w:ascii="Times New Roman" w:eastAsia="Times New Roman" w:hAnsi="Times New Roman"/>
                <w:color w:val="000000"/>
                <w:sz w:val="20"/>
                <w:szCs w:val="20"/>
                <w:lang w:eastAsia="en-GB"/>
                <w:rPrChange w:id="4695" w:author="Linderhof, Vincent" w:date="2016-03-06T11:01:00Z">
                  <w:rPr>
                    <w:del w:id="469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ABFFEB" w14:textId="7B89DE1F" w:rsidR="00C03049" w:rsidRPr="00304F95" w:rsidDel="00304F95" w:rsidRDefault="00C03049" w:rsidP="00E05337">
            <w:pPr>
              <w:tabs>
                <w:tab w:val="decimal" w:pos="317"/>
              </w:tabs>
              <w:suppressAutoHyphens w:val="0"/>
              <w:spacing w:after="0"/>
              <w:rPr>
                <w:del w:id="4698" w:author="Linderhof, Vincent" w:date="2016-03-06T11:01:00Z"/>
                <w:rFonts w:ascii="Times New Roman" w:eastAsia="Times New Roman" w:hAnsi="Times New Roman"/>
                <w:color w:val="000000"/>
                <w:sz w:val="20"/>
                <w:szCs w:val="20"/>
                <w:lang w:eastAsia="en-GB"/>
                <w:rPrChange w:id="4699" w:author="Linderhof, Vincent" w:date="2016-03-06T11:01:00Z">
                  <w:rPr>
                    <w:del w:id="4700" w:author="Linderhof, Vincent" w:date="2016-03-06T11:01:00Z"/>
                    <w:rFonts w:ascii="Times New Roman" w:eastAsia="Times New Roman" w:hAnsi="Times New Roman"/>
                    <w:color w:val="000000"/>
                    <w:sz w:val="24"/>
                    <w:szCs w:val="24"/>
                    <w:lang w:eastAsia="en-GB"/>
                  </w:rPr>
                </w:rPrChange>
              </w:rPr>
            </w:pPr>
            <w:del w:id="4701" w:author="Linderhof, Vincent" w:date="2016-03-06T11:01:00Z">
              <w:r w:rsidRPr="00304F95" w:rsidDel="00304F95">
                <w:rPr>
                  <w:rFonts w:ascii="Times New Roman" w:eastAsia="Times New Roman" w:hAnsi="Times New Roman"/>
                  <w:color w:val="000000"/>
                  <w:sz w:val="20"/>
                  <w:szCs w:val="20"/>
                  <w:lang w:eastAsia="en-GB"/>
                  <w:rPrChange w:id="4702" w:author="Linderhof, Vincent" w:date="2016-03-06T11:01:00Z">
                    <w:rPr>
                      <w:rFonts w:ascii="Times New Roman" w:eastAsia="Times New Roman" w:hAnsi="Times New Roman"/>
                      <w:color w:val="000000"/>
                      <w:sz w:val="24"/>
                      <w:szCs w:val="24"/>
                      <w:lang w:eastAsia="en-GB"/>
                    </w:rPr>
                  </w:rPrChange>
                </w:rPr>
                <w:delText>(0.07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0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58E3A" w14:textId="731B56C7" w:rsidR="00C03049" w:rsidRPr="00304F95" w:rsidDel="00304F95" w:rsidRDefault="00C03049" w:rsidP="00E05337">
            <w:pPr>
              <w:tabs>
                <w:tab w:val="decimal" w:pos="317"/>
              </w:tabs>
              <w:suppressAutoHyphens w:val="0"/>
              <w:spacing w:after="0"/>
              <w:rPr>
                <w:del w:id="4704" w:author="Linderhof, Vincent" w:date="2016-03-06T11:01:00Z"/>
                <w:rFonts w:ascii="Times New Roman" w:eastAsia="Times New Roman" w:hAnsi="Times New Roman"/>
                <w:color w:val="000000"/>
                <w:sz w:val="20"/>
                <w:szCs w:val="20"/>
                <w:lang w:eastAsia="en-GB"/>
                <w:rPrChange w:id="4705" w:author="Linderhof, Vincent" w:date="2016-03-06T11:01:00Z">
                  <w:rPr>
                    <w:del w:id="470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0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ADEEDB" w14:textId="7ADCF25F" w:rsidR="00C03049" w:rsidRPr="00304F95" w:rsidDel="00304F95" w:rsidRDefault="00C03049" w:rsidP="00E05337">
            <w:pPr>
              <w:tabs>
                <w:tab w:val="decimal" w:pos="317"/>
              </w:tabs>
              <w:suppressAutoHyphens w:val="0"/>
              <w:spacing w:after="0"/>
              <w:rPr>
                <w:del w:id="4708" w:author="Linderhof, Vincent" w:date="2016-03-06T11:01:00Z"/>
                <w:rFonts w:ascii="Times New Roman" w:eastAsia="Times New Roman" w:hAnsi="Times New Roman"/>
                <w:color w:val="000000"/>
                <w:sz w:val="20"/>
                <w:szCs w:val="20"/>
                <w:lang w:eastAsia="en-GB"/>
                <w:rPrChange w:id="4709" w:author="Linderhof, Vincent" w:date="2016-03-06T11:01:00Z">
                  <w:rPr>
                    <w:del w:id="471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B132B5" w14:textId="094B1DE0" w:rsidR="00C03049" w:rsidRPr="00304F95" w:rsidDel="00304F95" w:rsidRDefault="00C03049" w:rsidP="00E05337">
            <w:pPr>
              <w:tabs>
                <w:tab w:val="decimal" w:pos="317"/>
              </w:tabs>
              <w:suppressAutoHyphens w:val="0"/>
              <w:spacing w:after="0"/>
              <w:rPr>
                <w:del w:id="4712" w:author="Linderhof, Vincent" w:date="2016-03-06T11:01:00Z"/>
                <w:rFonts w:ascii="Times New Roman" w:eastAsia="Times New Roman" w:hAnsi="Times New Roman"/>
                <w:color w:val="000000"/>
                <w:sz w:val="20"/>
                <w:szCs w:val="20"/>
                <w:lang w:eastAsia="en-GB"/>
                <w:rPrChange w:id="4713" w:author="Linderhof, Vincent" w:date="2016-03-06T11:01:00Z">
                  <w:rPr>
                    <w:del w:id="471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1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F319DB" w14:textId="21C5DB7D" w:rsidR="00C03049" w:rsidRPr="00304F95" w:rsidDel="00304F95" w:rsidRDefault="00C03049" w:rsidP="00E05337">
            <w:pPr>
              <w:tabs>
                <w:tab w:val="decimal" w:pos="317"/>
              </w:tabs>
              <w:suppressAutoHyphens w:val="0"/>
              <w:spacing w:after="0"/>
              <w:rPr>
                <w:del w:id="4716" w:author="Linderhof, Vincent" w:date="2016-03-06T11:01:00Z"/>
                <w:rFonts w:ascii="Times New Roman" w:eastAsia="Times New Roman" w:hAnsi="Times New Roman"/>
                <w:color w:val="000000"/>
                <w:sz w:val="20"/>
                <w:szCs w:val="20"/>
                <w:lang w:eastAsia="en-GB"/>
                <w:rPrChange w:id="4717" w:author="Linderhof, Vincent" w:date="2016-03-06T11:01:00Z">
                  <w:rPr>
                    <w:del w:id="4718"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1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33A0B5" w14:textId="3E821E55" w:rsidR="00C03049" w:rsidRPr="00304F95" w:rsidDel="00304F95" w:rsidRDefault="00C03049" w:rsidP="00E05337">
            <w:pPr>
              <w:tabs>
                <w:tab w:val="decimal" w:pos="317"/>
              </w:tabs>
              <w:suppressAutoHyphens w:val="0"/>
              <w:spacing w:after="0"/>
              <w:rPr>
                <w:del w:id="4720" w:author="Linderhof, Vincent" w:date="2016-03-06T11:01:00Z"/>
                <w:rFonts w:ascii="Times New Roman" w:eastAsia="Times New Roman" w:hAnsi="Times New Roman"/>
                <w:color w:val="000000"/>
                <w:sz w:val="20"/>
                <w:szCs w:val="20"/>
                <w:lang w:eastAsia="en-GB"/>
                <w:rPrChange w:id="4721" w:author="Linderhof, Vincent" w:date="2016-03-06T11:01:00Z">
                  <w:rPr>
                    <w:del w:id="472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72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A8F16E" w14:textId="20D26724" w:rsidR="00C03049" w:rsidRPr="00304F95" w:rsidDel="00304F95" w:rsidRDefault="00C03049" w:rsidP="00E05337">
            <w:pPr>
              <w:tabs>
                <w:tab w:val="decimal" w:pos="317"/>
              </w:tabs>
              <w:suppressAutoHyphens w:val="0"/>
              <w:spacing w:after="0"/>
              <w:rPr>
                <w:del w:id="4724" w:author="Linderhof, Vincent" w:date="2016-03-06T11:01:00Z"/>
                <w:rFonts w:ascii="Times New Roman" w:eastAsia="Times New Roman" w:hAnsi="Times New Roman"/>
                <w:color w:val="000000"/>
                <w:sz w:val="20"/>
                <w:szCs w:val="20"/>
                <w:lang w:eastAsia="en-GB"/>
                <w:rPrChange w:id="4725" w:author="Linderhof, Vincent" w:date="2016-03-06T11:01:00Z">
                  <w:rPr>
                    <w:del w:id="4726" w:author="Linderhof, Vincent" w:date="2016-03-06T11:01:00Z"/>
                    <w:rFonts w:ascii="Times New Roman" w:eastAsia="Times New Roman" w:hAnsi="Times New Roman"/>
                    <w:color w:val="000000"/>
                    <w:sz w:val="24"/>
                    <w:szCs w:val="24"/>
                    <w:lang w:eastAsia="en-GB"/>
                  </w:rPr>
                </w:rPrChange>
              </w:rPr>
            </w:pPr>
            <w:del w:id="4727" w:author="Linderhof, Vincent" w:date="2016-03-06T11:01:00Z">
              <w:r w:rsidRPr="00304F95" w:rsidDel="00304F95">
                <w:rPr>
                  <w:rFonts w:ascii="Times New Roman" w:eastAsia="Times New Roman" w:hAnsi="Times New Roman"/>
                  <w:color w:val="000000"/>
                  <w:sz w:val="20"/>
                  <w:szCs w:val="20"/>
                  <w:lang w:eastAsia="en-GB"/>
                  <w:rPrChange w:id="4728" w:author="Linderhof, Vincent" w:date="2016-03-06T11:01:00Z">
                    <w:rPr>
                      <w:rFonts w:ascii="Times New Roman" w:eastAsia="Times New Roman" w:hAnsi="Times New Roman"/>
                      <w:color w:val="000000"/>
                      <w:sz w:val="24"/>
                      <w:szCs w:val="24"/>
                      <w:lang w:eastAsia="en-GB"/>
                    </w:rPr>
                  </w:rPrChange>
                </w:rPr>
                <w:delText>(3,102.35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729"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42F337" w14:textId="42CB95C3" w:rsidR="00C03049" w:rsidRPr="00304F95" w:rsidDel="00304F95" w:rsidRDefault="00C03049" w:rsidP="00E05337">
            <w:pPr>
              <w:tabs>
                <w:tab w:val="decimal" w:pos="317"/>
              </w:tabs>
              <w:suppressAutoHyphens w:val="0"/>
              <w:spacing w:after="0"/>
              <w:rPr>
                <w:del w:id="4730" w:author="Linderhof, Vincent" w:date="2016-03-06T11:01:00Z"/>
                <w:rFonts w:ascii="Times New Roman" w:eastAsia="Times New Roman" w:hAnsi="Times New Roman"/>
                <w:color w:val="000000"/>
                <w:sz w:val="20"/>
                <w:szCs w:val="20"/>
                <w:lang w:eastAsia="en-GB"/>
                <w:rPrChange w:id="4731" w:author="Linderhof, Vincent" w:date="2016-03-06T11:01:00Z">
                  <w:rPr>
                    <w:del w:id="4732"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73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17927D2" w14:textId="173D30D6" w:rsidR="00C03049" w:rsidRPr="00304F95" w:rsidDel="00304F95" w:rsidRDefault="00C03049" w:rsidP="00E05337">
            <w:pPr>
              <w:tabs>
                <w:tab w:val="decimal" w:pos="317"/>
              </w:tabs>
              <w:suppressAutoHyphens w:val="0"/>
              <w:spacing w:after="0"/>
              <w:rPr>
                <w:del w:id="4734" w:author="Linderhof, Vincent" w:date="2016-03-06T11:01:00Z"/>
                <w:rFonts w:ascii="Times New Roman" w:eastAsia="Times New Roman" w:hAnsi="Times New Roman"/>
                <w:color w:val="000000"/>
                <w:sz w:val="20"/>
                <w:szCs w:val="20"/>
                <w:lang w:eastAsia="en-GB"/>
                <w:rPrChange w:id="4735" w:author="Linderhof, Vincent" w:date="2016-03-06T11:01:00Z">
                  <w:rPr>
                    <w:del w:id="4736"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73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FF98EE3" w14:textId="218730CD" w:rsidR="00C03049" w:rsidRPr="00304F95" w:rsidDel="00304F95" w:rsidRDefault="00C03049" w:rsidP="00E05337">
            <w:pPr>
              <w:tabs>
                <w:tab w:val="decimal" w:pos="317"/>
              </w:tabs>
              <w:suppressAutoHyphens w:val="0"/>
              <w:spacing w:after="0"/>
              <w:rPr>
                <w:del w:id="4738" w:author="Linderhof, Vincent" w:date="2016-03-06T11:01:00Z"/>
                <w:rFonts w:ascii="Times New Roman" w:eastAsia="Times New Roman" w:hAnsi="Times New Roman"/>
                <w:color w:val="000000"/>
                <w:sz w:val="20"/>
                <w:szCs w:val="20"/>
                <w:lang w:eastAsia="en-GB"/>
                <w:rPrChange w:id="4739" w:author="Linderhof, Vincent" w:date="2016-03-06T11:01:00Z">
                  <w:rPr>
                    <w:del w:id="474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74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3EB6E03" w14:textId="5A67DEA5" w:rsidR="00C03049" w:rsidRPr="00304F95" w:rsidDel="00304F95" w:rsidRDefault="00C03049" w:rsidP="00E05337">
            <w:pPr>
              <w:suppressAutoHyphens w:val="0"/>
              <w:spacing w:after="0"/>
              <w:rPr>
                <w:del w:id="4742" w:author="Linderhof, Vincent" w:date="2016-03-06T11:01:00Z"/>
                <w:rFonts w:ascii="Times New Roman" w:eastAsia="Times New Roman" w:hAnsi="Times New Roman"/>
                <w:color w:val="000000"/>
                <w:sz w:val="20"/>
                <w:szCs w:val="20"/>
                <w:lang w:eastAsia="en-GB"/>
                <w:rPrChange w:id="4743" w:author="Linderhof, Vincent" w:date="2016-03-06T11:01:00Z">
                  <w:rPr>
                    <w:del w:id="474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024C011" w14:textId="7C905948" w:rsidTr="00304F95">
        <w:trPr>
          <w:gridAfter w:val="3"/>
          <w:wAfter w:w="824" w:type="dxa"/>
          <w:trHeight w:val="300"/>
          <w:del w:id="4745" w:author="Linderhof, Vincent" w:date="2016-03-06T11:01:00Z"/>
          <w:trPrChange w:id="4746"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74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6BA7B54C" w14:textId="59F689BB" w:rsidR="0037260F" w:rsidRPr="00304F95" w:rsidDel="00304F95" w:rsidRDefault="0037260F" w:rsidP="00E05337">
            <w:pPr>
              <w:suppressAutoHyphens w:val="0"/>
              <w:spacing w:after="0"/>
              <w:rPr>
                <w:del w:id="4748" w:author="Linderhof, Vincent" w:date="2016-03-06T11:01:00Z"/>
                <w:rFonts w:ascii="Times New Roman" w:eastAsia="Times New Roman" w:hAnsi="Times New Roman"/>
                <w:color w:val="000000"/>
                <w:sz w:val="20"/>
                <w:szCs w:val="20"/>
                <w:lang w:eastAsia="en-GB"/>
                <w:rPrChange w:id="4749" w:author="Linderhof, Vincent" w:date="2016-03-06T11:01:00Z">
                  <w:rPr>
                    <w:del w:id="4750" w:author="Linderhof, Vincent" w:date="2016-03-06T11:01:00Z"/>
                    <w:rFonts w:ascii="Times New Roman" w:eastAsia="Times New Roman" w:hAnsi="Times New Roman"/>
                    <w:color w:val="000000"/>
                    <w:sz w:val="24"/>
                    <w:szCs w:val="24"/>
                    <w:lang w:eastAsia="en-GB"/>
                  </w:rPr>
                </w:rPrChange>
              </w:rPr>
            </w:pPr>
            <w:del w:id="4751" w:author="Linderhof, Vincent" w:date="2016-03-06T11:01:00Z">
              <w:r w:rsidRPr="00304F95" w:rsidDel="00304F95">
                <w:rPr>
                  <w:rFonts w:ascii="Times New Roman" w:eastAsia="Times New Roman" w:hAnsi="Times New Roman"/>
                  <w:color w:val="000000"/>
                  <w:sz w:val="20"/>
                  <w:szCs w:val="20"/>
                  <w:lang w:eastAsia="en-GB"/>
                  <w:rPrChange w:id="4752" w:author="Linderhof, Vincent" w:date="2016-03-06T11:01:00Z">
                    <w:rPr>
                      <w:rFonts w:ascii="Times New Roman" w:eastAsia="Times New Roman" w:hAnsi="Times New Roman"/>
                      <w:color w:val="000000"/>
                      <w:sz w:val="24"/>
                      <w:szCs w:val="24"/>
                      <w:lang w:eastAsia="en-GB"/>
                    </w:rPr>
                  </w:rPrChange>
                </w:rPr>
                <w:delText>Constant</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75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2D674ED" w14:textId="620EA6A5" w:rsidR="0037260F" w:rsidRPr="00304F95" w:rsidDel="00304F95" w:rsidRDefault="0037260F" w:rsidP="00E05337">
            <w:pPr>
              <w:tabs>
                <w:tab w:val="decimal" w:pos="317"/>
              </w:tabs>
              <w:suppressAutoHyphens w:val="0"/>
              <w:spacing w:after="0"/>
              <w:rPr>
                <w:del w:id="4754" w:author="Linderhof, Vincent" w:date="2016-03-06T11:01:00Z"/>
                <w:rFonts w:ascii="Times New Roman" w:eastAsia="Times New Roman" w:hAnsi="Times New Roman"/>
                <w:color w:val="000000"/>
                <w:sz w:val="20"/>
                <w:szCs w:val="20"/>
                <w:lang w:eastAsia="en-GB"/>
                <w:rPrChange w:id="4755" w:author="Linderhof, Vincent" w:date="2016-03-06T11:01:00Z">
                  <w:rPr>
                    <w:del w:id="4756" w:author="Linderhof, Vincent" w:date="2016-03-06T11:01:00Z"/>
                    <w:rFonts w:ascii="Times New Roman" w:eastAsia="Times New Roman" w:hAnsi="Times New Roman"/>
                    <w:color w:val="000000"/>
                    <w:sz w:val="24"/>
                    <w:szCs w:val="24"/>
                    <w:lang w:eastAsia="en-GB"/>
                  </w:rPr>
                </w:rPrChange>
              </w:rPr>
            </w:pPr>
            <w:del w:id="4757" w:author="Linderhof, Vincent" w:date="2016-03-06T11:01:00Z">
              <w:r w:rsidRPr="00304F95" w:rsidDel="00304F95">
                <w:rPr>
                  <w:rFonts w:ascii="Times New Roman" w:eastAsia="Times New Roman" w:hAnsi="Times New Roman"/>
                  <w:color w:val="000000"/>
                  <w:sz w:val="20"/>
                  <w:szCs w:val="20"/>
                  <w:lang w:eastAsia="en-GB"/>
                  <w:rPrChange w:id="4758" w:author="Linderhof, Vincent" w:date="2016-03-06T11:01:00Z">
                    <w:rPr>
                      <w:rFonts w:ascii="Times New Roman" w:eastAsia="Times New Roman" w:hAnsi="Times New Roman"/>
                      <w:color w:val="000000"/>
                      <w:sz w:val="24"/>
                      <w:szCs w:val="24"/>
                      <w:lang w:eastAsia="en-GB"/>
                    </w:rPr>
                  </w:rPrChange>
                </w:rPr>
                <w:delText>40.28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475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1BE32018" w14:textId="671BEE5E" w:rsidR="0037260F" w:rsidRPr="00304F95" w:rsidDel="00304F95" w:rsidRDefault="0037260F" w:rsidP="00E05337">
            <w:pPr>
              <w:tabs>
                <w:tab w:val="decimal" w:pos="317"/>
              </w:tabs>
              <w:suppressAutoHyphens w:val="0"/>
              <w:spacing w:after="0"/>
              <w:rPr>
                <w:del w:id="4760" w:author="Linderhof, Vincent" w:date="2016-03-06T11:01:00Z"/>
                <w:rFonts w:ascii="Times New Roman" w:eastAsia="Times New Roman" w:hAnsi="Times New Roman"/>
                <w:color w:val="000000"/>
                <w:sz w:val="20"/>
                <w:szCs w:val="20"/>
                <w:lang w:eastAsia="en-GB"/>
                <w:rPrChange w:id="4761" w:author="Linderhof, Vincent" w:date="2016-03-06T11:01:00Z">
                  <w:rPr>
                    <w:del w:id="4762" w:author="Linderhof, Vincent" w:date="2016-03-06T11:01:00Z"/>
                    <w:rFonts w:ascii="Times New Roman" w:eastAsia="Times New Roman" w:hAnsi="Times New Roman"/>
                    <w:color w:val="000000"/>
                    <w:sz w:val="24"/>
                    <w:szCs w:val="24"/>
                    <w:lang w:eastAsia="en-GB"/>
                  </w:rPr>
                </w:rPrChange>
              </w:rPr>
            </w:pPr>
            <w:del w:id="4763" w:author="Linderhof, Vincent" w:date="2016-03-06T11:01:00Z">
              <w:r w:rsidRPr="00304F95" w:rsidDel="00304F95">
                <w:rPr>
                  <w:rFonts w:ascii="Times New Roman" w:eastAsia="Times New Roman" w:hAnsi="Times New Roman"/>
                  <w:color w:val="000000"/>
                  <w:sz w:val="20"/>
                  <w:szCs w:val="20"/>
                  <w:lang w:eastAsia="en-GB"/>
                  <w:rPrChange w:id="476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52F961" w14:textId="3594719A" w:rsidR="0037260F" w:rsidRPr="00304F95" w:rsidDel="00304F95" w:rsidRDefault="0037260F" w:rsidP="00E05337">
            <w:pPr>
              <w:tabs>
                <w:tab w:val="decimal" w:pos="317"/>
              </w:tabs>
              <w:suppressAutoHyphens w:val="0"/>
              <w:spacing w:after="0"/>
              <w:rPr>
                <w:del w:id="4766" w:author="Linderhof, Vincent" w:date="2016-03-06T11:01:00Z"/>
                <w:rFonts w:ascii="Times New Roman" w:eastAsia="Times New Roman" w:hAnsi="Times New Roman"/>
                <w:color w:val="000000"/>
                <w:sz w:val="20"/>
                <w:szCs w:val="20"/>
                <w:lang w:eastAsia="en-GB"/>
                <w:rPrChange w:id="4767" w:author="Linderhof, Vincent" w:date="2016-03-06T11:01:00Z">
                  <w:rPr>
                    <w:del w:id="4768"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35F513" w14:textId="1AD6F88A" w:rsidR="0037260F" w:rsidRPr="00304F95" w:rsidDel="00304F95" w:rsidRDefault="0037260F" w:rsidP="00E05337">
            <w:pPr>
              <w:tabs>
                <w:tab w:val="decimal" w:pos="317"/>
              </w:tabs>
              <w:suppressAutoHyphens w:val="0"/>
              <w:spacing w:after="0"/>
              <w:rPr>
                <w:del w:id="4770" w:author="Linderhof, Vincent" w:date="2016-03-06T11:01:00Z"/>
                <w:rFonts w:ascii="Times New Roman" w:eastAsia="Times New Roman" w:hAnsi="Times New Roman"/>
                <w:color w:val="000000"/>
                <w:sz w:val="20"/>
                <w:szCs w:val="20"/>
                <w:lang w:eastAsia="en-GB"/>
                <w:rPrChange w:id="4771" w:author="Linderhof, Vincent" w:date="2016-03-06T11:01:00Z">
                  <w:rPr>
                    <w:del w:id="477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07B6E4" w14:textId="44098692" w:rsidR="0037260F" w:rsidRPr="00304F95" w:rsidDel="00304F95" w:rsidRDefault="0037260F" w:rsidP="00E05337">
            <w:pPr>
              <w:tabs>
                <w:tab w:val="decimal" w:pos="317"/>
              </w:tabs>
              <w:suppressAutoHyphens w:val="0"/>
              <w:spacing w:after="0"/>
              <w:rPr>
                <w:del w:id="4774" w:author="Linderhof, Vincent" w:date="2016-03-06T11:01:00Z"/>
                <w:rFonts w:ascii="Times New Roman" w:eastAsia="Times New Roman" w:hAnsi="Times New Roman"/>
                <w:color w:val="000000"/>
                <w:sz w:val="20"/>
                <w:szCs w:val="20"/>
                <w:lang w:eastAsia="en-GB"/>
                <w:rPrChange w:id="4775" w:author="Linderhof, Vincent" w:date="2016-03-06T11:01:00Z">
                  <w:rPr>
                    <w:del w:id="4776"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000C44" w14:textId="3C7C70F9" w:rsidR="0037260F" w:rsidRPr="00304F95" w:rsidDel="00304F95" w:rsidRDefault="0037260F" w:rsidP="00E05337">
            <w:pPr>
              <w:tabs>
                <w:tab w:val="decimal" w:pos="317"/>
              </w:tabs>
              <w:suppressAutoHyphens w:val="0"/>
              <w:spacing w:after="0"/>
              <w:rPr>
                <w:del w:id="4778" w:author="Linderhof, Vincent" w:date="2016-03-06T11:01:00Z"/>
                <w:rFonts w:ascii="Times New Roman" w:eastAsia="Times New Roman" w:hAnsi="Times New Roman"/>
                <w:color w:val="000000"/>
                <w:sz w:val="20"/>
                <w:szCs w:val="20"/>
                <w:lang w:eastAsia="en-GB"/>
                <w:rPrChange w:id="4779" w:author="Linderhof, Vincent" w:date="2016-03-06T11:01:00Z">
                  <w:rPr>
                    <w:del w:id="478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8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35277" w14:textId="0D06C372" w:rsidR="0037260F" w:rsidRPr="00304F95" w:rsidDel="00304F95" w:rsidRDefault="0037260F" w:rsidP="00E05337">
            <w:pPr>
              <w:tabs>
                <w:tab w:val="decimal" w:pos="317"/>
              </w:tabs>
              <w:suppressAutoHyphens w:val="0"/>
              <w:spacing w:after="0"/>
              <w:rPr>
                <w:del w:id="4782" w:author="Linderhof, Vincent" w:date="2016-03-06T11:01:00Z"/>
                <w:rFonts w:ascii="Times New Roman" w:eastAsia="Times New Roman" w:hAnsi="Times New Roman"/>
                <w:color w:val="000000"/>
                <w:sz w:val="20"/>
                <w:szCs w:val="20"/>
                <w:lang w:eastAsia="en-GB"/>
                <w:rPrChange w:id="4783" w:author="Linderhof, Vincent" w:date="2016-03-06T11:01:00Z">
                  <w:rPr>
                    <w:del w:id="4784" w:author="Linderhof, Vincent" w:date="2016-03-06T11:01:00Z"/>
                    <w:rFonts w:ascii="Times New Roman" w:eastAsia="Times New Roman" w:hAnsi="Times New Roman"/>
                    <w:color w:val="000000"/>
                    <w:sz w:val="24"/>
                    <w:szCs w:val="24"/>
                    <w:lang w:eastAsia="en-GB"/>
                  </w:rPr>
                </w:rPrChange>
              </w:rPr>
            </w:pPr>
            <w:del w:id="4785" w:author="Linderhof, Vincent" w:date="2016-03-06T11:01:00Z">
              <w:r w:rsidRPr="00304F95" w:rsidDel="00304F95">
                <w:rPr>
                  <w:rFonts w:ascii="Times New Roman" w:eastAsia="Times New Roman" w:hAnsi="Times New Roman"/>
                  <w:color w:val="000000"/>
                  <w:sz w:val="20"/>
                  <w:szCs w:val="20"/>
                  <w:lang w:eastAsia="en-GB"/>
                  <w:rPrChange w:id="4786" w:author="Linderhof, Vincent" w:date="2016-03-06T11:01:00Z">
                    <w:rPr>
                      <w:rFonts w:ascii="Times New Roman" w:eastAsia="Times New Roman" w:hAnsi="Times New Roman"/>
                      <w:color w:val="000000"/>
                      <w:sz w:val="24"/>
                      <w:szCs w:val="24"/>
                      <w:lang w:eastAsia="en-GB"/>
                    </w:rPr>
                  </w:rPrChange>
                </w:rPr>
                <w:delText>7.00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8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DF56D5" w14:textId="5784AEB9" w:rsidR="0037260F" w:rsidRPr="00304F95" w:rsidDel="00304F95" w:rsidRDefault="0037260F" w:rsidP="00E05337">
            <w:pPr>
              <w:tabs>
                <w:tab w:val="decimal" w:pos="317"/>
              </w:tabs>
              <w:suppressAutoHyphens w:val="0"/>
              <w:spacing w:after="0"/>
              <w:rPr>
                <w:del w:id="4788" w:author="Linderhof, Vincent" w:date="2016-03-06T11:01:00Z"/>
                <w:rFonts w:ascii="Times New Roman" w:eastAsia="Times New Roman" w:hAnsi="Times New Roman"/>
                <w:color w:val="000000"/>
                <w:sz w:val="20"/>
                <w:szCs w:val="20"/>
                <w:lang w:eastAsia="en-GB"/>
                <w:rPrChange w:id="4789" w:author="Linderhof, Vincent" w:date="2016-03-06T11:01:00Z">
                  <w:rPr>
                    <w:del w:id="479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9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12D450" w14:textId="182FE5E5" w:rsidR="0037260F" w:rsidRPr="00304F95" w:rsidDel="00304F95" w:rsidRDefault="0037260F" w:rsidP="00E05337">
            <w:pPr>
              <w:tabs>
                <w:tab w:val="decimal" w:pos="317"/>
              </w:tabs>
              <w:suppressAutoHyphens w:val="0"/>
              <w:spacing w:after="0"/>
              <w:rPr>
                <w:del w:id="4792" w:author="Linderhof, Vincent" w:date="2016-03-06T11:01:00Z"/>
                <w:rFonts w:ascii="Times New Roman" w:eastAsia="Times New Roman" w:hAnsi="Times New Roman"/>
                <w:color w:val="000000"/>
                <w:sz w:val="20"/>
                <w:szCs w:val="20"/>
                <w:lang w:eastAsia="en-GB"/>
                <w:rPrChange w:id="4793" w:author="Linderhof, Vincent" w:date="2016-03-06T11:01:00Z">
                  <w:rPr>
                    <w:del w:id="479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9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67F4F8" w14:textId="0093513F" w:rsidR="0037260F" w:rsidRPr="00304F95" w:rsidDel="00304F95" w:rsidRDefault="0037260F" w:rsidP="00E05337">
            <w:pPr>
              <w:tabs>
                <w:tab w:val="decimal" w:pos="317"/>
              </w:tabs>
              <w:suppressAutoHyphens w:val="0"/>
              <w:spacing w:after="0"/>
              <w:rPr>
                <w:del w:id="4796" w:author="Linderhof, Vincent" w:date="2016-03-06T11:01:00Z"/>
                <w:rFonts w:ascii="Times New Roman" w:eastAsia="Times New Roman" w:hAnsi="Times New Roman"/>
                <w:color w:val="000000"/>
                <w:sz w:val="20"/>
                <w:szCs w:val="20"/>
                <w:lang w:eastAsia="en-GB"/>
                <w:rPrChange w:id="4797" w:author="Linderhof, Vincent" w:date="2016-03-06T11:01:00Z">
                  <w:rPr>
                    <w:del w:id="479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9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D98A5" w14:textId="2EA08334" w:rsidR="0037260F" w:rsidRPr="00304F95" w:rsidDel="00304F95" w:rsidRDefault="0037260F" w:rsidP="00E05337">
            <w:pPr>
              <w:tabs>
                <w:tab w:val="decimal" w:pos="317"/>
              </w:tabs>
              <w:suppressAutoHyphens w:val="0"/>
              <w:spacing w:after="0"/>
              <w:rPr>
                <w:del w:id="4800" w:author="Linderhof, Vincent" w:date="2016-03-06T11:01:00Z"/>
                <w:rFonts w:ascii="Times New Roman" w:eastAsia="Times New Roman" w:hAnsi="Times New Roman"/>
                <w:color w:val="000000"/>
                <w:sz w:val="20"/>
                <w:szCs w:val="20"/>
                <w:lang w:eastAsia="en-GB"/>
                <w:rPrChange w:id="4801" w:author="Linderhof, Vincent" w:date="2016-03-06T11:01:00Z">
                  <w:rPr>
                    <w:del w:id="4802"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0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45E7E0" w14:textId="5ED626E6" w:rsidR="0037260F" w:rsidRPr="00304F95" w:rsidDel="00304F95" w:rsidRDefault="0037260F" w:rsidP="00E05337">
            <w:pPr>
              <w:tabs>
                <w:tab w:val="decimal" w:pos="317"/>
              </w:tabs>
              <w:suppressAutoHyphens w:val="0"/>
              <w:spacing w:after="0"/>
              <w:rPr>
                <w:del w:id="4804" w:author="Linderhof, Vincent" w:date="2016-03-06T11:01:00Z"/>
                <w:rFonts w:ascii="Times New Roman" w:eastAsia="Times New Roman" w:hAnsi="Times New Roman"/>
                <w:color w:val="000000"/>
                <w:sz w:val="20"/>
                <w:szCs w:val="20"/>
                <w:lang w:eastAsia="en-GB"/>
                <w:rPrChange w:id="4805" w:author="Linderhof, Vincent" w:date="2016-03-06T11:01:00Z">
                  <w:rPr>
                    <w:del w:id="480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80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DD78D5" w14:textId="6EE9C047" w:rsidR="0037260F" w:rsidRPr="00304F95" w:rsidDel="00304F95" w:rsidRDefault="0037260F" w:rsidP="00E05337">
            <w:pPr>
              <w:tabs>
                <w:tab w:val="decimal" w:pos="317"/>
              </w:tabs>
              <w:suppressAutoHyphens w:val="0"/>
              <w:spacing w:after="0"/>
              <w:rPr>
                <w:del w:id="4808" w:author="Linderhof, Vincent" w:date="2016-03-06T11:01:00Z"/>
                <w:rFonts w:ascii="Times New Roman" w:eastAsia="Times New Roman" w:hAnsi="Times New Roman"/>
                <w:color w:val="000000"/>
                <w:sz w:val="20"/>
                <w:szCs w:val="20"/>
                <w:lang w:eastAsia="en-GB"/>
                <w:rPrChange w:id="4809" w:author="Linderhof, Vincent" w:date="2016-03-06T11:01:00Z">
                  <w:rPr>
                    <w:del w:id="4810" w:author="Linderhof, Vincent" w:date="2016-03-06T11:01:00Z"/>
                    <w:rFonts w:ascii="Times New Roman" w:eastAsia="Times New Roman" w:hAnsi="Times New Roman"/>
                    <w:color w:val="000000"/>
                    <w:sz w:val="24"/>
                    <w:szCs w:val="24"/>
                    <w:lang w:eastAsia="en-GB"/>
                  </w:rPr>
                </w:rPrChange>
              </w:rPr>
            </w:pPr>
            <w:del w:id="4811" w:author="Linderhof, Vincent" w:date="2016-03-06T11:01:00Z">
              <w:r w:rsidRPr="00304F95" w:rsidDel="00304F95">
                <w:rPr>
                  <w:rFonts w:ascii="Times New Roman" w:eastAsia="Times New Roman" w:hAnsi="Times New Roman"/>
                  <w:color w:val="000000"/>
                  <w:sz w:val="20"/>
                  <w:szCs w:val="20"/>
                  <w:lang w:eastAsia="en-GB"/>
                  <w:rPrChange w:id="4812" w:author="Linderhof, Vincent" w:date="2016-03-06T11:01:00Z">
                    <w:rPr>
                      <w:rFonts w:ascii="Times New Roman" w:eastAsia="Times New Roman" w:hAnsi="Times New Roman"/>
                      <w:color w:val="000000"/>
                      <w:sz w:val="24"/>
                      <w:szCs w:val="24"/>
                      <w:lang w:eastAsia="en-GB"/>
                    </w:rPr>
                  </w:rPrChange>
                </w:rPr>
                <w:delText>-7,751.64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813"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7151FB" w14:textId="1882540A" w:rsidR="0037260F" w:rsidRPr="00304F95" w:rsidDel="00304F95" w:rsidRDefault="0037260F" w:rsidP="00E05337">
            <w:pPr>
              <w:tabs>
                <w:tab w:val="decimal" w:pos="317"/>
              </w:tabs>
              <w:suppressAutoHyphens w:val="0"/>
              <w:spacing w:after="0"/>
              <w:rPr>
                <w:del w:id="4814" w:author="Linderhof, Vincent" w:date="2016-03-06T11:01:00Z"/>
                <w:rFonts w:ascii="Times New Roman" w:eastAsia="Times New Roman" w:hAnsi="Times New Roman"/>
                <w:color w:val="000000"/>
                <w:sz w:val="20"/>
                <w:szCs w:val="20"/>
                <w:lang w:eastAsia="en-GB"/>
                <w:rPrChange w:id="4815" w:author="Linderhof, Vincent" w:date="2016-03-06T11:01:00Z">
                  <w:rPr>
                    <w:del w:id="4816"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817"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0462D26B" w14:textId="5ADEBADB" w:rsidR="0037260F" w:rsidRPr="00304F95" w:rsidDel="00304F95" w:rsidRDefault="0037260F" w:rsidP="00E05337">
            <w:pPr>
              <w:tabs>
                <w:tab w:val="decimal" w:pos="317"/>
              </w:tabs>
              <w:suppressAutoHyphens w:val="0"/>
              <w:spacing w:after="0"/>
              <w:rPr>
                <w:del w:id="4818" w:author="Linderhof, Vincent" w:date="2016-03-06T11:01:00Z"/>
                <w:rFonts w:ascii="Times New Roman" w:eastAsia="Times New Roman" w:hAnsi="Times New Roman"/>
                <w:color w:val="000000"/>
                <w:sz w:val="20"/>
                <w:szCs w:val="20"/>
                <w:lang w:eastAsia="en-GB"/>
                <w:rPrChange w:id="4819" w:author="Linderhof, Vincent" w:date="2016-03-06T11:01:00Z">
                  <w:rPr>
                    <w:del w:id="4820"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82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E2F0A3E" w14:textId="2DB33861" w:rsidR="0037260F" w:rsidRPr="00304F95" w:rsidDel="00304F95" w:rsidRDefault="0037260F" w:rsidP="00E05337">
            <w:pPr>
              <w:tabs>
                <w:tab w:val="decimal" w:pos="317"/>
              </w:tabs>
              <w:suppressAutoHyphens w:val="0"/>
              <w:spacing w:after="0"/>
              <w:rPr>
                <w:del w:id="4822" w:author="Linderhof, Vincent" w:date="2016-03-06T11:01:00Z"/>
                <w:rFonts w:ascii="Times New Roman" w:eastAsia="Times New Roman" w:hAnsi="Times New Roman"/>
                <w:color w:val="000000"/>
                <w:sz w:val="20"/>
                <w:szCs w:val="20"/>
                <w:lang w:eastAsia="en-GB"/>
                <w:rPrChange w:id="4823" w:author="Linderhof, Vincent" w:date="2016-03-06T11:01:00Z">
                  <w:rPr>
                    <w:del w:id="482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82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4DA8CF47" w14:textId="4F86AC64" w:rsidR="0037260F" w:rsidRPr="00304F95" w:rsidDel="00304F95" w:rsidRDefault="0037260F" w:rsidP="00E05337">
            <w:pPr>
              <w:suppressAutoHyphens w:val="0"/>
              <w:spacing w:after="0"/>
              <w:rPr>
                <w:del w:id="4826" w:author="Linderhof, Vincent" w:date="2016-03-06T11:01:00Z"/>
                <w:rFonts w:ascii="Times New Roman" w:eastAsia="Times New Roman" w:hAnsi="Times New Roman"/>
                <w:color w:val="000000"/>
                <w:sz w:val="20"/>
                <w:szCs w:val="20"/>
                <w:lang w:eastAsia="en-GB"/>
                <w:rPrChange w:id="4827" w:author="Linderhof, Vincent" w:date="2016-03-06T11:01:00Z">
                  <w:rPr>
                    <w:del w:id="482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674C9C" w14:textId="1394BE9E" w:rsidTr="00304F95">
        <w:trPr>
          <w:gridAfter w:val="3"/>
          <w:wAfter w:w="824" w:type="dxa"/>
          <w:trHeight w:val="300"/>
          <w:del w:id="4829" w:author="Linderhof, Vincent" w:date="2016-03-06T11:01:00Z"/>
          <w:trPrChange w:id="4830"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831" w:author="Linderhof, Vincent" w:date="2016-03-06T11:01:00Z">
              <w:tcPr>
                <w:tcW w:w="2000" w:type="dxa"/>
                <w:vMerge/>
                <w:tcBorders>
                  <w:top w:val="nil"/>
                  <w:left w:val="nil"/>
                  <w:bottom w:val="nil"/>
                  <w:right w:val="single" w:sz="4" w:space="0" w:color="auto"/>
                </w:tcBorders>
                <w:vAlign w:val="center"/>
                <w:hideMark/>
              </w:tcPr>
            </w:tcPrChange>
          </w:tcPr>
          <w:p w14:paraId="7CE92DE1" w14:textId="48BE2102" w:rsidR="00C03049" w:rsidRPr="00304F95" w:rsidDel="00304F95" w:rsidRDefault="00C03049" w:rsidP="00E05337">
            <w:pPr>
              <w:suppressAutoHyphens w:val="0"/>
              <w:spacing w:after="0"/>
              <w:rPr>
                <w:del w:id="4832" w:author="Linderhof, Vincent" w:date="2016-03-06T11:01:00Z"/>
                <w:rFonts w:ascii="Times New Roman" w:eastAsia="Times New Roman" w:hAnsi="Times New Roman"/>
                <w:color w:val="000000"/>
                <w:sz w:val="20"/>
                <w:szCs w:val="20"/>
                <w:lang w:eastAsia="en-GB"/>
                <w:rPrChange w:id="4833" w:author="Linderhof, Vincent" w:date="2016-03-06T11:01:00Z">
                  <w:rPr>
                    <w:del w:id="483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83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8920B8C" w14:textId="41051B53" w:rsidR="00C03049" w:rsidRPr="00304F95" w:rsidDel="00304F95" w:rsidRDefault="00C03049" w:rsidP="00E05337">
            <w:pPr>
              <w:tabs>
                <w:tab w:val="decimal" w:pos="317"/>
              </w:tabs>
              <w:suppressAutoHyphens w:val="0"/>
              <w:spacing w:after="0"/>
              <w:rPr>
                <w:del w:id="4836" w:author="Linderhof, Vincent" w:date="2016-03-06T11:01:00Z"/>
                <w:rFonts w:ascii="Times New Roman" w:eastAsia="Times New Roman" w:hAnsi="Times New Roman"/>
                <w:color w:val="000000"/>
                <w:sz w:val="20"/>
                <w:szCs w:val="20"/>
                <w:lang w:eastAsia="en-GB"/>
                <w:rPrChange w:id="4837" w:author="Linderhof, Vincent" w:date="2016-03-06T11:01:00Z">
                  <w:rPr>
                    <w:del w:id="4838" w:author="Linderhof, Vincent" w:date="2016-03-06T11:01:00Z"/>
                    <w:rFonts w:ascii="Times New Roman" w:eastAsia="Times New Roman" w:hAnsi="Times New Roman"/>
                    <w:color w:val="000000"/>
                    <w:sz w:val="24"/>
                    <w:szCs w:val="24"/>
                    <w:lang w:eastAsia="en-GB"/>
                  </w:rPr>
                </w:rPrChange>
              </w:rPr>
            </w:pPr>
            <w:del w:id="4839" w:author="Linderhof, Vincent" w:date="2016-03-06T11:01:00Z">
              <w:r w:rsidRPr="00304F95" w:rsidDel="00304F95">
                <w:rPr>
                  <w:rFonts w:ascii="Times New Roman" w:eastAsia="Times New Roman" w:hAnsi="Times New Roman"/>
                  <w:color w:val="000000"/>
                  <w:sz w:val="20"/>
                  <w:szCs w:val="20"/>
                  <w:lang w:eastAsia="en-GB"/>
                  <w:rPrChange w:id="4840" w:author="Linderhof, Vincent" w:date="2016-03-06T11:01:00Z">
                    <w:rPr>
                      <w:rFonts w:ascii="Times New Roman" w:eastAsia="Times New Roman" w:hAnsi="Times New Roman"/>
                      <w:color w:val="000000"/>
                      <w:sz w:val="24"/>
                      <w:szCs w:val="24"/>
                      <w:lang w:eastAsia="en-GB"/>
                    </w:rPr>
                  </w:rPrChange>
                </w:rPr>
                <w:delText>-1.78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D1C89C" w14:textId="7BF61192" w:rsidR="00C03049" w:rsidRPr="00304F95" w:rsidDel="00304F95" w:rsidRDefault="00C03049" w:rsidP="00E05337">
            <w:pPr>
              <w:tabs>
                <w:tab w:val="decimal" w:pos="317"/>
              </w:tabs>
              <w:suppressAutoHyphens w:val="0"/>
              <w:spacing w:after="0"/>
              <w:rPr>
                <w:del w:id="4842" w:author="Linderhof, Vincent" w:date="2016-03-06T11:01:00Z"/>
                <w:rFonts w:ascii="Times New Roman" w:eastAsia="Times New Roman" w:hAnsi="Times New Roman"/>
                <w:color w:val="000000"/>
                <w:sz w:val="20"/>
                <w:szCs w:val="20"/>
                <w:lang w:eastAsia="en-GB"/>
                <w:rPrChange w:id="4843" w:author="Linderhof, Vincent" w:date="2016-03-06T11:01:00Z">
                  <w:rPr>
                    <w:del w:id="484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09DED7" w14:textId="2A0D06C0" w:rsidR="00C03049" w:rsidRPr="00304F95" w:rsidDel="00304F95" w:rsidRDefault="00C03049" w:rsidP="00E05337">
            <w:pPr>
              <w:tabs>
                <w:tab w:val="decimal" w:pos="317"/>
              </w:tabs>
              <w:suppressAutoHyphens w:val="0"/>
              <w:spacing w:after="0"/>
              <w:rPr>
                <w:del w:id="4846" w:author="Linderhof, Vincent" w:date="2016-03-06T11:01:00Z"/>
                <w:rFonts w:ascii="Times New Roman" w:eastAsia="Times New Roman" w:hAnsi="Times New Roman"/>
                <w:color w:val="000000"/>
                <w:sz w:val="20"/>
                <w:szCs w:val="20"/>
                <w:lang w:eastAsia="en-GB"/>
                <w:rPrChange w:id="4847" w:author="Linderhof, Vincent" w:date="2016-03-06T11:01:00Z">
                  <w:rPr>
                    <w:del w:id="4848"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6B39A" w14:textId="50C8BF34" w:rsidR="00C03049" w:rsidRPr="00304F95" w:rsidDel="00304F95" w:rsidRDefault="00C03049" w:rsidP="00E05337">
            <w:pPr>
              <w:tabs>
                <w:tab w:val="decimal" w:pos="317"/>
              </w:tabs>
              <w:suppressAutoHyphens w:val="0"/>
              <w:spacing w:after="0"/>
              <w:rPr>
                <w:del w:id="4850" w:author="Linderhof, Vincent" w:date="2016-03-06T11:01:00Z"/>
                <w:rFonts w:ascii="Times New Roman" w:eastAsia="Times New Roman" w:hAnsi="Times New Roman"/>
                <w:color w:val="000000"/>
                <w:sz w:val="20"/>
                <w:szCs w:val="20"/>
                <w:lang w:eastAsia="en-GB"/>
                <w:rPrChange w:id="4851" w:author="Linderhof, Vincent" w:date="2016-03-06T11:01:00Z">
                  <w:rPr>
                    <w:del w:id="485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14D816" w14:textId="405C045C" w:rsidR="00C03049" w:rsidRPr="00304F95" w:rsidDel="00304F95" w:rsidRDefault="00C03049" w:rsidP="00E05337">
            <w:pPr>
              <w:tabs>
                <w:tab w:val="decimal" w:pos="317"/>
              </w:tabs>
              <w:suppressAutoHyphens w:val="0"/>
              <w:spacing w:after="0"/>
              <w:rPr>
                <w:del w:id="4854" w:author="Linderhof, Vincent" w:date="2016-03-06T11:01:00Z"/>
                <w:rFonts w:ascii="Times New Roman" w:eastAsia="Times New Roman" w:hAnsi="Times New Roman"/>
                <w:color w:val="000000"/>
                <w:sz w:val="20"/>
                <w:szCs w:val="20"/>
                <w:lang w:eastAsia="en-GB"/>
                <w:rPrChange w:id="4855" w:author="Linderhof, Vincent" w:date="2016-03-06T11:01:00Z">
                  <w:rPr>
                    <w:del w:id="4856"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2A639" w14:textId="2520086D" w:rsidR="00C03049" w:rsidRPr="00304F95" w:rsidDel="00304F95" w:rsidRDefault="00C03049" w:rsidP="00E05337">
            <w:pPr>
              <w:tabs>
                <w:tab w:val="decimal" w:pos="317"/>
              </w:tabs>
              <w:suppressAutoHyphens w:val="0"/>
              <w:spacing w:after="0"/>
              <w:rPr>
                <w:del w:id="4858" w:author="Linderhof, Vincent" w:date="2016-03-06T11:01:00Z"/>
                <w:rFonts w:ascii="Times New Roman" w:eastAsia="Times New Roman" w:hAnsi="Times New Roman"/>
                <w:color w:val="000000"/>
                <w:sz w:val="20"/>
                <w:szCs w:val="20"/>
                <w:lang w:eastAsia="en-GB"/>
                <w:rPrChange w:id="4859" w:author="Linderhof, Vincent" w:date="2016-03-06T11:01:00Z">
                  <w:rPr>
                    <w:del w:id="486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6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9FB791" w14:textId="58F0109E" w:rsidR="00C03049" w:rsidRPr="00304F95" w:rsidDel="00304F95" w:rsidRDefault="00C03049" w:rsidP="00E05337">
            <w:pPr>
              <w:tabs>
                <w:tab w:val="decimal" w:pos="317"/>
              </w:tabs>
              <w:suppressAutoHyphens w:val="0"/>
              <w:spacing w:after="0"/>
              <w:rPr>
                <w:del w:id="4862" w:author="Linderhof, Vincent" w:date="2016-03-06T11:01:00Z"/>
                <w:rFonts w:ascii="Times New Roman" w:eastAsia="Times New Roman" w:hAnsi="Times New Roman"/>
                <w:color w:val="000000"/>
                <w:sz w:val="20"/>
                <w:szCs w:val="20"/>
                <w:lang w:eastAsia="en-GB"/>
                <w:rPrChange w:id="4863" w:author="Linderhof, Vincent" w:date="2016-03-06T11:01:00Z">
                  <w:rPr>
                    <w:del w:id="4864" w:author="Linderhof, Vincent" w:date="2016-03-06T11:01:00Z"/>
                    <w:rFonts w:ascii="Times New Roman" w:eastAsia="Times New Roman" w:hAnsi="Times New Roman"/>
                    <w:color w:val="000000"/>
                    <w:sz w:val="24"/>
                    <w:szCs w:val="24"/>
                    <w:lang w:eastAsia="en-GB"/>
                  </w:rPr>
                </w:rPrChange>
              </w:rPr>
            </w:pPr>
            <w:del w:id="4865" w:author="Linderhof, Vincent" w:date="2016-03-06T11:01:00Z">
              <w:r w:rsidRPr="00304F95" w:rsidDel="00304F95">
                <w:rPr>
                  <w:rFonts w:ascii="Times New Roman" w:eastAsia="Times New Roman" w:hAnsi="Times New Roman"/>
                  <w:color w:val="000000"/>
                  <w:sz w:val="20"/>
                  <w:szCs w:val="20"/>
                  <w:lang w:eastAsia="en-GB"/>
                  <w:rPrChange w:id="4866" w:author="Linderhof, Vincent" w:date="2016-03-06T11:01:00Z">
                    <w:rPr>
                      <w:rFonts w:ascii="Times New Roman" w:eastAsia="Times New Roman" w:hAnsi="Times New Roman"/>
                      <w:color w:val="000000"/>
                      <w:sz w:val="24"/>
                      <w:szCs w:val="24"/>
                      <w:lang w:eastAsia="en-GB"/>
                    </w:rPr>
                  </w:rPrChange>
                </w:rPr>
                <w:delText>(0.16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6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520DDD" w14:textId="0CBA6122" w:rsidR="00C03049" w:rsidRPr="00304F95" w:rsidDel="00304F95" w:rsidRDefault="00C03049" w:rsidP="00E05337">
            <w:pPr>
              <w:tabs>
                <w:tab w:val="decimal" w:pos="317"/>
              </w:tabs>
              <w:suppressAutoHyphens w:val="0"/>
              <w:spacing w:after="0"/>
              <w:rPr>
                <w:del w:id="4868" w:author="Linderhof, Vincent" w:date="2016-03-06T11:01:00Z"/>
                <w:rFonts w:ascii="Times New Roman" w:eastAsia="Times New Roman" w:hAnsi="Times New Roman"/>
                <w:color w:val="000000"/>
                <w:sz w:val="20"/>
                <w:szCs w:val="20"/>
                <w:lang w:eastAsia="en-GB"/>
                <w:rPrChange w:id="4869" w:author="Linderhof, Vincent" w:date="2016-03-06T11:01:00Z">
                  <w:rPr>
                    <w:del w:id="487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7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EACF79" w14:textId="652CFFC2" w:rsidR="00C03049" w:rsidRPr="00304F95" w:rsidDel="00304F95" w:rsidRDefault="00C03049" w:rsidP="00E05337">
            <w:pPr>
              <w:tabs>
                <w:tab w:val="decimal" w:pos="317"/>
              </w:tabs>
              <w:suppressAutoHyphens w:val="0"/>
              <w:spacing w:after="0"/>
              <w:rPr>
                <w:del w:id="4872" w:author="Linderhof, Vincent" w:date="2016-03-06T11:01:00Z"/>
                <w:rFonts w:ascii="Times New Roman" w:eastAsia="Times New Roman" w:hAnsi="Times New Roman"/>
                <w:color w:val="000000"/>
                <w:sz w:val="20"/>
                <w:szCs w:val="20"/>
                <w:lang w:eastAsia="en-GB"/>
                <w:rPrChange w:id="4873" w:author="Linderhof, Vincent" w:date="2016-03-06T11:01:00Z">
                  <w:rPr>
                    <w:del w:id="487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7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2615ED" w14:textId="0A5CAE57" w:rsidR="00C03049" w:rsidRPr="00304F95" w:rsidDel="00304F95" w:rsidRDefault="00C03049" w:rsidP="00E05337">
            <w:pPr>
              <w:tabs>
                <w:tab w:val="decimal" w:pos="317"/>
              </w:tabs>
              <w:suppressAutoHyphens w:val="0"/>
              <w:spacing w:after="0"/>
              <w:rPr>
                <w:del w:id="4876" w:author="Linderhof, Vincent" w:date="2016-03-06T11:01:00Z"/>
                <w:rFonts w:ascii="Times New Roman" w:eastAsia="Times New Roman" w:hAnsi="Times New Roman"/>
                <w:color w:val="000000"/>
                <w:sz w:val="20"/>
                <w:szCs w:val="20"/>
                <w:lang w:eastAsia="en-GB"/>
                <w:rPrChange w:id="4877" w:author="Linderhof, Vincent" w:date="2016-03-06T11:01:00Z">
                  <w:rPr>
                    <w:del w:id="487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7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23C4B9" w14:textId="2098F28F" w:rsidR="00C03049" w:rsidRPr="00304F95" w:rsidDel="00304F95" w:rsidRDefault="00C03049" w:rsidP="00E05337">
            <w:pPr>
              <w:tabs>
                <w:tab w:val="decimal" w:pos="317"/>
              </w:tabs>
              <w:suppressAutoHyphens w:val="0"/>
              <w:spacing w:after="0"/>
              <w:rPr>
                <w:del w:id="4880" w:author="Linderhof, Vincent" w:date="2016-03-06T11:01:00Z"/>
                <w:rFonts w:ascii="Times New Roman" w:eastAsia="Times New Roman" w:hAnsi="Times New Roman"/>
                <w:color w:val="000000"/>
                <w:sz w:val="20"/>
                <w:szCs w:val="20"/>
                <w:lang w:eastAsia="en-GB"/>
                <w:rPrChange w:id="4881" w:author="Linderhof, Vincent" w:date="2016-03-06T11:01:00Z">
                  <w:rPr>
                    <w:del w:id="4882"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8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3E935A" w14:textId="269E1F35" w:rsidR="00C03049" w:rsidRPr="00304F95" w:rsidDel="00304F95" w:rsidRDefault="00C03049" w:rsidP="00E05337">
            <w:pPr>
              <w:tabs>
                <w:tab w:val="decimal" w:pos="317"/>
              </w:tabs>
              <w:suppressAutoHyphens w:val="0"/>
              <w:spacing w:after="0"/>
              <w:rPr>
                <w:del w:id="4884" w:author="Linderhof, Vincent" w:date="2016-03-06T11:01:00Z"/>
                <w:rFonts w:ascii="Times New Roman" w:eastAsia="Times New Roman" w:hAnsi="Times New Roman"/>
                <w:color w:val="000000"/>
                <w:sz w:val="20"/>
                <w:szCs w:val="20"/>
                <w:lang w:eastAsia="en-GB"/>
                <w:rPrChange w:id="4885" w:author="Linderhof, Vincent" w:date="2016-03-06T11:01:00Z">
                  <w:rPr>
                    <w:del w:id="488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88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A79943" w14:textId="1B200421" w:rsidR="00C03049" w:rsidRPr="00304F95" w:rsidDel="00304F95" w:rsidRDefault="00C03049" w:rsidP="00E05337">
            <w:pPr>
              <w:tabs>
                <w:tab w:val="decimal" w:pos="317"/>
              </w:tabs>
              <w:suppressAutoHyphens w:val="0"/>
              <w:spacing w:after="0"/>
              <w:rPr>
                <w:del w:id="4888" w:author="Linderhof, Vincent" w:date="2016-03-06T11:01:00Z"/>
                <w:rFonts w:ascii="Times New Roman" w:eastAsia="Times New Roman" w:hAnsi="Times New Roman"/>
                <w:color w:val="000000"/>
                <w:sz w:val="20"/>
                <w:szCs w:val="20"/>
                <w:lang w:eastAsia="en-GB"/>
                <w:rPrChange w:id="4889" w:author="Linderhof, Vincent" w:date="2016-03-06T11:01:00Z">
                  <w:rPr>
                    <w:del w:id="4890" w:author="Linderhof, Vincent" w:date="2016-03-06T11:01:00Z"/>
                    <w:rFonts w:ascii="Times New Roman" w:eastAsia="Times New Roman" w:hAnsi="Times New Roman"/>
                    <w:color w:val="000000"/>
                    <w:sz w:val="24"/>
                    <w:szCs w:val="24"/>
                    <w:lang w:eastAsia="en-GB"/>
                  </w:rPr>
                </w:rPrChange>
              </w:rPr>
            </w:pPr>
            <w:del w:id="4891" w:author="Linderhof, Vincent" w:date="2016-03-06T11:01:00Z">
              <w:r w:rsidRPr="00304F95" w:rsidDel="00304F95">
                <w:rPr>
                  <w:rFonts w:ascii="Times New Roman" w:eastAsia="Times New Roman" w:hAnsi="Times New Roman"/>
                  <w:color w:val="000000"/>
                  <w:sz w:val="20"/>
                  <w:szCs w:val="20"/>
                  <w:lang w:eastAsia="en-GB"/>
                  <w:rPrChange w:id="4892" w:author="Linderhof, Vincent" w:date="2016-03-06T11:01:00Z">
                    <w:rPr>
                      <w:rFonts w:ascii="Times New Roman" w:eastAsia="Times New Roman" w:hAnsi="Times New Roman"/>
                      <w:color w:val="000000"/>
                      <w:sz w:val="24"/>
                      <w:szCs w:val="24"/>
                      <w:lang w:eastAsia="en-GB"/>
                    </w:rPr>
                  </w:rPrChange>
                </w:rPr>
                <w:delText>(6,368.98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893"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AF6510" w14:textId="364B3198" w:rsidR="00C03049" w:rsidRPr="00304F95" w:rsidDel="00304F95" w:rsidRDefault="00C03049" w:rsidP="00E05337">
            <w:pPr>
              <w:tabs>
                <w:tab w:val="decimal" w:pos="317"/>
              </w:tabs>
              <w:suppressAutoHyphens w:val="0"/>
              <w:spacing w:after="0"/>
              <w:rPr>
                <w:del w:id="4894" w:author="Linderhof, Vincent" w:date="2016-03-06T11:01:00Z"/>
                <w:rFonts w:ascii="Times New Roman" w:eastAsia="Times New Roman" w:hAnsi="Times New Roman"/>
                <w:color w:val="000000"/>
                <w:sz w:val="20"/>
                <w:szCs w:val="20"/>
                <w:lang w:eastAsia="en-GB"/>
                <w:rPrChange w:id="4895" w:author="Linderhof, Vincent" w:date="2016-03-06T11:01:00Z">
                  <w:rPr>
                    <w:del w:id="4896"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897"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C4DE1B" w14:textId="7DBA5242" w:rsidR="00C03049" w:rsidRPr="00304F95" w:rsidDel="00304F95" w:rsidRDefault="00C03049" w:rsidP="00E05337">
            <w:pPr>
              <w:tabs>
                <w:tab w:val="decimal" w:pos="317"/>
              </w:tabs>
              <w:suppressAutoHyphens w:val="0"/>
              <w:spacing w:after="0"/>
              <w:rPr>
                <w:del w:id="4898" w:author="Linderhof, Vincent" w:date="2016-03-06T11:01:00Z"/>
                <w:rFonts w:ascii="Times New Roman" w:eastAsia="Times New Roman" w:hAnsi="Times New Roman"/>
                <w:color w:val="000000"/>
                <w:sz w:val="20"/>
                <w:szCs w:val="20"/>
                <w:lang w:eastAsia="en-GB"/>
                <w:rPrChange w:id="4899" w:author="Linderhof, Vincent" w:date="2016-03-06T11:01:00Z">
                  <w:rPr>
                    <w:del w:id="4900"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90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A899859" w14:textId="6FF29719" w:rsidR="00C03049" w:rsidRPr="00304F95" w:rsidDel="00304F95" w:rsidRDefault="00C03049" w:rsidP="00E05337">
            <w:pPr>
              <w:tabs>
                <w:tab w:val="decimal" w:pos="317"/>
              </w:tabs>
              <w:suppressAutoHyphens w:val="0"/>
              <w:spacing w:after="0"/>
              <w:rPr>
                <w:del w:id="4902" w:author="Linderhof, Vincent" w:date="2016-03-06T11:01:00Z"/>
                <w:rFonts w:ascii="Times New Roman" w:eastAsia="Times New Roman" w:hAnsi="Times New Roman"/>
                <w:color w:val="000000"/>
                <w:sz w:val="20"/>
                <w:szCs w:val="20"/>
                <w:lang w:eastAsia="en-GB"/>
                <w:rPrChange w:id="4903" w:author="Linderhof, Vincent" w:date="2016-03-06T11:01:00Z">
                  <w:rPr>
                    <w:del w:id="490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90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A66B17" w14:textId="489B944A" w:rsidR="00C03049" w:rsidRPr="00304F95" w:rsidDel="00304F95" w:rsidRDefault="00C03049" w:rsidP="00E05337">
            <w:pPr>
              <w:suppressAutoHyphens w:val="0"/>
              <w:spacing w:after="0"/>
              <w:rPr>
                <w:del w:id="4906" w:author="Linderhof, Vincent" w:date="2016-03-06T11:01:00Z"/>
                <w:rFonts w:ascii="Times New Roman" w:eastAsia="Times New Roman" w:hAnsi="Times New Roman"/>
                <w:color w:val="000000"/>
                <w:sz w:val="20"/>
                <w:szCs w:val="20"/>
                <w:lang w:eastAsia="en-GB"/>
                <w:rPrChange w:id="4907" w:author="Linderhof, Vincent" w:date="2016-03-06T11:01:00Z">
                  <w:rPr>
                    <w:del w:id="4908"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EBF543A" w14:textId="4250BF86" w:rsidTr="00304F95">
        <w:trPr>
          <w:trHeight w:val="315"/>
          <w:del w:id="4909" w:author="Linderhof, Vincent" w:date="2016-03-06T11:01:00Z"/>
          <w:trPrChange w:id="4910" w:author="Linderhof, Vincent" w:date="2016-03-06T11:01:00Z">
            <w:trPr>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4911"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17F2F53C" w14:textId="4C615DCF" w:rsidR="00C03049" w:rsidRPr="00304F95" w:rsidDel="00304F95" w:rsidRDefault="00C03049" w:rsidP="00E05337">
            <w:pPr>
              <w:suppressAutoHyphens w:val="0"/>
              <w:spacing w:after="0"/>
              <w:rPr>
                <w:del w:id="4912" w:author="Linderhof, Vincent" w:date="2016-03-06T11:01:00Z"/>
                <w:rFonts w:ascii="Times New Roman" w:eastAsia="Times New Roman" w:hAnsi="Times New Roman"/>
                <w:color w:val="000000"/>
                <w:sz w:val="20"/>
                <w:szCs w:val="20"/>
                <w:lang w:eastAsia="en-GB"/>
                <w:rPrChange w:id="4913" w:author="Linderhof, Vincent" w:date="2016-03-06T11:01:00Z">
                  <w:rPr>
                    <w:del w:id="4914" w:author="Linderhof, Vincent" w:date="2016-03-06T11:01:00Z"/>
                    <w:rFonts w:ascii="Times New Roman" w:eastAsia="Times New Roman" w:hAnsi="Times New Roman"/>
                    <w:color w:val="000000"/>
                    <w:sz w:val="24"/>
                    <w:szCs w:val="24"/>
                    <w:lang w:eastAsia="en-GB"/>
                  </w:rPr>
                </w:rPrChange>
              </w:rPr>
            </w:pPr>
            <w:del w:id="4915" w:author="Linderhof, Vincent" w:date="2016-03-06T11:01:00Z">
              <w:r w:rsidRPr="00304F95" w:rsidDel="00304F95">
                <w:rPr>
                  <w:rFonts w:ascii="Times New Roman" w:eastAsia="Times New Roman" w:hAnsi="Times New Roman"/>
                  <w:color w:val="000000"/>
                  <w:sz w:val="20"/>
                  <w:szCs w:val="20"/>
                  <w:lang w:eastAsia="en-GB"/>
                  <w:rPrChange w:id="4916" w:author="Linderhof, Vincent" w:date="2016-03-06T11:01:00Z">
                    <w:rPr>
                      <w:rFonts w:ascii="Times New Roman" w:eastAsia="Times New Roman" w:hAnsi="Times New Roman"/>
                      <w:color w:val="000000"/>
                      <w:sz w:val="24"/>
                      <w:szCs w:val="24"/>
                      <w:lang w:eastAsia="en-GB"/>
                    </w:rPr>
                  </w:rPrChange>
                </w:rPr>
                <w:delText> </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91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EB6BC3D" w14:textId="4E58A0B2" w:rsidR="00C03049" w:rsidRPr="00304F95" w:rsidDel="00304F95" w:rsidRDefault="00C03049" w:rsidP="00E05337">
            <w:pPr>
              <w:tabs>
                <w:tab w:val="decimal" w:pos="317"/>
              </w:tabs>
              <w:suppressAutoHyphens w:val="0"/>
              <w:spacing w:after="0"/>
              <w:rPr>
                <w:del w:id="4918" w:author="Linderhof, Vincent" w:date="2016-03-06T11:01:00Z"/>
                <w:rFonts w:ascii="Times New Roman" w:eastAsia="Times New Roman" w:hAnsi="Times New Roman"/>
                <w:color w:val="000000"/>
                <w:sz w:val="20"/>
                <w:szCs w:val="20"/>
                <w:lang w:eastAsia="en-GB"/>
                <w:rPrChange w:id="4919" w:author="Linderhof, Vincent" w:date="2016-03-06T11:01:00Z">
                  <w:rPr>
                    <w:del w:id="4920" w:author="Linderhof, Vincent" w:date="2016-03-06T11:01:00Z"/>
                    <w:rFonts w:ascii="Times New Roman" w:eastAsia="Times New Roman" w:hAnsi="Times New Roman"/>
                    <w:color w:val="000000"/>
                    <w:sz w:val="24"/>
                    <w:szCs w:val="24"/>
                    <w:lang w:eastAsia="en-GB"/>
                  </w:rPr>
                </w:rPrChange>
              </w:rPr>
            </w:pPr>
            <w:del w:id="4921" w:author="Linderhof, Vincent" w:date="2016-03-06T11:01:00Z">
              <w:r w:rsidRPr="00304F95" w:rsidDel="00304F95">
                <w:rPr>
                  <w:rFonts w:ascii="Times New Roman" w:eastAsia="Times New Roman" w:hAnsi="Times New Roman"/>
                  <w:color w:val="000000"/>
                  <w:sz w:val="20"/>
                  <w:szCs w:val="20"/>
                  <w:lang w:eastAsia="en-GB"/>
                  <w:rPrChange w:id="4922" w:author="Linderhof, Vincent" w:date="2016-03-06T11:01:00Z">
                    <w:rPr>
                      <w:rFonts w:ascii="Times New Roman" w:eastAsia="Times New Roman" w:hAnsi="Times New Roman"/>
                      <w:color w:val="000000"/>
                      <w:sz w:val="24"/>
                      <w:szCs w:val="24"/>
                      <w:lang w:eastAsia="en-GB"/>
                    </w:rPr>
                  </w:rPrChange>
                </w:rPr>
                <w:delText> </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2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6047E7" w14:textId="3919A5FB" w:rsidR="00C03049" w:rsidRPr="00304F95" w:rsidDel="00304F95" w:rsidRDefault="00C03049" w:rsidP="00E05337">
            <w:pPr>
              <w:tabs>
                <w:tab w:val="decimal" w:pos="317"/>
              </w:tabs>
              <w:suppressAutoHyphens w:val="0"/>
              <w:spacing w:after="0"/>
              <w:rPr>
                <w:del w:id="4924" w:author="Linderhof, Vincent" w:date="2016-03-06T11:01:00Z"/>
                <w:rFonts w:ascii="Times New Roman" w:eastAsia="Times New Roman" w:hAnsi="Times New Roman"/>
                <w:color w:val="000000"/>
                <w:sz w:val="20"/>
                <w:szCs w:val="20"/>
                <w:lang w:eastAsia="en-GB"/>
                <w:rPrChange w:id="4925" w:author="Linderhof, Vincent" w:date="2016-03-06T11:01:00Z">
                  <w:rPr>
                    <w:del w:id="4926" w:author="Linderhof, Vincent" w:date="2016-03-06T11:01:00Z"/>
                    <w:rFonts w:ascii="Times New Roman" w:eastAsia="Times New Roman" w:hAnsi="Times New Roman"/>
                    <w:color w:val="000000"/>
                    <w:sz w:val="24"/>
                    <w:szCs w:val="24"/>
                    <w:lang w:eastAsia="en-GB"/>
                  </w:rPr>
                </w:rPrChange>
              </w:rPr>
            </w:pPr>
            <w:del w:id="4927" w:author="Linderhof, Vincent" w:date="2016-03-06T11:01:00Z">
              <w:r w:rsidRPr="00304F95" w:rsidDel="00304F95">
                <w:rPr>
                  <w:rFonts w:ascii="Times New Roman" w:eastAsia="Times New Roman" w:hAnsi="Times New Roman"/>
                  <w:color w:val="000000"/>
                  <w:sz w:val="20"/>
                  <w:szCs w:val="20"/>
                  <w:lang w:eastAsia="en-GB"/>
                  <w:rPrChange w:id="4928" w:author="Linderhof, Vincent" w:date="2016-03-06T11:01:00Z">
                    <w:rPr>
                      <w:rFonts w:ascii="Times New Roman" w:eastAsia="Times New Roman" w:hAnsi="Times New Roman"/>
                      <w:color w:val="000000"/>
                      <w:sz w:val="24"/>
                      <w:szCs w:val="24"/>
                      <w:lang w:eastAsia="en-GB"/>
                    </w:rPr>
                  </w:rPrChange>
                </w:rPr>
                <w:delText> </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2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3374B" w14:textId="28015571" w:rsidR="00C03049" w:rsidRPr="00304F95" w:rsidDel="00304F95" w:rsidRDefault="00C03049" w:rsidP="00E05337">
            <w:pPr>
              <w:tabs>
                <w:tab w:val="decimal" w:pos="317"/>
              </w:tabs>
              <w:suppressAutoHyphens w:val="0"/>
              <w:spacing w:after="0"/>
              <w:rPr>
                <w:del w:id="4930" w:author="Linderhof, Vincent" w:date="2016-03-06T11:01:00Z"/>
                <w:rFonts w:ascii="Times New Roman" w:eastAsia="Times New Roman" w:hAnsi="Times New Roman"/>
                <w:color w:val="000000"/>
                <w:sz w:val="20"/>
                <w:szCs w:val="20"/>
                <w:lang w:eastAsia="en-GB"/>
                <w:rPrChange w:id="4931" w:author="Linderhof, Vincent" w:date="2016-03-06T11:01:00Z">
                  <w:rPr>
                    <w:del w:id="4932" w:author="Linderhof, Vincent" w:date="2016-03-06T11:01:00Z"/>
                    <w:rFonts w:ascii="Times New Roman" w:eastAsia="Times New Roman" w:hAnsi="Times New Roman"/>
                    <w:color w:val="000000"/>
                    <w:sz w:val="24"/>
                    <w:szCs w:val="24"/>
                    <w:lang w:eastAsia="en-GB"/>
                  </w:rPr>
                </w:rPrChange>
              </w:rPr>
            </w:pPr>
            <w:del w:id="4933" w:author="Linderhof, Vincent" w:date="2016-03-06T11:01:00Z">
              <w:r w:rsidRPr="00304F95" w:rsidDel="00304F95">
                <w:rPr>
                  <w:rFonts w:ascii="Times New Roman" w:eastAsia="Times New Roman" w:hAnsi="Times New Roman"/>
                  <w:color w:val="000000"/>
                  <w:sz w:val="20"/>
                  <w:szCs w:val="20"/>
                  <w:lang w:eastAsia="en-GB"/>
                  <w:rPrChange w:id="4934" w:author="Linderhof, Vincent" w:date="2016-03-06T11:01:00Z">
                    <w:rPr>
                      <w:rFonts w:ascii="Times New Roman" w:eastAsia="Times New Roman" w:hAnsi="Times New Roman"/>
                      <w:color w:val="000000"/>
                      <w:sz w:val="24"/>
                      <w:szCs w:val="24"/>
                      <w:lang w:eastAsia="en-GB"/>
                    </w:rPr>
                  </w:rPrChange>
                </w:rPr>
                <w:delText> </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5D11EF" w14:textId="56379FEC" w:rsidR="00C03049" w:rsidRPr="00304F95" w:rsidDel="00304F95" w:rsidRDefault="00C03049" w:rsidP="00E05337">
            <w:pPr>
              <w:tabs>
                <w:tab w:val="decimal" w:pos="317"/>
              </w:tabs>
              <w:suppressAutoHyphens w:val="0"/>
              <w:spacing w:after="0"/>
              <w:rPr>
                <w:del w:id="4936" w:author="Linderhof, Vincent" w:date="2016-03-06T11:01:00Z"/>
                <w:rFonts w:ascii="Times New Roman" w:eastAsia="Times New Roman" w:hAnsi="Times New Roman"/>
                <w:color w:val="000000"/>
                <w:sz w:val="20"/>
                <w:szCs w:val="20"/>
                <w:lang w:eastAsia="en-GB"/>
                <w:rPrChange w:id="4937" w:author="Linderhof, Vincent" w:date="2016-03-06T11:01:00Z">
                  <w:rPr>
                    <w:del w:id="4938" w:author="Linderhof, Vincent" w:date="2016-03-06T11:01:00Z"/>
                    <w:rFonts w:ascii="Times New Roman" w:eastAsia="Times New Roman" w:hAnsi="Times New Roman"/>
                    <w:color w:val="000000"/>
                    <w:sz w:val="24"/>
                    <w:szCs w:val="24"/>
                    <w:lang w:eastAsia="en-GB"/>
                  </w:rPr>
                </w:rPrChange>
              </w:rPr>
            </w:pPr>
            <w:del w:id="4939" w:author="Linderhof, Vincent" w:date="2016-03-06T11:01:00Z">
              <w:r w:rsidRPr="00304F95" w:rsidDel="00304F95">
                <w:rPr>
                  <w:rFonts w:ascii="Times New Roman" w:eastAsia="Times New Roman" w:hAnsi="Times New Roman"/>
                  <w:color w:val="000000"/>
                  <w:sz w:val="20"/>
                  <w:szCs w:val="20"/>
                  <w:lang w:eastAsia="en-GB"/>
                  <w:rPrChange w:id="4940" w:author="Linderhof, Vincent" w:date="2016-03-06T11:01:00Z">
                    <w:rPr>
                      <w:rFonts w:ascii="Times New Roman" w:eastAsia="Times New Roman" w:hAnsi="Times New Roman"/>
                      <w:color w:val="000000"/>
                      <w:sz w:val="24"/>
                      <w:szCs w:val="24"/>
                      <w:lang w:eastAsia="en-GB"/>
                    </w:rPr>
                  </w:rPrChange>
                </w:rPr>
                <w:delText> </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85E7EC" w14:textId="2EFF12B4" w:rsidR="00C03049" w:rsidRPr="00304F95" w:rsidDel="00304F95" w:rsidRDefault="00C03049" w:rsidP="00E05337">
            <w:pPr>
              <w:tabs>
                <w:tab w:val="decimal" w:pos="317"/>
              </w:tabs>
              <w:suppressAutoHyphens w:val="0"/>
              <w:spacing w:after="0"/>
              <w:rPr>
                <w:del w:id="4942" w:author="Linderhof, Vincent" w:date="2016-03-06T11:01:00Z"/>
                <w:rFonts w:ascii="Times New Roman" w:eastAsia="Times New Roman" w:hAnsi="Times New Roman"/>
                <w:color w:val="000000"/>
                <w:sz w:val="20"/>
                <w:szCs w:val="20"/>
                <w:lang w:eastAsia="en-GB"/>
                <w:rPrChange w:id="4943" w:author="Linderhof, Vincent" w:date="2016-03-06T11:01:00Z">
                  <w:rPr>
                    <w:del w:id="4944" w:author="Linderhof, Vincent" w:date="2016-03-06T11:01:00Z"/>
                    <w:rFonts w:ascii="Times New Roman" w:eastAsia="Times New Roman" w:hAnsi="Times New Roman"/>
                    <w:color w:val="000000"/>
                    <w:sz w:val="24"/>
                    <w:szCs w:val="24"/>
                    <w:lang w:eastAsia="en-GB"/>
                  </w:rPr>
                </w:rPrChange>
              </w:rPr>
            </w:pPr>
            <w:del w:id="4945" w:author="Linderhof, Vincent" w:date="2016-03-06T11:01:00Z">
              <w:r w:rsidRPr="00304F95" w:rsidDel="00304F95">
                <w:rPr>
                  <w:rFonts w:ascii="Times New Roman" w:eastAsia="Times New Roman" w:hAnsi="Times New Roman"/>
                  <w:color w:val="000000"/>
                  <w:sz w:val="20"/>
                  <w:szCs w:val="20"/>
                  <w:lang w:eastAsia="en-GB"/>
                  <w:rPrChange w:id="4946" w:author="Linderhof, Vincent" w:date="2016-03-06T11:01:00Z">
                    <w:rPr>
                      <w:rFonts w:ascii="Times New Roman" w:eastAsia="Times New Roman" w:hAnsi="Times New Roman"/>
                      <w:color w:val="000000"/>
                      <w:sz w:val="24"/>
                      <w:szCs w:val="24"/>
                      <w:lang w:eastAsia="en-GB"/>
                    </w:rPr>
                  </w:rPrChange>
                </w:rPr>
                <w:delText> </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1F2A5E" w14:textId="0A7D416F" w:rsidR="00C03049" w:rsidRPr="00304F95" w:rsidDel="00304F95" w:rsidRDefault="00C03049" w:rsidP="00E05337">
            <w:pPr>
              <w:tabs>
                <w:tab w:val="decimal" w:pos="317"/>
              </w:tabs>
              <w:suppressAutoHyphens w:val="0"/>
              <w:spacing w:after="0"/>
              <w:rPr>
                <w:del w:id="4948" w:author="Linderhof, Vincent" w:date="2016-03-06T11:01:00Z"/>
                <w:rFonts w:ascii="Times New Roman" w:eastAsia="Times New Roman" w:hAnsi="Times New Roman"/>
                <w:color w:val="000000"/>
                <w:sz w:val="20"/>
                <w:szCs w:val="20"/>
                <w:lang w:eastAsia="en-GB"/>
                <w:rPrChange w:id="4949" w:author="Linderhof, Vincent" w:date="2016-03-06T11:01:00Z">
                  <w:rPr>
                    <w:del w:id="4950" w:author="Linderhof, Vincent" w:date="2016-03-06T11:01:00Z"/>
                    <w:rFonts w:ascii="Times New Roman" w:eastAsia="Times New Roman" w:hAnsi="Times New Roman"/>
                    <w:color w:val="000000"/>
                    <w:sz w:val="24"/>
                    <w:szCs w:val="24"/>
                    <w:lang w:eastAsia="en-GB"/>
                  </w:rPr>
                </w:rPrChange>
              </w:rPr>
            </w:pPr>
            <w:del w:id="4951" w:author="Linderhof, Vincent" w:date="2016-03-06T11:01:00Z">
              <w:r w:rsidRPr="00304F95" w:rsidDel="00304F95">
                <w:rPr>
                  <w:rFonts w:ascii="Times New Roman" w:eastAsia="Times New Roman" w:hAnsi="Times New Roman"/>
                  <w:color w:val="000000"/>
                  <w:sz w:val="20"/>
                  <w:szCs w:val="20"/>
                  <w:lang w:eastAsia="en-GB"/>
                  <w:rPrChange w:id="4952" w:author="Linderhof, Vincent" w:date="2016-03-06T11:01:00Z">
                    <w:rPr>
                      <w:rFonts w:ascii="Times New Roman" w:eastAsia="Times New Roman" w:hAnsi="Times New Roman"/>
                      <w:color w:val="000000"/>
                      <w:sz w:val="24"/>
                      <w:szCs w:val="24"/>
                      <w:lang w:eastAsia="en-GB"/>
                    </w:rPr>
                  </w:rPrChange>
                </w:rPr>
                <w:delText> </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A925A0" w14:textId="02440217" w:rsidR="00C03049" w:rsidRPr="00304F95" w:rsidDel="00304F95" w:rsidRDefault="00C03049" w:rsidP="00E05337">
            <w:pPr>
              <w:tabs>
                <w:tab w:val="decimal" w:pos="317"/>
              </w:tabs>
              <w:suppressAutoHyphens w:val="0"/>
              <w:spacing w:after="0"/>
              <w:rPr>
                <w:del w:id="4954" w:author="Linderhof, Vincent" w:date="2016-03-06T11:01:00Z"/>
                <w:rFonts w:ascii="Times New Roman" w:eastAsia="Times New Roman" w:hAnsi="Times New Roman"/>
                <w:color w:val="000000"/>
                <w:sz w:val="20"/>
                <w:szCs w:val="20"/>
                <w:lang w:eastAsia="en-GB"/>
                <w:rPrChange w:id="4955" w:author="Linderhof, Vincent" w:date="2016-03-06T11:01:00Z">
                  <w:rPr>
                    <w:del w:id="4956" w:author="Linderhof, Vincent" w:date="2016-03-06T11:01:00Z"/>
                    <w:rFonts w:ascii="Times New Roman" w:eastAsia="Times New Roman" w:hAnsi="Times New Roman"/>
                    <w:color w:val="000000"/>
                    <w:sz w:val="24"/>
                    <w:szCs w:val="24"/>
                    <w:lang w:eastAsia="en-GB"/>
                  </w:rPr>
                </w:rPrChange>
              </w:rPr>
            </w:pPr>
            <w:del w:id="4957" w:author="Linderhof, Vincent" w:date="2016-03-06T11:01:00Z">
              <w:r w:rsidRPr="00304F95" w:rsidDel="00304F95">
                <w:rPr>
                  <w:rFonts w:ascii="Times New Roman" w:eastAsia="Times New Roman" w:hAnsi="Times New Roman"/>
                  <w:color w:val="000000"/>
                  <w:sz w:val="20"/>
                  <w:szCs w:val="20"/>
                  <w:lang w:eastAsia="en-GB"/>
                  <w:rPrChange w:id="4958" w:author="Linderhof, Vincent" w:date="2016-03-06T11:01:00Z">
                    <w:rPr>
                      <w:rFonts w:ascii="Times New Roman" w:eastAsia="Times New Roman" w:hAnsi="Times New Roman"/>
                      <w:color w:val="000000"/>
                      <w:sz w:val="24"/>
                      <w:szCs w:val="24"/>
                      <w:lang w:eastAsia="en-GB"/>
                    </w:rPr>
                  </w:rPrChange>
                </w:rPr>
                <w:delText> </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153DEB" w14:textId="0610D9C4" w:rsidR="00C03049" w:rsidRPr="00304F95" w:rsidDel="00304F95" w:rsidRDefault="00C03049" w:rsidP="00E05337">
            <w:pPr>
              <w:tabs>
                <w:tab w:val="decimal" w:pos="317"/>
              </w:tabs>
              <w:suppressAutoHyphens w:val="0"/>
              <w:spacing w:after="0"/>
              <w:rPr>
                <w:del w:id="4960" w:author="Linderhof, Vincent" w:date="2016-03-06T11:01:00Z"/>
                <w:rFonts w:ascii="Times New Roman" w:eastAsia="Times New Roman" w:hAnsi="Times New Roman"/>
                <w:color w:val="000000"/>
                <w:sz w:val="20"/>
                <w:szCs w:val="20"/>
                <w:lang w:eastAsia="en-GB"/>
                <w:rPrChange w:id="4961" w:author="Linderhof, Vincent" w:date="2016-03-06T11:01:00Z">
                  <w:rPr>
                    <w:del w:id="4962" w:author="Linderhof, Vincent" w:date="2016-03-06T11:01:00Z"/>
                    <w:rFonts w:ascii="Times New Roman" w:eastAsia="Times New Roman" w:hAnsi="Times New Roman"/>
                    <w:color w:val="000000"/>
                    <w:sz w:val="24"/>
                    <w:szCs w:val="24"/>
                    <w:lang w:eastAsia="en-GB"/>
                  </w:rPr>
                </w:rPrChange>
              </w:rPr>
            </w:pPr>
            <w:del w:id="4963" w:author="Linderhof, Vincent" w:date="2016-03-06T11:01:00Z">
              <w:r w:rsidRPr="00304F95" w:rsidDel="00304F95">
                <w:rPr>
                  <w:rFonts w:ascii="Times New Roman" w:eastAsia="Times New Roman" w:hAnsi="Times New Roman"/>
                  <w:color w:val="000000"/>
                  <w:sz w:val="20"/>
                  <w:szCs w:val="20"/>
                  <w:lang w:eastAsia="en-GB"/>
                  <w:rPrChange w:id="4964" w:author="Linderhof, Vincent" w:date="2016-03-06T11:01:00Z">
                    <w:rPr>
                      <w:rFonts w:ascii="Times New Roman" w:eastAsia="Times New Roman" w:hAnsi="Times New Roman"/>
                      <w:color w:val="000000"/>
                      <w:sz w:val="24"/>
                      <w:szCs w:val="24"/>
                      <w:lang w:eastAsia="en-GB"/>
                    </w:rPr>
                  </w:rPrChange>
                </w:rPr>
                <w:delText> </w:delText>
              </w:r>
            </w:del>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6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F5558F" w14:textId="4F7EEA87" w:rsidR="00C03049" w:rsidRPr="00304F95" w:rsidDel="00304F95" w:rsidRDefault="00C03049" w:rsidP="00E05337">
            <w:pPr>
              <w:tabs>
                <w:tab w:val="decimal" w:pos="317"/>
              </w:tabs>
              <w:suppressAutoHyphens w:val="0"/>
              <w:spacing w:after="0"/>
              <w:rPr>
                <w:del w:id="4966" w:author="Linderhof, Vincent" w:date="2016-03-06T11:01:00Z"/>
                <w:rFonts w:ascii="Times New Roman" w:eastAsia="Times New Roman" w:hAnsi="Times New Roman"/>
                <w:color w:val="000000"/>
                <w:sz w:val="20"/>
                <w:szCs w:val="20"/>
                <w:lang w:eastAsia="en-GB"/>
                <w:rPrChange w:id="4967" w:author="Linderhof, Vincent" w:date="2016-03-06T11:01:00Z">
                  <w:rPr>
                    <w:del w:id="4968" w:author="Linderhof, Vincent" w:date="2016-03-06T11:01:00Z"/>
                    <w:rFonts w:ascii="Times New Roman" w:eastAsia="Times New Roman" w:hAnsi="Times New Roman"/>
                    <w:color w:val="000000"/>
                    <w:sz w:val="24"/>
                    <w:szCs w:val="24"/>
                    <w:lang w:eastAsia="en-GB"/>
                  </w:rPr>
                </w:rPrChange>
              </w:rPr>
            </w:pPr>
            <w:del w:id="4969" w:author="Linderhof, Vincent" w:date="2016-03-06T11:01:00Z">
              <w:r w:rsidRPr="00304F95" w:rsidDel="00304F95">
                <w:rPr>
                  <w:rFonts w:ascii="Times New Roman" w:eastAsia="Times New Roman" w:hAnsi="Times New Roman"/>
                  <w:color w:val="000000"/>
                  <w:sz w:val="20"/>
                  <w:szCs w:val="20"/>
                  <w:lang w:eastAsia="en-GB"/>
                  <w:rPrChange w:id="4970"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7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02C15" w14:textId="52F821F7" w:rsidR="00C03049" w:rsidRPr="00304F95" w:rsidDel="00304F95" w:rsidRDefault="00C03049" w:rsidP="00E05337">
            <w:pPr>
              <w:tabs>
                <w:tab w:val="decimal" w:pos="317"/>
              </w:tabs>
              <w:suppressAutoHyphens w:val="0"/>
              <w:spacing w:after="0"/>
              <w:rPr>
                <w:del w:id="4972" w:author="Linderhof, Vincent" w:date="2016-03-06T11:01:00Z"/>
                <w:rFonts w:ascii="Times New Roman" w:eastAsia="Times New Roman" w:hAnsi="Times New Roman"/>
                <w:color w:val="000000"/>
                <w:sz w:val="20"/>
                <w:szCs w:val="20"/>
                <w:lang w:eastAsia="en-GB"/>
                <w:rPrChange w:id="4973" w:author="Linderhof, Vincent" w:date="2016-03-06T11:01:00Z">
                  <w:rPr>
                    <w:del w:id="4974" w:author="Linderhof, Vincent" w:date="2016-03-06T11:01:00Z"/>
                    <w:rFonts w:ascii="Times New Roman" w:eastAsia="Times New Roman" w:hAnsi="Times New Roman"/>
                    <w:color w:val="000000"/>
                    <w:sz w:val="24"/>
                    <w:szCs w:val="24"/>
                    <w:lang w:eastAsia="en-GB"/>
                  </w:rPr>
                </w:rPrChange>
              </w:rPr>
            </w:pPr>
            <w:del w:id="4975" w:author="Linderhof, Vincent" w:date="2016-03-06T11:01:00Z">
              <w:r w:rsidRPr="00304F95" w:rsidDel="00304F95">
                <w:rPr>
                  <w:rFonts w:ascii="Times New Roman" w:eastAsia="Times New Roman" w:hAnsi="Times New Roman"/>
                  <w:color w:val="000000"/>
                  <w:sz w:val="20"/>
                  <w:szCs w:val="20"/>
                  <w:lang w:eastAsia="en-GB"/>
                  <w:rPrChange w:id="4976" w:author="Linderhof, Vincent" w:date="2016-03-06T11:01:00Z">
                    <w:rPr>
                      <w:rFonts w:ascii="Times New Roman" w:eastAsia="Times New Roman" w:hAnsi="Times New Roman"/>
                      <w:color w:val="000000"/>
                      <w:sz w:val="24"/>
                      <w:szCs w:val="24"/>
                      <w:lang w:eastAsia="en-GB"/>
                    </w:rPr>
                  </w:rPrChange>
                </w:rPr>
                <w:delText> </w:delText>
              </w:r>
            </w:del>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7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08195D" w14:textId="143BECA1" w:rsidR="00C03049" w:rsidRPr="00304F95" w:rsidDel="00304F95" w:rsidRDefault="00C03049" w:rsidP="00E05337">
            <w:pPr>
              <w:tabs>
                <w:tab w:val="decimal" w:pos="317"/>
              </w:tabs>
              <w:suppressAutoHyphens w:val="0"/>
              <w:spacing w:after="0"/>
              <w:rPr>
                <w:del w:id="4978" w:author="Linderhof, Vincent" w:date="2016-03-06T11:01:00Z"/>
                <w:rFonts w:ascii="Times New Roman" w:eastAsia="Times New Roman" w:hAnsi="Times New Roman"/>
                <w:color w:val="000000"/>
                <w:sz w:val="20"/>
                <w:szCs w:val="20"/>
                <w:lang w:eastAsia="en-GB"/>
                <w:rPrChange w:id="4979" w:author="Linderhof, Vincent" w:date="2016-03-06T11:01:00Z">
                  <w:rPr>
                    <w:del w:id="4980" w:author="Linderhof, Vincent" w:date="2016-03-06T11:01:00Z"/>
                    <w:rFonts w:ascii="Times New Roman" w:eastAsia="Times New Roman" w:hAnsi="Times New Roman"/>
                    <w:color w:val="000000"/>
                    <w:sz w:val="24"/>
                    <w:szCs w:val="24"/>
                    <w:lang w:eastAsia="en-GB"/>
                  </w:rPr>
                </w:rPrChange>
              </w:rPr>
            </w:pPr>
            <w:del w:id="4981" w:author="Linderhof, Vincent" w:date="2016-03-06T11:01:00Z">
              <w:r w:rsidRPr="00304F95" w:rsidDel="00304F95">
                <w:rPr>
                  <w:rFonts w:ascii="Times New Roman" w:eastAsia="Times New Roman" w:hAnsi="Times New Roman"/>
                  <w:color w:val="000000"/>
                  <w:sz w:val="20"/>
                  <w:szCs w:val="20"/>
                  <w:lang w:eastAsia="en-GB"/>
                  <w:rPrChange w:id="4982" w:author="Linderhof, Vincent" w:date="2016-03-06T11:01:00Z">
                    <w:rPr>
                      <w:rFonts w:ascii="Times New Roman" w:eastAsia="Times New Roman" w:hAnsi="Times New Roman"/>
                      <w:color w:val="000000"/>
                      <w:sz w:val="24"/>
                      <w:szCs w:val="24"/>
                      <w:lang w:eastAsia="en-GB"/>
                    </w:rPr>
                  </w:rPrChange>
                </w:rPr>
                <w:delText> </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8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C1E8AA" w14:textId="59F1A58B" w:rsidR="00C03049" w:rsidRPr="00304F95" w:rsidDel="00304F95" w:rsidRDefault="00C03049" w:rsidP="00E05337">
            <w:pPr>
              <w:tabs>
                <w:tab w:val="decimal" w:pos="317"/>
              </w:tabs>
              <w:suppressAutoHyphens w:val="0"/>
              <w:spacing w:after="0"/>
              <w:rPr>
                <w:del w:id="4984" w:author="Linderhof, Vincent" w:date="2016-03-06T11:01:00Z"/>
                <w:rFonts w:ascii="Times New Roman" w:eastAsia="Times New Roman" w:hAnsi="Times New Roman"/>
                <w:color w:val="000000"/>
                <w:sz w:val="20"/>
                <w:szCs w:val="20"/>
                <w:lang w:eastAsia="en-GB"/>
                <w:rPrChange w:id="4985" w:author="Linderhof, Vincent" w:date="2016-03-06T11:01:00Z">
                  <w:rPr>
                    <w:del w:id="4986" w:author="Linderhof, Vincent" w:date="2016-03-06T11:01:00Z"/>
                    <w:rFonts w:ascii="Times New Roman" w:eastAsia="Times New Roman" w:hAnsi="Times New Roman"/>
                    <w:color w:val="000000"/>
                    <w:sz w:val="24"/>
                    <w:szCs w:val="24"/>
                    <w:lang w:eastAsia="en-GB"/>
                  </w:rPr>
                </w:rPrChange>
              </w:rPr>
            </w:pPr>
            <w:del w:id="4987" w:author="Linderhof, Vincent" w:date="2016-03-06T11:01:00Z">
              <w:r w:rsidRPr="00304F95" w:rsidDel="00304F95">
                <w:rPr>
                  <w:rFonts w:ascii="Times New Roman" w:eastAsia="Times New Roman" w:hAnsi="Times New Roman"/>
                  <w:color w:val="000000"/>
                  <w:sz w:val="20"/>
                  <w:szCs w:val="20"/>
                  <w:lang w:eastAsia="en-GB"/>
                  <w:rPrChange w:id="4988" w:author="Linderhof, Vincent" w:date="2016-03-06T11:01:00Z">
                    <w:rPr>
                      <w:rFonts w:ascii="Times New Roman" w:eastAsia="Times New Roman" w:hAnsi="Times New Roman"/>
                      <w:color w:val="000000"/>
                      <w:sz w:val="24"/>
                      <w:szCs w:val="24"/>
                      <w:lang w:eastAsia="en-GB"/>
                    </w:rPr>
                  </w:rPrChange>
                </w:rPr>
                <w:delText> </w:delText>
              </w:r>
            </w:del>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98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07A079" w14:textId="2668A329" w:rsidR="00C03049" w:rsidRPr="00304F95" w:rsidDel="00304F95" w:rsidRDefault="00C03049" w:rsidP="00E05337">
            <w:pPr>
              <w:tabs>
                <w:tab w:val="decimal" w:pos="317"/>
              </w:tabs>
              <w:suppressAutoHyphens w:val="0"/>
              <w:spacing w:after="0"/>
              <w:rPr>
                <w:del w:id="4990" w:author="Linderhof, Vincent" w:date="2016-03-06T11:01:00Z"/>
                <w:rFonts w:ascii="Times New Roman" w:eastAsia="Times New Roman" w:hAnsi="Times New Roman"/>
                <w:color w:val="000000"/>
                <w:sz w:val="20"/>
                <w:szCs w:val="20"/>
                <w:lang w:eastAsia="en-GB"/>
                <w:rPrChange w:id="4991" w:author="Linderhof, Vincent" w:date="2016-03-06T11:01:00Z">
                  <w:rPr>
                    <w:del w:id="4992" w:author="Linderhof, Vincent" w:date="2016-03-06T11:01:00Z"/>
                    <w:rFonts w:ascii="Times New Roman" w:eastAsia="Times New Roman" w:hAnsi="Times New Roman"/>
                    <w:color w:val="000000"/>
                    <w:sz w:val="24"/>
                    <w:szCs w:val="24"/>
                    <w:lang w:eastAsia="en-GB"/>
                  </w:rPr>
                </w:rPrChange>
              </w:rPr>
            </w:pPr>
            <w:del w:id="4993" w:author="Linderhof, Vincent" w:date="2016-03-06T11:01:00Z">
              <w:r w:rsidRPr="00304F95" w:rsidDel="00304F95">
                <w:rPr>
                  <w:rFonts w:ascii="Times New Roman" w:eastAsia="Times New Roman" w:hAnsi="Times New Roman"/>
                  <w:color w:val="000000"/>
                  <w:sz w:val="20"/>
                  <w:szCs w:val="20"/>
                  <w:lang w:eastAsia="en-GB"/>
                  <w:rPrChange w:id="4994"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single" w:sz="4" w:space="0" w:color="auto"/>
              <w:bottom w:val="double" w:sz="6" w:space="0" w:color="auto"/>
              <w:right w:val="nil"/>
            </w:tcBorders>
            <w:shd w:val="clear" w:color="auto" w:fill="auto"/>
            <w:noWrap/>
            <w:vAlign w:val="bottom"/>
            <w:hideMark/>
            <w:tcPrChange w:id="4995" w:author="Linderhof, Vincent" w:date="2016-03-06T11:01:00Z">
              <w:tcPr>
                <w:tcW w:w="534" w:type="dxa"/>
                <w:gridSpan w:val="2"/>
                <w:tcBorders>
                  <w:top w:val="nil"/>
                  <w:left w:val="single" w:sz="4" w:space="0" w:color="auto"/>
                  <w:bottom w:val="double" w:sz="6" w:space="0" w:color="auto"/>
                  <w:right w:val="nil"/>
                </w:tcBorders>
                <w:shd w:val="clear" w:color="auto" w:fill="auto"/>
                <w:noWrap/>
                <w:vAlign w:val="bottom"/>
                <w:hideMark/>
              </w:tcPr>
            </w:tcPrChange>
          </w:tcPr>
          <w:p w14:paraId="04A3E5DA" w14:textId="17481152" w:rsidR="00C03049" w:rsidRPr="00304F95" w:rsidDel="00304F95" w:rsidRDefault="00C03049" w:rsidP="00E05337">
            <w:pPr>
              <w:tabs>
                <w:tab w:val="decimal" w:pos="317"/>
              </w:tabs>
              <w:suppressAutoHyphens w:val="0"/>
              <w:spacing w:after="0"/>
              <w:rPr>
                <w:del w:id="4996" w:author="Linderhof, Vincent" w:date="2016-03-06T11:01:00Z"/>
                <w:rFonts w:ascii="Times New Roman" w:eastAsia="Times New Roman" w:hAnsi="Times New Roman"/>
                <w:color w:val="000000"/>
                <w:sz w:val="20"/>
                <w:szCs w:val="20"/>
                <w:lang w:eastAsia="en-GB"/>
                <w:rPrChange w:id="4997" w:author="Linderhof, Vincent" w:date="2016-03-06T11:01:00Z">
                  <w:rPr>
                    <w:del w:id="4998" w:author="Linderhof, Vincent" w:date="2016-03-06T11:01:00Z"/>
                    <w:rFonts w:ascii="Times New Roman" w:eastAsia="Times New Roman" w:hAnsi="Times New Roman"/>
                    <w:color w:val="000000"/>
                    <w:sz w:val="24"/>
                    <w:szCs w:val="24"/>
                    <w:lang w:eastAsia="en-GB"/>
                  </w:rPr>
                </w:rPrChange>
              </w:rPr>
            </w:pPr>
            <w:del w:id="4999" w:author="Linderhof, Vincent" w:date="2016-03-06T11:01:00Z">
              <w:r w:rsidRPr="00304F95" w:rsidDel="00304F95">
                <w:rPr>
                  <w:rFonts w:ascii="Times New Roman" w:eastAsia="Times New Roman" w:hAnsi="Times New Roman"/>
                  <w:color w:val="000000"/>
                  <w:sz w:val="20"/>
                  <w:szCs w:val="20"/>
                  <w:lang w:eastAsia="en-GB"/>
                  <w:rPrChange w:id="5000" w:author="Linderhof, Vincent" w:date="2016-03-06T11:01:00Z">
                    <w:rPr>
                      <w:rFonts w:ascii="Times New Roman" w:eastAsia="Times New Roman" w:hAnsi="Times New Roman"/>
                      <w:color w:val="000000"/>
                      <w:sz w:val="24"/>
                      <w:szCs w:val="24"/>
                      <w:lang w:eastAsia="en-GB"/>
                    </w:rPr>
                  </w:rPrChange>
                </w:rPr>
                <w:delText> </w:delText>
              </w:r>
            </w:del>
          </w:p>
        </w:tc>
        <w:tc>
          <w:tcPr>
            <w:tcW w:w="1739" w:type="dxa"/>
            <w:gridSpan w:val="6"/>
            <w:tcBorders>
              <w:top w:val="nil"/>
              <w:left w:val="nil"/>
              <w:bottom w:val="double" w:sz="6" w:space="0" w:color="auto"/>
              <w:right w:val="nil"/>
            </w:tcBorders>
            <w:shd w:val="clear" w:color="auto" w:fill="auto"/>
            <w:noWrap/>
            <w:vAlign w:val="bottom"/>
            <w:hideMark/>
            <w:tcPrChange w:id="5001" w:author="Linderhof, Vincent" w:date="2016-03-06T11:01:00Z">
              <w:tcPr>
                <w:tcW w:w="1739" w:type="dxa"/>
                <w:gridSpan w:val="6"/>
                <w:tcBorders>
                  <w:top w:val="nil"/>
                  <w:left w:val="nil"/>
                  <w:bottom w:val="double" w:sz="6" w:space="0" w:color="auto"/>
                  <w:right w:val="nil"/>
                </w:tcBorders>
                <w:shd w:val="clear" w:color="auto" w:fill="auto"/>
                <w:noWrap/>
                <w:vAlign w:val="bottom"/>
                <w:hideMark/>
              </w:tcPr>
            </w:tcPrChange>
          </w:tcPr>
          <w:p w14:paraId="1EB58FE6" w14:textId="42CD3DD2" w:rsidR="00C03049" w:rsidRPr="00304F95" w:rsidDel="00304F95" w:rsidRDefault="00C03049" w:rsidP="00E05337">
            <w:pPr>
              <w:tabs>
                <w:tab w:val="decimal" w:pos="317"/>
              </w:tabs>
              <w:suppressAutoHyphens w:val="0"/>
              <w:spacing w:after="0"/>
              <w:rPr>
                <w:del w:id="5002" w:author="Linderhof, Vincent" w:date="2016-03-06T11:01:00Z"/>
                <w:rFonts w:ascii="Times New Roman" w:eastAsia="Times New Roman" w:hAnsi="Times New Roman"/>
                <w:color w:val="000000"/>
                <w:sz w:val="20"/>
                <w:szCs w:val="20"/>
                <w:lang w:eastAsia="en-GB"/>
                <w:rPrChange w:id="5003" w:author="Linderhof, Vincent" w:date="2016-03-06T11:01:00Z">
                  <w:rPr>
                    <w:del w:id="5004" w:author="Linderhof, Vincent" w:date="2016-03-06T11:01:00Z"/>
                    <w:rFonts w:ascii="Times New Roman" w:eastAsia="Times New Roman" w:hAnsi="Times New Roman"/>
                    <w:color w:val="000000"/>
                    <w:sz w:val="24"/>
                    <w:szCs w:val="24"/>
                    <w:lang w:eastAsia="en-GB"/>
                  </w:rPr>
                </w:rPrChange>
              </w:rPr>
            </w:pPr>
            <w:del w:id="5005" w:author="Linderhof, Vincent" w:date="2016-03-06T11:01:00Z">
              <w:r w:rsidRPr="00304F95" w:rsidDel="00304F95">
                <w:rPr>
                  <w:rFonts w:ascii="Times New Roman" w:eastAsia="Times New Roman" w:hAnsi="Times New Roman"/>
                  <w:color w:val="000000"/>
                  <w:sz w:val="20"/>
                  <w:szCs w:val="20"/>
                  <w:lang w:eastAsia="en-GB"/>
                  <w:rPrChange w:id="5006"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nil"/>
              <w:bottom w:val="double" w:sz="6" w:space="0" w:color="auto"/>
              <w:right w:val="nil"/>
            </w:tcBorders>
            <w:shd w:val="clear" w:color="auto" w:fill="auto"/>
            <w:noWrap/>
            <w:vAlign w:val="bottom"/>
            <w:hideMark/>
            <w:tcPrChange w:id="5007" w:author="Linderhof, Vincent" w:date="2016-03-06T11:01:00Z">
              <w:tcPr>
                <w:tcW w:w="534" w:type="dxa"/>
                <w:gridSpan w:val="2"/>
                <w:tcBorders>
                  <w:top w:val="nil"/>
                  <w:left w:val="nil"/>
                  <w:bottom w:val="double" w:sz="6" w:space="0" w:color="auto"/>
                  <w:right w:val="nil"/>
                </w:tcBorders>
                <w:shd w:val="clear" w:color="auto" w:fill="auto"/>
                <w:noWrap/>
                <w:vAlign w:val="bottom"/>
                <w:hideMark/>
              </w:tcPr>
            </w:tcPrChange>
          </w:tcPr>
          <w:p w14:paraId="365E2AC5" w14:textId="56C9829F" w:rsidR="00C03049" w:rsidRPr="00304F95" w:rsidDel="00304F95" w:rsidRDefault="00C03049" w:rsidP="00E05337">
            <w:pPr>
              <w:tabs>
                <w:tab w:val="decimal" w:pos="317"/>
              </w:tabs>
              <w:suppressAutoHyphens w:val="0"/>
              <w:spacing w:after="0"/>
              <w:rPr>
                <w:del w:id="5008" w:author="Linderhof, Vincent" w:date="2016-03-06T11:01:00Z"/>
                <w:rFonts w:ascii="Times New Roman" w:eastAsia="Times New Roman" w:hAnsi="Times New Roman"/>
                <w:color w:val="000000"/>
                <w:sz w:val="20"/>
                <w:szCs w:val="20"/>
                <w:lang w:eastAsia="en-GB"/>
                <w:rPrChange w:id="5009" w:author="Linderhof, Vincent" w:date="2016-03-06T11:01:00Z">
                  <w:rPr>
                    <w:del w:id="5010" w:author="Linderhof, Vincent" w:date="2016-03-06T11:01:00Z"/>
                    <w:rFonts w:ascii="Times New Roman" w:eastAsia="Times New Roman" w:hAnsi="Times New Roman"/>
                    <w:color w:val="000000"/>
                    <w:sz w:val="24"/>
                    <w:szCs w:val="24"/>
                    <w:lang w:eastAsia="en-GB"/>
                  </w:rPr>
                </w:rPrChange>
              </w:rPr>
            </w:pPr>
            <w:del w:id="5011" w:author="Linderhof, Vincent" w:date="2016-03-06T11:01:00Z">
              <w:r w:rsidRPr="00304F95" w:rsidDel="00304F95">
                <w:rPr>
                  <w:rFonts w:ascii="Times New Roman" w:eastAsia="Times New Roman" w:hAnsi="Times New Roman"/>
                  <w:color w:val="000000"/>
                  <w:sz w:val="20"/>
                  <w:szCs w:val="20"/>
                  <w:lang w:eastAsia="en-GB"/>
                  <w:rPrChange w:id="5012" w:author="Linderhof, Vincent" w:date="2016-03-06T11:01:00Z">
                    <w:rPr>
                      <w:rFonts w:ascii="Times New Roman" w:eastAsia="Times New Roman" w:hAnsi="Times New Roman"/>
                      <w:color w:val="000000"/>
                      <w:sz w:val="24"/>
                      <w:szCs w:val="24"/>
                      <w:lang w:eastAsia="en-GB"/>
                    </w:rPr>
                  </w:rPrChange>
                </w:rPr>
                <w:delText> </w:delText>
              </w:r>
            </w:del>
          </w:p>
        </w:tc>
        <w:tc>
          <w:tcPr>
            <w:tcW w:w="1653" w:type="dxa"/>
            <w:gridSpan w:val="6"/>
            <w:tcBorders>
              <w:top w:val="nil"/>
              <w:left w:val="nil"/>
              <w:bottom w:val="double" w:sz="6" w:space="0" w:color="auto"/>
              <w:right w:val="nil"/>
            </w:tcBorders>
            <w:shd w:val="clear" w:color="auto" w:fill="auto"/>
            <w:noWrap/>
            <w:vAlign w:val="bottom"/>
            <w:hideMark/>
            <w:tcPrChange w:id="5013" w:author="Linderhof, Vincent" w:date="2016-03-06T11:01:00Z">
              <w:tcPr>
                <w:tcW w:w="1653" w:type="dxa"/>
                <w:gridSpan w:val="6"/>
                <w:tcBorders>
                  <w:top w:val="nil"/>
                  <w:left w:val="nil"/>
                  <w:bottom w:val="double" w:sz="6" w:space="0" w:color="auto"/>
                  <w:right w:val="nil"/>
                </w:tcBorders>
                <w:shd w:val="clear" w:color="auto" w:fill="auto"/>
                <w:noWrap/>
                <w:vAlign w:val="bottom"/>
                <w:hideMark/>
              </w:tcPr>
            </w:tcPrChange>
          </w:tcPr>
          <w:p w14:paraId="559B9497" w14:textId="0BA4E5BB" w:rsidR="00C03049" w:rsidRPr="00304F95" w:rsidDel="00304F95" w:rsidRDefault="00C03049" w:rsidP="00E05337">
            <w:pPr>
              <w:suppressAutoHyphens w:val="0"/>
              <w:spacing w:after="0"/>
              <w:rPr>
                <w:del w:id="5014" w:author="Linderhof, Vincent" w:date="2016-03-06T11:01:00Z"/>
                <w:rFonts w:ascii="Times New Roman" w:eastAsia="Times New Roman" w:hAnsi="Times New Roman"/>
                <w:color w:val="000000"/>
                <w:sz w:val="20"/>
                <w:szCs w:val="20"/>
                <w:lang w:eastAsia="en-GB"/>
                <w:rPrChange w:id="5015" w:author="Linderhof, Vincent" w:date="2016-03-06T11:01:00Z">
                  <w:rPr>
                    <w:del w:id="5016" w:author="Linderhof, Vincent" w:date="2016-03-06T11:01:00Z"/>
                    <w:rFonts w:ascii="Times New Roman" w:eastAsia="Times New Roman" w:hAnsi="Times New Roman"/>
                    <w:color w:val="000000"/>
                    <w:sz w:val="24"/>
                    <w:szCs w:val="24"/>
                    <w:lang w:eastAsia="en-GB"/>
                  </w:rPr>
                </w:rPrChange>
              </w:rPr>
            </w:pPr>
            <w:del w:id="5017" w:author="Linderhof, Vincent" w:date="2016-03-06T11:01:00Z">
              <w:r w:rsidRPr="00304F95" w:rsidDel="00304F95">
                <w:rPr>
                  <w:rFonts w:ascii="Times New Roman" w:eastAsia="Times New Roman" w:hAnsi="Times New Roman"/>
                  <w:color w:val="000000"/>
                  <w:sz w:val="20"/>
                  <w:szCs w:val="20"/>
                  <w:lang w:eastAsia="en-GB"/>
                  <w:rPrChange w:id="5018" w:author="Linderhof, Vincent" w:date="2016-03-06T11:01:00Z">
                    <w:rPr>
                      <w:rFonts w:ascii="Times New Roman" w:eastAsia="Times New Roman" w:hAnsi="Times New Roman"/>
                      <w:color w:val="000000"/>
                      <w:sz w:val="24"/>
                      <w:szCs w:val="24"/>
                      <w:lang w:eastAsia="en-GB"/>
                    </w:rPr>
                  </w:rPrChange>
                </w:rPr>
                <w:delText> </w:delText>
              </w:r>
            </w:del>
          </w:p>
        </w:tc>
        <w:tc>
          <w:tcPr>
            <w:tcW w:w="670" w:type="dxa"/>
            <w:gridSpan w:val="2"/>
            <w:tcBorders>
              <w:top w:val="nil"/>
              <w:left w:val="nil"/>
              <w:bottom w:val="double" w:sz="6" w:space="0" w:color="auto"/>
              <w:right w:val="nil"/>
            </w:tcBorders>
            <w:shd w:val="clear" w:color="auto" w:fill="auto"/>
            <w:noWrap/>
            <w:vAlign w:val="bottom"/>
            <w:hideMark/>
            <w:tcPrChange w:id="5019" w:author="Linderhof, Vincent" w:date="2016-03-06T11:01:00Z">
              <w:tcPr>
                <w:tcW w:w="670" w:type="dxa"/>
                <w:gridSpan w:val="2"/>
                <w:tcBorders>
                  <w:top w:val="nil"/>
                  <w:left w:val="nil"/>
                  <w:bottom w:val="double" w:sz="6" w:space="0" w:color="auto"/>
                  <w:right w:val="nil"/>
                </w:tcBorders>
                <w:shd w:val="clear" w:color="auto" w:fill="auto"/>
                <w:noWrap/>
                <w:vAlign w:val="bottom"/>
                <w:hideMark/>
              </w:tcPr>
            </w:tcPrChange>
          </w:tcPr>
          <w:p w14:paraId="4CA05A91" w14:textId="500DF3DA" w:rsidR="00C03049" w:rsidRPr="00304F95" w:rsidDel="00304F95" w:rsidRDefault="00C03049" w:rsidP="00E05337">
            <w:pPr>
              <w:suppressAutoHyphens w:val="0"/>
              <w:spacing w:after="0"/>
              <w:rPr>
                <w:del w:id="5020" w:author="Linderhof, Vincent" w:date="2016-03-06T11:01:00Z"/>
                <w:rFonts w:ascii="Times New Roman" w:eastAsia="Times New Roman" w:hAnsi="Times New Roman"/>
                <w:color w:val="000000"/>
                <w:sz w:val="20"/>
                <w:szCs w:val="20"/>
                <w:lang w:eastAsia="en-GB"/>
                <w:rPrChange w:id="5021" w:author="Linderhof, Vincent" w:date="2016-03-06T11:01:00Z">
                  <w:rPr>
                    <w:del w:id="5022" w:author="Linderhof, Vincent" w:date="2016-03-06T11:01:00Z"/>
                    <w:rFonts w:ascii="Times New Roman" w:eastAsia="Times New Roman" w:hAnsi="Times New Roman"/>
                    <w:color w:val="000000"/>
                    <w:sz w:val="24"/>
                    <w:szCs w:val="24"/>
                    <w:lang w:eastAsia="en-GB"/>
                  </w:rPr>
                </w:rPrChange>
              </w:rPr>
            </w:pPr>
            <w:del w:id="5023" w:author="Linderhof, Vincent" w:date="2016-03-06T11:01:00Z">
              <w:r w:rsidRPr="00304F95" w:rsidDel="00304F95">
                <w:rPr>
                  <w:rFonts w:ascii="Times New Roman" w:eastAsia="Times New Roman" w:hAnsi="Times New Roman"/>
                  <w:color w:val="000000"/>
                  <w:sz w:val="20"/>
                  <w:szCs w:val="20"/>
                  <w:lang w:eastAsia="en-GB"/>
                  <w:rPrChange w:id="5024" w:author="Linderhof, Vincent" w:date="2016-03-06T11:01:00Z">
                    <w:rPr>
                      <w:rFonts w:ascii="Times New Roman" w:eastAsia="Times New Roman" w:hAnsi="Times New Roman"/>
                      <w:color w:val="000000"/>
                      <w:sz w:val="24"/>
                      <w:szCs w:val="24"/>
                      <w:lang w:eastAsia="en-GB"/>
                    </w:rPr>
                  </w:rPrChange>
                </w:rPr>
                <w:delText> </w:delText>
              </w:r>
            </w:del>
          </w:p>
        </w:tc>
      </w:tr>
      <w:tr w:rsidR="00C03049" w:rsidRPr="00304F95" w:rsidDel="00304F95" w14:paraId="67426F07" w14:textId="1C093750" w:rsidTr="00304F95">
        <w:trPr>
          <w:trHeight w:val="315"/>
          <w:del w:id="5025" w:author="Linderhof, Vincent" w:date="2016-03-06T11:01:00Z"/>
          <w:trPrChange w:id="5026" w:author="Linderhof, Vincent" w:date="2016-03-06T11:01:00Z">
            <w:trPr>
              <w:trHeight w:val="315"/>
            </w:trPr>
          </w:trPrChange>
        </w:trPr>
        <w:tc>
          <w:tcPr>
            <w:tcW w:w="2000" w:type="dxa"/>
            <w:tcBorders>
              <w:top w:val="nil"/>
              <w:left w:val="nil"/>
              <w:bottom w:val="nil"/>
              <w:right w:val="single" w:sz="4" w:space="0" w:color="auto"/>
            </w:tcBorders>
            <w:shd w:val="clear" w:color="auto" w:fill="auto"/>
            <w:noWrap/>
            <w:vAlign w:val="bottom"/>
            <w:hideMark/>
            <w:tcPrChange w:id="5027"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4D0F0FF5" w14:textId="2ED03C8A" w:rsidR="00C03049" w:rsidRPr="00304F95" w:rsidDel="00304F95" w:rsidRDefault="00C03049" w:rsidP="00E05337">
            <w:pPr>
              <w:suppressAutoHyphens w:val="0"/>
              <w:spacing w:after="0"/>
              <w:rPr>
                <w:del w:id="5028" w:author="Linderhof, Vincent" w:date="2016-03-06T11:01:00Z"/>
                <w:rFonts w:ascii="Times New Roman" w:eastAsia="Times New Roman" w:hAnsi="Times New Roman"/>
                <w:color w:val="000000"/>
                <w:sz w:val="20"/>
                <w:szCs w:val="20"/>
                <w:lang w:eastAsia="en-GB"/>
                <w:rPrChange w:id="5029" w:author="Linderhof, Vincent" w:date="2016-03-06T11:01:00Z">
                  <w:rPr>
                    <w:del w:id="5030" w:author="Linderhof, Vincent" w:date="2016-03-06T11:01:00Z"/>
                    <w:rFonts w:ascii="Times New Roman" w:eastAsia="Times New Roman" w:hAnsi="Times New Roman"/>
                    <w:color w:val="000000"/>
                    <w:sz w:val="24"/>
                    <w:szCs w:val="24"/>
                    <w:lang w:eastAsia="en-GB"/>
                  </w:rPr>
                </w:rPrChange>
              </w:rPr>
            </w:pPr>
            <w:del w:id="5031" w:author="Linderhof, Vincent" w:date="2016-03-06T11:01:00Z">
              <w:r w:rsidRPr="00304F95" w:rsidDel="00304F95">
                <w:rPr>
                  <w:rFonts w:ascii="Times New Roman" w:eastAsia="Times New Roman" w:hAnsi="Times New Roman"/>
                  <w:color w:val="000000"/>
                  <w:sz w:val="20"/>
                  <w:szCs w:val="20"/>
                  <w:lang w:eastAsia="en-GB"/>
                  <w:rPrChange w:id="5032" w:author="Linderhof, Vincent" w:date="2016-03-06T11:01:00Z">
                    <w:rPr>
                      <w:rFonts w:ascii="Times New Roman" w:eastAsia="Times New Roman" w:hAnsi="Times New Roman"/>
                      <w:color w:val="000000"/>
                      <w:sz w:val="24"/>
                      <w:szCs w:val="24"/>
                      <w:lang w:eastAsia="en-GB"/>
                    </w:rPr>
                  </w:rPrChange>
                </w:rPr>
                <w:delText>Observations</w:delText>
              </w:r>
            </w:del>
          </w:p>
        </w:tc>
        <w:tc>
          <w:tcPr>
            <w:tcW w:w="1387" w:type="dxa"/>
            <w:gridSpan w:val="2"/>
            <w:tcBorders>
              <w:top w:val="single" w:sz="4" w:space="0" w:color="auto"/>
              <w:left w:val="nil"/>
              <w:bottom w:val="nil"/>
              <w:right w:val="nil"/>
            </w:tcBorders>
            <w:shd w:val="clear" w:color="auto" w:fill="auto"/>
            <w:noWrap/>
            <w:vAlign w:val="bottom"/>
            <w:hideMark/>
            <w:tcPrChange w:id="5033" w:author="Linderhof, Vincent" w:date="2016-03-06T11:01:00Z">
              <w:tcPr>
                <w:tcW w:w="1621" w:type="dxa"/>
                <w:gridSpan w:val="2"/>
                <w:tcBorders>
                  <w:top w:val="single" w:sz="4" w:space="0" w:color="auto"/>
                  <w:left w:val="nil"/>
                  <w:bottom w:val="nil"/>
                  <w:right w:val="nil"/>
                </w:tcBorders>
                <w:shd w:val="clear" w:color="auto" w:fill="auto"/>
                <w:noWrap/>
                <w:vAlign w:val="bottom"/>
                <w:hideMark/>
              </w:tcPr>
            </w:tcPrChange>
          </w:tcPr>
          <w:p w14:paraId="55E41081" w14:textId="05AF5134" w:rsidR="00C03049" w:rsidRPr="00304F95" w:rsidDel="00304F95" w:rsidRDefault="00C03049" w:rsidP="00E05337">
            <w:pPr>
              <w:suppressAutoHyphens w:val="0"/>
              <w:spacing w:after="0"/>
              <w:jc w:val="right"/>
              <w:rPr>
                <w:del w:id="5034" w:author="Linderhof, Vincent" w:date="2016-03-06T11:01:00Z"/>
                <w:rFonts w:ascii="Times New Roman" w:eastAsia="Times New Roman" w:hAnsi="Times New Roman"/>
                <w:color w:val="000000"/>
                <w:sz w:val="20"/>
                <w:szCs w:val="20"/>
                <w:lang w:eastAsia="en-GB"/>
                <w:rPrChange w:id="5035" w:author="Linderhof, Vincent" w:date="2016-03-06T11:01:00Z">
                  <w:rPr>
                    <w:del w:id="5036" w:author="Linderhof, Vincent" w:date="2016-03-06T11:01:00Z"/>
                    <w:rFonts w:ascii="Times New Roman" w:eastAsia="Times New Roman" w:hAnsi="Times New Roman"/>
                    <w:color w:val="000000"/>
                    <w:sz w:val="24"/>
                    <w:szCs w:val="24"/>
                    <w:lang w:eastAsia="en-GB"/>
                  </w:rPr>
                </w:rPrChange>
              </w:rPr>
            </w:pPr>
            <w:del w:id="5037" w:author="Linderhof, Vincent" w:date="2016-03-06T11:01:00Z">
              <w:r w:rsidRPr="00304F95" w:rsidDel="00304F95">
                <w:rPr>
                  <w:rFonts w:ascii="Times New Roman" w:eastAsia="Times New Roman" w:hAnsi="Times New Roman"/>
                  <w:color w:val="000000"/>
                  <w:sz w:val="20"/>
                  <w:szCs w:val="20"/>
                  <w:lang w:eastAsia="en-GB"/>
                  <w:rPrChange w:id="5038" w:author="Linderhof, Vincent" w:date="2016-03-06T11:01:00Z">
                    <w:rPr>
                      <w:rFonts w:ascii="Times New Roman" w:eastAsia="Times New Roman" w:hAnsi="Times New Roman"/>
                      <w:color w:val="000000"/>
                      <w:sz w:val="24"/>
                      <w:szCs w:val="24"/>
                      <w:lang w:eastAsia="en-GB"/>
                    </w:rPr>
                  </w:rPrChange>
                </w:rPr>
                <w:delText>3,941</w:delText>
              </w:r>
            </w:del>
          </w:p>
        </w:tc>
        <w:tc>
          <w:tcPr>
            <w:tcW w:w="236" w:type="dxa"/>
            <w:gridSpan w:val="2"/>
            <w:tcBorders>
              <w:top w:val="single" w:sz="4" w:space="0" w:color="auto"/>
              <w:left w:val="nil"/>
              <w:bottom w:val="nil"/>
              <w:right w:val="nil"/>
            </w:tcBorders>
            <w:shd w:val="clear" w:color="auto" w:fill="auto"/>
            <w:noWrap/>
            <w:vAlign w:val="bottom"/>
            <w:hideMark/>
            <w:tcPrChange w:id="5039" w:author="Linderhof, Vincent" w:date="2016-03-06T11:01:00Z">
              <w:tcPr>
                <w:tcW w:w="236" w:type="dxa"/>
                <w:gridSpan w:val="2"/>
                <w:tcBorders>
                  <w:top w:val="single" w:sz="4" w:space="0" w:color="auto"/>
                  <w:left w:val="nil"/>
                  <w:bottom w:val="nil"/>
                  <w:right w:val="nil"/>
                </w:tcBorders>
                <w:shd w:val="clear" w:color="auto" w:fill="auto"/>
                <w:noWrap/>
                <w:vAlign w:val="bottom"/>
                <w:hideMark/>
              </w:tcPr>
            </w:tcPrChange>
          </w:tcPr>
          <w:p w14:paraId="295A1149" w14:textId="31CAEDEA" w:rsidR="00C03049" w:rsidRPr="00304F95" w:rsidDel="00304F95" w:rsidRDefault="00C03049" w:rsidP="00E05337">
            <w:pPr>
              <w:suppressAutoHyphens w:val="0"/>
              <w:spacing w:after="0"/>
              <w:rPr>
                <w:del w:id="5040" w:author="Linderhof, Vincent" w:date="2016-03-06T11:01:00Z"/>
                <w:rFonts w:ascii="Times New Roman" w:eastAsia="Times New Roman" w:hAnsi="Times New Roman"/>
                <w:color w:val="000000"/>
                <w:sz w:val="20"/>
                <w:szCs w:val="20"/>
                <w:lang w:eastAsia="en-GB"/>
                <w:rPrChange w:id="5041" w:author="Linderhof, Vincent" w:date="2016-03-06T11:01:00Z">
                  <w:rPr>
                    <w:del w:id="5042"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single" w:sz="4" w:space="0" w:color="auto"/>
              <w:left w:val="nil"/>
              <w:bottom w:val="nil"/>
              <w:right w:val="nil"/>
            </w:tcBorders>
            <w:shd w:val="clear" w:color="auto" w:fill="auto"/>
            <w:noWrap/>
            <w:vAlign w:val="bottom"/>
            <w:hideMark/>
            <w:tcPrChange w:id="5043" w:author="Linderhof, Vincent" w:date="2016-03-06T11:01:00Z">
              <w:tcPr>
                <w:tcW w:w="1449" w:type="dxa"/>
                <w:gridSpan w:val="2"/>
                <w:tcBorders>
                  <w:top w:val="single" w:sz="4" w:space="0" w:color="auto"/>
                  <w:left w:val="nil"/>
                  <w:bottom w:val="nil"/>
                  <w:right w:val="nil"/>
                </w:tcBorders>
                <w:shd w:val="clear" w:color="auto" w:fill="auto"/>
                <w:noWrap/>
                <w:vAlign w:val="bottom"/>
                <w:hideMark/>
              </w:tcPr>
            </w:tcPrChange>
          </w:tcPr>
          <w:p w14:paraId="7F55F0FC" w14:textId="5116026C" w:rsidR="00C03049" w:rsidRPr="00304F95" w:rsidDel="00304F95" w:rsidRDefault="00C03049" w:rsidP="00E05337">
            <w:pPr>
              <w:suppressAutoHyphens w:val="0"/>
              <w:spacing w:after="0"/>
              <w:jc w:val="right"/>
              <w:rPr>
                <w:del w:id="5044" w:author="Linderhof, Vincent" w:date="2016-03-06T11:01:00Z"/>
                <w:rFonts w:ascii="Times New Roman" w:eastAsia="Times New Roman" w:hAnsi="Times New Roman"/>
                <w:color w:val="000000"/>
                <w:sz w:val="20"/>
                <w:szCs w:val="20"/>
                <w:lang w:eastAsia="en-GB"/>
                <w:rPrChange w:id="5045" w:author="Linderhof, Vincent" w:date="2016-03-06T11:01:00Z">
                  <w:rPr>
                    <w:del w:id="5046" w:author="Linderhof, Vincent" w:date="2016-03-06T11:01:00Z"/>
                    <w:rFonts w:ascii="Times New Roman" w:eastAsia="Times New Roman" w:hAnsi="Times New Roman"/>
                    <w:color w:val="000000"/>
                    <w:sz w:val="24"/>
                    <w:szCs w:val="24"/>
                    <w:lang w:eastAsia="en-GB"/>
                  </w:rPr>
                </w:rPrChange>
              </w:rPr>
            </w:pPr>
            <w:del w:id="5047" w:author="Linderhof, Vincent" w:date="2016-03-06T11:01:00Z">
              <w:r w:rsidRPr="00304F95" w:rsidDel="00304F95">
                <w:rPr>
                  <w:rFonts w:ascii="Times New Roman" w:eastAsia="Times New Roman" w:hAnsi="Times New Roman"/>
                  <w:color w:val="000000"/>
                  <w:sz w:val="20"/>
                  <w:szCs w:val="20"/>
                  <w:lang w:eastAsia="en-GB"/>
                  <w:rPrChange w:id="5048"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49"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F0B0117" w14:textId="5467CFF6" w:rsidR="00C03049" w:rsidRPr="00304F95" w:rsidDel="00304F95" w:rsidRDefault="00C03049" w:rsidP="00E05337">
            <w:pPr>
              <w:suppressAutoHyphens w:val="0"/>
              <w:spacing w:after="0"/>
              <w:rPr>
                <w:del w:id="5050" w:author="Linderhof, Vincent" w:date="2016-03-06T11:01:00Z"/>
                <w:rFonts w:ascii="Times New Roman" w:eastAsia="Times New Roman" w:hAnsi="Times New Roman"/>
                <w:color w:val="000000"/>
                <w:sz w:val="20"/>
                <w:szCs w:val="20"/>
                <w:lang w:eastAsia="en-GB"/>
                <w:rPrChange w:id="5051" w:author="Linderhof, Vincent" w:date="2016-03-06T11:01:00Z">
                  <w:rPr>
                    <w:del w:id="505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nil"/>
              <w:bottom w:val="nil"/>
              <w:right w:val="nil"/>
            </w:tcBorders>
            <w:shd w:val="clear" w:color="auto" w:fill="auto"/>
            <w:noWrap/>
            <w:vAlign w:val="bottom"/>
            <w:hideMark/>
            <w:tcPrChange w:id="5053" w:author="Linderhof, Vincent" w:date="2016-03-06T11:01:00Z">
              <w:tcPr>
                <w:tcW w:w="1152" w:type="dxa"/>
                <w:gridSpan w:val="2"/>
                <w:tcBorders>
                  <w:top w:val="single" w:sz="4" w:space="0" w:color="auto"/>
                  <w:left w:val="nil"/>
                  <w:bottom w:val="nil"/>
                  <w:right w:val="nil"/>
                </w:tcBorders>
                <w:shd w:val="clear" w:color="auto" w:fill="auto"/>
                <w:noWrap/>
                <w:vAlign w:val="bottom"/>
                <w:hideMark/>
              </w:tcPr>
            </w:tcPrChange>
          </w:tcPr>
          <w:p w14:paraId="0435877B" w14:textId="2DA1EB55" w:rsidR="00C03049" w:rsidRPr="00304F95" w:rsidDel="00304F95" w:rsidRDefault="00C03049" w:rsidP="00E05337">
            <w:pPr>
              <w:suppressAutoHyphens w:val="0"/>
              <w:spacing w:after="0"/>
              <w:rPr>
                <w:del w:id="5054" w:author="Linderhof, Vincent" w:date="2016-03-06T11:01:00Z"/>
                <w:rFonts w:ascii="Times New Roman" w:eastAsia="Times New Roman" w:hAnsi="Times New Roman"/>
                <w:color w:val="000000"/>
                <w:sz w:val="20"/>
                <w:szCs w:val="20"/>
                <w:lang w:eastAsia="en-GB"/>
                <w:rPrChange w:id="5055" w:author="Linderhof, Vincent" w:date="2016-03-06T11:01:00Z">
                  <w:rPr>
                    <w:del w:id="5056"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single" w:sz="4" w:space="0" w:color="auto"/>
              <w:left w:val="nil"/>
              <w:bottom w:val="nil"/>
              <w:right w:val="nil"/>
            </w:tcBorders>
            <w:shd w:val="clear" w:color="auto" w:fill="auto"/>
            <w:noWrap/>
            <w:vAlign w:val="bottom"/>
            <w:hideMark/>
            <w:tcPrChange w:id="5057" w:author="Linderhof, Vincent" w:date="2016-03-06T11:01:00Z">
              <w:tcPr>
                <w:tcW w:w="721" w:type="dxa"/>
                <w:gridSpan w:val="2"/>
                <w:tcBorders>
                  <w:top w:val="single" w:sz="4" w:space="0" w:color="auto"/>
                  <w:left w:val="nil"/>
                  <w:bottom w:val="nil"/>
                  <w:right w:val="nil"/>
                </w:tcBorders>
                <w:shd w:val="clear" w:color="auto" w:fill="auto"/>
                <w:noWrap/>
                <w:vAlign w:val="bottom"/>
                <w:hideMark/>
              </w:tcPr>
            </w:tcPrChange>
          </w:tcPr>
          <w:p w14:paraId="149B2F09" w14:textId="37CDE2FD" w:rsidR="00C03049" w:rsidRPr="00304F95" w:rsidDel="00304F95" w:rsidRDefault="00C03049" w:rsidP="00E05337">
            <w:pPr>
              <w:suppressAutoHyphens w:val="0"/>
              <w:spacing w:after="0"/>
              <w:rPr>
                <w:del w:id="5058" w:author="Linderhof, Vincent" w:date="2016-03-06T11:01:00Z"/>
                <w:rFonts w:ascii="Times New Roman" w:eastAsia="Times New Roman" w:hAnsi="Times New Roman"/>
                <w:color w:val="000000"/>
                <w:sz w:val="20"/>
                <w:szCs w:val="20"/>
                <w:lang w:eastAsia="en-GB"/>
                <w:rPrChange w:id="5059" w:author="Linderhof, Vincent" w:date="2016-03-06T11:01:00Z">
                  <w:rPr>
                    <w:del w:id="5060"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single" w:sz="4" w:space="0" w:color="auto"/>
              <w:left w:val="nil"/>
              <w:bottom w:val="nil"/>
              <w:right w:val="nil"/>
            </w:tcBorders>
            <w:shd w:val="clear" w:color="auto" w:fill="auto"/>
            <w:noWrap/>
            <w:vAlign w:val="bottom"/>
            <w:hideMark/>
            <w:tcPrChange w:id="5061" w:author="Linderhof, Vincent" w:date="2016-03-06T11:01:00Z">
              <w:tcPr>
                <w:tcW w:w="1323" w:type="dxa"/>
                <w:gridSpan w:val="2"/>
                <w:tcBorders>
                  <w:top w:val="single" w:sz="4" w:space="0" w:color="auto"/>
                  <w:left w:val="nil"/>
                  <w:bottom w:val="nil"/>
                  <w:right w:val="nil"/>
                </w:tcBorders>
                <w:shd w:val="clear" w:color="auto" w:fill="auto"/>
                <w:noWrap/>
                <w:vAlign w:val="bottom"/>
                <w:hideMark/>
              </w:tcPr>
            </w:tcPrChange>
          </w:tcPr>
          <w:p w14:paraId="20682C56" w14:textId="7089C5D8" w:rsidR="00C03049" w:rsidRPr="00304F95" w:rsidDel="00304F95" w:rsidRDefault="00C03049" w:rsidP="00E05337">
            <w:pPr>
              <w:suppressAutoHyphens w:val="0"/>
              <w:spacing w:after="0"/>
              <w:jc w:val="right"/>
              <w:rPr>
                <w:del w:id="5062" w:author="Linderhof, Vincent" w:date="2016-03-06T11:01:00Z"/>
                <w:rFonts w:ascii="Times New Roman" w:eastAsia="Times New Roman" w:hAnsi="Times New Roman"/>
                <w:color w:val="000000"/>
                <w:sz w:val="20"/>
                <w:szCs w:val="20"/>
                <w:lang w:eastAsia="en-GB"/>
                <w:rPrChange w:id="5063" w:author="Linderhof, Vincent" w:date="2016-03-06T11:01:00Z">
                  <w:rPr>
                    <w:del w:id="5064" w:author="Linderhof, Vincent" w:date="2016-03-06T11:01:00Z"/>
                    <w:rFonts w:ascii="Times New Roman" w:eastAsia="Times New Roman" w:hAnsi="Times New Roman"/>
                    <w:color w:val="000000"/>
                    <w:sz w:val="24"/>
                    <w:szCs w:val="24"/>
                    <w:lang w:eastAsia="en-GB"/>
                  </w:rPr>
                </w:rPrChange>
              </w:rPr>
            </w:pPr>
            <w:del w:id="5065" w:author="Linderhof, Vincent" w:date="2016-03-06T11:01:00Z">
              <w:r w:rsidRPr="00304F95" w:rsidDel="00304F95">
                <w:rPr>
                  <w:rFonts w:ascii="Times New Roman" w:eastAsia="Times New Roman" w:hAnsi="Times New Roman"/>
                  <w:color w:val="000000"/>
                  <w:sz w:val="20"/>
                  <w:szCs w:val="20"/>
                  <w:lang w:eastAsia="en-GB"/>
                  <w:rPrChange w:id="5066"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67"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57799E55" w14:textId="7077E9AD" w:rsidR="00C03049" w:rsidRPr="00304F95" w:rsidDel="00304F95" w:rsidRDefault="00C03049" w:rsidP="00E05337">
            <w:pPr>
              <w:suppressAutoHyphens w:val="0"/>
              <w:spacing w:after="0"/>
              <w:rPr>
                <w:del w:id="5068" w:author="Linderhof, Vincent" w:date="2016-03-06T11:01:00Z"/>
                <w:rFonts w:ascii="Times New Roman" w:eastAsia="Times New Roman" w:hAnsi="Times New Roman"/>
                <w:color w:val="000000"/>
                <w:sz w:val="20"/>
                <w:szCs w:val="20"/>
                <w:lang w:eastAsia="en-GB"/>
                <w:rPrChange w:id="5069" w:author="Linderhof, Vincent" w:date="2016-03-06T11:01:00Z">
                  <w:rPr>
                    <w:del w:id="507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nil"/>
              <w:bottom w:val="nil"/>
              <w:right w:val="nil"/>
            </w:tcBorders>
            <w:shd w:val="clear" w:color="auto" w:fill="auto"/>
            <w:noWrap/>
            <w:vAlign w:val="bottom"/>
            <w:hideMark/>
            <w:tcPrChange w:id="5071" w:author="Linderhof, Vincent" w:date="2016-03-06T11:01:00Z">
              <w:tcPr>
                <w:tcW w:w="1184" w:type="dxa"/>
                <w:gridSpan w:val="2"/>
                <w:tcBorders>
                  <w:top w:val="single" w:sz="4" w:space="0" w:color="auto"/>
                  <w:left w:val="nil"/>
                  <w:bottom w:val="nil"/>
                  <w:right w:val="nil"/>
                </w:tcBorders>
                <w:shd w:val="clear" w:color="auto" w:fill="auto"/>
                <w:noWrap/>
                <w:vAlign w:val="bottom"/>
                <w:hideMark/>
              </w:tcPr>
            </w:tcPrChange>
          </w:tcPr>
          <w:p w14:paraId="6FBBFA78" w14:textId="434C7594" w:rsidR="00C03049" w:rsidRPr="00304F95" w:rsidDel="00304F95" w:rsidRDefault="00C03049" w:rsidP="00E05337">
            <w:pPr>
              <w:suppressAutoHyphens w:val="0"/>
              <w:spacing w:after="0"/>
              <w:jc w:val="right"/>
              <w:rPr>
                <w:del w:id="5072" w:author="Linderhof, Vincent" w:date="2016-03-06T11:01:00Z"/>
                <w:rFonts w:ascii="Times New Roman" w:eastAsia="Times New Roman" w:hAnsi="Times New Roman"/>
                <w:color w:val="000000"/>
                <w:sz w:val="20"/>
                <w:szCs w:val="20"/>
                <w:lang w:eastAsia="en-GB"/>
                <w:rPrChange w:id="5073" w:author="Linderhof, Vincent" w:date="2016-03-06T11:01:00Z">
                  <w:rPr>
                    <w:del w:id="5074" w:author="Linderhof, Vincent" w:date="2016-03-06T11:01:00Z"/>
                    <w:rFonts w:ascii="Times New Roman" w:eastAsia="Times New Roman" w:hAnsi="Times New Roman"/>
                    <w:color w:val="000000"/>
                    <w:sz w:val="24"/>
                    <w:szCs w:val="24"/>
                    <w:lang w:eastAsia="en-GB"/>
                  </w:rPr>
                </w:rPrChange>
              </w:rPr>
            </w:pPr>
            <w:del w:id="5075" w:author="Linderhof, Vincent" w:date="2016-03-06T11:01:00Z">
              <w:r w:rsidRPr="00304F95" w:rsidDel="00304F95">
                <w:rPr>
                  <w:rFonts w:ascii="Times New Roman" w:eastAsia="Times New Roman" w:hAnsi="Times New Roman"/>
                  <w:color w:val="000000"/>
                  <w:sz w:val="20"/>
                  <w:szCs w:val="20"/>
                  <w:lang w:eastAsia="en-GB"/>
                  <w:rPrChange w:id="5076"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77"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984B466" w14:textId="67477F9C" w:rsidR="00C03049" w:rsidRPr="00304F95" w:rsidDel="00304F95" w:rsidRDefault="00C03049" w:rsidP="00E05337">
            <w:pPr>
              <w:suppressAutoHyphens w:val="0"/>
              <w:spacing w:after="0"/>
              <w:rPr>
                <w:del w:id="5078" w:author="Linderhof, Vincent" w:date="2016-03-06T11:01:00Z"/>
                <w:rFonts w:ascii="Times New Roman" w:eastAsia="Times New Roman" w:hAnsi="Times New Roman"/>
                <w:color w:val="000000"/>
                <w:sz w:val="20"/>
                <w:szCs w:val="20"/>
                <w:lang w:eastAsia="en-GB"/>
                <w:rPrChange w:id="5079" w:author="Linderhof, Vincent" w:date="2016-03-06T11:01:00Z">
                  <w:rPr>
                    <w:del w:id="5080"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single" w:sz="4" w:space="0" w:color="auto"/>
              <w:left w:val="nil"/>
              <w:bottom w:val="nil"/>
              <w:right w:val="nil"/>
            </w:tcBorders>
            <w:shd w:val="clear" w:color="auto" w:fill="auto"/>
            <w:noWrap/>
            <w:vAlign w:val="bottom"/>
            <w:hideMark/>
            <w:tcPrChange w:id="5081" w:author="Linderhof, Vincent" w:date="2016-03-06T11:01:00Z">
              <w:tcPr>
                <w:tcW w:w="1151" w:type="dxa"/>
                <w:gridSpan w:val="2"/>
                <w:tcBorders>
                  <w:top w:val="single" w:sz="4" w:space="0" w:color="auto"/>
                  <w:left w:val="nil"/>
                  <w:bottom w:val="nil"/>
                  <w:right w:val="nil"/>
                </w:tcBorders>
                <w:shd w:val="clear" w:color="auto" w:fill="auto"/>
                <w:noWrap/>
                <w:vAlign w:val="bottom"/>
                <w:hideMark/>
              </w:tcPr>
            </w:tcPrChange>
          </w:tcPr>
          <w:p w14:paraId="130968A0" w14:textId="3CF78380" w:rsidR="00C03049" w:rsidRPr="00304F95" w:rsidDel="00304F95" w:rsidRDefault="00C03049" w:rsidP="00E05337">
            <w:pPr>
              <w:suppressAutoHyphens w:val="0"/>
              <w:spacing w:after="0"/>
              <w:rPr>
                <w:del w:id="5082" w:author="Linderhof, Vincent" w:date="2016-03-06T11:01:00Z"/>
                <w:rFonts w:ascii="Times New Roman" w:eastAsia="Times New Roman" w:hAnsi="Times New Roman"/>
                <w:color w:val="000000"/>
                <w:sz w:val="20"/>
                <w:szCs w:val="20"/>
                <w:lang w:eastAsia="en-GB"/>
                <w:rPrChange w:id="5083" w:author="Linderhof, Vincent" w:date="2016-03-06T11:01:00Z">
                  <w:rPr>
                    <w:del w:id="5084"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single" w:sz="4" w:space="0" w:color="auto"/>
              <w:left w:val="nil"/>
              <w:bottom w:val="nil"/>
              <w:right w:val="nil"/>
            </w:tcBorders>
            <w:shd w:val="clear" w:color="auto" w:fill="auto"/>
            <w:noWrap/>
            <w:vAlign w:val="bottom"/>
            <w:hideMark/>
            <w:tcPrChange w:id="5085" w:author="Linderhof, Vincent" w:date="2016-03-06T11:01:00Z">
              <w:tcPr>
                <w:tcW w:w="691" w:type="dxa"/>
                <w:gridSpan w:val="2"/>
                <w:tcBorders>
                  <w:top w:val="single" w:sz="4" w:space="0" w:color="auto"/>
                  <w:left w:val="nil"/>
                  <w:bottom w:val="nil"/>
                  <w:right w:val="nil"/>
                </w:tcBorders>
                <w:shd w:val="clear" w:color="auto" w:fill="auto"/>
                <w:noWrap/>
                <w:vAlign w:val="bottom"/>
                <w:hideMark/>
              </w:tcPr>
            </w:tcPrChange>
          </w:tcPr>
          <w:p w14:paraId="6AFF851C" w14:textId="7E7C9AB1" w:rsidR="00C03049" w:rsidRPr="00304F95" w:rsidDel="00304F95" w:rsidRDefault="00C03049" w:rsidP="00E05337">
            <w:pPr>
              <w:suppressAutoHyphens w:val="0"/>
              <w:spacing w:after="0"/>
              <w:rPr>
                <w:del w:id="5086" w:author="Linderhof, Vincent" w:date="2016-03-06T11:01:00Z"/>
                <w:rFonts w:ascii="Times New Roman" w:eastAsia="Times New Roman" w:hAnsi="Times New Roman"/>
                <w:color w:val="000000"/>
                <w:sz w:val="20"/>
                <w:szCs w:val="20"/>
                <w:lang w:eastAsia="en-GB"/>
                <w:rPrChange w:id="5087" w:author="Linderhof, Vincent" w:date="2016-03-06T11:01:00Z">
                  <w:rPr>
                    <w:del w:id="508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nil"/>
              <w:bottom w:val="nil"/>
              <w:right w:val="nil"/>
            </w:tcBorders>
            <w:shd w:val="clear" w:color="auto" w:fill="auto"/>
            <w:noWrap/>
            <w:vAlign w:val="bottom"/>
            <w:hideMark/>
            <w:tcPrChange w:id="5089" w:author="Linderhof, Vincent" w:date="2016-03-06T11:01:00Z">
              <w:tcPr>
                <w:tcW w:w="2004" w:type="dxa"/>
                <w:gridSpan w:val="4"/>
                <w:tcBorders>
                  <w:top w:val="single" w:sz="4" w:space="0" w:color="auto"/>
                  <w:left w:val="nil"/>
                  <w:bottom w:val="nil"/>
                  <w:right w:val="nil"/>
                </w:tcBorders>
                <w:shd w:val="clear" w:color="auto" w:fill="auto"/>
                <w:noWrap/>
                <w:vAlign w:val="bottom"/>
                <w:hideMark/>
              </w:tcPr>
            </w:tcPrChange>
          </w:tcPr>
          <w:p w14:paraId="67A26BD8" w14:textId="0D47664D" w:rsidR="00C03049" w:rsidRPr="00304F95" w:rsidDel="00304F95" w:rsidRDefault="00C03049" w:rsidP="00E05337">
            <w:pPr>
              <w:suppressAutoHyphens w:val="0"/>
              <w:spacing w:after="0"/>
              <w:jc w:val="right"/>
              <w:rPr>
                <w:del w:id="5090" w:author="Linderhof, Vincent" w:date="2016-03-06T11:01:00Z"/>
                <w:rFonts w:ascii="Times New Roman" w:eastAsia="Times New Roman" w:hAnsi="Times New Roman"/>
                <w:color w:val="000000"/>
                <w:sz w:val="20"/>
                <w:szCs w:val="20"/>
                <w:lang w:eastAsia="en-GB"/>
                <w:rPrChange w:id="5091" w:author="Linderhof, Vincent" w:date="2016-03-06T11:01:00Z">
                  <w:rPr>
                    <w:del w:id="5092" w:author="Linderhof, Vincent" w:date="2016-03-06T11:01:00Z"/>
                    <w:rFonts w:ascii="Times New Roman" w:eastAsia="Times New Roman" w:hAnsi="Times New Roman"/>
                    <w:color w:val="000000"/>
                    <w:sz w:val="24"/>
                    <w:szCs w:val="24"/>
                    <w:lang w:eastAsia="en-GB"/>
                  </w:rPr>
                </w:rPrChange>
              </w:rPr>
            </w:pPr>
            <w:del w:id="5093" w:author="Linderhof, Vincent" w:date="2016-03-06T11:01:00Z">
              <w:r w:rsidRPr="00304F95" w:rsidDel="00304F95">
                <w:rPr>
                  <w:rFonts w:ascii="Times New Roman" w:eastAsia="Times New Roman" w:hAnsi="Times New Roman"/>
                  <w:color w:val="000000"/>
                  <w:sz w:val="20"/>
                  <w:szCs w:val="20"/>
                  <w:lang w:eastAsia="en-GB"/>
                  <w:rPrChange w:id="5094"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09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D10343B" w14:textId="072C3DF7" w:rsidR="00C03049" w:rsidRPr="00304F95" w:rsidDel="00304F95" w:rsidRDefault="00C03049" w:rsidP="00E05337">
            <w:pPr>
              <w:suppressAutoHyphens w:val="0"/>
              <w:spacing w:after="0"/>
              <w:rPr>
                <w:del w:id="5096" w:author="Linderhof, Vincent" w:date="2016-03-06T11:01:00Z"/>
                <w:rFonts w:ascii="Times New Roman" w:eastAsia="Times New Roman" w:hAnsi="Times New Roman"/>
                <w:color w:val="000000"/>
                <w:sz w:val="20"/>
                <w:szCs w:val="20"/>
                <w:lang w:eastAsia="en-GB"/>
                <w:rPrChange w:id="5097" w:author="Linderhof, Vincent" w:date="2016-03-06T11:01:00Z">
                  <w:rPr>
                    <w:del w:id="509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09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1B09173" w14:textId="4751E3BA" w:rsidR="00C03049" w:rsidRPr="00304F95" w:rsidDel="00304F95" w:rsidRDefault="00C03049" w:rsidP="00E05337">
            <w:pPr>
              <w:suppressAutoHyphens w:val="0"/>
              <w:spacing w:after="0"/>
              <w:jc w:val="right"/>
              <w:rPr>
                <w:del w:id="5100" w:author="Linderhof, Vincent" w:date="2016-03-06T11:01:00Z"/>
                <w:rFonts w:ascii="Times New Roman" w:eastAsia="Times New Roman" w:hAnsi="Times New Roman"/>
                <w:color w:val="000000"/>
                <w:sz w:val="20"/>
                <w:szCs w:val="20"/>
                <w:lang w:eastAsia="en-GB"/>
                <w:rPrChange w:id="5101" w:author="Linderhof, Vincent" w:date="2016-03-06T11:01:00Z">
                  <w:rPr>
                    <w:del w:id="5102" w:author="Linderhof, Vincent" w:date="2016-03-06T11:01:00Z"/>
                    <w:rFonts w:ascii="Times New Roman" w:eastAsia="Times New Roman" w:hAnsi="Times New Roman"/>
                    <w:color w:val="000000"/>
                    <w:sz w:val="24"/>
                    <w:szCs w:val="24"/>
                    <w:lang w:eastAsia="en-GB"/>
                  </w:rPr>
                </w:rPrChange>
              </w:rPr>
            </w:pPr>
            <w:del w:id="5103" w:author="Linderhof, Vincent" w:date="2016-03-06T11:01:00Z">
              <w:r w:rsidRPr="00304F95" w:rsidDel="00304F95">
                <w:rPr>
                  <w:rFonts w:ascii="Times New Roman" w:eastAsia="Times New Roman" w:hAnsi="Times New Roman"/>
                  <w:color w:val="000000"/>
                  <w:sz w:val="20"/>
                  <w:szCs w:val="20"/>
                  <w:lang w:eastAsia="en-GB"/>
                  <w:rPrChange w:id="5104"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10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DC8D6B2" w14:textId="2B9A3CD9" w:rsidR="00C03049" w:rsidRPr="00304F95" w:rsidDel="00304F95" w:rsidRDefault="00C03049" w:rsidP="00E05337">
            <w:pPr>
              <w:suppressAutoHyphens w:val="0"/>
              <w:spacing w:after="0"/>
              <w:rPr>
                <w:del w:id="5106" w:author="Linderhof, Vincent" w:date="2016-03-06T11:01:00Z"/>
                <w:rFonts w:ascii="Times New Roman" w:eastAsia="Times New Roman" w:hAnsi="Times New Roman"/>
                <w:color w:val="000000"/>
                <w:sz w:val="20"/>
                <w:szCs w:val="20"/>
                <w:lang w:eastAsia="en-GB"/>
                <w:rPrChange w:id="5107" w:author="Linderhof, Vincent" w:date="2016-03-06T11:01:00Z">
                  <w:rPr>
                    <w:del w:id="510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10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CE1566A" w14:textId="571D2859" w:rsidR="00C03049" w:rsidRPr="00304F95" w:rsidDel="00304F95" w:rsidRDefault="00C03049" w:rsidP="00E05337">
            <w:pPr>
              <w:suppressAutoHyphens w:val="0"/>
              <w:spacing w:after="0"/>
              <w:rPr>
                <w:del w:id="5110" w:author="Linderhof, Vincent" w:date="2016-03-06T11:01:00Z"/>
                <w:rFonts w:ascii="Times New Roman" w:eastAsia="Times New Roman" w:hAnsi="Times New Roman"/>
                <w:color w:val="000000"/>
                <w:sz w:val="20"/>
                <w:szCs w:val="20"/>
                <w:lang w:eastAsia="en-GB"/>
                <w:rPrChange w:id="5111" w:author="Linderhof, Vincent" w:date="2016-03-06T11:01:00Z">
                  <w:rPr>
                    <w:del w:id="5112"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11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BBCDBA1" w14:textId="14A1BE2B" w:rsidR="00C03049" w:rsidRPr="00304F95" w:rsidDel="00304F95" w:rsidRDefault="00C03049" w:rsidP="00E05337">
            <w:pPr>
              <w:suppressAutoHyphens w:val="0"/>
              <w:spacing w:after="0"/>
              <w:rPr>
                <w:del w:id="5114" w:author="Linderhof, Vincent" w:date="2016-03-06T11:01:00Z"/>
                <w:rFonts w:ascii="Times New Roman" w:eastAsia="Times New Roman" w:hAnsi="Times New Roman"/>
                <w:color w:val="000000"/>
                <w:sz w:val="20"/>
                <w:szCs w:val="20"/>
                <w:lang w:eastAsia="en-GB"/>
                <w:rPrChange w:id="5115" w:author="Linderhof, Vincent" w:date="2016-03-06T11:01:00Z">
                  <w:rPr>
                    <w:del w:id="5116"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C78ACB7" w14:textId="138D6CC9" w:rsidTr="00304F95">
        <w:trPr>
          <w:trHeight w:val="300"/>
          <w:del w:id="5117" w:author="Linderhof, Vincent" w:date="2016-03-06T11:01:00Z"/>
          <w:trPrChange w:id="5118"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119"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AAA3A94" w14:textId="289BBAAD" w:rsidR="00C03049" w:rsidRPr="00304F95" w:rsidDel="00304F95" w:rsidRDefault="00C03049" w:rsidP="00E05337">
            <w:pPr>
              <w:suppressAutoHyphens w:val="0"/>
              <w:spacing w:after="0"/>
              <w:rPr>
                <w:del w:id="5120" w:author="Linderhof, Vincent" w:date="2016-03-06T11:01:00Z"/>
                <w:rFonts w:ascii="Times New Roman" w:eastAsia="Times New Roman" w:hAnsi="Times New Roman"/>
                <w:color w:val="000000"/>
                <w:sz w:val="20"/>
                <w:szCs w:val="20"/>
                <w:lang w:eastAsia="en-GB"/>
                <w:rPrChange w:id="5121" w:author="Linderhof, Vincent" w:date="2016-03-06T11:01:00Z">
                  <w:rPr>
                    <w:del w:id="5122" w:author="Linderhof, Vincent" w:date="2016-03-06T11:01:00Z"/>
                    <w:rFonts w:ascii="Times New Roman" w:eastAsia="Times New Roman" w:hAnsi="Times New Roman"/>
                    <w:color w:val="000000"/>
                    <w:sz w:val="24"/>
                    <w:szCs w:val="24"/>
                    <w:lang w:eastAsia="en-GB"/>
                  </w:rPr>
                </w:rPrChange>
              </w:rPr>
            </w:pPr>
            <w:del w:id="5123" w:author="Linderhof, Vincent" w:date="2016-03-06T11:01:00Z">
              <w:r w:rsidRPr="00304F95" w:rsidDel="00304F95">
                <w:rPr>
                  <w:rFonts w:ascii="Times New Roman" w:eastAsia="Times New Roman" w:hAnsi="Times New Roman"/>
                  <w:color w:val="000000"/>
                  <w:sz w:val="20"/>
                  <w:szCs w:val="20"/>
                  <w:lang w:eastAsia="en-GB"/>
                  <w:rPrChange w:id="5124" w:author="Linderhof, Vincent" w:date="2016-03-06T11:01:00Z">
                    <w:rPr>
                      <w:rFonts w:ascii="Times New Roman" w:eastAsia="Times New Roman" w:hAnsi="Times New Roman"/>
                      <w:color w:val="000000"/>
                      <w:sz w:val="24"/>
                      <w:szCs w:val="24"/>
                      <w:lang w:eastAsia="en-GB"/>
                    </w:rPr>
                  </w:rPrChange>
                </w:rPr>
                <w:delText>R2</w:delText>
              </w:r>
            </w:del>
          </w:p>
        </w:tc>
        <w:tc>
          <w:tcPr>
            <w:tcW w:w="1387" w:type="dxa"/>
            <w:gridSpan w:val="2"/>
            <w:tcBorders>
              <w:top w:val="nil"/>
              <w:left w:val="nil"/>
              <w:bottom w:val="nil"/>
              <w:right w:val="nil"/>
            </w:tcBorders>
            <w:shd w:val="clear" w:color="auto" w:fill="auto"/>
            <w:noWrap/>
            <w:vAlign w:val="bottom"/>
            <w:hideMark/>
            <w:tcPrChange w:id="5125"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6F963434" w14:textId="795544AD" w:rsidR="00C03049" w:rsidRPr="00304F95" w:rsidDel="00304F95" w:rsidRDefault="00C03049" w:rsidP="00E05337">
            <w:pPr>
              <w:suppressAutoHyphens w:val="0"/>
              <w:spacing w:after="0"/>
              <w:jc w:val="right"/>
              <w:rPr>
                <w:del w:id="5126" w:author="Linderhof, Vincent" w:date="2016-03-06T11:01:00Z"/>
                <w:rFonts w:ascii="Times New Roman" w:eastAsia="Times New Roman" w:hAnsi="Times New Roman"/>
                <w:color w:val="000000"/>
                <w:sz w:val="20"/>
                <w:szCs w:val="20"/>
                <w:lang w:eastAsia="en-GB"/>
                <w:rPrChange w:id="5127" w:author="Linderhof, Vincent" w:date="2016-03-06T11:01:00Z">
                  <w:rPr>
                    <w:del w:id="5128" w:author="Linderhof, Vincent" w:date="2016-03-06T11:01:00Z"/>
                    <w:rFonts w:ascii="Times New Roman" w:eastAsia="Times New Roman" w:hAnsi="Times New Roman"/>
                    <w:color w:val="000000"/>
                    <w:sz w:val="24"/>
                    <w:szCs w:val="24"/>
                    <w:lang w:eastAsia="en-GB"/>
                  </w:rPr>
                </w:rPrChange>
              </w:rPr>
            </w:pPr>
            <w:del w:id="5129" w:author="Linderhof, Vincent" w:date="2016-03-06T11:01:00Z">
              <w:r w:rsidRPr="00304F95" w:rsidDel="00304F95">
                <w:rPr>
                  <w:rFonts w:ascii="Times New Roman" w:eastAsia="Times New Roman" w:hAnsi="Times New Roman"/>
                  <w:color w:val="000000"/>
                  <w:sz w:val="20"/>
                  <w:szCs w:val="20"/>
                  <w:lang w:eastAsia="en-GB"/>
                  <w:rPrChange w:id="5130"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131" w:author="Linderhof, Vincent" w:date="2016-03-06T11:01:00Z">
              <w:tcPr>
                <w:tcW w:w="236" w:type="dxa"/>
                <w:gridSpan w:val="2"/>
                <w:tcBorders>
                  <w:top w:val="nil"/>
                  <w:left w:val="nil"/>
                  <w:bottom w:val="nil"/>
                  <w:right w:val="nil"/>
                </w:tcBorders>
                <w:shd w:val="clear" w:color="auto" w:fill="auto"/>
                <w:noWrap/>
                <w:vAlign w:val="bottom"/>
                <w:hideMark/>
              </w:tcPr>
            </w:tcPrChange>
          </w:tcPr>
          <w:p w14:paraId="705D9311" w14:textId="5738AC23" w:rsidR="00C03049" w:rsidRPr="00304F95" w:rsidDel="00304F95" w:rsidRDefault="00C03049" w:rsidP="00E05337">
            <w:pPr>
              <w:suppressAutoHyphens w:val="0"/>
              <w:spacing w:after="0"/>
              <w:rPr>
                <w:del w:id="5132" w:author="Linderhof, Vincent" w:date="2016-03-06T11:01:00Z"/>
                <w:rFonts w:ascii="Times New Roman" w:eastAsia="Times New Roman" w:hAnsi="Times New Roman"/>
                <w:color w:val="000000"/>
                <w:sz w:val="20"/>
                <w:szCs w:val="20"/>
                <w:lang w:eastAsia="en-GB"/>
                <w:rPrChange w:id="5133" w:author="Linderhof, Vincent" w:date="2016-03-06T11:01:00Z">
                  <w:rPr>
                    <w:del w:id="5134"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135"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50DFEDD5" w14:textId="3430AE55" w:rsidR="00C03049" w:rsidRPr="00304F95" w:rsidDel="00304F95" w:rsidRDefault="00C03049" w:rsidP="00E05337">
            <w:pPr>
              <w:suppressAutoHyphens w:val="0"/>
              <w:spacing w:after="0"/>
              <w:jc w:val="right"/>
              <w:rPr>
                <w:del w:id="5136" w:author="Linderhof, Vincent" w:date="2016-03-06T11:01:00Z"/>
                <w:rFonts w:ascii="Times New Roman" w:eastAsia="Times New Roman" w:hAnsi="Times New Roman"/>
                <w:color w:val="000000"/>
                <w:sz w:val="20"/>
                <w:szCs w:val="20"/>
                <w:lang w:eastAsia="en-GB"/>
                <w:rPrChange w:id="5137" w:author="Linderhof, Vincent" w:date="2016-03-06T11:01:00Z">
                  <w:rPr>
                    <w:del w:id="5138" w:author="Linderhof, Vincent" w:date="2016-03-06T11:01:00Z"/>
                    <w:rFonts w:ascii="Times New Roman" w:eastAsia="Times New Roman" w:hAnsi="Times New Roman"/>
                    <w:color w:val="000000"/>
                    <w:sz w:val="24"/>
                    <w:szCs w:val="24"/>
                    <w:lang w:eastAsia="en-GB"/>
                  </w:rPr>
                </w:rPrChange>
              </w:rPr>
            </w:pPr>
            <w:del w:id="5139" w:author="Linderhof, Vincent" w:date="2016-03-06T11:01:00Z">
              <w:r w:rsidRPr="00304F95" w:rsidDel="00304F95">
                <w:rPr>
                  <w:rFonts w:ascii="Times New Roman" w:eastAsia="Times New Roman" w:hAnsi="Times New Roman"/>
                  <w:color w:val="000000"/>
                  <w:sz w:val="20"/>
                  <w:szCs w:val="20"/>
                  <w:lang w:eastAsia="en-GB"/>
                  <w:rPrChange w:id="5140" w:author="Linderhof, Vincent" w:date="2016-03-06T11:01:00Z">
                    <w:rPr>
                      <w:rFonts w:ascii="Times New Roman" w:eastAsia="Times New Roman" w:hAnsi="Times New Roman"/>
                      <w:color w:val="000000"/>
                      <w:sz w:val="24"/>
                      <w:szCs w:val="24"/>
                      <w:lang w:eastAsia="en-GB"/>
                    </w:rPr>
                  </w:rPrChange>
                </w:rPr>
                <w:delText>0.18</w:delText>
              </w:r>
            </w:del>
          </w:p>
        </w:tc>
        <w:tc>
          <w:tcPr>
            <w:tcW w:w="534" w:type="dxa"/>
            <w:gridSpan w:val="2"/>
            <w:tcBorders>
              <w:top w:val="nil"/>
              <w:left w:val="nil"/>
              <w:bottom w:val="nil"/>
              <w:right w:val="nil"/>
            </w:tcBorders>
            <w:shd w:val="clear" w:color="auto" w:fill="auto"/>
            <w:noWrap/>
            <w:vAlign w:val="bottom"/>
            <w:hideMark/>
            <w:tcPrChange w:id="514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9B3EB8E" w14:textId="4A9CB0C5" w:rsidR="00C03049" w:rsidRPr="00304F95" w:rsidDel="00304F95" w:rsidRDefault="00C03049" w:rsidP="00E05337">
            <w:pPr>
              <w:suppressAutoHyphens w:val="0"/>
              <w:spacing w:after="0"/>
              <w:rPr>
                <w:del w:id="5142" w:author="Linderhof, Vincent" w:date="2016-03-06T11:01:00Z"/>
                <w:rFonts w:ascii="Times New Roman" w:eastAsia="Times New Roman" w:hAnsi="Times New Roman"/>
                <w:color w:val="000000"/>
                <w:sz w:val="20"/>
                <w:szCs w:val="20"/>
                <w:lang w:eastAsia="en-GB"/>
                <w:rPrChange w:id="5143" w:author="Linderhof, Vincent" w:date="2016-03-06T11:01:00Z">
                  <w:rPr>
                    <w:del w:id="514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145"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466084FF" w14:textId="783650C0" w:rsidR="00C03049" w:rsidRPr="00304F95" w:rsidDel="00304F95" w:rsidRDefault="00C03049" w:rsidP="00E05337">
            <w:pPr>
              <w:suppressAutoHyphens w:val="0"/>
              <w:spacing w:after="0"/>
              <w:rPr>
                <w:del w:id="5146" w:author="Linderhof, Vincent" w:date="2016-03-06T11:01:00Z"/>
                <w:rFonts w:ascii="Times New Roman" w:eastAsia="Times New Roman" w:hAnsi="Times New Roman"/>
                <w:color w:val="000000"/>
                <w:sz w:val="20"/>
                <w:szCs w:val="20"/>
                <w:lang w:eastAsia="en-GB"/>
                <w:rPrChange w:id="5147" w:author="Linderhof, Vincent" w:date="2016-03-06T11:01:00Z">
                  <w:rPr>
                    <w:del w:id="5148"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149" w:author="Linderhof, Vincent" w:date="2016-03-06T11:01:00Z">
              <w:tcPr>
                <w:tcW w:w="721" w:type="dxa"/>
                <w:gridSpan w:val="2"/>
                <w:tcBorders>
                  <w:top w:val="nil"/>
                  <w:left w:val="nil"/>
                  <w:bottom w:val="nil"/>
                  <w:right w:val="nil"/>
                </w:tcBorders>
                <w:shd w:val="clear" w:color="auto" w:fill="auto"/>
                <w:noWrap/>
                <w:vAlign w:val="bottom"/>
                <w:hideMark/>
              </w:tcPr>
            </w:tcPrChange>
          </w:tcPr>
          <w:p w14:paraId="7FDAFF61" w14:textId="56C4D820" w:rsidR="00C03049" w:rsidRPr="00304F95" w:rsidDel="00304F95" w:rsidRDefault="00C03049" w:rsidP="00E05337">
            <w:pPr>
              <w:suppressAutoHyphens w:val="0"/>
              <w:spacing w:after="0"/>
              <w:rPr>
                <w:del w:id="5150" w:author="Linderhof, Vincent" w:date="2016-03-06T11:01:00Z"/>
                <w:rFonts w:ascii="Times New Roman" w:eastAsia="Times New Roman" w:hAnsi="Times New Roman"/>
                <w:color w:val="000000"/>
                <w:sz w:val="20"/>
                <w:szCs w:val="20"/>
                <w:lang w:eastAsia="en-GB"/>
                <w:rPrChange w:id="5151" w:author="Linderhof, Vincent" w:date="2016-03-06T11:01:00Z">
                  <w:rPr>
                    <w:del w:id="5152"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153"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0F8416CA" w14:textId="58A41F90" w:rsidR="00C03049" w:rsidRPr="00304F95" w:rsidDel="00304F95" w:rsidRDefault="00C03049" w:rsidP="00E05337">
            <w:pPr>
              <w:suppressAutoHyphens w:val="0"/>
              <w:spacing w:after="0"/>
              <w:jc w:val="right"/>
              <w:rPr>
                <w:del w:id="5154" w:author="Linderhof, Vincent" w:date="2016-03-06T11:01:00Z"/>
                <w:rFonts w:ascii="Times New Roman" w:eastAsia="Times New Roman" w:hAnsi="Times New Roman"/>
                <w:color w:val="000000"/>
                <w:sz w:val="20"/>
                <w:szCs w:val="20"/>
                <w:lang w:eastAsia="en-GB"/>
                <w:rPrChange w:id="5155" w:author="Linderhof, Vincent" w:date="2016-03-06T11:01:00Z">
                  <w:rPr>
                    <w:del w:id="5156" w:author="Linderhof, Vincent" w:date="2016-03-06T11:01:00Z"/>
                    <w:rFonts w:ascii="Times New Roman" w:eastAsia="Times New Roman" w:hAnsi="Times New Roman"/>
                    <w:color w:val="000000"/>
                    <w:sz w:val="24"/>
                    <w:szCs w:val="24"/>
                    <w:lang w:eastAsia="en-GB"/>
                  </w:rPr>
                </w:rPrChange>
              </w:rPr>
            </w:pPr>
            <w:del w:id="5157" w:author="Linderhof, Vincent" w:date="2016-03-06T11:01:00Z">
              <w:r w:rsidRPr="00304F95" w:rsidDel="00304F95">
                <w:rPr>
                  <w:rFonts w:ascii="Times New Roman" w:eastAsia="Times New Roman" w:hAnsi="Times New Roman"/>
                  <w:color w:val="000000"/>
                  <w:sz w:val="20"/>
                  <w:szCs w:val="20"/>
                  <w:lang w:eastAsia="en-GB"/>
                  <w:rPrChange w:id="5158"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15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6B0219" w14:textId="2B5BAC48" w:rsidR="00C03049" w:rsidRPr="00304F95" w:rsidDel="00304F95" w:rsidRDefault="00C03049" w:rsidP="00E05337">
            <w:pPr>
              <w:suppressAutoHyphens w:val="0"/>
              <w:spacing w:after="0"/>
              <w:rPr>
                <w:del w:id="5160" w:author="Linderhof, Vincent" w:date="2016-03-06T11:01:00Z"/>
                <w:rFonts w:ascii="Times New Roman" w:eastAsia="Times New Roman" w:hAnsi="Times New Roman"/>
                <w:color w:val="000000"/>
                <w:sz w:val="20"/>
                <w:szCs w:val="20"/>
                <w:lang w:eastAsia="en-GB"/>
                <w:rPrChange w:id="5161" w:author="Linderhof, Vincent" w:date="2016-03-06T11:01:00Z">
                  <w:rPr>
                    <w:del w:id="516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163"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793C5431" w14:textId="76ED1F3E" w:rsidR="00C03049" w:rsidRPr="00304F95" w:rsidDel="00304F95" w:rsidRDefault="00C03049" w:rsidP="00E05337">
            <w:pPr>
              <w:suppressAutoHyphens w:val="0"/>
              <w:spacing w:after="0"/>
              <w:jc w:val="right"/>
              <w:rPr>
                <w:del w:id="5164" w:author="Linderhof, Vincent" w:date="2016-03-06T11:01:00Z"/>
                <w:rFonts w:ascii="Times New Roman" w:eastAsia="Times New Roman" w:hAnsi="Times New Roman"/>
                <w:color w:val="000000"/>
                <w:sz w:val="20"/>
                <w:szCs w:val="20"/>
                <w:lang w:eastAsia="en-GB"/>
                <w:rPrChange w:id="5165" w:author="Linderhof, Vincent" w:date="2016-03-06T11:01:00Z">
                  <w:rPr>
                    <w:del w:id="5166" w:author="Linderhof, Vincent" w:date="2016-03-06T11:01:00Z"/>
                    <w:rFonts w:ascii="Times New Roman" w:eastAsia="Times New Roman" w:hAnsi="Times New Roman"/>
                    <w:color w:val="000000"/>
                    <w:sz w:val="24"/>
                    <w:szCs w:val="24"/>
                    <w:lang w:eastAsia="en-GB"/>
                  </w:rPr>
                </w:rPrChange>
              </w:rPr>
            </w:pPr>
            <w:del w:id="5167" w:author="Linderhof, Vincent" w:date="2016-03-06T11:01:00Z">
              <w:r w:rsidRPr="00304F95" w:rsidDel="00304F95">
                <w:rPr>
                  <w:rFonts w:ascii="Times New Roman" w:eastAsia="Times New Roman" w:hAnsi="Times New Roman"/>
                  <w:color w:val="000000"/>
                  <w:sz w:val="20"/>
                  <w:szCs w:val="20"/>
                  <w:lang w:eastAsia="en-GB"/>
                  <w:rPrChange w:id="5168" w:author="Linderhof, Vincent" w:date="2016-03-06T11:01:00Z">
                    <w:rPr>
                      <w:rFonts w:ascii="Times New Roman" w:eastAsia="Times New Roman" w:hAnsi="Times New Roman"/>
                      <w:color w:val="000000"/>
                      <w:sz w:val="24"/>
                      <w:szCs w:val="24"/>
                      <w:lang w:eastAsia="en-GB"/>
                    </w:rPr>
                  </w:rPrChange>
                </w:rPr>
                <w:delText>0.12</w:delText>
              </w:r>
            </w:del>
          </w:p>
        </w:tc>
        <w:tc>
          <w:tcPr>
            <w:tcW w:w="534" w:type="dxa"/>
            <w:gridSpan w:val="2"/>
            <w:tcBorders>
              <w:top w:val="nil"/>
              <w:left w:val="nil"/>
              <w:bottom w:val="nil"/>
              <w:right w:val="nil"/>
            </w:tcBorders>
            <w:shd w:val="clear" w:color="auto" w:fill="auto"/>
            <w:noWrap/>
            <w:vAlign w:val="bottom"/>
            <w:hideMark/>
            <w:tcPrChange w:id="516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A76D736" w14:textId="01D48C9B" w:rsidR="00C03049" w:rsidRPr="00304F95" w:rsidDel="00304F95" w:rsidRDefault="00C03049" w:rsidP="00E05337">
            <w:pPr>
              <w:suppressAutoHyphens w:val="0"/>
              <w:spacing w:after="0"/>
              <w:rPr>
                <w:del w:id="5170" w:author="Linderhof, Vincent" w:date="2016-03-06T11:01:00Z"/>
                <w:rFonts w:ascii="Times New Roman" w:eastAsia="Times New Roman" w:hAnsi="Times New Roman"/>
                <w:color w:val="000000"/>
                <w:sz w:val="20"/>
                <w:szCs w:val="20"/>
                <w:lang w:eastAsia="en-GB"/>
                <w:rPrChange w:id="5171" w:author="Linderhof, Vincent" w:date="2016-03-06T11:01:00Z">
                  <w:rPr>
                    <w:del w:id="5172"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173"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C2AEC63" w14:textId="5222CC2E" w:rsidR="00C03049" w:rsidRPr="00304F95" w:rsidDel="00304F95" w:rsidRDefault="00C03049" w:rsidP="00E05337">
            <w:pPr>
              <w:suppressAutoHyphens w:val="0"/>
              <w:spacing w:after="0"/>
              <w:rPr>
                <w:del w:id="5174" w:author="Linderhof, Vincent" w:date="2016-03-06T11:01:00Z"/>
                <w:rFonts w:ascii="Times New Roman" w:eastAsia="Times New Roman" w:hAnsi="Times New Roman"/>
                <w:color w:val="000000"/>
                <w:sz w:val="20"/>
                <w:szCs w:val="20"/>
                <w:lang w:eastAsia="en-GB"/>
                <w:rPrChange w:id="5175" w:author="Linderhof, Vincent" w:date="2016-03-06T11:01:00Z">
                  <w:rPr>
                    <w:del w:id="5176"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177" w:author="Linderhof, Vincent" w:date="2016-03-06T11:01:00Z">
              <w:tcPr>
                <w:tcW w:w="691" w:type="dxa"/>
                <w:gridSpan w:val="2"/>
                <w:tcBorders>
                  <w:top w:val="nil"/>
                  <w:left w:val="nil"/>
                  <w:bottom w:val="nil"/>
                  <w:right w:val="nil"/>
                </w:tcBorders>
                <w:shd w:val="clear" w:color="auto" w:fill="auto"/>
                <w:noWrap/>
                <w:vAlign w:val="bottom"/>
                <w:hideMark/>
              </w:tcPr>
            </w:tcPrChange>
          </w:tcPr>
          <w:p w14:paraId="75BB6D86" w14:textId="1BFFF18F" w:rsidR="00C03049" w:rsidRPr="00304F95" w:rsidDel="00304F95" w:rsidRDefault="00C03049" w:rsidP="00E05337">
            <w:pPr>
              <w:suppressAutoHyphens w:val="0"/>
              <w:spacing w:after="0"/>
              <w:rPr>
                <w:del w:id="5178" w:author="Linderhof, Vincent" w:date="2016-03-06T11:01:00Z"/>
                <w:rFonts w:ascii="Times New Roman" w:eastAsia="Times New Roman" w:hAnsi="Times New Roman"/>
                <w:color w:val="000000"/>
                <w:sz w:val="20"/>
                <w:szCs w:val="20"/>
                <w:lang w:eastAsia="en-GB"/>
                <w:rPrChange w:id="5179" w:author="Linderhof, Vincent" w:date="2016-03-06T11:01:00Z">
                  <w:rPr>
                    <w:del w:id="518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181"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3265AC89" w14:textId="44E2B432" w:rsidR="00C03049" w:rsidRPr="00304F95" w:rsidDel="00304F95" w:rsidRDefault="00C03049" w:rsidP="00E05337">
            <w:pPr>
              <w:suppressAutoHyphens w:val="0"/>
              <w:spacing w:after="0"/>
              <w:jc w:val="right"/>
              <w:rPr>
                <w:del w:id="5182" w:author="Linderhof, Vincent" w:date="2016-03-06T11:01:00Z"/>
                <w:rFonts w:ascii="Times New Roman" w:eastAsia="Times New Roman" w:hAnsi="Times New Roman"/>
                <w:color w:val="000000"/>
                <w:sz w:val="20"/>
                <w:szCs w:val="20"/>
                <w:lang w:eastAsia="en-GB"/>
                <w:rPrChange w:id="5183" w:author="Linderhof, Vincent" w:date="2016-03-06T11:01:00Z">
                  <w:rPr>
                    <w:del w:id="5184" w:author="Linderhof, Vincent" w:date="2016-03-06T11:01:00Z"/>
                    <w:rFonts w:ascii="Times New Roman" w:eastAsia="Times New Roman" w:hAnsi="Times New Roman"/>
                    <w:color w:val="000000"/>
                    <w:sz w:val="24"/>
                    <w:szCs w:val="24"/>
                    <w:lang w:eastAsia="en-GB"/>
                  </w:rPr>
                </w:rPrChange>
              </w:rPr>
            </w:pPr>
            <w:del w:id="5185" w:author="Linderhof, Vincent" w:date="2016-03-06T11:01:00Z">
              <w:r w:rsidRPr="00304F95" w:rsidDel="00304F95">
                <w:rPr>
                  <w:rFonts w:ascii="Times New Roman" w:eastAsia="Times New Roman" w:hAnsi="Times New Roman"/>
                  <w:color w:val="000000"/>
                  <w:sz w:val="20"/>
                  <w:szCs w:val="20"/>
                  <w:lang w:eastAsia="en-GB"/>
                  <w:rPrChange w:id="5186"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18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198CB2E" w14:textId="4827B350" w:rsidR="00C03049" w:rsidRPr="00304F95" w:rsidDel="00304F95" w:rsidRDefault="00C03049" w:rsidP="00E05337">
            <w:pPr>
              <w:suppressAutoHyphens w:val="0"/>
              <w:spacing w:after="0"/>
              <w:rPr>
                <w:del w:id="5188" w:author="Linderhof, Vincent" w:date="2016-03-06T11:01:00Z"/>
                <w:rFonts w:ascii="Times New Roman" w:eastAsia="Times New Roman" w:hAnsi="Times New Roman"/>
                <w:color w:val="000000"/>
                <w:sz w:val="20"/>
                <w:szCs w:val="20"/>
                <w:lang w:eastAsia="en-GB"/>
                <w:rPrChange w:id="5189" w:author="Linderhof, Vincent" w:date="2016-03-06T11:01:00Z">
                  <w:rPr>
                    <w:del w:id="519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19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DB75B28" w14:textId="3616D30A" w:rsidR="00C03049" w:rsidRPr="00304F95" w:rsidDel="00304F95" w:rsidRDefault="00C03049" w:rsidP="00E05337">
            <w:pPr>
              <w:suppressAutoHyphens w:val="0"/>
              <w:spacing w:after="0"/>
              <w:jc w:val="right"/>
              <w:rPr>
                <w:del w:id="5192" w:author="Linderhof, Vincent" w:date="2016-03-06T11:01:00Z"/>
                <w:rFonts w:ascii="Times New Roman" w:eastAsia="Times New Roman" w:hAnsi="Times New Roman"/>
                <w:color w:val="000000"/>
                <w:sz w:val="20"/>
                <w:szCs w:val="20"/>
                <w:lang w:eastAsia="en-GB"/>
                <w:rPrChange w:id="5193" w:author="Linderhof, Vincent" w:date="2016-03-06T11:01:00Z">
                  <w:rPr>
                    <w:del w:id="5194" w:author="Linderhof, Vincent" w:date="2016-03-06T11:01:00Z"/>
                    <w:rFonts w:ascii="Times New Roman" w:eastAsia="Times New Roman" w:hAnsi="Times New Roman"/>
                    <w:color w:val="000000"/>
                    <w:sz w:val="24"/>
                    <w:szCs w:val="24"/>
                    <w:lang w:eastAsia="en-GB"/>
                  </w:rPr>
                </w:rPrChange>
              </w:rPr>
            </w:pPr>
            <w:del w:id="5195" w:author="Linderhof, Vincent" w:date="2016-03-06T11:01:00Z">
              <w:r w:rsidRPr="00304F95" w:rsidDel="00304F95">
                <w:rPr>
                  <w:rFonts w:ascii="Times New Roman" w:eastAsia="Times New Roman" w:hAnsi="Times New Roman"/>
                  <w:color w:val="000000"/>
                  <w:sz w:val="20"/>
                  <w:szCs w:val="20"/>
                  <w:lang w:eastAsia="en-GB"/>
                  <w:rPrChange w:id="5196" w:author="Linderhof, Vincent" w:date="2016-03-06T11:01:00Z">
                    <w:rPr>
                      <w:rFonts w:ascii="Times New Roman" w:eastAsia="Times New Roman" w:hAnsi="Times New Roman"/>
                      <w:color w:val="000000"/>
                      <w:sz w:val="24"/>
                      <w:szCs w:val="24"/>
                      <w:lang w:eastAsia="en-GB"/>
                    </w:rPr>
                  </w:rPrChange>
                </w:rPr>
                <w:delText>0.09</w:delText>
              </w:r>
            </w:del>
          </w:p>
        </w:tc>
        <w:tc>
          <w:tcPr>
            <w:tcW w:w="534" w:type="dxa"/>
            <w:gridSpan w:val="2"/>
            <w:tcBorders>
              <w:top w:val="nil"/>
              <w:left w:val="nil"/>
              <w:bottom w:val="nil"/>
              <w:right w:val="nil"/>
            </w:tcBorders>
            <w:shd w:val="clear" w:color="auto" w:fill="auto"/>
            <w:noWrap/>
            <w:vAlign w:val="bottom"/>
            <w:hideMark/>
            <w:tcPrChange w:id="519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E30F741" w14:textId="24AAEB58" w:rsidR="00C03049" w:rsidRPr="00304F95" w:rsidDel="00304F95" w:rsidRDefault="00C03049" w:rsidP="00E05337">
            <w:pPr>
              <w:suppressAutoHyphens w:val="0"/>
              <w:spacing w:after="0"/>
              <w:rPr>
                <w:del w:id="5198" w:author="Linderhof, Vincent" w:date="2016-03-06T11:01:00Z"/>
                <w:rFonts w:ascii="Times New Roman" w:eastAsia="Times New Roman" w:hAnsi="Times New Roman"/>
                <w:color w:val="000000"/>
                <w:sz w:val="20"/>
                <w:szCs w:val="20"/>
                <w:lang w:eastAsia="en-GB"/>
                <w:rPrChange w:id="5199" w:author="Linderhof, Vincent" w:date="2016-03-06T11:01:00Z">
                  <w:rPr>
                    <w:del w:id="520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20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78A693C" w14:textId="4C135819" w:rsidR="00C03049" w:rsidRPr="00304F95" w:rsidDel="00304F95" w:rsidRDefault="00C03049" w:rsidP="00E05337">
            <w:pPr>
              <w:suppressAutoHyphens w:val="0"/>
              <w:spacing w:after="0"/>
              <w:rPr>
                <w:del w:id="5202" w:author="Linderhof, Vincent" w:date="2016-03-06T11:01:00Z"/>
                <w:rFonts w:ascii="Times New Roman" w:eastAsia="Times New Roman" w:hAnsi="Times New Roman"/>
                <w:color w:val="000000"/>
                <w:sz w:val="20"/>
                <w:szCs w:val="20"/>
                <w:lang w:eastAsia="en-GB"/>
                <w:rPrChange w:id="5203" w:author="Linderhof, Vincent" w:date="2016-03-06T11:01:00Z">
                  <w:rPr>
                    <w:del w:id="5204"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20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3F3D680" w14:textId="1D279BB7" w:rsidR="00C03049" w:rsidRPr="00304F95" w:rsidDel="00304F95" w:rsidRDefault="00C03049" w:rsidP="00E05337">
            <w:pPr>
              <w:suppressAutoHyphens w:val="0"/>
              <w:spacing w:after="0"/>
              <w:rPr>
                <w:del w:id="5206" w:author="Linderhof, Vincent" w:date="2016-03-06T11:01:00Z"/>
                <w:rFonts w:ascii="Times New Roman" w:eastAsia="Times New Roman" w:hAnsi="Times New Roman"/>
                <w:color w:val="000000"/>
                <w:sz w:val="20"/>
                <w:szCs w:val="20"/>
                <w:lang w:eastAsia="en-GB"/>
                <w:rPrChange w:id="5207" w:author="Linderhof, Vincent" w:date="2016-03-06T11:01:00Z">
                  <w:rPr>
                    <w:del w:id="5208"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B6EBED7" w14:textId="6C66D009" w:rsidTr="00304F95">
        <w:trPr>
          <w:trHeight w:val="300"/>
          <w:del w:id="5209" w:author="Linderhof, Vincent" w:date="2016-03-06T11:01:00Z"/>
          <w:trPrChange w:id="5210"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211"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2C86B582" w14:textId="3393226D" w:rsidR="00C03049" w:rsidRPr="00304F95" w:rsidDel="00304F95" w:rsidRDefault="00C03049" w:rsidP="00E05337">
            <w:pPr>
              <w:suppressAutoHyphens w:val="0"/>
              <w:spacing w:after="0"/>
              <w:rPr>
                <w:del w:id="5212" w:author="Linderhof, Vincent" w:date="2016-03-06T11:01:00Z"/>
                <w:rFonts w:ascii="Times New Roman" w:eastAsia="Times New Roman" w:hAnsi="Times New Roman"/>
                <w:color w:val="000000"/>
                <w:sz w:val="20"/>
                <w:szCs w:val="20"/>
                <w:lang w:eastAsia="en-GB"/>
                <w:rPrChange w:id="5213" w:author="Linderhof, Vincent" w:date="2016-03-06T11:01:00Z">
                  <w:rPr>
                    <w:del w:id="5214" w:author="Linderhof, Vincent" w:date="2016-03-06T11:01:00Z"/>
                    <w:rFonts w:ascii="Times New Roman" w:eastAsia="Times New Roman" w:hAnsi="Times New Roman"/>
                    <w:color w:val="000000"/>
                    <w:sz w:val="24"/>
                    <w:szCs w:val="24"/>
                    <w:lang w:eastAsia="en-GB"/>
                  </w:rPr>
                </w:rPrChange>
              </w:rPr>
            </w:pPr>
            <w:del w:id="5215" w:author="Linderhof, Vincent" w:date="2016-03-06T11:01:00Z">
              <w:r w:rsidRPr="00304F95" w:rsidDel="00304F95">
                <w:rPr>
                  <w:rFonts w:ascii="Times New Roman" w:eastAsia="Times New Roman" w:hAnsi="Times New Roman"/>
                  <w:color w:val="000000"/>
                  <w:sz w:val="20"/>
                  <w:szCs w:val="20"/>
                  <w:lang w:eastAsia="en-GB"/>
                  <w:rPrChange w:id="5216" w:author="Linderhof, Vincent" w:date="2016-03-06T11:01:00Z">
                    <w:rPr>
                      <w:rFonts w:ascii="Times New Roman" w:eastAsia="Times New Roman" w:hAnsi="Times New Roman"/>
                      <w:color w:val="000000"/>
                      <w:sz w:val="24"/>
                      <w:szCs w:val="24"/>
                      <w:lang w:eastAsia="en-GB"/>
                    </w:rPr>
                  </w:rPrChange>
                </w:rPr>
                <w:delText>AdjustedR2</w:delText>
              </w:r>
            </w:del>
          </w:p>
        </w:tc>
        <w:tc>
          <w:tcPr>
            <w:tcW w:w="1387" w:type="dxa"/>
            <w:gridSpan w:val="2"/>
            <w:tcBorders>
              <w:top w:val="nil"/>
              <w:left w:val="nil"/>
              <w:bottom w:val="nil"/>
              <w:right w:val="nil"/>
            </w:tcBorders>
            <w:shd w:val="clear" w:color="auto" w:fill="auto"/>
            <w:noWrap/>
            <w:vAlign w:val="bottom"/>
            <w:hideMark/>
            <w:tcPrChange w:id="5217"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46EE0B93" w14:textId="2E9C8D69" w:rsidR="00C03049" w:rsidRPr="00304F95" w:rsidDel="00304F95" w:rsidRDefault="00C03049" w:rsidP="00E05337">
            <w:pPr>
              <w:suppressAutoHyphens w:val="0"/>
              <w:spacing w:after="0"/>
              <w:jc w:val="right"/>
              <w:rPr>
                <w:del w:id="5218" w:author="Linderhof, Vincent" w:date="2016-03-06T11:01:00Z"/>
                <w:rFonts w:ascii="Times New Roman" w:eastAsia="Times New Roman" w:hAnsi="Times New Roman"/>
                <w:color w:val="000000"/>
                <w:sz w:val="20"/>
                <w:szCs w:val="20"/>
                <w:lang w:eastAsia="en-GB"/>
                <w:rPrChange w:id="5219" w:author="Linderhof, Vincent" w:date="2016-03-06T11:01:00Z">
                  <w:rPr>
                    <w:del w:id="5220" w:author="Linderhof, Vincent" w:date="2016-03-06T11:01:00Z"/>
                    <w:rFonts w:ascii="Times New Roman" w:eastAsia="Times New Roman" w:hAnsi="Times New Roman"/>
                    <w:color w:val="000000"/>
                    <w:sz w:val="24"/>
                    <w:szCs w:val="24"/>
                    <w:lang w:eastAsia="en-GB"/>
                  </w:rPr>
                </w:rPrChange>
              </w:rPr>
            </w:pPr>
            <w:del w:id="5221" w:author="Linderhof, Vincent" w:date="2016-03-06T11:01:00Z">
              <w:r w:rsidRPr="00304F95" w:rsidDel="00304F95">
                <w:rPr>
                  <w:rFonts w:ascii="Times New Roman" w:eastAsia="Times New Roman" w:hAnsi="Times New Roman"/>
                  <w:color w:val="000000"/>
                  <w:sz w:val="20"/>
                  <w:szCs w:val="20"/>
                  <w:lang w:eastAsia="en-GB"/>
                  <w:rPrChange w:id="5222"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223" w:author="Linderhof, Vincent" w:date="2016-03-06T11:01:00Z">
              <w:tcPr>
                <w:tcW w:w="236" w:type="dxa"/>
                <w:gridSpan w:val="2"/>
                <w:tcBorders>
                  <w:top w:val="nil"/>
                  <w:left w:val="nil"/>
                  <w:bottom w:val="nil"/>
                  <w:right w:val="nil"/>
                </w:tcBorders>
                <w:shd w:val="clear" w:color="auto" w:fill="auto"/>
                <w:noWrap/>
                <w:vAlign w:val="bottom"/>
                <w:hideMark/>
              </w:tcPr>
            </w:tcPrChange>
          </w:tcPr>
          <w:p w14:paraId="353EEDF4" w14:textId="46E9B881" w:rsidR="00C03049" w:rsidRPr="00304F95" w:rsidDel="00304F95" w:rsidRDefault="00C03049" w:rsidP="00E05337">
            <w:pPr>
              <w:suppressAutoHyphens w:val="0"/>
              <w:spacing w:after="0"/>
              <w:rPr>
                <w:del w:id="5224" w:author="Linderhof, Vincent" w:date="2016-03-06T11:01:00Z"/>
                <w:rFonts w:ascii="Times New Roman" w:eastAsia="Times New Roman" w:hAnsi="Times New Roman"/>
                <w:color w:val="000000"/>
                <w:sz w:val="20"/>
                <w:szCs w:val="20"/>
                <w:lang w:eastAsia="en-GB"/>
                <w:rPrChange w:id="5225" w:author="Linderhof, Vincent" w:date="2016-03-06T11:01:00Z">
                  <w:rPr>
                    <w:del w:id="5226"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227"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4A3B8487" w14:textId="0F581205" w:rsidR="00C03049" w:rsidRPr="00304F95" w:rsidDel="00304F95" w:rsidRDefault="00C03049" w:rsidP="00E05337">
            <w:pPr>
              <w:suppressAutoHyphens w:val="0"/>
              <w:spacing w:after="0"/>
              <w:jc w:val="right"/>
              <w:rPr>
                <w:del w:id="5228" w:author="Linderhof, Vincent" w:date="2016-03-06T11:01:00Z"/>
                <w:rFonts w:ascii="Times New Roman" w:eastAsia="Times New Roman" w:hAnsi="Times New Roman"/>
                <w:color w:val="000000"/>
                <w:sz w:val="20"/>
                <w:szCs w:val="20"/>
                <w:lang w:eastAsia="en-GB"/>
                <w:rPrChange w:id="5229" w:author="Linderhof, Vincent" w:date="2016-03-06T11:01:00Z">
                  <w:rPr>
                    <w:del w:id="5230" w:author="Linderhof, Vincent" w:date="2016-03-06T11:01:00Z"/>
                    <w:rFonts w:ascii="Times New Roman" w:eastAsia="Times New Roman" w:hAnsi="Times New Roman"/>
                    <w:color w:val="000000"/>
                    <w:sz w:val="24"/>
                    <w:szCs w:val="24"/>
                    <w:lang w:eastAsia="en-GB"/>
                  </w:rPr>
                </w:rPrChange>
              </w:rPr>
            </w:pPr>
            <w:del w:id="5231" w:author="Linderhof, Vincent" w:date="2016-03-06T11:01:00Z">
              <w:r w:rsidRPr="00304F95" w:rsidDel="00304F95">
                <w:rPr>
                  <w:rFonts w:ascii="Times New Roman" w:eastAsia="Times New Roman" w:hAnsi="Times New Roman"/>
                  <w:color w:val="000000"/>
                  <w:sz w:val="20"/>
                  <w:szCs w:val="20"/>
                  <w:lang w:eastAsia="en-GB"/>
                  <w:rPrChange w:id="5232" w:author="Linderhof, Vincent" w:date="2016-03-06T11:01:00Z">
                    <w:rPr>
                      <w:rFonts w:ascii="Times New Roman" w:eastAsia="Times New Roman" w:hAnsi="Times New Roman"/>
                      <w:color w:val="000000"/>
                      <w:sz w:val="24"/>
                      <w:szCs w:val="24"/>
                      <w:lang w:eastAsia="en-GB"/>
                    </w:rPr>
                  </w:rPrChange>
                </w:rPr>
                <w:delText>0.11</w:delText>
              </w:r>
            </w:del>
          </w:p>
        </w:tc>
        <w:tc>
          <w:tcPr>
            <w:tcW w:w="534" w:type="dxa"/>
            <w:gridSpan w:val="2"/>
            <w:tcBorders>
              <w:top w:val="nil"/>
              <w:left w:val="nil"/>
              <w:bottom w:val="nil"/>
              <w:right w:val="nil"/>
            </w:tcBorders>
            <w:shd w:val="clear" w:color="auto" w:fill="auto"/>
            <w:noWrap/>
            <w:vAlign w:val="bottom"/>
            <w:hideMark/>
            <w:tcPrChange w:id="523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858158B" w14:textId="40B80589" w:rsidR="00C03049" w:rsidRPr="00304F95" w:rsidDel="00304F95" w:rsidRDefault="00C03049" w:rsidP="00E05337">
            <w:pPr>
              <w:suppressAutoHyphens w:val="0"/>
              <w:spacing w:after="0"/>
              <w:rPr>
                <w:del w:id="5234" w:author="Linderhof, Vincent" w:date="2016-03-06T11:01:00Z"/>
                <w:rFonts w:ascii="Times New Roman" w:eastAsia="Times New Roman" w:hAnsi="Times New Roman"/>
                <w:color w:val="000000"/>
                <w:sz w:val="20"/>
                <w:szCs w:val="20"/>
                <w:lang w:eastAsia="en-GB"/>
                <w:rPrChange w:id="5235" w:author="Linderhof, Vincent" w:date="2016-03-06T11:01:00Z">
                  <w:rPr>
                    <w:del w:id="523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237"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163F61EC" w14:textId="6EB929B1" w:rsidR="00C03049" w:rsidRPr="00304F95" w:rsidDel="00304F95" w:rsidRDefault="00C03049" w:rsidP="00E05337">
            <w:pPr>
              <w:suppressAutoHyphens w:val="0"/>
              <w:spacing w:after="0"/>
              <w:rPr>
                <w:del w:id="5238" w:author="Linderhof, Vincent" w:date="2016-03-06T11:01:00Z"/>
                <w:rFonts w:ascii="Times New Roman" w:eastAsia="Times New Roman" w:hAnsi="Times New Roman"/>
                <w:color w:val="000000"/>
                <w:sz w:val="20"/>
                <w:szCs w:val="20"/>
                <w:lang w:eastAsia="en-GB"/>
                <w:rPrChange w:id="5239" w:author="Linderhof, Vincent" w:date="2016-03-06T11:01:00Z">
                  <w:rPr>
                    <w:del w:id="5240"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241"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89C47D8" w14:textId="50814BBC" w:rsidR="00C03049" w:rsidRPr="00304F95" w:rsidDel="00304F95" w:rsidRDefault="00C03049" w:rsidP="00E05337">
            <w:pPr>
              <w:suppressAutoHyphens w:val="0"/>
              <w:spacing w:after="0"/>
              <w:rPr>
                <w:del w:id="5242" w:author="Linderhof, Vincent" w:date="2016-03-06T11:01:00Z"/>
                <w:rFonts w:ascii="Times New Roman" w:eastAsia="Times New Roman" w:hAnsi="Times New Roman"/>
                <w:color w:val="000000"/>
                <w:sz w:val="20"/>
                <w:szCs w:val="20"/>
                <w:lang w:eastAsia="en-GB"/>
                <w:rPrChange w:id="5243" w:author="Linderhof, Vincent" w:date="2016-03-06T11:01:00Z">
                  <w:rPr>
                    <w:del w:id="5244"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245"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3E7CEA48" w14:textId="0B433C73" w:rsidR="00C03049" w:rsidRPr="00304F95" w:rsidDel="00304F95" w:rsidRDefault="00C03049" w:rsidP="00E05337">
            <w:pPr>
              <w:suppressAutoHyphens w:val="0"/>
              <w:spacing w:after="0"/>
              <w:jc w:val="right"/>
              <w:rPr>
                <w:del w:id="5246" w:author="Linderhof, Vincent" w:date="2016-03-06T11:01:00Z"/>
                <w:rFonts w:ascii="Times New Roman" w:eastAsia="Times New Roman" w:hAnsi="Times New Roman"/>
                <w:color w:val="000000"/>
                <w:sz w:val="20"/>
                <w:szCs w:val="20"/>
                <w:lang w:eastAsia="en-GB"/>
                <w:rPrChange w:id="5247" w:author="Linderhof, Vincent" w:date="2016-03-06T11:01:00Z">
                  <w:rPr>
                    <w:del w:id="5248" w:author="Linderhof, Vincent" w:date="2016-03-06T11:01:00Z"/>
                    <w:rFonts w:ascii="Times New Roman" w:eastAsia="Times New Roman" w:hAnsi="Times New Roman"/>
                    <w:color w:val="000000"/>
                    <w:sz w:val="24"/>
                    <w:szCs w:val="24"/>
                    <w:lang w:eastAsia="en-GB"/>
                  </w:rPr>
                </w:rPrChange>
              </w:rPr>
            </w:pPr>
            <w:del w:id="5249" w:author="Linderhof, Vincent" w:date="2016-03-06T11:01:00Z">
              <w:r w:rsidRPr="00304F95" w:rsidDel="00304F95">
                <w:rPr>
                  <w:rFonts w:ascii="Times New Roman" w:eastAsia="Times New Roman" w:hAnsi="Times New Roman"/>
                  <w:color w:val="000000"/>
                  <w:sz w:val="20"/>
                  <w:szCs w:val="20"/>
                  <w:lang w:eastAsia="en-GB"/>
                  <w:rPrChange w:id="5250"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25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34AA91" w14:textId="2D72B064" w:rsidR="00C03049" w:rsidRPr="00304F95" w:rsidDel="00304F95" w:rsidRDefault="00C03049" w:rsidP="00E05337">
            <w:pPr>
              <w:suppressAutoHyphens w:val="0"/>
              <w:spacing w:after="0"/>
              <w:rPr>
                <w:del w:id="5252" w:author="Linderhof, Vincent" w:date="2016-03-06T11:01:00Z"/>
                <w:rFonts w:ascii="Times New Roman" w:eastAsia="Times New Roman" w:hAnsi="Times New Roman"/>
                <w:color w:val="000000"/>
                <w:sz w:val="20"/>
                <w:szCs w:val="20"/>
                <w:lang w:eastAsia="en-GB"/>
                <w:rPrChange w:id="5253" w:author="Linderhof, Vincent" w:date="2016-03-06T11:01:00Z">
                  <w:rPr>
                    <w:del w:id="525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255"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5480516B" w14:textId="23E5B10A" w:rsidR="00C03049" w:rsidRPr="00304F95" w:rsidDel="00304F95" w:rsidRDefault="00C03049" w:rsidP="00E05337">
            <w:pPr>
              <w:suppressAutoHyphens w:val="0"/>
              <w:spacing w:after="0"/>
              <w:jc w:val="right"/>
              <w:rPr>
                <w:del w:id="5256" w:author="Linderhof, Vincent" w:date="2016-03-06T11:01:00Z"/>
                <w:rFonts w:ascii="Times New Roman" w:eastAsia="Times New Roman" w:hAnsi="Times New Roman"/>
                <w:color w:val="000000"/>
                <w:sz w:val="20"/>
                <w:szCs w:val="20"/>
                <w:lang w:eastAsia="en-GB"/>
                <w:rPrChange w:id="5257" w:author="Linderhof, Vincent" w:date="2016-03-06T11:01:00Z">
                  <w:rPr>
                    <w:del w:id="5258" w:author="Linderhof, Vincent" w:date="2016-03-06T11:01:00Z"/>
                    <w:rFonts w:ascii="Times New Roman" w:eastAsia="Times New Roman" w:hAnsi="Times New Roman"/>
                    <w:color w:val="000000"/>
                    <w:sz w:val="24"/>
                    <w:szCs w:val="24"/>
                    <w:lang w:eastAsia="en-GB"/>
                  </w:rPr>
                </w:rPrChange>
              </w:rPr>
            </w:pPr>
            <w:del w:id="5259" w:author="Linderhof, Vincent" w:date="2016-03-06T11:01:00Z">
              <w:r w:rsidRPr="00304F95" w:rsidDel="00304F95">
                <w:rPr>
                  <w:rFonts w:ascii="Times New Roman" w:eastAsia="Times New Roman" w:hAnsi="Times New Roman"/>
                  <w:color w:val="000000"/>
                  <w:sz w:val="20"/>
                  <w:szCs w:val="20"/>
                  <w:lang w:eastAsia="en-GB"/>
                  <w:rPrChange w:id="5260" w:author="Linderhof, Vincent" w:date="2016-03-06T11:01:00Z">
                    <w:rPr>
                      <w:rFonts w:ascii="Times New Roman" w:eastAsia="Times New Roman" w:hAnsi="Times New Roman"/>
                      <w:color w:val="000000"/>
                      <w:sz w:val="24"/>
                      <w:szCs w:val="24"/>
                      <w:lang w:eastAsia="en-GB"/>
                    </w:rPr>
                  </w:rPrChange>
                </w:rPr>
                <w:delText>0.07</w:delText>
              </w:r>
            </w:del>
          </w:p>
        </w:tc>
        <w:tc>
          <w:tcPr>
            <w:tcW w:w="534" w:type="dxa"/>
            <w:gridSpan w:val="2"/>
            <w:tcBorders>
              <w:top w:val="nil"/>
              <w:left w:val="nil"/>
              <w:bottom w:val="nil"/>
              <w:right w:val="nil"/>
            </w:tcBorders>
            <w:shd w:val="clear" w:color="auto" w:fill="auto"/>
            <w:noWrap/>
            <w:vAlign w:val="bottom"/>
            <w:hideMark/>
            <w:tcPrChange w:id="526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C0606B" w14:textId="3DC595C3" w:rsidR="00C03049" w:rsidRPr="00304F95" w:rsidDel="00304F95" w:rsidRDefault="00C03049" w:rsidP="00E05337">
            <w:pPr>
              <w:suppressAutoHyphens w:val="0"/>
              <w:spacing w:after="0"/>
              <w:rPr>
                <w:del w:id="5262" w:author="Linderhof, Vincent" w:date="2016-03-06T11:01:00Z"/>
                <w:rFonts w:ascii="Times New Roman" w:eastAsia="Times New Roman" w:hAnsi="Times New Roman"/>
                <w:color w:val="000000"/>
                <w:sz w:val="20"/>
                <w:szCs w:val="20"/>
                <w:lang w:eastAsia="en-GB"/>
                <w:rPrChange w:id="5263" w:author="Linderhof, Vincent" w:date="2016-03-06T11:01:00Z">
                  <w:rPr>
                    <w:del w:id="5264"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265"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443FCDF3" w14:textId="600F3E78" w:rsidR="00C03049" w:rsidRPr="00304F95" w:rsidDel="00304F95" w:rsidRDefault="00C03049" w:rsidP="00E05337">
            <w:pPr>
              <w:suppressAutoHyphens w:val="0"/>
              <w:spacing w:after="0"/>
              <w:rPr>
                <w:del w:id="5266" w:author="Linderhof, Vincent" w:date="2016-03-06T11:01:00Z"/>
                <w:rFonts w:ascii="Times New Roman" w:eastAsia="Times New Roman" w:hAnsi="Times New Roman"/>
                <w:color w:val="000000"/>
                <w:sz w:val="20"/>
                <w:szCs w:val="20"/>
                <w:lang w:eastAsia="en-GB"/>
                <w:rPrChange w:id="5267" w:author="Linderhof, Vincent" w:date="2016-03-06T11:01:00Z">
                  <w:rPr>
                    <w:del w:id="5268"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269" w:author="Linderhof, Vincent" w:date="2016-03-06T11:01:00Z">
              <w:tcPr>
                <w:tcW w:w="691" w:type="dxa"/>
                <w:gridSpan w:val="2"/>
                <w:tcBorders>
                  <w:top w:val="nil"/>
                  <w:left w:val="nil"/>
                  <w:bottom w:val="nil"/>
                  <w:right w:val="nil"/>
                </w:tcBorders>
                <w:shd w:val="clear" w:color="auto" w:fill="auto"/>
                <w:noWrap/>
                <w:vAlign w:val="bottom"/>
                <w:hideMark/>
              </w:tcPr>
            </w:tcPrChange>
          </w:tcPr>
          <w:p w14:paraId="5ECCBE63" w14:textId="43DC5943" w:rsidR="00C03049" w:rsidRPr="00304F95" w:rsidDel="00304F95" w:rsidRDefault="00C03049" w:rsidP="00E05337">
            <w:pPr>
              <w:suppressAutoHyphens w:val="0"/>
              <w:spacing w:after="0"/>
              <w:rPr>
                <w:del w:id="5270" w:author="Linderhof, Vincent" w:date="2016-03-06T11:01:00Z"/>
                <w:rFonts w:ascii="Times New Roman" w:eastAsia="Times New Roman" w:hAnsi="Times New Roman"/>
                <w:color w:val="000000"/>
                <w:sz w:val="20"/>
                <w:szCs w:val="20"/>
                <w:lang w:eastAsia="en-GB"/>
                <w:rPrChange w:id="5271" w:author="Linderhof, Vincent" w:date="2016-03-06T11:01:00Z">
                  <w:rPr>
                    <w:del w:id="527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273"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6FB0D75F" w14:textId="775926BE" w:rsidR="00C03049" w:rsidRPr="00304F95" w:rsidDel="00304F95" w:rsidRDefault="00C03049" w:rsidP="00E05337">
            <w:pPr>
              <w:suppressAutoHyphens w:val="0"/>
              <w:spacing w:after="0"/>
              <w:jc w:val="right"/>
              <w:rPr>
                <w:del w:id="5274" w:author="Linderhof, Vincent" w:date="2016-03-06T11:01:00Z"/>
                <w:rFonts w:ascii="Times New Roman" w:eastAsia="Times New Roman" w:hAnsi="Times New Roman"/>
                <w:color w:val="000000"/>
                <w:sz w:val="20"/>
                <w:szCs w:val="20"/>
                <w:lang w:eastAsia="en-GB"/>
                <w:rPrChange w:id="5275" w:author="Linderhof, Vincent" w:date="2016-03-06T11:01:00Z">
                  <w:rPr>
                    <w:del w:id="5276" w:author="Linderhof, Vincent" w:date="2016-03-06T11:01:00Z"/>
                    <w:rFonts w:ascii="Times New Roman" w:eastAsia="Times New Roman" w:hAnsi="Times New Roman"/>
                    <w:color w:val="000000"/>
                    <w:sz w:val="24"/>
                    <w:szCs w:val="24"/>
                    <w:lang w:eastAsia="en-GB"/>
                  </w:rPr>
                </w:rPrChange>
              </w:rPr>
            </w:pPr>
            <w:del w:id="5277" w:author="Linderhof, Vincent" w:date="2016-03-06T11:01:00Z">
              <w:r w:rsidRPr="00304F95" w:rsidDel="00304F95">
                <w:rPr>
                  <w:rFonts w:ascii="Times New Roman" w:eastAsia="Times New Roman" w:hAnsi="Times New Roman"/>
                  <w:color w:val="000000"/>
                  <w:sz w:val="20"/>
                  <w:szCs w:val="20"/>
                  <w:lang w:eastAsia="en-GB"/>
                  <w:rPrChange w:id="5278"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27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E433791" w14:textId="32304B33" w:rsidR="00C03049" w:rsidRPr="00304F95" w:rsidDel="00304F95" w:rsidRDefault="00C03049" w:rsidP="00E05337">
            <w:pPr>
              <w:suppressAutoHyphens w:val="0"/>
              <w:spacing w:after="0"/>
              <w:rPr>
                <w:del w:id="5280" w:author="Linderhof, Vincent" w:date="2016-03-06T11:01:00Z"/>
                <w:rFonts w:ascii="Times New Roman" w:eastAsia="Times New Roman" w:hAnsi="Times New Roman"/>
                <w:color w:val="000000"/>
                <w:sz w:val="20"/>
                <w:szCs w:val="20"/>
                <w:lang w:eastAsia="en-GB"/>
                <w:rPrChange w:id="5281" w:author="Linderhof, Vincent" w:date="2016-03-06T11:01:00Z">
                  <w:rPr>
                    <w:del w:id="528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28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3B7B0A3" w14:textId="01C1A6E4" w:rsidR="00C03049" w:rsidRPr="00304F95" w:rsidDel="00304F95" w:rsidRDefault="00C03049" w:rsidP="00E05337">
            <w:pPr>
              <w:suppressAutoHyphens w:val="0"/>
              <w:spacing w:after="0"/>
              <w:jc w:val="right"/>
              <w:rPr>
                <w:del w:id="5284" w:author="Linderhof, Vincent" w:date="2016-03-06T11:01:00Z"/>
                <w:rFonts w:ascii="Times New Roman" w:eastAsia="Times New Roman" w:hAnsi="Times New Roman"/>
                <w:color w:val="000000"/>
                <w:sz w:val="20"/>
                <w:szCs w:val="20"/>
                <w:lang w:eastAsia="en-GB"/>
                <w:rPrChange w:id="5285" w:author="Linderhof, Vincent" w:date="2016-03-06T11:01:00Z">
                  <w:rPr>
                    <w:del w:id="5286" w:author="Linderhof, Vincent" w:date="2016-03-06T11:01:00Z"/>
                    <w:rFonts w:ascii="Times New Roman" w:eastAsia="Times New Roman" w:hAnsi="Times New Roman"/>
                    <w:color w:val="000000"/>
                    <w:sz w:val="24"/>
                    <w:szCs w:val="24"/>
                    <w:lang w:eastAsia="en-GB"/>
                  </w:rPr>
                </w:rPrChange>
              </w:rPr>
            </w:pPr>
            <w:del w:id="5287" w:author="Linderhof, Vincent" w:date="2016-03-06T11:01:00Z">
              <w:r w:rsidRPr="00304F95" w:rsidDel="00304F95">
                <w:rPr>
                  <w:rFonts w:ascii="Times New Roman" w:eastAsia="Times New Roman" w:hAnsi="Times New Roman"/>
                  <w:color w:val="000000"/>
                  <w:sz w:val="20"/>
                  <w:szCs w:val="20"/>
                  <w:lang w:eastAsia="en-GB"/>
                  <w:rPrChange w:id="5288" w:author="Linderhof, Vincent" w:date="2016-03-06T11:01:00Z">
                    <w:rPr>
                      <w:rFonts w:ascii="Times New Roman" w:eastAsia="Times New Roman" w:hAnsi="Times New Roman"/>
                      <w:color w:val="000000"/>
                      <w:sz w:val="24"/>
                      <w:szCs w:val="24"/>
                      <w:lang w:eastAsia="en-GB"/>
                    </w:rPr>
                  </w:rPrChange>
                </w:rPr>
                <w:delText>0.05</w:delText>
              </w:r>
            </w:del>
          </w:p>
        </w:tc>
        <w:tc>
          <w:tcPr>
            <w:tcW w:w="534" w:type="dxa"/>
            <w:gridSpan w:val="2"/>
            <w:tcBorders>
              <w:top w:val="nil"/>
              <w:left w:val="nil"/>
              <w:bottom w:val="nil"/>
              <w:right w:val="nil"/>
            </w:tcBorders>
            <w:shd w:val="clear" w:color="auto" w:fill="auto"/>
            <w:noWrap/>
            <w:vAlign w:val="bottom"/>
            <w:hideMark/>
            <w:tcPrChange w:id="528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001389" w14:textId="7D2C379D" w:rsidR="00C03049" w:rsidRPr="00304F95" w:rsidDel="00304F95" w:rsidRDefault="00C03049" w:rsidP="00E05337">
            <w:pPr>
              <w:suppressAutoHyphens w:val="0"/>
              <w:spacing w:after="0"/>
              <w:rPr>
                <w:del w:id="5290" w:author="Linderhof, Vincent" w:date="2016-03-06T11:01:00Z"/>
                <w:rFonts w:ascii="Times New Roman" w:eastAsia="Times New Roman" w:hAnsi="Times New Roman"/>
                <w:color w:val="000000"/>
                <w:sz w:val="20"/>
                <w:szCs w:val="20"/>
                <w:lang w:eastAsia="en-GB"/>
                <w:rPrChange w:id="5291" w:author="Linderhof, Vincent" w:date="2016-03-06T11:01:00Z">
                  <w:rPr>
                    <w:del w:id="529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29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72FA630E" w14:textId="245E8A7C" w:rsidR="00C03049" w:rsidRPr="00304F95" w:rsidDel="00304F95" w:rsidRDefault="00C03049" w:rsidP="00E05337">
            <w:pPr>
              <w:suppressAutoHyphens w:val="0"/>
              <w:spacing w:after="0"/>
              <w:rPr>
                <w:del w:id="5294" w:author="Linderhof, Vincent" w:date="2016-03-06T11:01:00Z"/>
                <w:rFonts w:ascii="Times New Roman" w:eastAsia="Times New Roman" w:hAnsi="Times New Roman"/>
                <w:color w:val="000000"/>
                <w:sz w:val="20"/>
                <w:szCs w:val="20"/>
                <w:lang w:eastAsia="en-GB"/>
                <w:rPrChange w:id="5295" w:author="Linderhof, Vincent" w:date="2016-03-06T11:01:00Z">
                  <w:rPr>
                    <w:del w:id="5296"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29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AB70CB2" w14:textId="59F3789C" w:rsidR="00C03049" w:rsidRPr="00304F95" w:rsidDel="00304F95" w:rsidRDefault="00C03049" w:rsidP="00E05337">
            <w:pPr>
              <w:suppressAutoHyphens w:val="0"/>
              <w:spacing w:after="0"/>
              <w:rPr>
                <w:del w:id="5298" w:author="Linderhof, Vincent" w:date="2016-03-06T11:01:00Z"/>
                <w:rFonts w:ascii="Times New Roman" w:eastAsia="Times New Roman" w:hAnsi="Times New Roman"/>
                <w:color w:val="000000"/>
                <w:sz w:val="20"/>
                <w:szCs w:val="20"/>
                <w:lang w:eastAsia="en-GB"/>
                <w:rPrChange w:id="5299" w:author="Linderhof, Vincent" w:date="2016-03-06T11:01:00Z">
                  <w:rPr>
                    <w:del w:id="5300"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60B438" w14:textId="67522EF7" w:rsidTr="00304F95">
        <w:trPr>
          <w:gridAfter w:val="3"/>
          <w:wAfter w:w="824" w:type="dxa"/>
          <w:trHeight w:val="300"/>
          <w:del w:id="5301" w:author="Linderhof, Vincent" w:date="2016-03-06T11:01:00Z"/>
          <w:trPrChange w:id="5302"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5303"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529BFE18" w14:textId="43A3E66A" w:rsidR="00C03049" w:rsidRPr="00304F95" w:rsidDel="00304F95" w:rsidRDefault="00C03049" w:rsidP="00E05337">
            <w:pPr>
              <w:suppressAutoHyphens w:val="0"/>
              <w:spacing w:after="0"/>
              <w:rPr>
                <w:del w:id="5304" w:author="Linderhof, Vincent" w:date="2016-03-06T11:01:00Z"/>
                <w:rFonts w:ascii="Times New Roman" w:eastAsia="Times New Roman" w:hAnsi="Times New Roman"/>
                <w:color w:val="000000"/>
                <w:sz w:val="20"/>
                <w:szCs w:val="20"/>
                <w:lang w:eastAsia="en-GB"/>
                <w:rPrChange w:id="5305" w:author="Linderhof, Vincent" w:date="2016-03-06T11:01:00Z">
                  <w:rPr>
                    <w:del w:id="5306" w:author="Linderhof, Vincent" w:date="2016-03-06T11:01:00Z"/>
                    <w:rFonts w:ascii="Times New Roman" w:eastAsia="Times New Roman" w:hAnsi="Times New Roman"/>
                    <w:color w:val="000000"/>
                    <w:sz w:val="24"/>
                    <w:szCs w:val="24"/>
                    <w:lang w:eastAsia="en-GB"/>
                  </w:rPr>
                </w:rPrChange>
              </w:rPr>
            </w:pPr>
            <w:del w:id="5307" w:author="Linderhof, Vincent" w:date="2016-03-06T11:01:00Z">
              <w:r w:rsidRPr="00304F95" w:rsidDel="00304F95">
                <w:rPr>
                  <w:rFonts w:ascii="Times New Roman" w:eastAsia="Times New Roman" w:hAnsi="Times New Roman"/>
                  <w:color w:val="000000"/>
                  <w:sz w:val="20"/>
                  <w:szCs w:val="20"/>
                  <w:lang w:eastAsia="en-GB"/>
                  <w:rPrChange w:id="5308" w:author="Linderhof, Vincent" w:date="2016-03-06T11:01:00Z">
                    <w:rPr>
                      <w:rFonts w:ascii="Times New Roman" w:eastAsia="Times New Roman" w:hAnsi="Times New Roman"/>
                      <w:color w:val="000000"/>
                      <w:sz w:val="24"/>
                      <w:szCs w:val="24"/>
                      <w:lang w:eastAsia="en-GB"/>
                    </w:rPr>
                  </w:rPrChange>
                </w:rPr>
                <w:delText>F Statistic</w:delText>
              </w:r>
            </w:del>
          </w:p>
        </w:tc>
        <w:tc>
          <w:tcPr>
            <w:tcW w:w="1528" w:type="dxa"/>
            <w:gridSpan w:val="3"/>
            <w:tcBorders>
              <w:top w:val="nil"/>
              <w:left w:val="nil"/>
              <w:bottom w:val="nil"/>
              <w:right w:val="nil"/>
            </w:tcBorders>
            <w:shd w:val="clear" w:color="auto" w:fill="auto"/>
            <w:noWrap/>
            <w:vAlign w:val="bottom"/>
            <w:hideMark/>
            <w:tcPrChange w:id="5309"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456FBD34" w14:textId="01CB3958" w:rsidR="00C03049" w:rsidRPr="00304F95" w:rsidDel="00304F95" w:rsidRDefault="00C03049" w:rsidP="00E05337">
            <w:pPr>
              <w:suppressAutoHyphens w:val="0"/>
              <w:spacing w:after="0"/>
              <w:rPr>
                <w:del w:id="5310" w:author="Linderhof, Vincent" w:date="2016-03-06T11:01:00Z"/>
                <w:rFonts w:ascii="Times New Roman" w:eastAsia="Times New Roman" w:hAnsi="Times New Roman"/>
                <w:color w:val="000000"/>
                <w:sz w:val="20"/>
                <w:szCs w:val="20"/>
                <w:lang w:eastAsia="en-GB"/>
                <w:rPrChange w:id="5311" w:author="Linderhof, Vincent" w:date="2016-03-06T11:01:00Z">
                  <w:rPr>
                    <w:del w:id="5312" w:author="Linderhof, Vincent" w:date="2016-03-06T11:01:00Z"/>
                    <w:rFonts w:ascii="Times New Roman" w:eastAsia="Times New Roman" w:hAnsi="Times New Roman"/>
                    <w:color w:val="000000"/>
                    <w:sz w:val="24"/>
                    <w:szCs w:val="24"/>
                    <w:lang w:eastAsia="en-GB"/>
                  </w:rPr>
                </w:rPrChange>
              </w:rPr>
            </w:pPr>
            <w:del w:id="5313" w:author="Linderhof, Vincent" w:date="2016-03-06T11:01:00Z">
              <w:r w:rsidRPr="00304F95" w:rsidDel="00304F95">
                <w:rPr>
                  <w:rFonts w:ascii="Times New Roman" w:eastAsia="Times New Roman" w:hAnsi="Times New Roman"/>
                  <w:color w:val="000000"/>
                  <w:sz w:val="20"/>
                  <w:szCs w:val="20"/>
                  <w:lang w:eastAsia="en-GB"/>
                  <w:rPrChange w:id="5314" w:author="Linderhof, Vincent" w:date="2016-03-06T11:01:00Z">
                    <w:rPr>
                      <w:rFonts w:ascii="Times New Roman" w:eastAsia="Times New Roman" w:hAnsi="Times New Roman"/>
                      <w:color w:val="000000"/>
                      <w:sz w:val="24"/>
                      <w:szCs w:val="24"/>
                      <w:lang w:eastAsia="en-GB"/>
                    </w:rPr>
                  </w:rPrChange>
                </w:rPr>
                <w:delText>131.225***</w:delText>
              </w:r>
            </w:del>
          </w:p>
        </w:tc>
        <w:tc>
          <w:tcPr>
            <w:tcW w:w="2078" w:type="dxa"/>
            <w:gridSpan w:val="5"/>
            <w:tcBorders>
              <w:top w:val="nil"/>
              <w:left w:val="nil"/>
              <w:bottom w:val="nil"/>
              <w:right w:val="nil"/>
            </w:tcBorders>
            <w:shd w:val="clear" w:color="auto" w:fill="auto"/>
            <w:noWrap/>
            <w:vAlign w:val="bottom"/>
            <w:hideMark/>
            <w:tcPrChange w:id="5315"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6ABA4F9A" w14:textId="6C63875C" w:rsidR="00C03049" w:rsidRPr="00304F95" w:rsidDel="00304F95" w:rsidRDefault="00C03049" w:rsidP="00E05337">
            <w:pPr>
              <w:suppressAutoHyphens w:val="0"/>
              <w:spacing w:after="0"/>
              <w:rPr>
                <w:del w:id="5316" w:author="Linderhof, Vincent" w:date="2016-03-06T11:01:00Z"/>
                <w:rFonts w:ascii="Times New Roman" w:eastAsia="Times New Roman" w:hAnsi="Times New Roman"/>
                <w:color w:val="000000"/>
                <w:sz w:val="20"/>
                <w:szCs w:val="20"/>
                <w:lang w:eastAsia="en-GB"/>
                <w:rPrChange w:id="5317" w:author="Linderhof, Vincent" w:date="2016-03-06T11:01:00Z">
                  <w:rPr>
                    <w:del w:id="5318" w:author="Linderhof, Vincent" w:date="2016-03-06T11:01:00Z"/>
                    <w:rFonts w:ascii="Times New Roman" w:eastAsia="Times New Roman" w:hAnsi="Times New Roman"/>
                    <w:color w:val="000000"/>
                    <w:sz w:val="24"/>
                    <w:szCs w:val="24"/>
                    <w:lang w:eastAsia="en-GB"/>
                  </w:rPr>
                </w:rPrChange>
              </w:rPr>
            </w:pPr>
            <w:del w:id="5319" w:author="Linderhof, Vincent" w:date="2016-03-06T11:01:00Z">
              <w:r w:rsidRPr="00304F95" w:rsidDel="00304F95">
                <w:rPr>
                  <w:rFonts w:ascii="Times New Roman" w:eastAsia="Times New Roman" w:hAnsi="Times New Roman"/>
                  <w:color w:val="000000"/>
                  <w:sz w:val="20"/>
                  <w:szCs w:val="20"/>
                  <w:lang w:eastAsia="en-GB"/>
                  <w:rPrChange w:id="5320" w:author="Linderhof, Vincent" w:date="2016-03-06T11:01:00Z">
                    <w:rPr>
                      <w:rFonts w:ascii="Times New Roman" w:eastAsia="Times New Roman" w:hAnsi="Times New Roman"/>
                      <w:color w:val="000000"/>
                      <w:sz w:val="24"/>
                      <w:szCs w:val="24"/>
                      <w:lang w:eastAsia="en-GB"/>
                    </w:rPr>
                  </w:rPrChange>
                </w:rPr>
                <w:delText>43.238***</w:delText>
              </w:r>
            </w:del>
          </w:p>
        </w:tc>
        <w:tc>
          <w:tcPr>
            <w:tcW w:w="1152" w:type="dxa"/>
            <w:gridSpan w:val="2"/>
            <w:tcBorders>
              <w:top w:val="nil"/>
              <w:left w:val="nil"/>
              <w:bottom w:val="nil"/>
              <w:right w:val="nil"/>
            </w:tcBorders>
            <w:shd w:val="clear" w:color="auto" w:fill="auto"/>
            <w:noWrap/>
            <w:vAlign w:val="bottom"/>
            <w:hideMark/>
            <w:tcPrChange w:id="5321"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088CAD60" w14:textId="414CBC93" w:rsidR="00C03049" w:rsidRPr="00304F95" w:rsidDel="00304F95" w:rsidRDefault="00C03049" w:rsidP="00E05337">
            <w:pPr>
              <w:suppressAutoHyphens w:val="0"/>
              <w:spacing w:after="0"/>
              <w:rPr>
                <w:del w:id="5322" w:author="Linderhof, Vincent" w:date="2016-03-06T11:01:00Z"/>
                <w:rFonts w:ascii="Times New Roman" w:eastAsia="Times New Roman" w:hAnsi="Times New Roman"/>
                <w:color w:val="000000"/>
                <w:sz w:val="20"/>
                <w:szCs w:val="20"/>
                <w:lang w:eastAsia="en-GB"/>
                <w:rPrChange w:id="5323" w:author="Linderhof, Vincent" w:date="2016-03-06T11:01:00Z">
                  <w:rPr>
                    <w:del w:id="5324"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325"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7E3FAF8" w14:textId="37EB303D" w:rsidR="00C03049" w:rsidRPr="00304F95" w:rsidDel="00304F95" w:rsidRDefault="00C03049" w:rsidP="00E05337">
            <w:pPr>
              <w:suppressAutoHyphens w:val="0"/>
              <w:spacing w:after="0"/>
              <w:rPr>
                <w:del w:id="5326" w:author="Linderhof, Vincent" w:date="2016-03-06T11:01:00Z"/>
                <w:rFonts w:ascii="Times New Roman" w:eastAsia="Times New Roman" w:hAnsi="Times New Roman"/>
                <w:color w:val="000000"/>
                <w:sz w:val="20"/>
                <w:szCs w:val="20"/>
                <w:lang w:eastAsia="en-GB"/>
                <w:rPrChange w:id="5327" w:author="Linderhof, Vincent" w:date="2016-03-06T11:01:00Z">
                  <w:rPr>
                    <w:del w:id="5328"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329"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201FAD53" w14:textId="54A67005" w:rsidR="00C03049" w:rsidRPr="00304F95" w:rsidDel="00304F95" w:rsidRDefault="00C03049" w:rsidP="00E05337">
            <w:pPr>
              <w:suppressAutoHyphens w:val="0"/>
              <w:spacing w:after="0"/>
              <w:rPr>
                <w:del w:id="5330" w:author="Linderhof, Vincent" w:date="2016-03-06T11:01:00Z"/>
                <w:rFonts w:ascii="Times New Roman" w:eastAsia="Times New Roman" w:hAnsi="Times New Roman"/>
                <w:color w:val="000000"/>
                <w:sz w:val="20"/>
                <w:szCs w:val="20"/>
                <w:lang w:eastAsia="en-GB"/>
                <w:rPrChange w:id="5331" w:author="Linderhof, Vincent" w:date="2016-03-06T11:01:00Z">
                  <w:rPr>
                    <w:del w:id="5332" w:author="Linderhof, Vincent" w:date="2016-03-06T11:01:00Z"/>
                    <w:rFonts w:ascii="Times New Roman" w:eastAsia="Times New Roman" w:hAnsi="Times New Roman"/>
                    <w:color w:val="000000"/>
                    <w:sz w:val="24"/>
                    <w:szCs w:val="24"/>
                    <w:lang w:eastAsia="en-GB"/>
                  </w:rPr>
                </w:rPrChange>
              </w:rPr>
            </w:pPr>
            <w:del w:id="5333" w:author="Linderhof, Vincent" w:date="2016-03-06T11:01:00Z">
              <w:r w:rsidRPr="00304F95" w:rsidDel="00304F95">
                <w:rPr>
                  <w:rFonts w:ascii="Times New Roman" w:eastAsia="Times New Roman" w:hAnsi="Times New Roman"/>
                  <w:color w:val="000000"/>
                  <w:sz w:val="20"/>
                  <w:szCs w:val="20"/>
                  <w:lang w:eastAsia="en-GB"/>
                  <w:rPrChange w:id="5334" w:author="Linderhof, Vincent" w:date="2016-03-06T11:01:00Z">
                    <w:rPr>
                      <w:rFonts w:ascii="Times New Roman" w:eastAsia="Times New Roman" w:hAnsi="Times New Roman"/>
                      <w:color w:val="000000"/>
                      <w:sz w:val="24"/>
                      <w:szCs w:val="24"/>
                      <w:lang w:eastAsia="en-GB"/>
                    </w:rPr>
                  </w:rPrChange>
                </w:rPr>
                <w:delText xml:space="preserve"> 122.381***</w:delText>
              </w:r>
            </w:del>
          </w:p>
        </w:tc>
        <w:tc>
          <w:tcPr>
            <w:tcW w:w="1718" w:type="dxa"/>
            <w:gridSpan w:val="4"/>
            <w:tcBorders>
              <w:top w:val="nil"/>
              <w:left w:val="nil"/>
              <w:bottom w:val="nil"/>
              <w:right w:val="nil"/>
            </w:tcBorders>
            <w:shd w:val="clear" w:color="auto" w:fill="auto"/>
            <w:noWrap/>
            <w:vAlign w:val="bottom"/>
            <w:hideMark/>
            <w:tcPrChange w:id="5335"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7A490996" w14:textId="1024642F" w:rsidR="00C03049" w:rsidRPr="00304F95" w:rsidDel="00304F95" w:rsidRDefault="00C03049" w:rsidP="00E05337">
            <w:pPr>
              <w:suppressAutoHyphens w:val="0"/>
              <w:spacing w:after="0"/>
              <w:rPr>
                <w:del w:id="5336" w:author="Linderhof, Vincent" w:date="2016-03-06T11:01:00Z"/>
                <w:rFonts w:ascii="Times New Roman" w:eastAsia="Times New Roman" w:hAnsi="Times New Roman"/>
                <w:color w:val="000000"/>
                <w:sz w:val="20"/>
                <w:szCs w:val="20"/>
                <w:lang w:eastAsia="en-GB"/>
                <w:rPrChange w:id="5337" w:author="Linderhof, Vincent" w:date="2016-03-06T11:01:00Z">
                  <w:rPr>
                    <w:del w:id="5338" w:author="Linderhof, Vincent" w:date="2016-03-06T11:01:00Z"/>
                    <w:rFonts w:ascii="Times New Roman" w:eastAsia="Times New Roman" w:hAnsi="Times New Roman"/>
                    <w:color w:val="000000"/>
                    <w:sz w:val="24"/>
                    <w:szCs w:val="24"/>
                    <w:lang w:eastAsia="en-GB"/>
                  </w:rPr>
                </w:rPrChange>
              </w:rPr>
            </w:pPr>
            <w:del w:id="5339" w:author="Linderhof, Vincent" w:date="2016-03-06T11:01:00Z">
              <w:r w:rsidRPr="00304F95" w:rsidDel="00304F95">
                <w:rPr>
                  <w:rFonts w:ascii="Times New Roman" w:eastAsia="Times New Roman" w:hAnsi="Times New Roman"/>
                  <w:color w:val="000000"/>
                  <w:sz w:val="20"/>
                  <w:szCs w:val="20"/>
                  <w:lang w:eastAsia="en-GB"/>
                  <w:rPrChange w:id="5340" w:author="Linderhof, Vincent" w:date="2016-03-06T11:01:00Z">
                    <w:rPr>
                      <w:rFonts w:ascii="Times New Roman" w:eastAsia="Times New Roman" w:hAnsi="Times New Roman"/>
                      <w:color w:val="000000"/>
                      <w:sz w:val="24"/>
                      <w:szCs w:val="24"/>
                      <w:lang w:eastAsia="en-GB"/>
                    </w:rPr>
                  </w:rPrChange>
                </w:rPr>
                <w:delText>27.588***</w:delText>
              </w:r>
            </w:del>
          </w:p>
        </w:tc>
        <w:tc>
          <w:tcPr>
            <w:tcW w:w="1151" w:type="dxa"/>
            <w:gridSpan w:val="2"/>
            <w:tcBorders>
              <w:top w:val="nil"/>
              <w:left w:val="nil"/>
              <w:bottom w:val="nil"/>
              <w:right w:val="nil"/>
            </w:tcBorders>
            <w:shd w:val="clear" w:color="auto" w:fill="auto"/>
            <w:noWrap/>
            <w:vAlign w:val="bottom"/>
            <w:hideMark/>
            <w:tcPrChange w:id="5341"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F01C7C9" w14:textId="5F2415EC" w:rsidR="00C03049" w:rsidRPr="00304F95" w:rsidDel="00304F95" w:rsidRDefault="00C03049" w:rsidP="00E05337">
            <w:pPr>
              <w:suppressAutoHyphens w:val="0"/>
              <w:spacing w:after="0"/>
              <w:rPr>
                <w:del w:id="5342" w:author="Linderhof, Vincent" w:date="2016-03-06T11:01:00Z"/>
                <w:rFonts w:ascii="Times New Roman" w:eastAsia="Times New Roman" w:hAnsi="Times New Roman"/>
                <w:color w:val="000000"/>
                <w:sz w:val="20"/>
                <w:szCs w:val="20"/>
                <w:lang w:eastAsia="en-GB"/>
                <w:rPrChange w:id="5343" w:author="Linderhof, Vincent" w:date="2016-03-06T11:01:00Z">
                  <w:rPr>
                    <w:del w:id="5344"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345" w:author="Linderhof, Vincent" w:date="2016-03-06T11:01:00Z">
              <w:tcPr>
                <w:tcW w:w="691" w:type="dxa"/>
                <w:gridSpan w:val="2"/>
                <w:tcBorders>
                  <w:top w:val="nil"/>
                  <w:left w:val="nil"/>
                  <w:bottom w:val="nil"/>
                  <w:right w:val="nil"/>
                </w:tcBorders>
                <w:shd w:val="clear" w:color="auto" w:fill="auto"/>
                <w:noWrap/>
                <w:vAlign w:val="bottom"/>
                <w:hideMark/>
              </w:tcPr>
            </w:tcPrChange>
          </w:tcPr>
          <w:p w14:paraId="625A5371" w14:textId="0669D714" w:rsidR="00C03049" w:rsidRPr="00304F95" w:rsidDel="00304F95" w:rsidRDefault="00C03049" w:rsidP="00E05337">
            <w:pPr>
              <w:suppressAutoHyphens w:val="0"/>
              <w:spacing w:after="0"/>
              <w:rPr>
                <w:del w:id="5346" w:author="Linderhof, Vincent" w:date="2016-03-06T11:01:00Z"/>
                <w:rFonts w:ascii="Times New Roman" w:eastAsia="Times New Roman" w:hAnsi="Times New Roman"/>
                <w:color w:val="000000"/>
                <w:sz w:val="20"/>
                <w:szCs w:val="20"/>
                <w:lang w:eastAsia="en-GB"/>
                <w:rPrChange w:id="5347" w:author="Linderhof, Vincent" w:date="2016-03-06T11:01:00Z">
                  <w:rPr>
                    <w:del w:id="5348"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349"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E4005B2" w14:textId="256CD3AA" w:rsidR="00C03049" w:rsidRPr="00304F95" w:rsidDel="00304F95" w:rsidRDefault="00C03049" w:rsidP="00E05337">
            <w:pPr>
              <w:suppressAutoHyphens w:val="0"/>
              <w:spacing w:after="0"/>
              <w:rPr>
                <w:del w:id="5350" w:author="Linderhof, Vincent" w:date="2016-03-06T11:01:00Z"/>
                <w:rFonts w:ascii="Times New Roman" w:eastAsia="Times New Roman" w:hAnsi="Times New Roman"/>
                <w:color w:val="000000"/>
                <w:sz w:val="20"/>
                <w:szCs w:val="20"/>
                <w:lang w:eastAsia="en-GB"/>
                <w:rPrChange w:id="5351" w:author="Linderhof, Vincent" w:date="2016-03-06T11:01:00Z">
                  <w:rPr>
                    <w:del w:id="5352" w:author="Linderhof, Vincent" w:date="2016-03-06T11:01:00Z"/>
                    <w:rFonts w:ascii="Times New Roman" w:eastAsia="Times New Roman" w:hAnsi="Times New Roman"/>
                    <w:color w:val="000000"/>
                    <w:sz w:val="24"/>
                    <w:szCs w:val="24"/>
                    <w:lang w:eastAsia="en-GB"/>
                  </w:rPr>
                </w:rPrChange>
              </w:rPr>
            </w:pPr>
            <w:del w:id="5353" w:author="Linderhof, Vincent" w:date="2016-03-06T11:01:00Z">
              <w:r w:rsidRPr="00304F95" w:rsidDel="00304F95">
                <w:rPr>
                  <w:rFonts w:ascii="Times New Roman" w:eastAsia="Times New Roman" w:hAnsi="Times New Roman"/>
                  <w:color w:val="000000"/>
                  <w:sz w:val="20"/>
                  <w:szCs w:val="20"/>
                  <w:lang w:eastAsia="en-GB"/>
                  <w:rPrChange w:id="5354" w:author="Linderhof, Vincent" w:date="2016-03-06T11:01:00Z">
                    <w:rPr>
                      <w:rFonts w:ascii="Times New Roman" w:eastAsia="Times New Roman" w:hAnsi="Times New Roman"/>
                      <w:color w:val="000000"/>
                      <w:sz w:val="24"/>
                      <w:szCs w:val="24"/>
                      <w:lang w:eastAsia="en-GB"/>
                    </w:rPr>
                  </w:rPrChange>
                </w:rPr>
                <w:delText>75.621***</w:delText>
              </w:r>
            </w:del>
          </w:p>
        </w:tc>
        <w:tc>
          <w:tcPr>
            <w:tcW w:w="2303" w:type="dxa"/>
            <w:gridSpan w:val="8"/>
            <w:tcBorders>
              <w:top w:val="nil"/>
              <w:left w:val="nil"/>
              <w:bottom w:val="nil"/>
              <w:right w:val="nil"/>
            </w:tcBorders>
            <w:shd w:val="clear" w:color="auto" w:fill="auto"/>
            <w:noWrap/>
            <w:vAlign w:val="bottom"/>
            <w:hideMark/>
            <w:tcPrChange w:id="5355"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392749DE" w14:textId="5B00D97A" w:rsidR="00C03049" w:rsidRPr="00304F95" w:rsidDel="00304F95" w:rsidRDefault="00C03049" w:rsidP="00E05337">
            <w:pPr>
              <w:suppressAutoHyphens w:val="0"/>
              <w:spacing w:after="0"/>
              <w:rPr>
                <w:del w:id="5356" w:author="Linderhof, Vincent" w:date="2016-03-06T11:01:00Z"/>
                <w:rFonts w:ascii="Times New Roman" w:eastAsia="Times New Roman" w:hAnsi="Times New Roman"/>
                <w:color w:val="000000"/>
                <w:sz w:val="20"/>
                <w:szCs w:val="20"/>
                <w:lang w:eastAsia="en-GB"/>
                <w:rPrChange w:id="5357" w:author="Linderhof, Vincent" w:date="2016-03-06T11:01:00Z">
                  <w:rPr>
                    <w:del w:id="5358" w:author="Linderhof, Vincent" w:date="2016-03-06T11:01:00Z"/>
                    <w:rFonts w:ascii="Times New Roman" w:eastAsia="Times New Roman" w:hAnsi="Times New Roman"/>
                    <w:color w:val="000000"/>
                    <w:sz w:val="24"/>
                    <w:szCs w:val="24"/>
                    <w:lang w:eastAsia="en-GB"/>
                  </w:rPr>
                </w:rPrChange>
              </w:rPr>
            </w:pPr>
            <w:del w:id="5359" w:author="Linderhof, Vincent" w:date="2016-03-06T11:01:00Z">
              <w:r w:rsidRPr="00304F95" w:rsidDel="00304F95">
                <w:rPr>
                  <w:rFonts w:ascii="Times New Roman" w:eastAsia="Times New Roman" w:hAnsi="Times New Roman"/>
                  <w:color w:val="000000"/>
                  <w:sz w:val="20"/>
                  <w:szCs w:val="20"/>
                  <w:lang w:eastAsia="en-GB"/>
                  <w:rPrChange w:id="5360" w:author="Linderhof, Vincent" w:date="2016-03-06T11:01:00Z">
                    <w:rPr>
                      <w:rFonts w:ascii="Times New Roman" w:eastAsia="Times New Roman" w:hAnsi="Times New Roman"/>
                      <w:color w:val="000000"/>
                      <w:sz w:val="24"/>
                      <w:szCs w:val="24"/>
                      <w:lang w:eastAsia="en-GB"/>
                    </w:rPr>
                  </w:rPrChange>
                </w:rPr>
                <w:delText>19.080***</w:delText>
              </w:r>
            </w:del>
          </w:p>
        </w:tc>
        <w:tc>
          <w:tcPr>
            <w:tcW w:w="1921" w:type="dxa"/>
            <w:gridSpan w:val="6"/>
            <w:tcBorders>
              <w:top w:val="nil"/>
              <w:left w:val="nil"/>
              <w:bottom w:val="nil"/>
              <w:right w:val="nil"/>
            </w:tcBorders>
            <w:shd w:val="clear" w:color="auto" w:fill="auto"/>
            <w:noWrap/>
            <w:vAlign w:val="bottom"/>
            <w:hideMark/>
            <w:tcPrChange w:id="536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33499913" w14:textId="4AA40A6A" w:rsidR="00C03049" w:rsidRPr="00304F95" w:rsidDel="00304F95" w:rsidRDefault="00C03049" w:rsidP="00E05337">
            <w:pPr>
              <w:suppressAutoHyphens w:val="0"/>
              <w:spacing w:after="0"/>
              <w:rPr>
                <w:del w:id="5362" w:author="Linderhof, Vincent" w:date="2016-03-06T11:01:00Z"/>
                <w:rFonts w:ascii="Times New Roman" w:eastAsia="Times New Roman" w:hAnsi="Times New Roman"/>
                <w:color w:val="000000"/>
                <w:sz w:val="20"/>
                <w:szCs w:val="20"/>
                <w:lang w:eastAsia="en-GB"/>
                <w:rPrChange w:id="5363" w:author="Linderhof, Vincent" w:date="2016-03-06T11:01:00Z">
                  <w:rPr>
                    <w:del w:id="536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36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982360F" w14:textId="12307055" w:rsidR="00C03049" w:rsidRPr="00304F95" w:rsidDel="00304F95" w:rsidRDefault="00C03049" w:rsidP="00E05337">
            <w:pPr>
              <w:suppressAutoHyphens w:val="0"/>
              <w:spacing w:after="0"/>
              <w:rPr>
                <w:del w:id="5366" w:author="Linderhof, Vincent" w:date="2016-03-06T11:01:00Z"/>
                <w:rFonts w:ascii="Times New Roman" w:eastAsia="Times New Roman" w:hAnsi="Times New Roman"/>
                <w:color w:val="000000"/>
                <w:sz w:val="20"/>
                <w:szCs w:val="20"/>
                <w:lang w:eastAsia="en-GB"/>
                <w:rPrChange w:id="5367" w:author="Linderhof, Vincent" w:date="2016-03-06T11:01:00Z">
                  <w:rPr>
                    <w:del w:id="5368"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B321CE" w14:textId="5EDC027D" w:rsidTr="00304F95">
        <w:trPr>
          <w:gridAfter w:val="3"/>
          <w:wAfter w:w="824" w:type="dxa"/>
          <w:trHeight w:val="300"/>
          <w:del w:id="5369" w:author="Linderhof, Vincent" w:date="2016-03-06T11:01:00Z"/>
          <w:trPrChange w:id="5370" w:author="Linderhof, Vincent" w:date="2016-03-06T11:01:00Z">
            <w:trPr>
              <w:gridAfter w:val="3"/>
              <w:wAfter w:w="824" w:type="dxa"/>
              <w:trHeight w:val="300"/>
            </w:trPr>
          </w:trPrChange>
        </w:trPr>
        <w:tc>
          <w:tcPr>
            <w:tcW w:w="2000" w:type="dxa"/>
            <w:tcBorders>
              <w:top w:val="nil"/>
              <w:left w:val="nil"/>
              <w:bottom w:val="nil"/>
              <w:right w:val="nil"/>
            </w:tcBorders>
            <w:shd w:val="clear" w:color="auto" w:fill="auto"/>
            <w:noWrap/>
            <w:vAlign w:val="bottom"/>
            <w:hideMark/>
            <w:tcPrChange w:id="5371" w:author="Linderhof, Vincent" w:date="2016-03-06T11:01:00Z">
              <w:tcPr>
                <w:tcW w:w="2000" w:type="dxa"/>
                <w:tcBorders>
                  <w:top w:val="nil"/>
                  <w:left w:val="nil"/>
                  <w:bottom w:val="nil"/>
                  <w:right w:val="nil"/>
                </w:tcBorders>
                <w:shd w:val="clear" w:color="auto" w:fill="auto"/>
                <w:noWrap/>
                <w:vAlign w:val="bottom"/>
                <w:hideMark/>
              </w:tcPr>
            </w:tcPrChange>
          </w:tcPr>
          <w:p w14:paraId="2FEE88DC" w14:textId="56E09B83" w:rsidR="00C03049" w:rsidRPr="00304F95" w:rsidDel="00304F95" w:rsidRDefault="00C03049" w:rsidP="00E05337">
            <w:pPr>
              <w:suppressAutoHyphens w:val="0"/>
              <w:spacing w:after="0"/>
              <w:rPr>
                <w:del w:id="5372" w:author="Linderhof, Vincent" w:date="2016-03-06T11:01:00Z"/>
                <w:rFonts w:ascii="Times New Roman" w:eastAsia="Times New Roman" w:hAnsi="Times New Roman"/>
                <w:color w:val="000000"/>
                <w:sz w:val="20"/>
                <w:szCs w:val="20"/>
                <w:lang w:eastAsia="en-GB"/>
                <w:rPrChange w:id="5373" w:author="Linderhof, Vincent" w:date="2016-03-06T11:01:00Z">
                  <w:rPr>
                    <w:del w:id="5374" w:author="Linderhof, Vincent" w:date="2016-03-06T11:01:00Z"/>
                    <w:rFonts w:ascii="Times New Roman" w:eastAsia="Times New Roman" w:hAnsi="Times New Roman"/>
                    <w:color w:val="000000"/>
                    <w:sz w:val="24"/>
                    <w:szCs w:val="24"/>
                    <w:lang w:eastAsia="en-GB"/>
                  </w:rPr>
                </w:rPrChange>
              </w:rPr>
            </w:pPr>
          </w:p>
        </w:tc>
        <w:tc>
          <w:tcPr>
            <w:tcW w:w="1528" w:type="dxa"/>
            <w:gridSpan w:val="3"/>
            <w:tcBorders>
              <w:top w:val="nil"/>
              <w:left w:val="nil"/>
              <w:bottom w:val="nil"/>
              <w:right w:val="nil"/>
            </w:tcBorders>
            <w:shd w:val="clear" w:color="auto" w:fill="auto"/>
            <w:noWrap/>
            <w:vAlign w:val="bottom"/>
            <w:hideMark/>
            <w:tcPrChange w:id="5375"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6D052275" w14:textId="01BACC02" w:rsidR="00C03049" w:rsidRPr="00304F95" w:rsidDel="00304F95" w:rsidRDefault="00C03049" w:rsidP="00E05337">
            <w:pPr>
              <w:suppressAutoHyphens w:val="0"/>
              <w:spacing w:after="0"/>
              <w:rPr>
                <w:del w:id="5376" w:author="Linderhof, Vincent" w:date="2016-03-06T11:01:00Z"/>
                <w:rFonts w:ascii="Times New Roman" w:eastAsia="Times New Roman" w:hAnsi="Times New Roman"/>
                <w:color w:val="000000"/>
                <w:sz w:val="20"/>
                <w:szCs w:val="20"/>
                <w:lang w:eastAsia="en-GB"/>
                <w:rPrChange w:id="5377" w:author="Linderhof, Vincent" w:date="2016-03-06T11:01:00Z">
                  <w:rPr>
                    <w:del w:id="5378" w:author="Linderhof, Vincent" w:date="2016-03-06T11:01:00Z"/>
                    <w:rFonts w:ascii="Times New Roman" w:eastAsia="Times New Roman" w:hAnsi="Times New Roman"/>
                    <w:color w:val="000000"/>
                    <w:sz w:val="24"/>
                    <w:szCs w:val="24"/>
                    <w:lang w:eastAsia="en-GB"/>
                  </w:rPr>
                </w:rPrChange>
              </w:rPr>
            </w:pPr>
            <w:del w:id="5379" w:author="Linderhof, Vincent" w:date="2016-03-06T11:01:00Z">
              <w:r w:rsidRPr="00304F95" w:rsidDel="00304F95">
                <w:rPr>
                  <w:rFonts w:ascii="Times New Roman" w:eastAsia="Times New Roman" w:hAnsi="Times New Roman"/>
                  <w:color w:val="000000"/>
                  <w:sz w:val="20"/>
                  <w:szCs w:val="20"/>
                  <w:lang w:eastAsia="en-GB"/>
                  <w:rPrChange w:id="5380" w:author="Linderhof, Vincent" w:date="2016-03-06T11:01:00Z">
                    <w:rPr>
                      <w:rFonts w:ascii="Times New Roman" w:eastAsia="Times New Roman" w:hAnsi="Times New Roman"/>
                      <w:color w:val="000000"/>
                      <w:sz w:val="24"/>
                      <w:szCs w:val="24"/>
                      <w:lang w:eastAsia="en-GB"/>
                    </w:rPr>
                  </w:rPrChange>
                </w:rPr>
                <w:delText>(df=15; 3925)</w:delText>
              </w:r>
            </w:del>
          </w:p>
        </w:tc>
        <w:tc>
          <w:tcPr>
            <w:tcW w:w="2078" w:type="dxa"/>
            <w:gridSpan w:val="5"/>
            <w:tcBorders>
              <w:top w:val="nil"/>
              <w:left w:val="nil"/>
              <w:bottom w:val="nil"/>
              <w:right w:val="nil"/>
            </w:tcBorders>
            <w:shd w:val="clear" w:color="auto" w:fill="auto"/>
            <w:noWrap/>
            <w:vAlign w:val="bottom"/>
            <w:hideMark/>
            <w:tcPrChange w:id="5381"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7907C7BB" w14:textId="76310CEA" w:rsidR="00C03049" w:rsidRPr="00304F95" w:rsidDel="00304F95" w:rsidRDefault="00C03049" w:rsidP="00E05337">
            <w:pPr>
              <w:suppressAutoHyphens w:val="0"/>
              <w:spacing w:after="0"/>
              <w:rPr>
                <w:del w:id="5382" w:author="Linderhof, Vincent" w:date="2016-03-06T11:01:00Z"/>
                <w:rFonts w:ascii="Times New Roman" w:eastAsia="Times New Roman" w:hAnsi="Times New Roman"/>
                <w:color w:val="000000"/>
                <w:sz w:val="20"/>
                <w:szCs w:val="20"/>
                <w:lang w:eastAsia="en-GB"/>
                <w:rPrChange w:id="5383" w:author="Linderhof, Vincent" w:date="2016-03-06T11:01:00Z">
                  <w:rPr>
                    <w:del w:id="5384" w:author="Linderhof, Vincent" w:date="2016-03-06T11:01:00Z"/>
                    <w:rFonts w:ascii="Times New Roman" w:eastAsia="Times New Roman" w:hAnsi="Times New Roman"/>
                    <w:color w:val="000000"/>
                    <w:sz w:val="24"/>
                    <w:szCs w:val="24"/>
                    <w:lang w:eastAsia="en-GB"/>
                  </w:rPr>
                </w:rPrChange>
              </w:rPr>
            </w:pPr>
            <w:del w:id="5385" w:author="Linderhof, Vincent" w:date="2016-03-06T11:01:00Z">
              <w:r w:rsidRPr="00304F95" w:rsidDel="00304F95">
                <w:rPr>
                  <w:rFonts w:ascii="Times New Roman" w:eastAsia="Times New Roman" w:hAnsi="Times New Roman"/>
                  <w:color w:val="000000"/>
                  <w:sz w:val="20"/>
                  <w:szCs w:val="20"/>
                  <w:lang w:eastAsia="en-GB"/>
                  <w:rPrChange w:id="5386" w:author="Linderhof, Vincent" w:date="2016-03-06T11:01:00Z">
                    <w:rPr>
                      <w:rFonts w:ascii="Times New Roman" w:eastAsia="Times New Roman" w:hAnsi="Times New Roman"/>
                      <w:color w:val="000000"/>
                      <w:sz w:val="24"/>
                      <w:szCs w:val="24"/>
                      <w:lang w:eastAsia="en-GB"/>
                    </w:rPr>
                  </w:rPrChange>
                </w:rPr>
                <w:delText>(df=12; 2430)</w:delText>
              </w:r>
            </w:del>
          </w:p>
        </w:tc>
        <w:tc>
          <w:tcPr>
            <w:tcW w:w="1152" w:type="dxa"/>
            <w:gridSpan w:val="2"/>
            <w:tcBorders>
              <w:top w:val="nil"/>
              <w:left w:val="nil"/>
              <w:bottom w:val="nil"/>
              <w:right w:val="nil"/>
            </w:tcBorders>
            <w:shd w:val="clear" w:color="auto" w:fill="auto"/>
            <w:noWrap/>
            <w:vAlign w:val="bottom"/>
            <w:hideMark/>
            <w:tcPrChange w:id="5387"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3A863A0F" w14:textId="52C962F2" w:rsidR="00C03049" w:rsidRPr="00304F95" w:rsidDel="00304F95" w:rsidRDefault="00C03049" w:rsidP="00E05337">
            <w:pPr>
              <w:suppressAutoHyphens w:val="0"/>
              <w:spacing w:after="0"/>
              <w:rPr>
                <w:del w:id="5388" w:author="Linderhof, Vincent" w:date="2016-03-06T11:01:00Z"/>
                <w:rFonts w:ascii="Times New Roman" w:eastAsia="Times New Roman" w:hAnsi="Times New Roman"/>
                <w:color w:val="000000"/>
                <w:sz w:val="20"/>
                <w:szCs w:val="20"/>
                <w:lang w:eastAsia="en-GB"/>
                <w:rPrChange w:id="5389" w:author="Linderhof, Vincent" w:date="2016-03-06T11:01:00Z">
                  <w:rPr>
                    <w:del w:id="5390"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391"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A6E254B" w14:textId="12E5CAF0" w:rsidR="00C03049" w:rsidRPr="00304F95" w:rsidDel="00304F95" w:rsidRDefault="00C03049" w:rsidP="00E05337">
            <w:pPr>
              <w:suppressAutoHyphens w:val="0"/>
              <w:spacing w:after="0"/>
              <w:rPr>
                <w:del w:id="5392" w:author="Linderhof, Vincent" w:date="2016-03-06T11:01:00Z"/>
                <w:rFonts w:ascii="Times New Roman" w:eastAsia="Times New Roman" w:hAnsi="Times New Roman"/>
                <w:color w:val="000000"/>
                <w:sz w:val="20"/>
                <w:szCs w:val="20"/>
                <w:lang w:eastAsia="en-GB"/>
                <w:rPrChange w:id="5393" w:author="Linderhof, Vincent" w:date="2016-03-06T11:01:00Z">
                  <w:rPr>
                    <w:del w:id="5394"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395"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7E9991E6" w14:textId="14A717AE" w:rsidR="00C03049" w:rsidRPr="00304F95" w:rsidDel="00304F95" w:rsidRDefault="00C03049" w:rsidP="00E05337">
            <w:pPr>
              <w:suppressAutoHyphens w:val="0"/>
              <w:spacing w:after="0"/>
              <w:rPr>
                <w:del w:id="5396" w:author="Linderhof, Vincent" w:date="2016-03-06T11:01:00Z"/>
                <w:rFonts w:ascii="Times New Roman" w:eastAsia="Times New Roman" w:hAnsi="Times New Roman"/>
                <w:color w:val="000000"/>
                <w:sz w:val="20"/>
                <w:szCs w:val="20"/>
                <w:lang w:eastAsia="en-GB"/>
                <w:rPrChange w:id="5397" w:author="Linderhof, Vincent" w:date="2016-03-06T11:01:00Z">
                  <w:rPr>
                    <w:del w:id="5398" w:author="Linderhof, Vincent" w:date="2016-03-06T11:01:00Z"/>
                    <w:rFonts w:ascii="Times New Roman" w:eastAsia="Times New Roman" w:hAnsi="Times New Roman"/>
                    <w:color w:val="000000"/>
                    <w:sz w:val="24"/>
                    <w:szCs w:val="24"/>
                    <w:lang w:eastAsia="en-GB"/>
                  </w:rPr>
                </w:rPrChange>
              </w:rPr>
            </w:pPr>
            <w:del w:id="5399" w:author="Linderhof, Vincent" w:date="2016-03-06T11:01:00Z">
              <w:r w:rsidRPr="00304F95" w:rsidDel="00304F95">
                <w:rPr>
                  <w:rFonts w:ascii="Times New Roman" w:eastAsia="Times New Roman" w:hAnsi="Times New Roman"/>
                  <w:color w:val="000000"/>
                  <w:sz w:val="20"/>
                  <w:szCs w:val="20"/>
                  <w:lang w:eastAsia="en-GB"/>
                  <w:rPrChange w:id="5400" w:author="Linderhof, Vincent" w:date="2016-03-06T11:01:00Z">
                    <w:rPr>
                      <w:rFonts w:ascii="Times New Roman" w:eastAsia="Times New Roman" w:hAnsi="Times New Roman"/>
                      <w:color w:val="000000"/>
                      <w:sz w:val="24"/>
                      <w:szCs w:val="24"/>
                      <w:lang w:eastAsia="en-GB"/>
                    </w:rPr>
                  </w:rPrChange>
                </w:rPr>
                <w:delText>(df = 15; 3925)</w:delText>
              </w:r>
            </w:del>
          </w:p>
        </w:tc>
        <w:tc>
          <w:tcPr>
            <w:tcW w:w="1718" w:type="dxa"/>
            <w:gridSpan w:val="4"/>
            <w:tcBorders>
              <w:top w:val="nil"/>
              <w:left w:val="nil"/>
              <w:bottom w:val="nil"/>
              <w:right w:val="nil"/>
            </w:tcBorders>
            <w:shd w:val="clear" w:color="auto" w:fill="auto"/>
            <w:noWrap/>
            <w:vAlign w:val="bottom"/>
            <w:hideMark/>
            <w:tcPrChange w:id="5401"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647F14B8" w14:textId="6944346B" w:rsidR="00C03049" w:rsidRPr="00304F95" w:rsidDel="00304F95" w:rsidRDefault="00C03049" w:rsidP="00E05337">
            <w:pPr>
              <w:suppressAutoHyphens w:val="0"/>
              <w:spacing w:after="0"/>
              <w:rPr>
                <w:del w:id="5402" w:author="Linderhof, Vincent" w:date="2016-03-06T11:01:00Z"/>
                <w:rFonts w:ascii="Times New Roman" w:eastAsia="Times New Roman" w:hAnsi="Times New Roman"/>
                <w:color w:val="000000"/>
                <w:sz w:val="20"/>
                <w:szCs w:val="20"/>
                <w:lang w:eastAsia="en-GB"/>
                <w:rPrChange w:id="5403" w:author="Linderhof, Vincent" w:date="2016-03-06T11:01:00Z">
                  <w:rPr>
                    <w:del w:id="5404" w:author="Linderhof, Vincent" w:date="2016-03-06T11:01:00Z"/>
                    <w:rFonts w:ascii="Times New Roman" w:eastAsia="Times New Roman" w:hAnsi="Times New Roman"/>
                    <w:color w:val="000000"/>
                    <w:sz w:val="24"/>
                    <w:szCs w:val="24"/>
                    <w:lang w:eastAsia="en-GB"/>
                  </w:rPr>
                </w:rPrChange>
              </w:rPr>
            </w:pPr>
            <w:del w:id="5405" w:author="Linderhof, Vincent" w:date="2016-03-06T11:01:00Z">
              <w:r w:rsidRPr="00304F95" w:rsidDel="00304F95">
                <w:rPr>
                  <w:rFonts w:ascii="Times New Roman" w:eastAsia="Times New Roman" w:hAnsi="Times New Roman"/>
                  <w:color w:val="000000"/>
                  <w:sz w:val="20"/>
                  <w:szCs w:val="20"/>
                  <w:lang w:eastAsia="en-GB"/>
                  <w:rPrChange w:id="5406" w:author="Linderhof, Vincent" w:date="2016-03-06T11:01:00Z">
                    <w:rPr>
                      <w:rFonts w:ascii="Times New Roman" w:eastAsia="Times New Roman" w:hAnsi="Times New Roman"/>
                      <w:color w:val="000000"/>
                      <w:sz w:val="24"/>
                      <w:szCs w:val="24"/>
                      <w:lang w:eastAsia="en-GB"/>
                    </w:rPr>
                  </w:rPrChange>
                </w:rPr>
                <w:delText>(df = 12; 2430)</w:delText>
              </w:r>
            </w:del>
          </w:p>
        </w:tc>
        <w:tc>
          <w:tcPr>
            <w:tcW w:w="1151" w:type="dxa"/>
            <w:gridSpan w:val="2"/>
            <w:tcBorders>
              <w:top w:val="nil"/>
              <w:left w:val="nil"/>
              <w:bottom w:val="nil"/>
              <w:right w:val="nil"/>
            </w:tcBorders>
            <w:shd w:val="clear" w:color="auto" w:fill="auto"/>
            <w:noWrap/>
            <w:vAlign w:val="bottom"/>
            <w:hideMark/>
            <w:tcPrChange w:id="5407"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7A4AD3E5" w14:textId="789BCE46" w:rsidR="00C03049" w:rsidRPr="00304F95" w:rsidDel="00304F95" w:rsidRDefault="00C03049" w:rsidP="00E05337">
            <w:pPr>
              <w:suppressAutoHyphens w:val="0"/>
              <w:spacing w:after="0"/>
              <w:rPr>
                <w:del w:id="5408" w:author="Linderhof, Vincent" w:date="2016-03-06T11:01:00Z"/>
                <w:rFonts w:ascii="Times New Roman" w:eastAsia="Times New Roman" w:hAnsi="Times New Roman"/>
                <w:color w:val="000000"/>
                <w:sz w:val="20"/>
                <w:szCs w:val="20"/>
                <w:lang w:eastAsia="en-GB"/>
                <w:rPrChange w:id="5409" w:author="Linderhof, Vincent" w:date="2016-03-06T11:01:00Z">
                  <w:rPr>
                    <w:del w:id="5410"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411" w:author="Linderhof, Vincent" w:date="2016-03-06T11:01:00Z">
              <w:tcPr>
                <w:tcW w:w="691" w:type="dxa"/>
                <w:gridSpan w:val="2"/>
                <w:tcBorders>
                  <w:top w:val="nil"/>
                  <w:left w:val="nil"/>
                  <w:bottom w:val="nil"/>
                  <w:right w:val="nil"/>
                </w:tcBorders>
                <w:shd w:val="clear" w:color="auto" w:fill="auto"/>
                <w:noWrap/>
                <w:vAlign w:val="bottom"/>
                <w:hideMark/>
              </w:tcPr>
            </w:tcPrChange>
          </w:tcPr>
          <w:p w14:paraId="23AFFE77" w14:textId="0C4558BB" w:rsidR="00C03049" w:rsidRPr="00304F95" w:rsidDel="00304F95" w:rsidRDefault="00C03049" w:rsidP="00E05337">
            <w:pPr>
              <w:suppressAutoHyphens w:val="0"/>
              <w:spacing w:after="0"/>
              <w:rPr>
                <w:del w:id="5412" w:author="Linderhof, Vincent" w:date="2016-03-06T11:01:00Z"/>
                <w:rFonts w:ascii="Times New Roman" w:eastAsia="Times New Roman" w:hAnsi="Times New Roman"/>
                <w:color w:val="000000"/>
                <w:sz w:val="20"/>
                <w:szCs w:val="20"/>
                <w:lang w:eastAsia="en-GB"/>
                <w:rPrChange w:id="5413" w:author="Linderhof, Vincent" w:date="2016-03-06T11:01:00Z">
                  <w:rPr>
                    <w:del w:id="5414"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415"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1C1E1E4" w14:textId="5B69B6CE" w:rsidR="00C03049" w:rsidRPr="00304F95" w:rsidDel="00304F95" w:rsidRDefault="00C03049" w:rsidP="00E05337">
            <w:pPr>
              <w:suppressAutoHyphens w:val="0"/>
              <w:spacing w:after="0"/>
              <w:rPr>
                <w:del w:id="5416" w:author="Linderhof, Vincent" w:date="2016-03-06T11:01:00Z"/>
                <w:rFonts w:ascii="Times New Roman" w:eastAsia="Times New Roman" w:hAnsi="Times New Roman"/>
                <w:color w:val="000000"/>
                <w:sz w:val="20"/>
                <w:szCs w:val="20"/>
                <w:lang w:eastAsia="en-GB"/>
                <w:rPrChange w:id="5417" w:author="Linderhof, Vincent" w:date="2016-03-06T11:01:00Z">
                  <w:rPr>
                    <w:del w:id="5418" w:author="Linderhof, Vincent" w:date="2016-03-06T11:01:00Z"/>
                    <w:rFonts w:ascii="Times New Roman" w:eastAsia="Times New Roman" w:hAnsi="Times New Roman"/>
                    <w:color w:val="000000"/>
                    <w:sz w:val="24"/>
                    <w:szCs w:val="24"/>
                    <w:lang w:eastAsia="en-GB"/>
                  </w:rPr>
                </w:rPrChange>
              </w:rPr>
            </w:pPr>
            <w:del w:id="5419" w:author="Linderhof, Vincent" w:date="2016-03-06T11:01:00Z">
              <w:r w:rsidRPr="00304F95" w:rsidDel="00304F95">
                <w:rPr>
                  <w:rFonts w:ascii="Times New Roman" w:eastAsia="Times New Roman" w:hAnsi="Times New Roman"/>
                  <w:color w:val="000000"/>
                  <w:sz w:val="20"/>
                  <w:szCs w:val="20"/>
                  <w:lang w:eastAsia="en-GB"/>
                  <w:rPrChange w:id="5420" w:author="Linderhof, Vincent" w:date="2016-03-06T11:01:00Z">
                    <w:rPr>
                      <w:rFonts w:ascii="Times New Roman" w:eastAsia="Times New Roman" w:hAnsi="Times New Roman"/>
                      <w:color w:val="000000"/>
                      <w:sz w:val="24"/>
                      <w:szCs w:val="24"/>
                      <w:lang w:eastAsia="en-GB"/>
                    </w:rPr>
                  </w:rPrChange>
                </w:rPr>
                <w:delText>(df=15; 3923)</w:delText>
              </w:r>
            </w:del>
          </w:p>
        </w:tc>
        <w:tc>
          <w:tcPr>
            <w:tcW w:w="2303" w:type="dxa"/>
            <w:gridSpan w:val="8"/>
            <w:tcBorders>
              <w:top w:val="nil"/>
              <w:left w:val="nil"/>
              <w:bottom w:val="nil"/>
              <w:right w:val="nil"/>
            </w:tcBorders>
            <w:shd w:val="clear" w:color="auto" w:fill="auto"/>
            <w:noWrap/>
            <w:vAlign w:val="bottom"/>
            <w:hideMark/>
            <w:tcPrChange w:id="5421"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7603A651" w14:textId="0196D182" w:rsidR="00C03049" w:rsidRPr="00304F95" w:rsidDel="00304F95" w:rsidRDefault="00C03049" w:rsidP="00E05337">
            <w:pPr>
              <w:suppressAutoHyphens w:val="0"/>
              <w:spacing w:after="0"/>
              <w:rPr>
                <w:del w:id="5422" w:author="Linderhof, Vincent" w:date="2016-03-06T11:01:00Z"/>
                <w:rFonts w:ascii="Times New Roman" w:eastAsia="Times New Roman" w:hAnsi="Times New Roman"/>
                <w:color w:val="000000"/>
                <w:sz w:val="20"/>
                <w:szCs w:val="20"/>
                <w:lang w:eastAsia="en-GB"/>
                <w:rPrChange w:id="5423" w:author="Linderhof, Vincent" w:date="2016-03-06T11:01:00Z">
                  <w:rPr>
                    <w:del w:id="5424" w:author="Linderhof, Vincent" w:date="2016-03-06T11:01:00Z"/>
                    <w:rFonts w:ascii="Times New Roman" w:eastAsia="Times New Roman" w:hAnsi="Times New Roman"/>
                    <w:color w:val="000000"/>
                    <w:sz w:val="24"/>
                    <w:szCs w:val="24"/>
                    <w:lang w:eastAsia="en-GB"/>
                  </w:rPr>
                </w:rPrChange>
              </w:rPr>
            </w:pPr>
            <w:del w:id="5425" w:author="Linderhof, Vincent" w:date="2016-03-06T11:01:00Z">
              <w:r w:rsidRPr="00304F95" w:rsidDel="00304F95">
                <w:rPr>
                  <w:rFonts w:ascii="Times New Roman" w:eastAsia="Times New Roman" w:hAnsi="Times New Roman"/>
                  <w:color w:val="000000"/>
                  <w:sz w:val="20"/>
                  <w:szCs w:val="20"/>
                  <w:lang w:eastAsia="en-GB"/>
                  <w:rPrChange w:id="5426" w:author="Linderhof, Vincent" w:date="2016-03-06T11:01:00Z">
                    <w:rPr>
                      <w:rFonts w:ascii="Times New Roman" w:eastAsia="Times New Roman" w:hAnsi="Times New Roman"/>
                      <w:color w:val="000000"/>
                      <w:sz w:val="24"/>
                      <w:szCs w:val="24"/>
                      <w:lang w:eastAsia="en-GB"/>
                    </w:rPr>
                  </w:rPrChange>
                </w:rPr>
                <w:delText>(df=12;2428)</w:delText>
              </w:r>
            </w:del>
          </w:p>
        </w:tc>
        <w:tc>
          <w:tcPr>
            <w:tcW w:w="1921" w:type="dxa"/>
            <w:gridSpan w:val="6"/>
            <w:tcBorders>
              <w:top w:val="nil"/>
              <w:left w:val="nil"/>
              <w:bottom w:val="nil"/>
              <w:right w:val="nil"/>
            </w:tcBorders>
            <w:shd w:val="clear" w:color="auto" w:fill="auto"/>
            <w:noWrap/>
            <w:vAlign w:val="bottom"/>
            <w:hideMark/>
            <w:tcPrChange w:id="542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05105E00" w14:textId="11F02572" w:rsidR="00C03049" w:rsidRPr="00304F95" w:rsidDel="00304F95" w:rsidRDefault="00C03049" w:rsidP="00E05337">
            <w:pPr>
              <w:suppressAutoHyphens w:val="0"/>
              <w:spacing w:after="0"/>
              <w:rPr>
                <w:del w:id="5428" w:author="Linderhof, Vincent" w:date="2016-03-06T11:01:00Z"/>
                <w:rFonts w:ascii="Times New Roman" w:eastAsia="Times New Roman" w:hAnsi="Times New Roman"/>
                <w:color w:val="000000"/>
                <w:sz w:val="20"/>
                <w:szCs w:val="20"/>
                <w:lang w:eastAsia="en-GB"/>
                <w:rPrChange w:id="5429" w:author="Linderhof, Vincent" w:date="2016-03-06T11:01:00Z">
                  <w:rPr>
                    <w:del w:id="543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43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F2E11E" w14:textId="44D94940" w:rsidR="00C03049" w:rsidRPr="00304F95" w:rsidDel="00304F95" w:rsidRDefault="00C03049" w:rsidP="00E05337">
            <w:pPr>
              <w:suppressAutoHyphens w:val="0"/>
              <w:spacing w:after="0"/>
              <w:rPr>
                <w:del w:id="5432" w:author="Linderhof, Vincent" w:date="2016-03-06T11:01:00Z"/>
                <w:rFonts w:ascii="Times New Roman" w:eastAsia="Times New Roman" w:hAnsi="Times New Roman"/>
                <w:color w:val="000000"/>
                <w:sz w:val="20"/>
                <w:szCs w:val="20"/>
                <w:lang w:eastAsia="en-GB"/>
                <w:rPrChange w:id="5433" w:author="Linderhof, Vincent" w:date="2016-03-06T11:01:00Z">
                  <w:rPr>
                    <w:del w:id="5434"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D632A2A" w14:textId="6B27CBDC" w:rsidTr="00304F95">
        <w:trPr>
          <w:trHeight w:val="300"/>
          <w:del w:id="5435" w:author="Linderhof, Vincent" w:date="2016-03-06T11:01:00Z"/>
          <w:trPrChange w:id="5436" w:author="Linderhof, Vincent" w:date="2016-03-06T11:01:00Z">
            <w:trPr>
              <w:trHeight w:val="300"/>
            </w:trPr>
          </w:trPrChange>
        </w:trPr>
        <w:tc>
          <w:tcPr>
            <w:tcW w:w="2000" w:type="dxa"/>
            <w:tcBorders>
              <w:top w:val="nil"/>
              <w:left w:val="nil"/>
              <w:bottom w:val="nil"/>
              <w:right w:val="nil"/>
            </w:tcBorders>
            <w:shd w:val="clear" w:color="auto" w:fill="auto"/>
            <w:noWrap/>
            <w:vAlign w:val="bottom"/>
            <w:hideMark/>
            <w:tcPrChange w:id="5437" w:author="Linderhof, Vincent" w:date="2016-03-06T11:01:00Z">
              <w:tcPr>
                <w:tcW w:w="2000" w:type="dxa"/>
                <w:tcBorders>
                  <w:top w:val="nil"/>
                  <w:left w:val="nil"/>
                  <w:bottom w:val="nil"/>
                  <w:right w:val="nil"/>
                </w:tcBorders>
                <w:shd w:val="clear" w:color="auto" w:fill="auto"/>
                <w:noWrap/>
                <w:vAlign w:val="bottom"/>
                <w:hideMark/>
              </w:tcPr>
            </w:tcPrChange>
          </w:tcPr>
          <w:p w14:paraId="0A249084" w14:textId="39585CA9" w:rsidR="00C03049" w:rsidRPr="00304F95" w:rsidDel="00304F95" w:rsidRDefault="00C03049" w:rsidP="00E05337">
            <w:pPr>
              <w:suppressAutoHyphens w:val="0"/>
              <w:spacing w:after="0"/>
              <w:rPr>
                <w:del w:id="5438" w:author="Linderhof, Vincent" w:date="2016-03-06T11:01:00Z"/>
                <w:rFonts w:ascii="Times New Roman" w:eastAsia="Times New Roman" w:hAnsi="Times New Roman"/>
                <w:color w:val="000000"/>
                <w:sz w:val="20"/>
                <w:szCs w:val="20"/>
                <w:lang w:eastAsia="en-GB"/>
                <w:rPrChange w:id="5439" w:author="Linderhof, Vincent" w:date="2016-03-06T11:01:00Z">
                  <w:rPr>
                    <w:del w:id="5440" w:author="Linderhof, Vincent" w:date="2016-03-06T11:01:00Z"/>
                    <w:rFonts w:ascii="Times New Roman" w:eastAsia="Times New Roman" w:hAnsi="Times New Roman"/>
                    <w:color w:val="000000"/>
                    <w:sz w:val="24"/>
                    <w:szCs w:val="24"/>
                    <w:lang w:eastAsia="en-GB"/>
                  </w:rPr>
                </w:rPrChange>
              </w:rPr>
            </w:pPr>
            <w:del w:id="5441" w:author="Linderhof, Vincent" w:date="2016-03-06T11:01:00Z">
              <w:r w:rsidRPr="00304F95" w:rsidDel="00304F95">
                <w:rPr>
                  <w:rFonts w:ascii="Times New Roman" w:eastAsia="Times New Roman" w:hAnsi="Times New Roman"/>
                  <w:color w:val="000000"/>
                  <w:sz w:val="20"/>
                  <w:szCs w:val="20"/>
                  <w:lang w:eastAsia="en-GB"/>
                  <w:rPrChange w:id="5442" w:author="Linderhof, Vincent" w:date="2016-03-06T11:01:00Z">
                    <w:rPr>
                      <w:rFonts w:ascii="Times New Roman" w:eastAsia="Times New Roman" w:hAnsi="Times New Roman"/>
                      <w:color w:val="000000"/>
                      <w:sz w:val="24"/>
                      <w:szCs w:val="24"/>
                      <w:lang w:eastAsia="en-GB"/>
                    </w:rPr>
                  </w:rPrChange>
                </w:rPr>
                <w:delText>Note: *p&lt;0.1; **p&lt;0.05; ***p&lt;0.01</w:delText>
              </w:r>
            </w:del>
          </w:p>
        </w:tc>
        <w:tc>
          <w:tcPr>
            <w:tcW w:w="1387" w:type="dxa"/>
            <w:gridSpan w:val="2"/>
            <w:tcBorders>
              <w:top w:val="nil"/>
              <w:left w:val="nil"/>
              <w:bottom w:val="nil"/>
              <w:right w:val="nil"/>
            </w:tcBorders>
            <w:shd w:val="clear" w:color="auto" w:fill="auto"/>
            <w:noWrap/>
            <w:vAlign w:val="bottom"/>
            <w:hideMark/>
            <w:tcPrChange w:id="5443"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37C8BFAA" w14:textId="0DE7A4C7" w:rsidR="00C03049" w:rsidRPr="00304F95" w:rsidDel="00304F95" w:rsidRDefault="00C03049" w:rsidP="00E05337">
            <w:pPr>
              <w:suppressAutoHyphens w:val="0"/>
              <w:spacing w:after="0"/>
              <w:rPr>
                <w:del w:id="5444" w:author="Linderhof, Vincent" w:date="2016-03-06T11:01:00Z"/>
                <w:rFonts w:ascii="Times New Roman" w:eastAsia="Times New Roman" w:hAnsi="Times New Roman"/>
                <w:color w:val="000000"/>
                <w:sz w:val="20"/>
                <w:szCs w:val="20"/>
                <w:lang w:eastAsia="en-GB"/>
                <w:rPrChange w:id="5445" w:author="Linderhof, Vincent" w:date="2016-03-06T11:01:00Z">
                  <w:rPr>
                    <w:del w:id="5446" w:author="Linderhof, Vincent" w:date="2016-03-06T11:01:00Z"/>
                    <w:rFonts w:ascii="Times New Roman" w:eastAsia="Times New Roman" w:hAnsi="Times New Roman"/>
                    <w:color w:val="000000"/>
                    <w:sz w:val="24"/>
                    <w:szCs w:val="24"/>
                    <w:lang w:eastAsia="en-GB"/>
                  </w:rPr>
                </w:rPrChange>
              </w:rPr>
            </w:pPr>
          </w:p>
        </w:tc>
        <w:tc>
          <w:tcPr>
            <w:tcW w:w="236" w:type="dxa"/>
            <w:gridSpan w:val="2"/>
            <w:tcBorders>
              <w:top w:val="nil"/>
              <w:left w:val="nil"/>
              <w:bottom w:val="nil"/>
              <w:right w:val="nil"/>
            </w:tcBorders>
            <w:shd w:val="clear" w:color="auto" w:fill="auto"/>
            <w:noWrap/>
            <w:vAlign w:val="bottom"/>
            <w:hideMark/>
            <w:tcPrChange w:id="5447" w:author="Linderhof, Vincent" w:date="2016-03-06T11:01:00Z">
              <w:tcPr>
                <w:tcW w:w="236" w:type="dxa"/>
                <w:gridSpan w:val="2"/>
                <w:tcBorders>
                  <w:top w:val="nil"/>
                  <w:left w:val="nil"/>
                  <w:bottom w:val="nil"/>
                  <w:right w:val="nil"/>
                </w:tcBorders>
                <w:shd w:val="clear" w:color="auto" w:fill="auto"/>
                <w:noWrap/>
                <w:vAlign w:val="bottom"/>
                <w:hideMark/>
              </w:tcPr>
            </w:tcPrChange>
          </w:tcPr>
          <w:p w14:paraId="2B6DC0F0" w14:textId="0AA9108E" w:rsidR="00C03049" w:rsidRPr="00304F95" w:rsidDel="00304F95" w:rsidRDefault="00C03049" w:rsidP="00E05337">
            <w:pPr>
              <w:suppressAutoHyphens w:val="0"/>
              <w:spacing w:after="0"/>
              <w:rPr>
                <w:del w:id="5448" w:author="Linderhof, Vincent" w:date="2016-03-06T11:01:00Z"/>
                <w:rFonts w:ascii="Times New Roman" w:eastAsia="Times New Roman" w:hAnsi="Times New Roman"/>
                <w:color w:val="000000"/>
                <w:sz w:val="20"/>
                <w:szCs w:val="20"/>
                <w:lang w:eastAsia="en-GB"/>
                <w:rPrChange w:id="5449" w:author="Linderhof, Vincent" w:date="2016-03-06T11:01:00Z">
                  <w:rPr>
                    <w:del w:id="5450"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451"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2C8F8B69" w14:textId="12ECDC26" w:rsidR="00C03049" w:rsidRPr="00304F95" w:rsidDel="00304F95" w:rsidRDefault="00C03049" w:rsidP="00E05337">
            <w:pPr>
              <w:suppressAutoHyphens w:val="0"/>
              <w:spacing w:after="0"/>
              <w:rPr>
                <w:del w:id="5452" w:author="Linderhof, Vincent" w:date="2016-03-06T11:01:00Z"/>
                <w:rFonts w:ascii="Times New Roman" w:eastAsia="Times New Roman" w:hAnsi="Times New Roman"/>
                <w:color w:val="000000"/>
                <w:sz w:val="20"/>
                <w:szCs w:val="20"/>
                <w:lang w:eastAsia="en-GB"/>
                <w:rPrChange w:id="5453" w:author="Linderhof, Vincent" w:date="2016-03-06T11:01:00Z">
                  <w:rPr>
                    <w:del w:id="545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5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9E3F4EB" w14:textId="23C65900" w:rsidR="00C03049" w:rsidRPr="00304F95" w:rsidDel="00304F95" w:rsidRDefault="00C03049" w:rsidP="00E05337">
            <w:pPr>
              <w:suppressAutoHyphens w:val="0"/>
              <w:spacing w:after="0"/>
              <w:rPr>
                <w:del w:id="5456" w:author="Linderhof, Vincent" w:date="2016-03-06T11:01:00Z"/>
                <w:rFonts w:ascii="Times New Roman" w:eastAsia="Times New Roman" w:hAnsi="Times New Roman"/>
                <w:color w:val="000000"/>
                <w:sz w:val="20"/>
                <w:szCs w:val="20"/>
                <w:lang w:eastAsia="en-GB"/>
                <w:rPrChange w:id="5457" w:author="Linderhof, Vincent" w:date="2016-03-06T11:01:00Z">
                  <w:rPr>
                    <w:del w:id="545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459"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59379092" w14:textId="0B511B83" w:rsidR="00C03049" w:rsidRPr="00304F95" w:rsidDel="00304F95" w:rsidRDefault="00C03049" w:rsidP="00E05337">
            <w:pPr>
              <w:suppressAutoHyphens w:val="0"/>
              <w:spacing w:after="0"/>
              <w:rPr>
                <w:del w:id="5460" w:author="Linderhof, Vincent" w:date="2016-03-06T11:01:00Z"/>
                <w:rFonts w:ascii="Times New Roman" w:eastAsia="Times New Roman" w:hAnsi="Times New Roman"/>
                <w:color w:val="000000"/>
                <w:sz w:val="20"/>
                <w:szCs w:val="20"/>
                <w:lang w:eastAsia="en-GB"/>
                <w:rPrChange w:id="5461" w:author="Linderhof, Vincent" w:date="2016-03-06T11:01:00Z">
                  <w:rPr>
                    <w:del w:id="5462"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463"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3B20988" w14:textId="41992125" w:rsidR="00C03049" w:rsidRPr="00304F95" w:rsidDel="00304F95" w:rsidRDefault="00C03049" w:rsidP="00E05337">
            <w:pPr>
              <w:suppressAutoHyphens w:val="0"/>
              <w:spacing w:after="0"/>
              <w:rPr>
                <w:del w:id="5464" w:author="Linderhof, Vincent" w:date="2016-03-06T11:01:00Z"/>
                <w:rFonts w:ascii="Times New Roman" w:eastAsia="Times New Roman" w:hAnsi="Times New Roman"/>
                <w:color w:val="000000"/>
                <w:sz w:val="20"/>
                <w:szCs w:val="20"/>
                <w:lang w:eastAsia="en-GB"/>
                <w:rPrChange w:id="5465" w:author="Linderhof, Vincent" w:date="2016-03-06T11:01:00Z">
                  <w:rPr>
                    <w:del w:id="5466"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467"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20246DBE" w14:textId="2A9956E5" w:rsidR="00C03049" w:rsidRPr="00304F95" w:rsidDel="00304F95" w:rsidRDefault="00C03049" w:rsidP="00E05337">
            <w:pPr>
              <w:suppressAutoHyphens w:val="0"/>
              <w:spacing w:after="0"/>
              <w:rPr>
                <w:del w:id="5468" w:author="Linderhof, Vincent" w:date="2016-03-06T11:01:00Z"/>
                <w:rFonts w:ascii="Times New Roman" w:eastAsia="Times New Roman" w:hAnsi="Times New Roman"/>
                <w:color w:val="000000"/>
                <w:sz w:val="20"/>
                <w:szCs w:val="20"/>
                <w:lang w:eastAsia="en-GB"/>
                <w:rPrChange w:id="5469" w:author="Linderhof, Vincent" w:date="2016-03-06T11:01:00Z">
                  <w:rPr>
                    <w:del w:id="547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7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092C281" w14:textId="57A7497C" w:rsidR="00C03049" w:rsidRPr="00304F95" w:rsidDel="00304F95" w:rsidRDefault="00C03049" w:rsidP="00E05337">
            <w:pPr>
              <w:suppressAutoHyphens w:val="0"/>
              <w:spacing w:after="0"/>
              <w:rPr>
                <w:del w:id="5472" w:author="Linderhof, Vincent" w:date="2016-03-06T11:01:00Z"/>
                <w:rFonts w:ascii="Times New Roman" w:eastAsia="Times New Roman" w:hAnsi="Times New Roman"/>
                <w:color w:val="000000"/>
                <w:sz w:val="20"/>
                <w:szCs w:val="20"/>
                <w:lang w:eastAsia="en-GB"/>
                <w:rPrChange w:id="5473" w:author="Linderhof, Vincent" w:date="2016-03-06T11:01:00Z">
                  <w:rPr>
                    <w:del w:id="547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475"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093C9659" w14:textId="47BB0006" w:rsidR="00C03049" w:rsidRPr="00304F95" w:rsidDel="00304F95" w:rsidRDefault="00C03049" w:rsidP="00E05337">
            <w:pPr>
              <w:suppressAutoHyphens w:val="0"/>
              <w:spacing w:after="0"/>
              <w:rPr>
                <w:del w:id="5476" w:author="Linderhof, Vincent" w:date="2016-03-06T11:01:00Z"/>
                <w:rFonts w:ascii="Times New Roman" w:eastAsia="Times New Roman" w:hAnsi="Times New Roman"/>
                <w:color w:val="000000"/>
                <w:sz w:val="20"/>
                <w:szCs w:val="20"/>
                <w:lang w:eastAsia="en-GB"/>
                <w:rPrChange w:id="5477" w:author="Linderhof, Vincent" w:date="2016-03-06T11:01:00Z">
                  <w:rPr>
                    <w:del w:id="547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7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46092BF" w14:textId="6BFCC82F" w:rsidR="00C03049" w:rsidRPr="00304F95" w:rsidDel="00304F95" w:rsidRDefault="00C03049" w:rsidP="00E05337">
            <w:pPr>
              <w:suppressAutoHyphens w:val="0"/>
              <w:spacing w:after="0"/>
              <w:rPr>
                <w:del w:id="5480" w:author="Linderhof, Vincent" w:date="2016-03-06T11:01:00Z"/>
                <w:rFonts w:ascii="Times New Roman" w:eastAsia="Times New Roman" w:hAnsi="Times New Roman"/>
                <w:color w:val="000000"/>
                <w:sz w:val="20"/>
                <w:szCs w:val="20"/>
                <w:lang w:eastAsia="en-GB"/>
                <w:rPrChange w:id="5481" w:author="Linderhof, Vincent" w:date="2016-03-06T11:01:00Z">
                  <w:rPr>
                    <w:del w:id="5482"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483"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37EA8EFE" w14:textId="5B98A364" w:rsidR="00C03049" w:rsidRPr="00304F95" w:rsidDel="00304F95" w:rsidRDefault="00C03049" w:rsidP="00E05337">
            <w:pPr>
              <w:suppressAutoHyphens w:val="0"/>
              <w:spacing w:after="0"/>
              <w:rPr>
                <w:del w:id="5484" w:author="Linderhof, Vincent" w:date="2016-03-06T11:01:00Z"/>
                <w:rFonts w:ascii="Times New Roman" w:eastAsia="Times New Roman" w:hAnsi="Times New Roman"/>
                <w:color w:val="000000"/>
                <w:sz w:val="20"/>
                <w:szCs w:val="20"/>
                <w:lang w:eastAsia="en-GB"/>
                <w:rPrChange w:id="5485" w:author="Linderhof, Vincent" w:date="2016-03-06T11:01:00Z">
                  <w:rPr>
                    <w:del w:id="5486"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487" w:author="Linderhof, Vincent" w:date="2016-03-06T11:01:00Z">
              <w:tcPr>
                <w:tcW w:w="691" w:type="dxa"/>
                <w:gridSpan w:val="2"/>
                <w:tcBorders>
                  <w:top w:val="nil"/>
                  <w:left w:val="nil"/>
                  <w:bottom w:val="nil"/>
                  <w:right w:val="nil"/>
                </w:tcBorders>
                <w:shd w:val="clear" w:color="auto" w:fill="auto"/>
                <w:noWrap/>
                <w:vAlign w:val="bottom"/>
                <w:hideMark/>
              </w:tcPr>
            </w:tcPrChange>
          </w:tcPr>
          <w:p w14:paraId="3C7C6570" w14:textId="09C117F6" w:rsidR="00C03049" w:rsidRPr="00304F95" w:rsidDel="00304F95" w:rsidRDefault="00C03049" w:rsidP="00E05337">
            <w:pPr>
              <w:suppressAutoHyphens w:val="0"/>
              <w:spacing w:after="0"/>
              <w:rPr>
                <w:del w:id="5488" w:author="Linderhof, Vincent" w:date="2016-03-06T11:01:00Z"/>
                <w:rFonts w:ascii="Times New Roman" w:eastAsia="Times New Roman" w:hAnsi="Times New Roman"/>
                <w:color w:val="000000"/>
                <w:sz w:val="20"/>
                <w:szCs w:val="20"/>
                <w:lang w:eastAsia="en-GB"/>
                <w:rPrChange w:id="5489" w:author="Linderhof, Vincent" w:date="2016-03-06T11:01:00Z">
                  <w:rPr>
                    <w:del w:id="549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491"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0B4C5840" w14:textId="4FC0E9AB" w:rsidR="00C03049" w:rsidRPr="00304F95" w:rsidDel="00304F95" w:rsidRDefault="00C03049" w:rsidP="00E05337">
            <w:pPr>
              <w:suppressAutoHyphens w:val="0"/>
              <w:spacing w:after="0"/>
              <w:rPr>
                <w:del w:id="5492" w:author="Linderhof, Vincent" w:date="2016-03-06T11:01:00Z"/>
                <w:rFonts w:ascii="Times New Roman" w:eastAsia="Times New Roman" w:hAnsi="Times New Roman"/>
                <w:color w:val="000000"/>
                <w:sz w:val="20"/>
                <w:szCs w:val="20"/>
                <w:lang w:eastAsia="en-GB"/>
                <w:rPrChange w:id="5493" w:author="Linderhof, Vincent" w:date="2016-03-06T11:01:00Z">
                  <w:rPr>
                    <w:del w:id="549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9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AE24B92" w14:textId="36D132E4" w:rsidR="00C03049" w:rsidRPr="00304F95" w:rsidDel="00304F95" w:rsidRDefault="00C03049" w:rsidP="00E05337">
            <w:pPr>
              <w:suppressAutoHyphens w:val="0"/>
              <w:spacing w:after="0"/>
              <w:rPr>
                <w:del w:id="5496" w:author="Linderhof, Vincent" w:date="2016-03-06T11:01:00Z"/>
                <w:rFonts w:ascii="Times New Roman" w:eastAsia="Times New Roman" w:hAnsi="Times New Roman"/>
                <w:color w:val="000000"/>
                <w:sz w:val="20"/>
                <w:szCs w:val="20"/>
                <w:lang w:eastAsia="en-GB"/>
                <w:rPrChange w:id="5497" w:author="Linderhof, Vincent" w:date="2016-03-06T11:01:00Z">
                  <w:rPr>
                    <w:del w:id="549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49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679DBFC" w14:textId="129A32A4" w:rsidR="00C03049" w:rsidRPr="00304F95" w:rsidDel="00304F95" w:rsidRDefault="00C03049" w:rsidP="00E05337">
            <w:pPr>
              <w:suppressAutoHyphens w:val="0"/>
              <w:spacing w:after="0"/>
              <w:rPr>
                <w:del w:id="5500" w:author="Linderhof, Vincent" w:date="2016-03-06T11:01:00Z"/>
                <w:rFonts w:ascii="Times New Roman" w:eastAsia="Times New Roman" w:hAnsi="Times New Roman"/>
                <w:color w:val="000000"/>
                <w:sz w:val="20"/>
                <w:szCs w:val="20"/>
                <w:lang w:eastAsia="en-GB"/>
                <w:rPrChange w:id="5501" w:author="Linderhof, Vincent" w:date="2016-03-06T11:01:00Z">
                  <w:rPr>
                    <w:del w:id="550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0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BF91203" w14:textId="409580F0" w:rsidR="00C03049" w:rsidRPr="00304F95" w:rsidDel="00304F95" w:rsidRDefault="00C03049" w:rsidP="00E05337">
            <w:pPr>
              <w:suppressAutoHyphens w:val="0"/>
              <w:spacing w:after="0"/>
              <w:rPr>
                <w:del w:id="5504" w:author="Linderhof, Vincent" w:date="2016-03-06T11:01:00Z"/>
                <w:rFonts w:ascii="Times New Roman" w:eastAsia="Times New Roman" w:hAnsi="Times New Roman"/>
                <w:color w:val="000000"/>
                <w:sz w:val="20"/>
                <w:szCs w:val="20"/>
                <w:lang w:eastAsia="en-GB"/>
                <w:rPrChange w:id="5505" w:author="Linderhof, Vincent" w:date="2016-03-06T11:01:00Z">
                  <w:rPr>
                    <w:del w:id="5506"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507"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0D34D12A" w14:textId="42805C57" w:rsidR="00C03049" w:rsidRPr="00304F95" w:rsidDel="00304F95" w:rsidRDefault="00C03049" w:rsidP="00E05337">
            <w:pPr>
              <w:suppressAutoHyphens w:val="0"/>
              <w:spacing w:after="0"/>
              <w:rPr>
                <w:del w:id="5508" w:author="Linderhof, Vincent" w:date="2016-03-06T11:01:00Z"/>
                <w:rFonts w:ascii="Times New Roman" w:eastAsia="Times New Roman" w:hAnsi="Times New Roman"/>
                <w:color w:val="000000"/>
                <w:sz w:val="20"/>
                <w:szCs w:val="20"/>
                <w:lang w:eastAsia="en-GB"/>
                <w:rPrChange w:id="5509" w:author="Linderhof, Vincent" w:date="2016-03-06T11:01:00Z">
                  <w:rPr>
                    <w:del w:id="5510"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51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E48E417" w14:textId="516357B0" w:rsidR="00C03049" w:rsidRPr="00304F95" w:rsidDel="00304F95" w:rsidRDefault="00C03049" w:rsidP="00E05337">
            <w:pPr>
              <w:suppressAutoHyphens w:val="0"/>
              <w:spacing w:after="0"/>
              <w:rPr>
                <w:del w:id="5512" w:author="Linderhof, Vincent" w:date="2016-03-06T11:01:00Z"/>
                <w:rFonts w:ascii="Times New Roman" w:eastAsia="Times New Roman" w:hAnsi="Times New Roman"/>
                <w:color w:val="000000"/>
                <w:sz w:val="20"/>
                <w:szCs w:val="20"/>
                <w:lang w:eastAsia="en-GB"/>
                <w:rPrChange w:id="5513" w:author="Linderhof, Vincent" w:date="2016-03-06T11:01:00Z">
                  <w:rPr>
                    <w:del w:id="5514" w:author="Linderhof, Vincent" w:date="2016-03-06T11:01:00Z"/>
                    <w:rFonts w:ascii="Times New Roman" w:eastAsia="Times New Roman" w:hAnsi="Times New Roman"/>
                    <w:color w:val="000000"/>
                    <w:sz w:val="24"/>
                    <w:szCs w:val="24"/>
                    <w:lang w:eastAsia="en-GB"/>
                  </w:rPr>
                </w:rPrChange>
              </w:rPr>
            </w:pPr>
          </w:p>
        </w:tc>
      </w:tr>
    </w:tbl>
    <w:p w14:paraId="19A5FC4C" w14:textId="70C4975A" w:rsidR="00C03049" w:rsidRPr="00E05337" w:rsidDel="00304F95" w:rsidRDefault="00C03049" w:rsidP="00F77985">
      <w:pPr>
        <w:jc w:val="both"/>
        <w:rPr>
          <w:del w:id="5515" w:author="Linderhof, Vincent" w:date="2016-03-06T11:01:00Z"/>
          <w:rFonts w:ascii="Times New Roman" w:hAnsi="Times New Roman"/>
          <w:sz w:val="24"/>
          <w:szCs w:val="24"/>
        </w:rPr>
      </w:pPr>
    </w:p>
    <w:p w14:paraId="0FCCAD81" w14:textId="626845DD" w:rsidR="00C03049" w:rsidRPr="00E05337" w:rsidDel="00034885" w:rsidRDefault="00C03049" w:rsidP="00F77985">
      <w:pPr>
        <w:jc w:val="both"/>
        <w:rPr>
          <w:del w:id="5516" w:author="Linderhof, Vincent" w:date="2016-03-06T18:57:00Z"/>
          <w:rFonts w:ascii="Times New Roman" w:hAnsi="Times New Roman"/>
          <w:sz w:val="24"/>
          <w:szCs w:val="24"/>
        </w:rPr>
      </w:pPr>
    </w:p>
    <w:p w14:paraId="4FE18487" w14:textId="554D1E1A" w:rsidR="00C03049" w:rsidRPr="00E05337" w:rsidDel="00034885" w:rsidRDefault="00C03049" w:rsidP="00F77985">
      <w:pPr>
        <w:jc w:val="both"/>
        <w:rPr>
          <w:del w:id="5517" w:author="Linderhof, Vincent" w:date="2016-03-06T18:57:00Z"/>
          <w:rFonts w:ascii="Times New Roman" w:hAnsi="Times New Roman"/>
          <w:sz w:val="24"/>
          <w:szCs w:val="24"/>
        </w:rPr>
        <w:sectPr w:rsidR="00C03049" w:rsidRPr="00E05337" w:rsidDel="00034885" w:rsidSect="00034885">
          <w:type w:val="nextColumn"/>
          <w:pgSz w:w="11906" w:h="16838" w:orient="portrait"/>
          <w:pgMar w:top="1440" w:right="1440" w:bottom="1440" w:left="1440" w:header="0" w:footer="397" w:gutter="0"/>
          <w:pgNumType w:start="0"/>
          <w:cols w:space="720"/>
          <w:formProt w:val="0"/>
          <w:docGrid w:linePitch="360" w:charSpace="8192"/>
          <w:sectPrChange w:id="5518" w:author="Linderhof, Vincent" w:date="2016-03-06T18:57:00Z">
            <w:sectPr w:rsidR="00C03049" w:rsidRPr="00E05337" w:rsidDel="00034885" w:rsidSect="00034885">
              <w:pgSz w:w="16838" w:h="11906" w:orient="landscape"/>
              <w:pgMar w:top="1440" w:right="1440" w:bottom="1440" w:left="1440" w:header="0" w:footer="397" w:gutter="0"/>
              <w:pgNumType w:start="1"/>
            </w:sectPr>
          </w:sectPrChange>
        </w:sectPr>
      </w:pPr>
    </w:p>
    <w:p w14:paraId="46F34577" w14:textId="0A88BE17" w:rsidR="00C03049" w:rsidRPr="00E05337" w:rsidDel="00034885" w:rsidRDefault="00C03049" w:rsidP="00F77985">
      <w:pPr>
        <w:rPr>
          <w:del w:id="5519" w:author="Linderhof, Vincent" w:date="2016-03-06T18:57:00Z"/>
          <w:rFonts w:ascii="Times New Roman" w:hAnsi="Times New Roman"/>
          <w:sz w:val="24"/>
          <w:szCs w:val="24"/>
        </w:rPr>
      </w:pPr>
    </w:p>
    <w:p w14:paraId="3925816F" w14:textId="5CF1D888"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r w:rsidRPr="00E05337">
        <w:rPr>
          <w:rFonts w:ascii="Times New Roman" w:hAnsi="Times New Roman"/>
          <w:sz w:val="24"/>
          <w:szCs w:val="24"/>
        </w:rPr>
        <w:t>Finally, the Northern region appears to be strongly associated wit</w:t>
      </w:r>
      <w:r w:rsidR="001979C7" w:rsidRPr="00E05337">
        <w:rPr>
          <w:rFonts w:ascii="Times New Roman" w:hAnsi="Times New Roman"/>
          <w:sz w:val="24"/>
          <w:szCs w:val="24"/>
        </w:rPr>
        <w:t xml:space="preserve">h decreased dietary diversity. </w:t>
      </w:r>
      <w:r w:rsidRPr="00E05337">
        <w:rPr>
          <w:rFonts w:ascii="Times New Roman" w:hAnsi="Times New Roman"/>
          <w:sz w:val="24"/>
          <w:szCs w:val="24"/>
        </w:rPr>
        <w:t>This might be due to violence in that part of the country.</w:t>
      </w:r>
    </w:p>
    <w:p w14:paraId="1FF233B0" w14:textId="56FB5E58" w:rsidR="00F255E8" w:rsidRDefault="00F255E8" w:rsidP="00F77985">
      <w:pPr>
        <w:rPr>
          <w:ins w:id="5520" w:author="Linderhof, Vincent" w:date="2016-03-06T22:21:00Z"/>
          <w:rFonts w:ascii="Times New Roman" w:hAnsi="Times New Roman"/>
          <w:sz w:val="24"/>
          <w:szCs w:val="24"/>
        </w:rPr>
      </w:pPr>
      <w:r w:rsidRPr="00E05337">
        <w:rPr>
          <w:rFonts w:ascii="Times New Roman" w:hAnsi="Times New Roman"/>
          <w:sz w:val="24"/>
          <w:szCs w:val="24"/>
        </w:rPr>
        <w:t xml:space="preserve">Results for the DDS </w:t>
      </w:r>
      <w:del w:id="5521" w:author="Linderhof, Vincent" w:date="2016-03-06T22:14:00Z">
        <w:r w:rsidRPr="00E05337" w:rsidDel="002D52AA">
          <w:rPr>
            <w:rFonts w:ascii="Times New Roman" w:hAnsi="Times New Roman"/>
            <w:sz w:val="24"/>
            <w:szCs w:val="24"/>
          </w:rPr>
          <w:delText xml:space="preserve">measure </w:delText>
        </w:r>
      </w:del>
      <w:ins w:id="5522" w:author="Linderhof, Vincent" w:date="2016-03-06T22:14:00Z">
        <w:r w:rsidR="002D52AA">
          <w:rPr>
            <w:rFonts w:ascii="Times New Roman" w:hAnsi="Times New Roman"/>
            <w:sz w:val="24"/>
            <w:szCs w:val="24"/>
          </w:rPr>
          <w:t>indicator</w:t>
        </w:r>
        <w:r w:rsidR="002D52AA" w:rsidRPr="00E05337">
          <w:rPr>
            <w:rFonts w:ascii="Times New Roman" w:hAnsi="Times New Roman"/>
            <w:sz w:val="24"/>
            <w:szCs w:val="24"/>
          </w:rPr>
          <w:t xml:space="preserve"> </w:t>
        </w:r>
        <w:r w:rsidR="002D52AA">
          <w:rPr>
            <w:rFonts w:ascii="Times New Roman" w:hAnsi="Times New Roman"/>
            <w:sz w:val="24"/>
            <w:szCs w:val="24"/>
          </w:rPr>
          <w:t xml:space="preserve">showed less significant results. </w:t>
        </w:r>
      </w:ins>
      <w:ins w:id="5523" w:author="Linderhof, Vincent" w:date="2016-03-06T22:15:00Z">
        <w:r w:rsidR="002D52AA">
          <w:rPr>
            <w:rFonts w:ascii="Times New Roman" w:hAnsi="Times New Roman"/>
            <w:sz w:val="24"/>
            <w:szCs w:val="24"/>
          </w:rPr>
          <w:t xml:space="preserve">This might be due to the DDS indicator itself. It is a count variable with a small number of possible outcomes. A Poisson regression might be more suitable for the DDS indicator regressions. </w:t>
        </w:r>
      </w:ins>
      <w:del w:id="5524" w:author="Linderhof, Vincent" w:date="2016-03-06T22:16:00Z">
        <w:r w:rsidRPr="00E05337" w:rsidDel="002D52AA">
          <w:rPr>
            <w:rFonts w:ascii="Times New Roman" w:hAnsi="Times New Roman"/>
            <w:sz w:val="24"/>
            <w:szCs w:val="24"/>
          </w:rPr>
          <w:delText>closely resemble those o</w:delText>
        </w:r>
        <w:r w:rsidR="00E97EFC" w:rsidRPr="00E05337" w:rsidDel="002D52AA">
          <w:rPr>
            <w:rFonts w:ascii="Times New Roman" w:hAnsi="Times New Roman"/>
            <w:sz w:val="24"/>
            <w:szCs w:val="24"/>
          </w:rPr>
          <w:delText>f the FC</w:delText>
        </w:r>
        <w:r w:rsidRPr="00E05337" w:rsidDel="002D52AA">
          <w:rPr>
            <w:rFonts w:ascii="Times New Roman" w:hAnsi="Times New Roman"/>
            <w:sz w:val="24"/>
            <w:szCs w:val="24"/>
          </w:rPr>
          <w:delText>S with the exception of the age of the head of the household, the proportion of food consumed from a household's own production and the significance of the Eastern Re</w:delText>
        </w:r>
        <w:r w:rsidR="001979C7" w:rsidRPr="00E05337" w:rsidDel="002D52AA">
          <w:rPr>
            <w:rFonts w:ascii="Times New Roman" w:hAnsi="Times New Roman"/>
            <w:sz w:val="24"/>
            <w:szCs w:val="24"/>
          </w:rPr>
          <w:delText xml:space="preserve">gion. </w:delText>
        </w:r>
        <w:r w:rsidRPr="00E05337" w:rsidDel="002D52AA">
          <w:rPr>
            <w:rFonts w:ascii="Times New Roman" w:hAnsi="Times New Roman"/>
            <w:sz w:val="24"/>
            <w:szCs w:val="24"/>
          </w:rPr>
          <w:delText xml:space="preserve">Differences in the signs and magnitudes of the coefficients might be due to the fact that the DDS measure </w:delText>
        </w:r>
        <w:r w:rsidR="00E97EFC" w:rsidRPr="00E05337" w:rsidDel="002D52AA">
          <w:rPr>
            <w:rFonts w:ascii="Times New Roman" w:hAnsi="Times New Roman"/>
            <w:sz w:val="24"/>
            <w:szCs w:val="24"/>
          </w:rPr>
          <w:delText>is a rougher measure than the FC</w:delText>
        </w:r>
        <w:r w:rsidRPr="00E05337" w:rsidDel="002D52AA">
          <w:rPr>
            <w:rFonts w:ascii="Times New Roman" w:hAnsi="Times New Roman"/>
            <w:sz w:val="24"/>
            <w:szCs w:val="24"/>
          </w:rPr>
          <w:delText>S in the sense that it simply counts the number of items consumed in a time period rather than adjusting the consumption of those items to reflect their nutr</w:delText>
        </w:r>
        <w:r w:rsidR="001979C7" w:rsidRPr="00E05337" w:rsidDel="002D52AA">
          <w:rPr>
            <w:rFonts w:ascii="Times New Roman" w:hAnsi="Times New Roman"/>
            <w:sz w:val="24"/>
            <w:szCs w:val="24"/>
          </w:rPr>
          <w:delText xml:space="preserve">ient contribution to the diet. </w:delText>
        </w:r>
        <w:r w:rsidRPr="00E05337" w:rsidDel="002D52AA">
          <w:rPr>
            <w:rFonts w:ascii="Times New Roman" w:hAnsi="Times New Roman"/>
            <w:sz w:val="24"/>
            <w:szCs w:val="24"/>
          </w:rPr>
          <w:delText>The DDS measure imposes a stricter structure on the data which in some cas</w:delText>
        </w:r>
        <w:r w:rsidR="001979C7" w:rsidRPr="00E05337" w:rsidDel="002D52AA">
          <w:rPr>
            <w:rFonts w:ascii="Times New Roman" w:hAnsi="Times New Roman"/>
            <w:sz w:val="24"/>
            <w:szCs w:val="24"/>
          </w:rPr>
          <w:delText xml:space="preserve">es might distort coefficients. </w:delText>
        </w:r>
      </w:del>
      <w:r w:rsidRPr="00E05337">
        <w:rPr>
          <w:rFonts w:ascii="Times New Roman" w:hAnsi="Times New Roman"/>
          <w:sz w:val="24"/>
          <w:szCs w:val="24"/>
        </w:rPr>
        <w:t xml:space="preserve">Another explanation is that </w:t>
      </w:r>
      <w:del w:id="5525" w:author="Linderhof, Vincent" w:date="2016-03-06T22:16:00Z">
        <w:r w:rsidRPr="00E05337" w:rsidDel="002D52AA">
          <w:rPr>
            <w:rFonts w:ascii="Times New Roman" w:hAnsi="Times New Roman"/>
            <w:sz w:val="24"/>
            <w:szCs w:val="24"/>
          </w:rPr>
          <w:delText xml:space="preserve">OLS </w:delText>
        </w:r>
      </w:del>
      <w:ins w:id="5526" w:author="Linderhof, Vincent" w:date="2016-03-06T22:16:00Z">
        <w:r w:rsidR="002D52AA">
          <w:rPr>
            <w:rFonts w:ascii="Times New Roman" w:hAnsi="Times New Roman"/>
            <w:sz w:val="24"/>
            <w:szCs w:val="24"/>
          </w:rPr>
          <w:t xml:space="preserve">Linear model estimations like the panel data regression used in Table 3 might be </w:t>
        </w:r>
      </w:ins>
      <w:del w:id="5527" w:author="Linderhof, Vincent" w:date="2016-03-06T22:17:00Z">
        <w:r w:rsidRPr="00E05337" w:rsidDel="002D52AA">
          <w:rPr>
            <w:rFonts w:ascii="Times New Roman" w:hAnsi="Times New Roman"/>
            <w:sz w:val="24"/>
            <w:szCs w:val="24"/>
          </w:rPr>
          <w:delText xml:space="preserve">is an </w:delText>
        </w:r>
      </w:del>
      <w:r w:rsidRPr="00E05337">
        <w:rPr>
          <w:rFonts w:ascii="Times New Roman" w:hAnsi="Times New Roman"/>
          <w:sz w:val="24"/>
          <w:szCs w:val="24"/>
        </w:rPr>
        <w:t xml:space="preserve">inappropriate technique for count </w:t>
      </w:r>
      <w:del w:id="5528" w:author="Linderhof, Vincent" w:date="2016-03-06T22:16:00Z">
        <w:r w:rsidRPr="00E05337" w:rsidDel="002D52AA">
          <w:rPr>
            <w:rFonts w:ascii="Times New Roman" w:hAnsi="Times New Roman"/>
            <w:sz w:val="24"/>
            <w:szCs w:val="24"/>
          </w:rPr>
          <w:delText xml:space="preserve">measures </w:delText>
        </w:r>
      </w:del>
      <w:ins w:id="5529" w:author="Linderhof, Vincent" w:date="2016-03-06T22:16:00Z">
        <w:r w:rsidR="002D52AA">
          <w:rPr>
            <w:rFonts w:ascii="Times New Roman" w:hAnsi="Times New Roman"/>
            <w:sz w:val="24"/>
            <w:szCs w:val="24"/>
          </w:rPr>
          <w:t>variable</w:t>
        </w:r>
        <w:r w:rsidR="002D52AA" w:rsidRPr="00E05337">
          <w:rPr>
            <w:rFonts w:ascii="Times New Roman" w:hAnsi="Times New Roman"/>
            <w:sz w:val="24"/>
            <w:szCs w:val="24"/>
          </w:rPr>
          <w:t xml:space="preserve">s </w:t>
        </w:r>
      </w:ins>
      <w:del w:id="5530" w:author="Linderhof, Vincent" w:date="2016-03-06T22:17:00Z">
        <w:r w:rsidRPr="00E05337" w:rsidDel="002D52AA">
          <w:rPr>
            <w:rFonts w:ascii="Times New Roman" w:hAnsi="Times New Roman"/>
            <w:sz w:val="24"/>
            <w:szCs w:val="24"/>
          </w:rPr>
          <w:delText xml:space="preserve">such as the DDS </w:delText>
        </w:r>
      </w:del>
      <w:r w:rsidRPr="00E05337">
        <w:rPr>
          <w:rFonts w:ascii="Times New Roman" w:hAnsi="Times New Roman"/>
          <w:sz w:val="24"/>
          <w:szCs w:val="24"/>
        </w:rPr>
        <w:t xml:space="preserve">because it will lead to </w:t>
      </w:r>
      <w:ins w:id="5531" w:author="Linderhof, Vincent" w:date="2016-03-06T22:17:00Z">
        <w:r w:rsidR="002D52AA">
          <w:rPr>
            <w:rFonts w:ascii="Times New Roman" w:hAnsi="Times New Roman"/>
            <w:sz w:val="24"/>
            <w:szCs w:val="24"/>
          </w:rPr>
          <w:t xml:space="preserve">biased and/or </w:t>
        </w:r>
      </w:ins>
      <w:r w:rsidRPr="00E05337">
        <w:rPr>
          <w:rFonts w:ascii="Times New Roman" w:hAnsi="Times New Roman"/>
          <w:sz w:val="24"/>
          <w:szCs w:val="24"/>
        </w:rPr>
        <w:t>incon</w:t>
      </w:r>
      <w:r w:rsidR="00615DA9" w:rsidRPr="00E05337">
        <w:rPr>
          <w:rFonts w:ascii="Times New Roman" w:hAnsi="Times New Roman"/>
          <w:sz w:val="24"/>
          <w:szCs w:val="24"/>
        </w:rPr>
        <w:t>sistent estimates</w:t>
      </w:r>
      <w:ins w:id="5532" w:author="Linderhof, Vincent" w:date="2016-03-06T22:19:00Z">
        <w:r w:rsidR="002D52AA">
          <w:rPr>
            <w:rFonts w:ascii="Times New Roman" w:hAnsi="Times New Roman"/>
            <w:sz w:val="24"/>
            <w:szCs w:val="24"/>
          </w:rPr>
          <w:t xml:space="preserve"> see Chapter 17 in</w:t>
        </w:r>
      </w:ins>
      <w:r w:rsidR="00615DA9" w:rsidRPr="00E05337">
        <w:rPr>
          <w:rFonts w:ascii="Times New Roman" w:hAnsi="Times New Roman"/>
          <w:sz w:val="24"/>
          <w:szCs w:val="24"/>
        </w:rPr>
        <w:t xml:space="preserve"> </w:t>
      </w:r>
      <w:ins w:id="5533" w:author="Linderhof, Vincent" w:date="2016-03-06T22:19:00Z">
        <w:r w:rsidR="002D52AA">
          <w:rPr>
            <w:rFonts w:ascii="Times New Roman" w:hAnsi="Times New Roman"/>
            <w:sz w:val="24"/>
            <w:szCs w:val="24"/>
          </w:rPr>
          <w:fldChar w:fldCharType="begin"/>
        </w:r>
        <w:r w:rsidR="002D52AA">
          <w:rPr>
            <w:rFonts w:ascii="Times New Roman" w:hAnsi="Times New Roman"/>
            <w:sz w:val="24"/>
            <w:szCs w:val="24"/>
          </w:rPr>
          <w:instrText xml:space="preserve"> ADDIN ZOTERO_ITEM CSL_CITATION {"citationID":"gIxKPzbS","properties":{"formattedCitation":"(Greene 2012)","plainCitation":"(Greene 2012)"},"citationItems":[{"id":1024,"uris":["http://zotero.org/groups/462478/items/WV6FTT8V"],"uri":["http://zotero.org/groups/462478/items/WV6FTT8V"],"itemData":{"id":1024,"type":"book","title":"Econometric analysis","collection-title":"Pearson series in economics","publisher":"Pearson","publisher-place":"Boston, Mass.","number-of-pages":"1238","edition":"7. ed., internat. ed","source":"Gemeinsamer Bibliotheksverbund ISBN","event-place":"Boston, Mass.","ISBN":"978-0-273-75356-8","language":"eng","author":[{"family":"Greene","given":"William H."}],"issued":{"date-parts":[["2012"]]}}}],"schema":"https://github.com/citation-style-language/schema/raw/master/csl-citation.json"} </w:instrText>
        </w:r>
      </w:ins>
      <w:r w:rsidR="002D52AA">
        <w:rPr>
          <w:rFonts w:ascii="Times New Roman" w:hAnsi="Times New Roman"/>
          <w:sz w:val="24"/>
          <w:szCs w:val="24"/>
        </w:rPr>
        <w:fldChar w:fldCharType="separate"/>
      </w:r>
      <w:ins w:id="5534" w:author="Linderhof, Vincent" w:date="2016-03-06T22:19:00Z">
        <w:r w:rsidR="002D52AA" w:rsidRPr="002D52AA">
          <w:rPr>
            <w:rFonts w:ascii="Times New Roman" w:hAnsi="Times New Roman"/>
            <w:sz w:val="24"/>
            <w:rPrChange w:id="5535" w:author="Linderhof, Vincent" w:date="2016-03-06T22:19:00Z">
              <w:rPr/>
            </w:rPrChange>
          </w:rPr>
          <w:t>(Greene 2012)</w:t>
        </w:r>
        <w:r w:rsidR="002D52AA">
          <w:rPr>
            <w:rFonts w:ascii="Times New Roman" w:hAnsi="Times New Roman"/>
            <w:sz w:val="24"/>
            <w:szCs w:val="24"/>
          </w:rPr>
          <w:fldChar w:fldCharType="end"/>
        </w:r>
      </w:ins>
      <w:del w:id="5536" w:author="Linderhof, Vincent" w:date="2016-03-06T22:19:00Z">
        <w:r w:rsidRPr="00E05337" w:rsidDel="002D52AA">
          <w:rPr>
            <w:rFonts w:ascii="Times New Roman" w:hAnsi="Times New Roman"/>
            <w:sz w:val="24"/>
            <w:szCs w:val="24"/>
          </w:rPr>
          <w:delText>(Greene, 2012 chapter 17)</w:delText>
        </w:r>
      </w:del>
      <w:r w:rsidRPr="00E05337">
        <w:rPr>
          <w:rFonts w:ascii="Times New Roman" w:hAnsi="Times New Roman"/>
          <w:sz w:val="24"/>
          <w:szCs w:val="24"/>
        </w:rPr>
        <w:t>.</w:t>
      </w:r>
    </w:p>
    <w:p w14:paraId="3207567A" w14:textId="125C0B28" w:rsidR="00984418" w:rsidRPr="00E05337" w:rsidDel="00984418" w:rsidRDefault="00984418" w:rsidP="00984418">
      <w:pPr>
        <w:rPr>
          <w:del w:id="5537" w:author="Linderhof, Vincent" w:date="2016-03-06T22:22:00Z"/>
          <w:moveTo w:id="5538" w:author="Linderhof, Vincent" w:date="2016-03-06T22:21:00Z"/>
          <w:rFonts w:ascii="Times New Roman" w:hAnsi="Times New Roman"/>
          <w:sz w:val="24"/>
          <w:szCs w:val="24"/>
        </w:rPr>
      </w:pPr>
      <w:moveToRangeStart w:id="5539" w:author="Linderhof, Vincent" w:date="2016-03-06T22:21:00Z" w:name="move445066200"/>
      <w:moveTo w:id="5540" w:author="Linderhof, Vincent" w:date="2016-03-06T22:21:00Z">
        <w:del w:id="5541" w:author="Linderhof, Vincent" w:date="2016-03-06T22:22:00Z">
          <w:r w:rsidRPr="00E05337" w:rsidDel="00984418">
            <w:rPr>
              <w:rFonts w:ascii="Times New Roman" w:hAnsi="Times New Roman"/>
              <w:sz w:val="24"/>
              <w:szCs w:val="24"/>
            </w:rPr>
            <w:delText xml:space="preserve">In general, results across the three models </w:delText>
          </w:r>
        </w:del>
        <w:del w:id="5542" w:author="Linderhof, Vincent" w:date="2016-03-06T22:21:00Z">
          <w:r w:rsidRPr="00E05337" w:rsidDel="00984418">
            <w:rPr>
              <w:rFonts w:ascii="Times New Roman" w:hAnsi="Times New Roman"/>
              <w:sz w:val="24"/>
              <w:szCs w:val="24"/>
            </w:rPr>
            <w:delText xml:space="preserve">testing </w:delText>
          </w:r>
        </w:del>
        <w:del w:id="5543" w:author="Linderhof, Vincent" w:date="2016-03-06T22:22:00Z">
          <w:r w:rsidRPr="00E05337" w:rsidDel="00984418">
            <w:rPr>
              <w:rFonts w:ascii="Times New Roman" w:hAnsi="Times New Roman"/>
              <w:sz w:val="24"/>
              <w:szCs w:val="24"/>
            </w:rPr>
            <w:delText>different exogenous food count measures show</w:delText>
          </w:r>
        </w:del>
        <w:del w:id="5544" w:author="Linderhof, Vincent" w:date="2016-03-06T22:21:00Z">
          <w:r w:rsidRPr="00E05337" w:rsidDel="00984418">
            <w:rPr>
              <w:rFonts w:ascii="Times New Roman" w:hAnsi="Times New Roman"/>
              <w:sz w:val="24"/>
              <w:szCs w:val="24"/>
            </w:rPr>
            <w:delText xml:space="preserve"> </w:delText>
          </w:r>
        </w:del>
        <w:del w:id="5545" w:author="Linderhof, Vincent" w:date="2016-03-06T22:22:00Z">
          <w:r w:rsidRPr="00E05337" w:rsidDel="00984418">
            <w:rPr>
              <w:rFonts w:ascii="Times New Roman" w:hAnsi="Times New Roman"/>
              <w:sz w:val="24"/>
              <w:szCs w:val="24"/>
            </w:rPr>
            <w:delText xml:space="preserve">similar results.  The Caloric model consistently has more significant variables than the other two models.  This might be due to the fact that calories are more closely linked to the quantity of food consumed which we suppose is easier to influence than the nutritional diversity of crops grown.  In addition, in none of the models were the time estimates significant for the Calories model.  Calories consumed appear to be unaffected through time, as opposed to nutritional intake.  This surprising conclusion needs to be further investigated.   Of the three exogenous variables tested, the number of different crops shows significant results for each model and similar results for the other exogenous variables in the model.  We therefore recommend using it as a measure of the overall nutritional and caloric health of a household.  </w:delText>
          </w:r>
        </w:del>
      </w:moveTo>
    </w:p>
    <w:moveToRangeEnd w:id="5539"/>
    <w:p w14:paraId="07A07724" w14:textId="77777777" w:rsidR="00984418" w:rsidRPr="00E05337" w:rsidRDefault="00984418" w:rsidP="00F77985">
      <w:pPr>
        <w:rPr>
          <w:rFonts w:ascii="Times New Roman" w:hAnsi="Times New Roman"/>
          <w:sz w:val="24"/>
          <w:szCs w:val="24"/>
        </w:rPr>
      </w:pPr>
    </w:p>
    <w:p w14:paraId="3719E45F" w14:textId="007A93DD" w:rsidR="00F255E8" w:rsidRPr="00E05337" w:rsidDel="002D52AA" w:rsidRDefault="00F255E8" w:rsidP="00F77985">
      <w:pPr>
        <w:rPr>
          <w:del w:id="5546" w:author="Linderhof, Vincent" w:date="2016-03-06T22:10:00Z"/>
          <w:rFonts w:ascii="Times New Roman" w:hAnsi="Times New Roman"/>
          <w:sz w:val="24"/>
          <w:szCs w:val="24"/>
        </w:rPr>
      </w:pPr>
      <w:del w:id="5547" w:author="Linderhof, Vincent" w:date="2016-03-06T22:10:00Z">
        <w:r w:rsidRPr="00E05337" w:rsidDel="002D52AA">
          <w:rPr>
            <w:rFonts w:ascii="Times New Roman" w:hAnsi="Times New Roman"/>
            <w:sz w:val="24"/>
            <w:szCs w:val="24"/>
          </w:rPr>
          <w:delText>Following this reasoning, it is best to compar</w:delText>
        </w:r>
        <w:r w:rsidR="00E97EFC" w:rsidRPr="00E05337" w:rsidDel="002D52AA">
          <w:rPr>
            <w:rFonts w:ascii="Times New Roman" w:hAnsi="Times New Roman"/>
            <w:sz w:val="24"/>
            <w:szCs w:val="24"/>
          </w:rPr>
          <w:delText>e the Calories model with the FC</w:delText>
        </w:r>
        <w:r w:rsidRPr="00E05337" w:rsidDel="002D52AA">
          <w:rPr>
            <w:rFonts w:ascii="Times New Roman" w:hAnsi="Times New Roman"/>
            <w:sz w:val="24"/>
            <w:szCs w:val="24"/>
          </w:rPr>
          <w:delText xml:space="preserve">S model because </w:delText>
        </w:r>
        <w:r w:rsidR="001979C7" w:rsidRPr="00E05337" w:rsidDel="002D52AA">
          <w:rPr>
            <w:rFonts w:ascii="Times New Roman" w:hAnsi="Times New Roman"/>
            <w:sz w:val="24"/>
            <w:szCs w:val="24"/>
          </w:rPr>
          <w:delText xml:space="preserve">both are continuous variables. </w:delText>
        </w:r>
        <w:r w:rsidRPr="00E05337" w:rsidDel="002D52AA">
          <w:rPr>
            <w:rFonts w:ascii="Times New Roman" w:hAnsi="Times New Roman"/>
            <w:sz w:val="24"/>
            <w:szCs w:val="24"/>
          </w:rPr>
          <w:delText>Again, the coefficients of the</w:delText>
        </w:r>
        <w:r w:rsidR="001979C7" w:rsidRPr="00E05337" w:rsidDel="002D52AA">
          <w:rPr>
            <w:rFonts w:ascii="Times New Roman" w:hAnsi="Times New Roman"/>
            <w:sz w:val="24"/>
            <w:szCs w:val="24"/>
          </w:rPr>
          <w:delText xml:space="preserve"> two models are similar. </w:delText>
        </w:r>
        <w:r w:rsidR="00E97EFC" w:rsidRPr="00E05337" w:rsidDel="002D52AA">
          <w:rPr>
            <w:rFonts w:ascii="Times New Roman" w:hAnsi="Times New Roman"/>
            <w:sz w:val="24"/>
            <w:szCs w:val="24"/>
          </w:rPr>
          <w:delText>In contrast to the FC</w:delText>
        </w:r>
        <w:r w:rsidRPr="00E05337" w:rsidDel="002D52AA">
          <w:rPr>
            <w:rFonts w:ascii="Times New Roman" w:hAnsi="Times New Roman"/>
            <w:sz w:val="24"/>
            <w:szCs w:val="24"/>
          </w:rPr>
          <w:delText>S model, the gender of the head of household is sign</w:delText>
        </w:r>
        <w:r w:rsidR="001979C7" w:rsidRPr="00E05337" w:rsidDel="002D52AA">
          <w:rPr>
            <w:rFonts w:ascii="Times New Roman" w:hAnsi="Times New Roman"/>
            <w:sz w:val="24"/>
            <w:szCs w:val="24"/>
          </w:rPr>
          <w:delText>ificant in the Calories models.</w:delText>
        </w:r>
        <w:r w:rsidRPr="00E05337" w:rsidDel="002D52AA">
          <w:rPr>
            <w:rFonts w:ascii="Times New Roman" w:hAnsi="Times New Roman"/>
            <w:sz w:val="24"/>
            <w:szCs w:val="24"/>
          </w:rPr>
          <w:delText xml:space="preserve"> Furthermore, its sign corres</w:delText>
        </w:r>
        <w:r w:rsidR="001979C7" w:rsidRPr="00E05337" w:rsidDel="002D52AA">
          <w:rPr>
            <w:rFonts w:ascii="Times New Roman" w:hAnsi="Times New Roman"/>
            <w:sz w:val="24"/>
            <w:szCs w:val="24"/>
          </w:rPr>
          <w:delText>ponds to its hypothesized sign.</w:delText>
        </w:r>
        <w:r w:rsidRPr="00E05337" w:rsidDel="002D52AA">
          <w:rPr>
            <w:rFonts w:ascii="Times New Roman" w:hAnsi="Times New Roman"/>
            <w:sz w:val="24"/>
            <w:szCs w:val="24"/>
          </w:rPr>
          <w:delText xml:space="preserve"> However, the coefficient for the education of the head of the household in </w:delText>
        </w:r>
        <w:r w:rsidR="001979C7" w:rsidRPr="00E05337" w:rsidDel="002D52AA">
          <w:rPr>
            <w:rFonts w:ascii="Times New Roman" w:hAnsi="Times New Roman"/>
            <w:sz w:val="24"/>
            <w:szCs w:val="24"/>
          </w:rPr>
          <w:delText>the Calories model is negative.</w:delText>
        </w:r>
        <w:r w:rsidRPr="00E05337" w:rsidDel="002D52AA">
          <w:rPr>
            <w:rFonts w:ascii="Times New Roman" w:hAnsi="Times New Roman"/>
            <w:sz w:val="24"/>
            <w:szCs w:val="24"/>
          </w:rPr>
          <w:delText xml:space="preserve"> The more educated the head of the household, the few calories consumed, although this result should be read with caution given that it is just significant.</w:delText>
        </w:r>
      </w:del>
    </w:p>
    <w:p w14:paraId="72E67282" w14:textId="77060384" w:rsidR="00F255E8" w:rsidRPr="00E05337" w:rsidDel="00A41E49" w:rsidRDefault="00F255E8" w:rsidP="00F77985">
      <w:pPr>
        <w:rPr>
          <w:del w:id="5548" w:author="Linderhof, Vincent" w:date="2016-03-06T20:23:00Z"/>
          <w:rFonts w:ascii="Times New Roman" w:hAnsi="Times New Roman"/>
          <w:sz w:val="24"/>
          <w:szCs w:val="24"/>
        </w:rPr>
      </w:pPr>
      <w:del w:id="5549" w:author="Linderhof, Vincent" w:date="2016-03-06T20:23:00Z">
        <w:r w:rsidRPr="00E05337" w:rsidDel="00A41E49">
          <w:rPr>
            <w:rFonts w:ascii="Times New Roman" w:hAnsi="Times New Roman"/>
            <w:sz w:val="24"/>
            <w:szCs w:val="24"/>
          </w:rPr>
          <w:delText>In general, the OLS estimates should read with caution to the extent that correlation is present betw</w:delText>
        </w:r>
        <w:r w:rsidR="001979C7" w:rsidRPr="00E05337" w:rsidDel="00A41E49">
          <w:rPr>
            <w:rFonts w:ascii="Times New Roman" w:hAnsi="Times New Roman"/>
            <w:sz w:val="24"/>
            <w:szCs w:val="24"/>
          </w:rPr>
          <w:delText>een households and across time.</w:delText>
        </w:r>
        <w:r w:rsidRPr="00E05337" w:rsidDel="00A41E49">
          <w:rPr>
            <w:rFonts w:ascii="Times New Roman" w:hAnsi="Times New Roman"/>
            <w:sz w:val="24"/>
            <w:szCs w:val="24"/>
          </w:rPr>
          <w:delText xml:space="preserve"> The assumption of the OLS panel model is that this correlation is not affecting estimates and that there are no signif</w:delText>
        </w:r>
        <w:r w:rsidR="001979C7" w:rsidRPr="00E05337" w:rsidDel="00A41E49">
          <w:rPr>
            <w:rFonts w:ascii="Times New Roman" w:hAnsi="Times New Roman"/>
            <w:sz w:val="24"/>
            <w:szCs w:val="24"/>
          </w:rPr>
          <w:delText>icant static missing variables.</w:delText>
        </w:r>
        <w:r w:rsidRPr="00E05337" w:rsidDel="00A41E49">
          <w:rPr>
            <w:rFonts w:ascii="Times New Roman" w:hAnsi="Times New Roman"/>
            <w:sz w:val="24"/>
            <w:szCs w:val="24"/>
          </w:rPr>
          <w:delText xml:space="preserve"> However, the null hypothesis of a common intercept is </w:delText>
        </w:r>
        <w:r w:rsidR="00E97EFC" w:rsidRPr="00E05337" w:rsidDel="00A41E49">
          <w:rPr>
            <w:rFonts w:ascii="Times New Roman" w:hAnsi="Times New Roman"/>
            <w:sz w:val="24"/>
            <w:szCs w:val="24"/>
          </w:rPr>
          <w:delText>soundly rejected for both the FC</w:delText>
        </w:r>
        <w:r w:rsidRPr="00E05337" w:rsidDel="00A41E49">
          <w:rPr>
            <w:rFonts w:ascii="Times New Roman" w:hAnsi="Times New Roman"/>
            <w:sz w:val="24"/>
            <w:szCs w:val="24"/>
          </w:rPr>
          <w:delText>S and Calories models implying that OLS is inappropriate in essence because there are significant differences between households.</w:delText>
        </w:r>
        <w:r w:rsidR="00832ED8" w:rsidRPr="00E05337" w:rsidDel="00A41E49">
          <w:rPr>
            <w:rFonts w:ascii="Times New Roman" w:hAnsi="Times New Roman"/>
            <w:sz w:val="24"/>
            <w:szCs w:val="24"/>
          </w:rPr>
          <w:delText xml:space="preserve"> </w:delText>
        </w:r>
        <w:r w:rsidRPr="00E05337" w:rsidDel="00A41E49">
          <w:rPr>
            <w:rFonts w:ascii="Times New Roman" w:hAnsi="Times New Roman"/>
            <w:sz w:val="24"/>
            <w:szCs w:val="24"/>
          </w:rPr>
          <w:delText>In addition, the within transformation removes the effects of both observed an</w:delText>
        </w:r>
        <w:r w:rsidR="001979C7" w:rsidRPr="00E05337" w:rsidDel="00A41E49">
          <w:rPr>
            <w:rFonts w:ascii="Times New Roman" w:hAnsi="Times New Roman"/>
            <w:sz w:val="24"/>
            <w:szCs w:val="24"/>
          </w:rPr>
          <w:delText xml:space="preserve">d unobserved static variables. </w:delText>
        </w:r>
        <w:r w:rsidRPr="00E05337" w:rsidDel="00A41E49">
          <w:rPr>
            <w:rFonts w:ascii="Times New Roman" w:hAnsi="Times New Roman"/>
            <w:sz w:val="24"/>
            <w:szCs w:val="24"/>
          </w:rPr>
          <w:delText>Time dummies were added to the model in order to capture significant events not captured</w:delText>
        </w:r>
        <w:r w:rsidR="00832ED8" w:rsidRPr="00E05337" w:rsidDel="00A41E49">
          <w:rPr>
            <w:rFonts w:ascii="Times New Roman" w:hAnsi="Times New Roman"/>
            <w:sz w:val="24"/>
            <w:szCs w:val="24"/>
          </w:rPr>
          <w:delText xml:space="preserve"> by the explanatory variables. </w:delText>
        </w:r>
      </w:del>
      <w:moveFromRangeStart w:id="5550" w:author="Linderhof, Vincent" w:date="2016-03-06T20:21:00Z" w:name="move445058991"/>
      <w:moveFrom w:id="5551" w:author="Linderhof, Vincent" w:date="2016-03-06T20:21:00Z">
        <w:del w:id="5552" w:author="Linderhof, Vincent" w:date="2016-03-06T20:23:00Z">
          <w:r w:rsidRPr="00E05337" w:rsidDel="00A41E49">
            <w:rPr>
              <w:rFonts w:ascii="Times New Roman" w:hAnsi="Times New Roman"/>
              <w:sz w:val="24"/>
              <w:szCs w:val="24"/>
            </w:rPr>
            <w:delText>Finally, a Hausman test rejected the random effects model in favo</w:delText>
          </w:r>
          <w:r w:rsidR="002D1B7C" w:rsidRPr="00E05337" w:rsidDel="00A41E49">
            <w:rPr>
              <w:rFonts w:ascii="Times New Roman" w:hAnsi="Times New Roman"/>
              <w:sz w:val="24"/>
              <w:szCs w:val="24"/>
            </w:rPr>
            <w:delText>u</w:delText>
          </w:r>
          <w:r w:rsidRPr="00E05337" w:rsidDel="00A41E49">
            <w:rPr>
              <w:rFonts w:ascii="Times New Roman" w:hAnsi="Times New Roman"/>
              <w:sz w:val="24"/>
              <w:szCs w:val="24"/>
            </w:rPr>
            <w:delText>r of the within model</w:delText>
          </w:r>
          <w:r w:rsidR="00C825BC" w:rsidRPr="00E05337" w:rsidDel="00A41E49">
            <w:rPr>
              <w:rFonts w:ascii="Times New Roman" w:hAnsi="Times New Roman"/>
              <w:sz w:val="24"/>
              <w:szCs w:val="24"/>
            </w:rPr>
            <w:delText xml:space="preserve"> (results does not show)</w:delText>
          </w:r>
          <w:r w:rsidRPr="00E05337" w:rsidDel="00A41E49">
            <w:rPr>
              <w:rFonts w:ascii="Times New Roman" w:hAnsi="Times New Roman"/>
              <w:sz w:val="24"/>
              <w:szCs w:val="24"/>
            </w:rPr>
            <w:delText>.</w:delText>
          </w:r>
        </w:del>
      </w:moveFrom>
      <w:moveFromRangeEnd w:id="5550"/>
    </w:p>
    <w:p w14:paraId="2B8569E7" w14:textId="52742FB4" w:rsidR="00F255E8" w:rsidRPr="00E05337" w:rsidDel="002D52AA" w:rsidRDefault="00F255E8" w:rsidP="00F77985">
      <w:pPr>
        <w:rPr>
          <w:del w:id="5553" w:author="Linderhof, Vincent" w:date="2016-03-06T22:10:00Z"/>
          <w:rFonts w:ascii="Times New Roman" w:hAnsi="Times New Roman"/>
          <w:sz w:val="24"/>
          <w:szCs w:val="24"/>
        </w:rPr>
      </w:pPr>
      <w:del w:id="5554" w:author="Linderhof, Vincent" w:date="2016-03-06T22:10:00Z">
        <w:r w:rsidRPr="00E05337" w:rsidDel="002D52AA">
          <w:rPr>
            <w:rFonts w:ascii="Times New Roman" w:hAnsi="Times New Roman"/>
            <w:sz w:val="24"/>
            <w:szCs w:val="24"/>
          </w:rPr>
          <w:delText>Results for the FVS and Calories models are less impressive than their respective OLS models in that far fewer coefficients are significant.</w:delText>
        </w:r>
      </w:del>
    </w:p>
    <w:p w14:paraId="6D47587F" w14:textId="68543C3B" w:rsidR="00F255E8" w:rsidRPr="00E05337" w:rsidDel="002D52AA" w:rsidRDefault="00F255E8" w:rsidP="00F77985">
      <w:pPr>
        <w:rPr>
          <w:del w:id="5555" w:author="Linderhof, Vincent" w:date="2016-03-06T22:10:00Z"/>
          <w:rFonts w:ascii="Times New Roman" w:hAnsi="Times New Roman"/>
          <w:sz w:val="24"/>
          <w:szCs w:val="24"/>
        </w:rPr>
      </w:pPr>
      <w:moveFromRangeStart w:id="5556" w:author="Linderhof, Vincent" w:date="2016-03-06T20:24:00Z" w:name="move445059217"/>
      <w:moveFrom w:id="5557" w:author="Linderhof, Vincent" w:date="2016-03-06T20:24:00Z">
        <w:del w:id="5558" w:author="Linderhof, Vincent" w:date="2016-03-06T22:10:00Z">
          <w:r w:rsidRPr="00E05337" w:rsidDel="002D52AA">
            <w:rPr>
              <w:rFonts w:ascii="Times New Roman" w:hAnsi="Times New Roman"/>
              <w:sz w:val="24"/>
              <w:szCs w:val="24"/>
            </w:rPr>
            <w:delText>A comparison of the results for the OLS and th</w:delText>
          </w:r>
          <w:r w:rsidR="00E97EFC" w:rsidRPr="00E05337" w:rsidDel="002D52AA">
            <w:rPr>
              <w:rFonts w:ascii="Times New Roman" w:hAnsi="Times New Roman"/>
              <w:sz w:val="24"/>
              <w:szCs w:val="24"/>
            </w:rPr>
            <w:delText>e within panel models for the FC</w:delText>
          </w:r>
          <w:r w:rsidRPr="00E05337" w:rsidDel="002D52AA">
            <w:rPr>
              <w:rFonts w:ascii="Times New Roman" w:hAnsi="Times New Roman"/>
              <w:sz w:val="24"/>
              <w:szCs w:val="24"/>
            </w:rPr>
            <w:delText>S dependent variable indicates similar coefficients for the variables the number of different crops produced by the household, food expenditures, total crop area and the proportion of food</w:delText>
          </w:r>
          <w:r w:rsidR="001979C7" w:rsidRPr="00E05337" w:rsidDel="002D52AA">
            <w:rPr>
              <w:rFonts w:ascii="Times New Roman" w:hAnsi="Times New Roman"/>
              <w:sz w:val="24"/>
              <w:szCs w:val="24"/>
            </w:rPr>
            <w:delText xml:space="preserve"> consumed from own production. </w:delText>
          </w:r>
          <w:r w:rsidRPr="00E05337" w:rsidDel="002D52AA">
            <w:rPr>
              <w:rFonts w:ascii="Times New Roman" w:hAnsi="Times New Roman"/>
              <w:sz w:val="24"/>
              <w:szCs w:val="24"/>
            </w:rPr>
            <w:delText>The signs of the coefficients are identical and their magnitudes similar</w:delText>
          </w:r>
          <w:r w:rsidR="001979C7" w:rsidRPr="00E05337" w:rsidDel="002D52AA">
            <w:rPr>
              <w:rFonts w:ascii="Times New Roman" w:hAnsi="Times New Roman"/>
              <w:sz w:val="24"/>
              <w:szCs w:val="24"/>
            </w:rPr>
            <w:delText>.</w:delText>
          </w:r>
          <w:r w:rsidRPr="00E05337" w:rsidDel="002D52AA">
            <w:rPr>
              <w:rFonts w:ascii="Times New Roman" w:hAnsi="Times New Roman"/>
              <w:sz w:val="24"/>
              <w:szCs w:val="24"/>
            </w:rPr>
            <w:delText xml:space="preserve"> Results for the DDS model also show that the coefficient for the number of different crops produced by the household and food expenditures are positive and significant, but coefficients for total crop area and the proportion of food consumed from own produc</w:delText>
          </w:r>
          <w:r w:rsidR="001979C7" w:rsidRPr="00E05337" w:rsidDel="002D52AA">
            <w:rPr>
              <w:rFonts w:ascii="Times New Roman" w:hAnsi="Times New Roman"/>
              <w:sz w:val="24"/>
              <w:szCs w:val="24"/>
            </w:rPr>
            <w:delText>tion are no longer significant.</w:delText>
          </w:r>
          <w:r w:rsidRPr="00E05337" w:rsidDel="002D52AA">
            <w:rPr>
              <w:rFonts w:ascii="Times New Roman" w:hAnsi="Times New Roman"/>
              <w:sz w:val="24"/>
              <w:szCs w:val="24"/>
            </w:rPr>
            <w:delText xml:space="preserve"> However, as previously noted, DDS is a count measure so using a continuo</w:delText>
          </w:r>
          <w:r w:rsidR="001979C7" w:rsidRPr="00E05337" w:rsidDel="002D52AA">
            <w:rPr>
              <w:rFonts w:ascii="Times New Roman" w:hAnsi="Times New Roman"/>
              <w:sz w:val="24"/>
              <w:szCs w:val="24"/>
            </w:rPr>
            <w:delText>us measure is not recommended. Before discussing the panel P</w:delText>
          </w:r>
          <w:r w:rsidRPr="00E05337" w:rsidDel="002D52AA">
            <w:rPr>
              <w:rFonts w:ascii="Times New Roman" w:hAnsi="Times New Roman"/>
              <w:sz w:val="24"/>
              <w:szCs w:val="24"/>
            </w:rPr>
            <w:delText>oisson model for DDS, panel results for the Cal</w:delText>
          </w:r>
          <w:r w:rsidR="001979C7" w:rsidRPr="00E05337" w:rsidDel="002D52AA">
            <w:rPr>
              <w:rFonts w:ascii="Times New Roman" w:hAnsi="Times New Roman"/>
              <w:sz w:val="24"/>
              <w:szCs w:val="24"/>
            </w:rPr>
            <w:delText xml:space="preserve">ories model will be presented. </w:delText>
          </w:r>
          <w:r w:rsidRPr="00E05337" w:rsidDel="002D52AA">
            <w:rPr>
              <w:rFonts w:ascii="Times New Roman" w:hAnsi="Times New Roman"/>
              <w:sz w:val="24"/>
              <w:szCs w:val="24"/>
            </w:rPr>
            <w:delText>The same four variables are significant in bot</w:delText>
          </w:r>
          <w:r w:rsidR="00E97EFC" w:rsidRPr="00E05337" w:rsidDel="002D52AA">
            <w:rPr>
              <w:rFonts w:ascii="Times New Roman" w:hAnsi="Times New Roman"/>
              <w:sz w:val="24"/>
              <w:szCs w:val="24"/>
            </w:rPr>
            <w:delText>h the FC</w:delText>
          </w:r>
          <w:r w:rsidR="001979C7" w:rsidRPr="00E05337" w:rsidDel="002D52AA">
            <w:rPr>
              <w:rFonts w:ascii="Times New Roman" w:hAnsi="Times New Roman"/>
              <w:sz w:val="24"/>
              <w:szCs w:val="24"/>
            </w:rPr>
            <w:delText xml:space="preserve">S and Calories models. </w:delText>
          </w:r>
          <w:r w:rsidRPr="00E05337" w:rsidDel="002D52AA">
            <w:rPr>
              <w:rFonts w:ascii="Times New Roman" w:hAnsi="Times New Roman"/>
              <w:sz w:val="24"/>
              <w:szCs w:val="24"/>
            </w:rPr>
            <w:delText xml:space="preserve">Unsurprisingly, the </w:delText>
          </w:r>
          <w:r w:rsidR="00C41EFE" w:rsidRPr="00E05337" w:rsidDel="002D52AA">
            <w:rPr>
              <w:rFonts w:ascii="Times New Roman" w:hAnsi="Times New Roman"/>
              <w:sz w:val="24"/>
              <w:szCs w:val="24"/>
            </w:rPr>
            <w:delText>magnitudes of the coefficients are</w:delText>
          </w:r>
          <w:r w:rsidRPr="00E05337" w:rsidDel="002D52AA">
            <w:rPr>
              <w:rFonts w:ascii="Times New Roman" w:hAnsi="Times New Roman"/>
              <w:sz w:val="24"/>
              <w:szCs w:val="24"/>
            </w:rPr>
            <w:delText xml:space="preserve"> different given the difference in scales </w:delText>
          </w:r>
          <w:r w:rsidR="001979C7" w:rsidRPr="00E05337" w:rsidDel="002D52AA">
            <w:rPr>
              <w:rFonts w:ascii="Times New Roman" w:hAnsi="Times New Roman"/>
              <w:sz w:val="24"/>
              <w:szCs w:val="24"/>
            </w:rPr>
            <w:delText>of the two dependent variables.</w:delText>
          </w:r>
          <w:r w:rsidRPr="00E05337" w:rsidDel="002D52AA">
            <w:rPr>
              <w:rFonts w:ascii="Times New Roman" w:hAnsi="Times New Roman"/>
              <w:sz w:val="24"/>
              <w:szCs w:val="24"/>
            </w:rPr>
            <w:delText xml:space="preserve"> In addition, household size is positive and significant, as is the ed</w:delText>
          </w:r>
          <w:r w:rsidR="001979C7" w:rsidRPr="00E05337" w:rsidDel="002D52AA">
            <w:rPr>
              <w:rFonts w:ascii="Times New Roman" w:hAnsi="Times New Roman"/>
              <w:sz w:val="24"/>
              <w:szCs w:val="24"/>
            </w:rPr>
            <w:delText xml:space="preserve">ucation of the household head. </w:delText>
          </w:r>
          <w:r w:rsidRPr="00E05337" w:rsidDel="002D52AA">
            <w:rPr>
              <w:rFonts w:ascii="Times New Roman" w:hAnsi="Times New Roman"/>
              <w:sz w:val="24"/>
              <w:szCs w:val="24"/>
            </w:rPr>
            <w:delText>The age of the head of household negatively affects caloric intake</w:delText>
          </w:r>
          <w:r w:rsidR="001979C7" w:rsidRPr="00E05337" w:rsidDel="002D52AA">
            <w:rPr>
              <w:rFonts w:ascii="Times New Roman" w:hAnsi="Times New Roman"/>
              <w:sz w:val="24"/>
              <w:szCs w:val="24"/>
            </w:rPr>
            <w:delText>, but is only just significant.</w:delText>
          </w:r>
          <w:r w:rsidRPr="00E05337" w:rsidDel="002D52AA">
            <w:rPr>
              <w:rFonts w:ascii="Times New Roman" w:hAnsi="Times New Roman"/>
              <w:sz w:val="24"/>
              <w:szCs w:val="24"/>
            </w:rPr>
            <w:delText xml:space="preserve"> In short, the results of the Caloric mode</w:delText>
          </w:r>
          <w:r w:rsidR="00E97EFC" w:rsidRPr="00E05337" w:rsidDel="002D52AA">
            <w:rPr>
              <w:rFonts w:ascii="Times New Roman" w:hAnsi="Times New Roman"/>
              <w:sz w:val="24"/>
              <w:szCs w:val="24"/>
            </w:rPr>
            <w:delText>l correspond closely with the FC</w:delText>
          </w:r>
          <w:r w:rsidRPr="00E05337" w:rsidDel="002D52AA">
            <w:rPr>
              <w:rFonts w:ascii="Times New Roman" w:hAnsi="Times New Roman"/>
              <w:sz w:val="24"/>
              <w:szCs w:val="24"/>
            </w:rPr>
            <w:delText xml:space="preserve">S measure, and the signs of most of the coefficients conform to hypotheses. </w:delText>
          </w:r>
        </w:del>
      </w:moveFrom>
      <w:moveFromRangeEnd w:id="5556"/>
      <w:del w:id="5559" w:author="Linderhof, Vincent" w:date="2016-03-06T22:10:00Z">
        <w:r w:rsidR="001979C7" w:rsidRPr="00E05337" w:rsidDel="002D52AA">
          <w:rPr>
            <w:rFonts w:ascii="Times New Roman" w:hAnsi="Times New Roman"/>
            <w:sz w:val="24"/>
            <w:szCs w:val="24"/>
          </w:rPr>
          <w:delText>Finally, a P</w:delText>
        </w:r>
        <w:r w:rsidRPr="00E05337" w:rsidDel="002D52AA">
          <w:rPr>
            <w:rFonts w:ascii="Times New Roman" w:hAnsi="Times New Roman"/>
            <w:sz w:val="24"/>
            <w:szCs w:val="24"/>
          </w:rPr>
          <w:delText>oisson panel regression was estimated f</w:delText>
        </w:r>
        <w:r w:rsidR="001979C7" w:rsidRPr="00E05337" w:rsidDel="002D52AA">
          <w:rPr>
            <w:rFonts w:ascii="Times New Roman" w:hAnsi="Times New Roman"/>
            <w:sz w:val="24"/>
            <w:szCs w:val="24"/>
          </w:rPr>
          <w:delText xml:space="preserve">or the DDS dependent variable. </w:delText>
        </w:r>
        <w:r w:rsidRPr="00E05337" w:rsidDel="002D52AA">
          <w:rPr>
            <w:rFonts w:ascii="Times New Roman" w:hAnsi="Times New Roman"/>
            <w:sz w:val="24"/>
            <w:szCs w:val="24"/>
          </w:rPr>
          <w:delText>In that regression only food expenditures</w:delText>
        </w:r>
        <w:r w:rsidR="001979C7" w:rsidRPr="00E05337" w:rsidDel="002D52AA">
          <w:rPr>
            <w:rFonts w:ascii="Times New Roman" w:hAnsi="Times New Roman"/>
            <w:sz w:val="24"/>
            <w:szCs w:val="24"/>
          </w:rPr>
          <w:delText xml:space="preserve"> were found to be significant. </w:delText>
        </w:r>
        <w:r w:rsidRPr="00E05337" w:rsidDel="002D52AA">
          <w:rPr>
            <w:rFonts w:ascii="Times New Roman" w:hAnsi="Times New Roman"/>
            <w:sz w:val="24"/>
            <w:szCs w:val="24"/>
          </w:rPr>
          <w:delText>As mentioned, the DDS model is rough in that it is a step function.</w:delText>
        </w:r>
      </w:del>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4717E5">
          <w:type w:val="nextColumn"/>
          <w:pgSz w:w="11906" w:h="16838"/>
          <w:pgMar w:top="1440" w:right="1440" w:bottom="1440" w:left="1440" w:header="0" w:footer="397" w:gutter="0"/>
          <w:pgNumType w:start="0"/>
          <w:cols w:space="720"/>
          <w:formProt w:val="0"/>
          <w:docGrid w:linePitch="360" w:charSpace="8192"/>
          <w:sectPrChange w:id="5560" w:author="Linderhof, Vincent" w:date="2016-03-06T10:58:00Z">
            <w:sectPr w:rsidR="002C6F78" w:rsidRPr="00E05337" w:rsidSect="004717E5">
              <w:pgMar w:top="1440" w:right="1440" w:bottom="1440" w:left="1440" w:header="0" w:footer="397" w:gutter="0"/>
              <w:pgNumType w:start="1"/>
            </w:sectPr>
          </w:sectPrChange>
        </w:sectPr>
      </w:pPr>
    </w:p>
    <w:p w14:paraId="259661BD" w14:textId="477CE710"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del w:id="5561" w:author="Linderhof, Vincent" w:date="2016-03-06T20:02:00Z">
        <w:r w:rsidR="00E845C8" w:rsidRPr="00E05337" w:rsidDel="00C2345F">
          <w:rPr>
            <w:rFonts w:ascii="Times New Roman" w:hAnsi="Times New Roman"/>
            <w:sz w:val="24"/>
            <w:szCs w:val="24"/>
          </w:rPr>
          <w:delText>4</w:delText>
        </w:r>
      </w:del>
      <w:ins w:id="5562" w:author="Linderhof, Vincent" w:date="2016-03-06T20:02:00Z">
        <w:r w:rsidR="00C2345F">
          <w:rPr>
            <w:rFonts w:ascii="Times New Roman" w:hAnsi="Times New Roman"/>
            <w:sz w:val="24"/>
            <w:szCs w:val="24"/>
          </w:rPr>
          <w:t>3</w:t>
        </w:r>
      </w:ins>
      <w:r w:rsidRPr="00E05337">
        <w:rPr>
          <w:rFonts w:ascii="Times New Roman" w:hAnsi="Times New Roman"/>
          <w:sz w:val="24"/>
          <w:szCs w:val="24"/>
        </w:rPr>
        <w:t xml:space="preserve">: </w:t>
      </w:r>
      <w:del w:id="5563" w:author="Linderhof, Vincent" w:date="2016-03-06T20:48:00Z">
        <w:r w:rsidRPr="00E05337" w:rsidDel="0048186D">
          <w:rPr>
            <w:rFonts w:ascii="Times New Roman" w:hAnsi="Times New Roman"/>
            <w:sz w:val="24"/>
            <w:szCs w:val="24"/>
          </w:rPr>
          <w:delText>Time-effect regression</w:delText>
        </w:r>
      </w:del>
      <w:ins w:id="5564" w:author="Linderhof, Vincent" w:date="2016-03-06T20:48:00Z">
        <w:r w:rsidR="0048186D">
          <w:rPr>
            <w:rFonts w:ascii="Times New Roman" w:hAnsi="Times New Roman"/>
            <w:sz w:val="24"/>
            <w:szCs w:val="24"/>
          </w:rPr>
          <w:t>Fixed-effects regression</w:t>
        </w:r>
      </w:ins>
      <w:r w:rsidRPr="00E05337">
        <w:rPr>
          <w:rFonts w:ascii="Times New Roman" w:hAnsi="Times New Roman"/>
          <w:sz w:val="24"/>
          <w:szCs w:val="24"/>
        </w:rPr>
        <w:t xml:space="preserve"> results </w:t>
      </w:r>
      <w:ins w:id="5565" w:author="Linderhof, Vincent" w:date="2016-03-06T20:48:00Z">
        <w:r w:rsidR="0048186D">
          <w:rPr>
            <w:rFonts w:ascii="Times New Roman" w:hAnsi="Times New Roman"/>
            <w:sz w:val="24"/>
            <w:szCs w:val="24"/>
          </w:rPr>
          <w:t>for three nutrition indicators and three production diversity indi</w:t>
        </w:r>
      </w:ins>
      <w:ins w:id="5566" w:author="Linderhof, Vincent" w:date="2016-03-06T20:49:00Z">
        <w:r w:rsidR="0048186D">
          <w:rPr>
            <w:rFonts w:ascii="Times New Roman" w:hAnsi="Times New Roman"/>
            <w:sz w:val="24"/>
            <w:szCs w:val="24"/>
          </w:rPr>
          <w:t>ca</w:t>
        </w:r>
      </w:ins>
      <w:ins w:id="5567" w:author="Linderhof, Vincent" w:date="2016-03-06T20:48:00Z">
        <w:r w:rsidR="0048186D">
          <w:rPr>
            <w:rFonts w:ascii="Times New Roman" w:hAnsi="Times New Roman"/>
            <w:sz w:val="24"/>
            <w:szCs w:val="24"/>
          </w:rPr>
          <w:t>tors</w:t>
        </w:r>
      </w:ins>
      <w:ins w:id="5568" w:author="Linderhof, Vincent" w:date="2016-03-06T20:49:00Z">
        <w:r w:rsidR="0048186D">
          <w:rPr>
            <w:rFonts w:ascii="Times New Roman" w:hAnsi="Times New Roman"/>
            <w:sz w:val="24"/>
            <w:szCs w:val="24"/>
          </w:rPr>
          <w:t>.</w:t>
        </w:r>
      </w:ins>
      <w:del w:id="5569" w:author="Linderhof, Vincent" w:date="2016-03-06T20:49:00Z">
        <w:r w:rsidRPr="00E05337" w:rsidDel="0048186D">
          <w:rPr>
            <w:rFonts w:ascii="Times New Roman" w:hAnsi="Times New Roman"/>
            <w:sz w:val="24"/>
            <w:szCs w:val="24"/>
          </w:rPr>
          <w:delText>with different production count variables</w:delText>
        </w:r>
      </w:del>
    </w:p>
    <w:tbl>
      <w:tblPr>
        <w:tblW w:w="14474" w:type="dxa"/>
        <w:tblInd w:w="93" w:type="dxa"/>
        <w:tblLayout w:type="fixed"/>
        <w:tblLook w:val="04A0" w:firstRow="1" w:lastRow="0" w:firstColumn="1" w:lastColumn="0" w:noHBand="0" w:noVBand="1"/>
        <w:tblPrChange w:id="5570" w:author="Linderhof, Vincent" w:date="2016-03-06T20:51:00Z">
          <w:tblPr>
            <w:tblW w:w="13906" w:type="dxa"/>
            <w:tblInd w:w="93" w:type="dxa"/>
            <w:tblLayout w:type="fixed"/>
            <w:tblLook w:val="04A0" w:firstRow="1" w:lastRow="0" w:firstColumn="1" w:lastColumn="0" w:noHBand="0" w:noVBand="1"/>
          </w:tblPr>
        </w:tblPrChange>
      </w:tblPr>
      <w:tblGrid>
        <w:gridCol w:w="2129"/>
        <w:gridCol w:w="863"/>
        <w:gridCol w:w="425"/>
        <w:gridCol w:w="851"/>
        <w:gridCol w:w="425"/>
        <w:gridCol w:w="851"/>
        <w:gridCol w:w="425"/>
        <w:gridCol w:w="850"/>
        <w:gridCol w:w="425"/>
        <w:gridCol w:w="851"/>
        <w:gridCol w:w="425"/>
        <w:gridCol w:w="850"/>
        <w:gridCol w:w="426"/>
        <w:gridCol w:w="850"/>
        <w:gridCol w:w="709"/>
        <w:gridCol w:w="993"/>
        <w:gridCol w:w="567"/>
        <w:gridCol w:w="850"/>
        <w:gridCol w:w="709"/>
        <w:tblGridChange w:id="5571">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
        </w:tblGridChange>
      </w:tblGrid>
      <w:tr w:rsidR="00FA702C" w:rsidRPr="002C6F78" w:rsidDel="0048186D" w14:paraId="7720F64E" w14:textId="265F5280" w:rsidTr="0048186D">
        <w:trPr>
          <w:trHeight w:val="73"/>
          <w:del w:id="5572" w:author="Linderhof, Vincent" w:date="2016-03-06T20:50:00Z"/>
          <w:trPrChange w:id="5573" w:author="Linderhof, Vincent" w:date="2016-03-06T20:51:00Z">
            <w:trPr>
              <w:trHeight w:val="73"/>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57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0F83BC8" w14:textId="07EB659B" w:rsidR="00FA702C" w:rsidRPr="002C6F78" w:rsidDel="0048186D" w:rsidRDefault="00FA702C" w:rsidP="00E05337">
            <w:pPr>
              <w:suppressAutoHyphens w:val="0"/>
              <w:spacing w:after="0"/>
              <w:rPr>
                <w:del w:id="5575" w:author="Linderhof, Vincent" w:date="2016-03-06T20:50:00Z"/>
                <w:rFonts w:ascii="Times New Roman" w:eastAsia="Times New Roman" w:hAnsi="Times New Roman"/>
                <w:color w:val="000000"/>
                <w:sz w:val="20"/>
                <w:szCs w:val="20"/>
                <w:lang w:eastAsia="en-GB"/>
              </w:rPr>
            </w:pPr>
          </w:p>
        </w:tc>
        <w:tc>
          <w:tcPr>
            <w:tcW w:w="12345" w:type="dxa"/>
            <w:gridSpan w:val="18"/>
            <w:tcBorders>
              <w:top w:val="single" w:sz="4" w:space="0" w:color="auto"/>
              <w:left w:val="single" w:sz="4" w:space="0" w:color="auto"/>
              <w:bottom w:val="single" w:sz="4" w:space="0" w:color="auto"/>
              <w:right w:val="single" w:sz="4" w:space="0" w:color="auto"/>
            </w:tcBorders>
            <w:vAlign w:val="bottom"/>
            <w:tcPrChange w:id="5576" w:author="Linderhof, Vincent" w:date="2016-03-06T20:51:00Z">
              <w:tcPr>
                <w:tcW w:w="11777" w:type="dxa"/>
                <w:gridSpan w:val="18"/>
                <w:tcBorders>
                  <w:top w:val="single" w:sz="4" w:space="0" w:color="auto"/>
                  <w:left w:val="single" w:sz="4" w:space="0" w:color="auto"/>
                  <w:bottom w:val="single" w:sz="4" w:space="0" w:color="auto"/>
                  <w:right w:val="single" w:sz="4" w:space="0" w:color="auto"/>
                </w:tcBorders>
                <w:vAlign w:val="bottom"/>
              </w:tcPr>
            </w:tcPrChange>
          </w:tcPr>
          <w:p w14:paraId="0AD16445" w14:textId="6CA58EAC" w:rsidR="00FA702C" w:rsidDel="0048186D" w:rsidRDefault="00FA702C" w:rsidP="00E05337">
            <w:pPr>
              <w:suppressAutoHyphens w:val="0"/>
              <w:spacing w:after="0"/>
              <w:jc w:val="center"/>
              <w:rPr>
                <w:del w:id="5577" w:author="Linderhof, Vincent" w:date="2016-03-06T20:50:00Z"/>
                <w:rFonts w:ascii="Times New Roman" w:eastAsia="Times New Roman" w:hAnsi="Times New Roman"/>
                <w:color w:val="000000"/>
                <w:sz w:val="20"/>
                <w:szCs w:val="20"/>
                <w:lang w:eastAsia="en-GB"/>
              </w:rPr>
            </w:pPr>
            <w:del w:id="5578" w:author="Linderhof, Vincent" w:date="2016-03-06T20:50:00Z">
              <w:r w:rsidDel="0048186D">
                <w:rPr>
                  <w:rFonts w:ascii="Times New Roman" w:eastAsia="Times New Roman" w:hAnsi="Times New Roman"/>
                  <w:color w:val="000000"/>
                  <w:sz w:val="20"/>
                  <w:szCs w:val="20"/>
                  <w:lang w:eastAsia="en-GB"/>
                </w:rPr>
                <w:delText>Production diversity indicator</w:delText>
              </w:r>
            </w:del>
          </w:p>
        </w:tc>
      </w:tr>
      <w:tr w:rsidR="00FA702C" w:rsidRPr="002C6F78" w:rsidDel="0048186D" w14:paraId="4C0F2632" w14:textId="47CFE2AA" w:rsidTr="0048186D">
        <w:trPr>
          <w:trHeight w:val="242"/>
          <w:del w:id="5579" w:author="Linderhof, Vincent" w:date="2016-03-06T20:50:00Z"/>
          <w:trPrChange w:id="5580"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581"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FF21BA" w14:textId="31ECAF46" w:rsidR="00FA702C" w:rsidRPr="002C6F78" w:rsidDel="0048186D" w:rsidRDefault="00FA702C" w:rsidP="00E05337">
            <w:pPr>
              <w:suppressAutoHyphens w:val="0"/>
              <w:spacing w:after="0"/>
              <w:rPr>
                <w:del w:id="5582" w:author="Linderhof, Vincent" w:date="2016-03-06T20:50:00Z"/>
                <w:rFonts w:ascii="Times New Roman" w:eastAsia="Times New Roman" w:hAnsi="Times New Roman"/>
                <w:color w:val="000000"/>
                <w:sz w:val="20"/>
                <w:szCs w:val="20"/>
                <w:lang w:eastAsia="en-GB"/>
              </w:rPr>
            </w:pPr>
            <w:del w:id="5583" w:author="Linderhof, Vincent" w:date="2016-03-06T20:50:00Z">
              <w:r w:rsidRPr="002C6F78" w:rsidDel="0048186D">
                <w:rPr>
                  <w:rFonts w:ascii="Times New Roman" w:eastAsia="Times New Roman" w:hAnsi="Times New Roman"/>
                  <w:color w:val="000000"/>
                  <w:sz w:val="20"/>
                  <w:szCs w:val="20"/>
                  <w:lang w:eastAsia="en-GB"/>
                </w:rPr>
                <w:delText> </w:delText>
              </w:r>
            </w:del>
          </w:p>
        </w:tc>
        <w:tc>
          <w:tcPr>
            <w:tcW w:w="3840" w:type="dxa"/>
            <w:gridSpan w:val="6"/>
            <w:tcBorders>
              <w:top w:val="single" w:sz="4" w:space="0" w:color="auto"/>
              <w:left w:val="single" w:sz="4" w:space="0" w:color="auto"/>
              <w:bottom w:val="single" w:sz="4" w:space="0" w:color="auto"/>
              <w:right w:val="single" w:sz="4" w:space="0" w:color="auto"/>
            </w:tcBorders>
            <w:vAlign w:val="bottom"/>
            <w:tcPrChange w:id="5584" w:author="Linderhof, Vincent" w:date="2016-03-06T20:51:00Z">
              <w:tcPr>
                <w:tcW w:w="3982" w:type="dxa"/>
                <w:gridSpan w:val="6"/>
                <w:tcBorders>
                  <w:top w:val="single" w:sz="4" w:space="0" w:color="auto"/>
                  <w:left w:val="single" w:sz="4" w:space="0" w:color="auto"/>
                  <w:bottom w:val="single" w:sz="4" w:space="0" w:color="auto"/>
                  <w:right w:val="single" w:sz="4" w:space="0" w:color="auto"/>
                </w:tcBorders>
                <w:vAlign w:val="bottom"/>
              </w:tcPr>
            </w:tcPrChange>
          </w:tcPr>
          <w:p w14:paraId="12552015" w14:textId="600CE1CD" w:rsidR="00FA702C" w:rsidRPr="002C6F78" w:rsidDel="0048186D" w:rsidRDefault="00FA702C" w:rsidP="00E05337">
            <w:pPr>
              <w:suppressAutoHyphens w:val="0"/>
              <w:spacing w:after="0"/>
              <w:jc w:val="center"/>
              <w:rPr>
                <w:del w:id="5585" w:author="Linderhof, Vincent" w:date="2016-03-06T20:50:00Z"/>
                <w:rFonts w:ascii="Times New Roman" w:eastAsia="Times New Roman" w:hAnsi="Times New Roman"/>
                <w:color w:val="000000"/>
                <w:sz w:val="20"/>
                <w:szCs w:val="20"/>
                <w:lang w:eastAsia="en-GB"/>
              </w:rPr>
            </w:pPr>
            <w:del w:id="5586" w:author="Linderhof, Vincent" w:date="2016-03-06T20:50:00Z">
              <w:r w:rsidDel="0048186D">
                <w:rPr>
                  <w:rFonts w:ascii="Times New Roman" w:eastAsia="Times New Roman" w:hAnsi="Times New Roman"/>
                  <w:color w:val="000000"/>
                  <w:sz w:val="20"/>
                  <w:szCs w:val="20"/>
                  <w:lang w:eastAsia="en-GB"/>
                </w:rPr>
                <w:delText>Crop count</w:delText>
              </w:r>
            </w:del>
          </w:p>
        </w:tc>
        <w:tc>
          <w:tcPr>
            <w:tcW w:w="3827" w:type="dxa"/>
            <w:gridSpan w:val="6"/>
            <w:tcBorders>
              <w:top w:val="single" w:sz="4" w:space="0" w:color="auto"/>
              <w:left w:val="single" w:sz="4" w:space="0" w:color="auto"/>
              <w:bottom w:val="single" w:sz="4" w:space="0" w:color="auto"/>
              <w:right w:val="single" w:sz="4" w:space="0" w:color="auto"/>
            </w:tcBorders>
            <w:vAlign w:val="bottom"/>
            <w:tcPrChange w:id="5587" w:author="Linderhof, Vincent" w:date="2016-03-06T20:51:00Z">
              <w:tcPr>
                <w:tcW w:w="3827" w:type="dxa"/>
                <w:gridSpan w:val="6"/>
                <w:tcBorders>
                  <w:top w:val="single" w:sz="4" w:space="0" w:color="auto"/>
                  <w:left w:val="single" w:sz="4" w:space="0" w:color="auto"/>
                  <w:bottom w:val="single" w:sz="4" w:space="0" w:color="auto"/>
                  <w:right w:val="single" w:sz="4" w:space="0" w:color="auto"/>
                </w:tcBorders>
                <w:vAlign w:val="bottom"/>
              </w:tcPr>
            </w:tcPrChange>
          </w:tcPr>
          <w:p w14:paraId="7E94492B" w14:textId="2BA35009" w:rsidR="00FA702C" w:rsidDel="0048186D" w:rsidRDefault="00FA702C" w:rsidP="00E05337">
            <w:pPr>
              <w:suppressAutoHyphens w:val="0"/>
              <w:spacing w:after="0"/>
              <w:jc w:val="center"/>
              <w:rPr>
                <w:del w:id="5588" w:author="Linderhof, Vincent" w:date="2016-03-06T20:50:00Z"/>
                <w:rFonts w:ascii="Times New Roman" w:eastAsia="Times New Roman" w:hAnsi="Times New Roman"/>
                <w:color w:val="000000"/>
                <w:sz w:val="20"/>
                <w:szCs w:val="20"/>
                <w:lang w:eastAsia="en-GB"/>
              </w:rPr>
            </w:pPr>
            <w:del w:id="5589" w:author="Linderhof, Vincent" w:date="2016-03-06T20:50:00Z">
              <w:r w:rsidRPr="002C6F78" w:rsidDel="0048186D">
                <w:rPr>
                  <w:rFonts w:ascii="Times New Roman" w:eastAsia="Times New Roman" w:hAnsi="Times New Roman"/>
                  <w:color w:val="000000"/>
                  <w:sz w:val="20"/>
                  <w:szCs w:val="20"/>
                  <w:lang w:eastAsia="en-GB"/>
                </w:rPr>
                <w:delText>Simpson' s index</w:delText>
              </w:r>
            </w:del>
          </w:p>
        </w:tc>
        <w:tc>
          <w:tcPr>
            <w:tcW w:w="4678" w:type="dxa"/>
            <w:gridSpan w:val="6"/>
            <w:tcBorders>
              <w:top w:val="single" w:sz="4" w:space="0" w:color="auto"/>
              <w:left w:val="single" w:sz="4" w:space="0" w:color="auto"/>
              <w:bottom w:val="single" w:sz="4" w:space="0" w:color="auto"/>
              <w:right w:val="single" w:sz="4" w:space="0" w:color="auto"/>
            </w:tcBorders>
            <w:vAlign w:val="bottom"/>
            <w:tcPrChange w:id="5590" w:author="Linderhof, Vincent" w:date="2016-03-06T20:51:00Z">
              <w:tcPr>
                <w:tcW w:w="3968" w:type="dxa"/>
                <w:gridSpan w:val="6"/>
                <w:tcBorders>
                  <w:top w:val="single" w:sz="4" w:space="0" w:color="auto"/>
                  <w:left w:val="single" w:sz="4" w:space="0" w:color="auto"/>
                  <w:bottom w:val="single" w:sz="4" w:space="0" w:color="auto"/>
                  <w:right w:val="single" w:sz="4" w:space="0" w:color="auto"/>
                </w:tcBorders>
                <w:vAlign w:val="bottom"/>
              </w:tcPr>
            </w:tcPrChange>
          </w:tcPr>
          <w:p w14:paraId="10D5B98C" w14:textId="44DF5BC1" w:rsidR="00FA702C" w:rsidDel="0048186D" w:rsidRDefault="00FA702C" w:rsidP="00E05337">
            <w:pPr>
              <w:suppressAutoHyphens w:val="0"/>
              <w:spacing w:after="0"/>
              <w:jc w:val="center"/>
              <w:rPr>
                <w:del w:id="5591" w:author="Linderhof, Vincent" w:date="2016-03-06T20:50:00Z"/>
                <w:rFonts w:ascii="Times New Roman" w:eastAsia="Times New Roman" w:hAnsi="Times New Roman"/>
                <w:color w:val="000000"/>
                <w:sz w:val="20"/>
                <w:szCs w:val="20"/>
                <w:lang w:eastAsia="en-GB"/>
              </w:rPr>
            </w:pPr>
            <w:del w:id="5592" w:author="Linderhof, Vincent" w:date="2016-03-06T20:08:00Z">
              <w:r w:rsidDel="00C2345F">
                <w:rPr>
                  <w:rFonts w:ascii="Times New Roman" w:eastAsia="Times New Roman" w:hAnsi="Times New Roman"/>
                  <w:color w:val="000000"/>
                  <w:sz w:val="20"/>
                  <w:szCs w:val="20"/>
                  <w:lang w:eastAsia="en-GB"/>
                </w:rPr>
                <w:delText>Food group/crop count</w:delText>
              </w:r>
            </w:del>
            <w:del w:id="5593" w:author="Linderhof, Vincent" w:date="2016-03-06T20:50:00Z">
              <w:r w:rsidRPr="002C6F78" w:rsidDel="0048186D">
                <w:rPr>
                  <w:rFonts w:ascii="Times New Roman" w:eastAsia="Times New Roman" w:hAnsi="Times New Roman"/>
                  <w:color w:val="000000"/>
                  <w:sz w:val="20"/>
                  <w:szCs w:val="20"/>
                  <w:lang w:eastAsia="en-GB"/>
                </w:rPr>
                <w:delText xml:space="preserve"> </w:delText>
              </w:r>
            </w:del>
          </w:p>
        </w:tc>
      </w:tr>
      <w:tr w:rsidR="00B92089" w:rsidRPr="002C6F78" w14:paraId="41DB494D" w14:textId="723BF743" w:rsidTr="0048186D">
        <w:trPr>
          <w:trHeight w:val="131"/>
          <w:trPrChange w:id="5594"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59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596"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FA8BF7B" w14:textId="3F0D6447" w:rsidR="00B92089" w:rsidRPr="002C6F78" w:rsidRDefault="00B92089" w:rsidP="00304F95">
            <w:pPr>
              <w:suppressAutoHyphens w:val="0"/>
              <w:spacing w:after="0"/>
              <w:ind w:left="-8"/>
              <w:jc w:val="center"/>
              <w:rPr>
                <w:rFonts w:ascii="Times New Roman" w:eastAsia="Times New Roman" w:hAnsi="Times New Roman"/>
                <w:color w:val="000000"/>
                <w:sz w:val="20"/>
                <w:szCs w:val="20"/>
                <w:lang w:eastAsia="en-GB"/>
              </w:rPr>
              <w:pPrChange w:id="5597" w:author="Linderhof, Vincent" w:date="2016-03-06T11:02:00Z">
                <w:pPr>
                  <w:suppressAutoHyphens w:val="0"/>
                  <w:spacing w:after="0"/>
                  <w:ind w:left="-8"/>
                  <w:jc w:val="both"/>
                </w:pPr>
              </w:pPrChange>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9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99"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600"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601"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60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603"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04"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05"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C2345F" w:rsidRPr="002C6F78" w14:paraId="1F861E07" w14:textId="77777777" w:rsidTr="0048186D">
        <w:trPr>
          <w:trHeight w:val="131"/>
          <w:ins w:id="5606" w:author="Linderhof, Vincent" w:date="2016-03-06T20:07:00Z"/>
          <w:trPrChange w:id="5607"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08"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50B4B6E" w14:textId="77777777" w:rsidR="00C2345F" w:rsidRPr="002C6F78" w:rsidRDefault="00C2345F" w:rsidP="00E05337">
            <w:pPr>
              <w:suppressAutoHyphens w:val="0"/>
              <w:spacing w:after="0"/>
              <w:rPr>
                <w:ins w:id="5609" w:author="Linderhof, Vincent" w:date="2016-03-06T20:07: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610"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D599015" w14:textId="0A1274DB" w:rsidR="00C2345F" w:rsidRPr="002C6F78" w:rsidRDefault="004459BF" w:rsidP="00304F95">
            <w:pPr>
              <w:suppressAutoHyphens w:val="0"/>
              <w:spacing w:after="0"/>
              <w:ind w:left="-8"/>
              <w:jc w:val="center"/>
              <w:rPr>
                <w:ins w:id="5611" w:author="Linderhof, Vincent" w:date="2016-03-06T20:07:00Z"/>
                <w:rFonts w:ascii="Times New Roman" w:eastAsia="Times New Roman" w:hAnsi="Times New Roman"/>
                <w:color w:val="000000"/>
                <w:sz w:val="20"/>
                <w:szCs w:val="20"/>
                <w:lang w:eastAsia="en-GB"/>
              </w:rPr>
            </w:pPr>
            <w:ins w:id="5612" w:author="Linderhof, Vincent" w:date="2016-03-06T20:38:00Z">
              <w:r>
                <w:rPr>
                  <w:rFonts w:ascii="Times New Roman" w:eastAsia="Times New Roman" w:hAnsi="Times New Roman"/>
                  <w:color w:val="000000"/>
                  <w:sz w:val="20"/>
                  <w:szCs w:val="20"/>
                  <w:lang w:eastAsia="en-GB"/>
                </w:rPr>
                <w:t>(1)</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13"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FF9364A" w14:textId="0119B121" w:rsidR="00C2345F" w:rsidRPr="002C6F78" w:rsidRDefault="004459BF" w:rsidP="00E05337">
            <w:pPr>
              <w:suppressAutoHyphens w:val="0"/>
              <w:spacing w:after="0"/>
              <w:jc w:val="center"/>
              <w:rPr>
                <w:ins w:id="5614" w:author="Linderhof, Vincent" w:date="2016-03-06T20:07:00Z"/>
                <w:rFonts w:ascii="Times New Roman" w:eastAsia="Times New Roman" w:hAnsi="Times New Roman"/>
                <w:color w:val="000000"/>
                <w:sz w:val="20"/>
                <w:szCs w:val="20"/>
                <w:lang w:eastAsia="en-GB"/>
              </w:rPr>
            </w:pPr>
            <w:ins w:id="5615" w:author="Linderhof, Vincent" w:date="2016-03-06T20:38:00Z">
              <w:r>
                <w:rPr>
                  <w:rFonts w:ascii="Times New Roman" w:eastAsia="Times New Roman" w:hAnsi="Times New Roman"/>
                  <w:color w:val="000000"/>
                  <w:sz w:val="20"/>
                  <w:szCs w:val="20"/>
                  <w:lang w:eastAsia="en-GB"/>
                </w:rPr>
                <w:t>(2)</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16"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6A4ABB7" w14:textId="75319621" w:rsidR="00C2345F" w:rsidRPr="002C6F78" w:rsidRDefault="004459BF" w:rsidP="00E05337">
            <w:pPr>
              <w:suppressAutoHyphens w:val="0"/>
              <w:spacing w:after="0"/>
              <w:jc w:val="center"/>
              <w:rPr>
                <w:ins w:id="5617" w:author="Linderhof, Vincent" w:date="2016-03-06T20:07:00Z"/>
                <w:rFonts w:ascii="Times New Roman" w:eastAsia="Times New Roman" w:hAnsi="Times New Roman"/>
                <w:color w:val="000000"/>
                <w:sz w:val="20"/>
                <w:szCs w:val="20"/>
                <w:lang w:eastAsia="en-GB"/>
              </w:rPr>
            </w:pPr>
            <w:ins w:id="5618" w:author="Linderhof, Vincent" w:date="2016-03-06T20:38:00Z">
              <w:r>
                <w:rPr>
                  <w:rFonts w:ascii="Times New Roman" w:eastAsia="Times New Roman" w:hAnsi="Times New Roman"/>
                  <w:color w:val="000000"/>
                  <w:sz w:val="20"/>
                  <w:szCs w:val="20"/>
                  <w:lang w:eastAsia="en-GB"/>
                </w:rPr>
                <w:t>(3)</w:t>
              </w:r>
            </w:ins>
          </w:p>
        </w:tc>
        <w:tc>
          <w:tcPr>
            <w:tcW w:w="1275" w:type="dxa"/>
            <w:gridSpan w:val="2"/>
            <w:tcBorders>
              <w:top w:val="single" w:sz="4" w:space="0" w:color="auto"/>
              <w:left w:val="single" w:sz="4" w:space="0" w:color="auto"/>
              <w:bottom w:val="single" w:sz="4" w:space="0" w:color="auto"/>
              <w:right w:val="single" w:sz="4" w:space="0" w:color="auto"/>
            </w:tcBorders>
            <w:tcPrChange w:id="561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65C8ED5" w14:textId="0A597224" w:rsidR="00C2345F" w:rsidRPr="002C6F78" w:rsidRDefault="004459BF" w:rsidP="00E05337">
            <w:pPr>
              <w:suppressAutoHyphens w:val="0"/>
              <w:spacing w:after="0"/>
              <w:jc w:val="center"/>
              <w:rPr>
                <w:ins w:id="5620" w:author="Linderhof, Vincent" w:date="2016-03-06T20:07:00Z"/>
                <w:rFonts w:ascii="Times New Roman" w:eastAsia="Times New Roman" w:hAnsi="Times New Roman"/>
                <w:color w:val="000000"/>
                <w:sz w:val="20"/>
                <w:szCs w:val="20"/>
                <w:lang w:eastAsia="en-GB"/>
              </w:rPr>
            </w:pPr>
            <w:ins w:id="5621" w:author="Linderhof, Vincent" w:date="2016-03-06T20:38:00Z">
              <w:r>
                <w:rPr>
                  <w:rFonts w:ascii="Times New Roman" w:eastAsia="Times New Roman" w:hAnsi="Times New Roman"/>
                  <w:color w:val="000000"/>
                  <w:sz w:val="20"/>
                  <w:szCs w:val="20"/>
                  <w:lang w:eastAsia="en-GB"/>
                </w:rPr>
                <w:t>(4)</w:t>
              </w:r>
            </w:ins>
          </w:p>
        </w:tc>
        <w:tc>
          <w:tcPr>
            <w:tcW w:w="1276" w:type="dxa"/>
            <w:gridSpan w:val="2"/>
            <w:tcBorders>
              <w:top w:val="single" w:sz="4" w:space="0" w:color="auto"/>
              <w:left w:val="single" w:sz="4" w:space="0" w:color="auto"/>
              <w:bottom w:val="single" w:sz="4" w:space="0" w:color="auto"/>
              <w:right w:val="single" w:sz="4" w:space="0" w:color="auto"/>
            </w:tcBorders>
            <w:tcPrChange w:id="562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7E044E4" w14:textId="247C9630" w:rsidR="00C2345F" w:rsidRPr="002C6F78" w:rsidRDefault="004459BF" w:rsidP="00E05337">
            <w:pPr>
              <w:suppressAutoHyphens w:val="0"/>
              <w:spacing w:after="0"/>
              <w:jc w:val="center"/>
              <w:rPr>
                <w:ins w:id="5623" w:author="Linderhof, Vincent" w:date="2016-03-06T20:07:00Z"/>
                <w:rFonts w:ascii="Times New Roman" w:eastAsia="Times New Roman" w:hAnsi="Times New Roman"/>
                <w:color w:val="000000"/>
                <w:sz w:val="20"/>
                <w:szCs w:val="20"/>
                <w:lang w:eastAsia="en-GB"/>
              </w:rPr>
            </w:pPr>
            <w:ins w:id="5624" w:author="Linderhof, Vincent" w:date="2016-03-06T20:38:00Z">
              <w:r>
                <w:rPr>
                  <w:rFonts w:ascii="Times New Roman" w:eastAsia="Times New Roman" w:hAnsi="Times New Roman"/>
                  <w:color w:val="000000"/>
                  <w:sz w:val="20"/>
                  <w:szCs w:val="20"/>
                  <w:lang w:eastAsia="en-GB"/>
                </w:rPr>
                <w:t>(5)</w:t>
              </w:r>
            </w:ins>
          </w:p>
        </w:tc>
        <w:tc>
          <w:tcPr>
            <w:tcW w:w="1276" w:type="dxa"/>
            <w:gridSpan w:val="2"/>
            <w:tcBorders>
              <w:top w:val="single" w:sz="4" w:space="0" w:color="auto"/>
              <w:left w:val="single" w:sz="4" w:space="0" w:color="auto"/>
              <w:bottom w:val="single" w:sz="4" w:space="0" w:color="auto"/>
              <w:right w:val="single" w:sz="4" w:space="0" w:color="auto"/>
            </w:tcBorders>
            <w:tcPrChange w:id="562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1BFAB8F" w14:textId="5A9A7160" w:rsidR="00C2345F" w:rsidRPr="002C6F78" w:rsidRDefault="004459BF" w:rsidP="00E05337">
            <w:pPr>
              <w:suppressAutoHyphens w:val="0"/>
              <w:spacing w:after="0"/>
              <w:jc w:val="center"/>
              <w:rPr>
                <w:ins w:id="5626" w:author="Linderhof, Vincent" w:date="2016-03-06T20:07:00Z"/>
                <w:rFonts w:ascii="Times New Roman" w:eastAsia="Times New Roman" w:hAnsi="Times New Roman"/>
                <w:color w:val="000000"/>
                <w:sz w:val="20"/>
                <w:szCs w:val="20"/>
                <w:lang w:eastAsia="en-GB"/>
              </w:rPr>
            </w:pPr>
            <w:ins w:id="5627" w:author="Linderhof, Vincent" w:date="2016-03-06T20:38:00Z">
              <w:r>
                <w:rPr>
                  <w:rFonts w:ascii="Times New Roman" w:eastAsia="Times New Roman" w:hAnsi="Times New Roman"/>
                  <w:color w:val="000000"/>
                  <w:sz w:val="20"/>
                  <w:szCs w:val="20"/>
                  <w:lang w:eastAsia="en-GB"/>
                </w:rPr>
                <w:t>(6)</w:t>
              </w:r>
            </w:ins>
          </w:p>
        </w:tc>
        <w:tc>
          <w:tcPr>
            <w:tcW w:w="1559" w:type="dxa"/>
            <w:gridSpan w:val="2"/>
            <w:tcBorders>
              <w:top w:val="single" w:sz="4" w:space="0" w:color="auto"/>
              <w:left w:val="single" w:sz="4" w:space="0" w:color="auto"/>
              <w:bottom w:val="single" w:sz="4" w:space="0" w:color="auto"/>
              <w:right w:val="single" w:sz="4" w:space="0" w:color="auto"/>
            </w:tcBorders>
            <w:vAlign w:val="bottom"/>
            <w:tcPrChange w:id="5628"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125406D" w14:textId="71FC43B8" w:rsidR="00C2345F" w:rsidRPr="002C6F78" w:rsidRDefault="004459BF" w:rsidP="00E05337">
            <w:pPr>
              <w:suppressAutoHyphens w:val="0"/>
              <w:spacing w:after="0"/>
              <w:jc w:val="center"/>
              <w:rPr>
                <w:ins w:id="5629" w:author="Linderhof, Vincent" w:date="2016-03-06T20:07:00Z"/>
                <w:rFonts w:ascii="Times New Roman" w:eastAsia="Times New Roman" w:hAnsi="Times New Roman"/>
                <w:color w:val="000000"/>
                <w:sz w:val="20"/>
                <w:szCs w:val="20"/>
                <w:lang w:eastAsia="en-GB"/>
              </w:rPr>
            </w:pPr>
            <w:ins w:id="5630" w:author="Linderhof, Vincent" w:date="2016-03-06T20:38:00Z">
              <w:r>
                <w:rPr>
                  <w:rFonts w:ascii="Times New Roman" w:eastAsia="Times New Roman" w:hAnsi="Times New Roman"/>
                  <w:color w:val="000000"/>
                  <w:sz w:val="20"/>
                  <w:szCs w:val="20"/>
                  <w:lang w:eastAsia="en-GB"/>
                </w:rPr>
                <w:t>(7)</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631"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D256745" w14:textId="75BECD7F" w:rsidR="00C2345F" w:rsidRPr="002C6F78" w:rsidRDefault="004459BF" w:rsidP="00E05337">
            <w:pPr>
              <w:suppressAutoHyphens w:val="0"/>
              <w:spacing w:after="0"/>
              <w:jc w:val="center"/>
              <w:rPr>
                <w:ins w:id="5632" w:author="Linderhof, Vincent" w:date="2016-03-06T20:07:00Z"/>
                <w:rFonts w:ascii="Times New Roman" w:eastAsia="Times New Roman" w:hAnsi="Times New Roman"/>
                <w:color w:val="000000"/>
                <w:sz w:val="20"/>
                <w:szCs w:val="20"/>
                <w:lang w:eastAsia="en-GB"/>
              </w:rPr>
            </w:pPr>
            <w:ins w:id="5633" w:author="Linderhof, Vincent" w:date="2016-03-06T20:38:00Z">
              <w:r>
                <w:rPr>
                  <w:rFonts w:ascii="Times New Roman" w:eastAsia="Times New Roman" w:hAnsi="Times New Roman"/>
                  <w:color w:val="000000"/>
                  <w:sz w:val="20"/>
                  <w:szCs w:val="20"/>
                  <w:lang w:eastAsia="en-GB"/>
                </w:rPr>
                <w:t>(8)</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63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EF7B276" w14:textId="33DE714E" w:rsidR="00C2345F" w:rsidRPr="002C6F78" w:rsidRDefault="004459BF" w:rsidP="00E05337">
            <w:pPr>
              <w:suppressAutoHyphens w:val="0"/>
              <w:spacing w:after="0"/>
              <w:jc w:val="center"/>
              <w:rPr>
                <w:ins w:id="5635" w:author="Linderhof, Vincent" w:date="2016-03-06T20:07:00Z"/>
                <w:rFonts w:ascii="Times New Roman" w:eastAsia="Times New Roman" w:hAnsi="Times New Roman"/>
                <w:color w:val="000000"/>
                <w:sz w:val="20"/>
                <w:szCs w:val="20"/>
                <w:lang w:eastAsia="en-GB"/>
              </w:rPr>
            </w:pPr>
            <w:ins w:id="5636" w:author="Linderhof, Vincent" w:date="2016-03-06T20:38:00Z">
              <w:r>
                <w:rPr>
                  <w:rFonts w:ascii="Times New Roman" w:eastAsia="Times New Roman" w:hAnsi="Times New Roman"/>
                  <w:color w:val="000000"/>
                  <w:sz w:val="20"/>
                  <w:szCs w:val="20"/>
                  <w:lang w:eastAsia="en-GB"/>
                </w:rPr>
                <w:t>(9)</w:t>
              </w:r>
            </w:ins>
          </w:p>
        </w:tc>
      </w:tr>
      <w:tr w:rsidR="0048186D" w:rsidRPr="002C6F78" w14:paraId="05E990D4" w14:textId="77777777" w:rsidTr="0048186D">
        <w:trPr>
          <w:trHeight w:val="131"/>
          <w:ins w:id="5637" w:author="Linderhof, Vincent" w:date="2016-03-06T20:50:00Z"/>
          <w:trPrChange w:id="5638"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3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0E7F3F9" w14:textId="77777777" w:rsidR="0048186D" w:rsidRPr="002C6F78" w:rsidRDefault="0048186D" w:rsidP="00E05337">
            <w:pPr>
              <w:suppressAutoHyphens w:val="0"/>
              <w:spacing w:after="0"/>
              <w:rPr>
                <w:ins w:id="5640" w:author="Linderhof, Vincent" w:date="2016-03-06T20:50: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641"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tcPr>
            </w:tcPrChange>
          </w:tcPr>
          <w:p w14:paraId="5D873F9E" w14:textId="2B5C1A74" w:rsidR="0048186D" w:rsidRDefault="0048186D" w:rsidP="00304F95">
            <w:pPr>
              <w:suppressAutoHyphens w:val="0"/>
              <w:spacing w:after="0"/>
              <w:ind w:left="-8"/>
              <w:jc w:val="center"/>
              <w:rPr>
                <w:ins w:id="5642" w:author="Linderhof, Vincent" w:date="2016-03-06T20:50:00Z"/>
                <w:rFonts w:ascii="Times New Roman" w:eastAsia="Times New Roman" w:hAnsi="Times New Roman"/>
                <w:color w:val="000000"/>
                <w:sz w:val="20"/>
                <w:szCs w:val="20"/>
                <w:lang w:eastAsia="en-GB"/>
              </w:rPr>
            </w:pPr>
            <w:ins w:id="5643" w:author="Linderhof, Vincent" w:date="2016-03-06T20:50:00Z">
              <w:r>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44"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8A07807" w14:textId="3831DF0A" w:rsidR="0048186D" w:rsidRDefault="0048186D" w:rsidP="00E05337">
            <w:pPr>
              <w:suppressAutoHyphens w:val="0"/>
              <w:spacing w:after="0"/>
              <w:jc w:val="center"/>
              <w:rPr>
                <w:ins w:id="5645" w:author="Linderhof, Vincent" w:date="2016-03-06T20:50:00Z"/>
                <w:rFonts w:ascii="Times New Roman" w:eastAsia="Times New Roman" w:hAnsi="Times New Roman"/>
                <w:color w:val="000000"/>
                <w:sz w:val="20"/>
                <w:szCs w:val="20"/>
                <w:lang w:eastAsia="en-GB"/>
              </w:rPr>
            </w:pPr>
            <w:ins w:id="5646" w:author="Linderhof, Vincent" w:date="2016-03-06T20:50:00Z">
              <w:r w:rsidRPr="007508B4">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47"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F296B80" w14:textId="6C464E28" w:rsidR="0048186D" w:rsidRDefault="0048186D" w:rsidP="00E05337">
            <w:pPr>
              <w:suppressAutoHyphens w:val="0"/>
              <w:spacing w:after="0"/>
              <w:jc w:val="center"/>
              <w:rPr>
                <w:ins w:id="5648" w:author="Linderhof, Vincent" w:date="2016-03-06T20:50:00Z"/>
                <w:rFonts w:ascii="Times New Roman" w:eastAsia="Times New Roman" w:hAnsi="Times New Roman"/>
                <w:color w:val="000000"/>
                <w:sz w:val="20"/>
                <w:szCs w:val="20"/>
                <w:lang w:eastAsia="en-GB"/>
              </w:rPr>
            </w:pPr>
            <w:ins w:id="5649" w:author="Linderhof, Vincent" w:date="2016-03-06T20:50:00Z">
              <w:r w:rsidRPr="007508B4">
                <w:rPr>
                  <w:rFonts w:ascii="Times New Roman" w:eastAsia="Times New Roman" w:hAnsi="Times New Roman"/>
                  <w:color w:val="000000"/>
                  <w:sz w:val="20"/>
                  <w:szCs w:val="20"/>
                  <w:lang w:eastAsia="en-GB"/>
                </w:rPr>
                <w:t>Crop count</w:t>
              </w:r>
            </w:ins>
          </w:p>
        </w:tc>
        <w:tc>
          <w:tcPr>
            <w:tcW w:w="1275" w:type="dxa"/>
            <w:gridSpan w:val="2"/>
            <w:tcBorders>
              <w:top w:val="single" w:sz="4" w:space="0" w:color="auto"/>
              <w:left w:val="single" w:sz="4" w:space="0" w:color="auto"/>
              <w:bottom w:val="single" w:sz="4" w:space="0" w:color="auto"/>
              <w:right w:val="single" w:sz="4" w:space="0" w:color="auto"/>
            </w:tcBorders>
            <w:tcPrChange w:id="5650"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tcPr>
            </w:tcPrChange>
          </w:tcPr>
          <w:p w14:paraId="630DE7DD" w14:textId="59999B1B" w:rsidR="0048186D" w:rsidRDefault="0048186D" w:rsidP="00E05337">
            <w:pPr>
              <w:suppressAutoHyphens w:val="0"/>
              <w:spacing w:after="0"/>
              <w:jc w:val="center"/>
              <w:rPr>
                <w:ins w:id="5651" w:author="Linderhof, Vincent" w:date="2016-03-06T20:50:00Z"/>
                <w:rFonts w:ascii="Times New Roman" w:eastAsia="Times New Roman" w:hAnsi="Times New Roman"/>
                <w:color w:val="000000"/>
                <w:sz w:val="20"/>
                <w:szCs w:val="20"/>
                <w:lang w:eastAsia="en-GB"/>
              </w:rPr>
            </w:pPr>
            <w:ins w:id="5652"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653"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2784E560" w14:textId="74E036E4" w:rsidR="0048186D" w:rsidRDefault="0048186D" w:rsidP="00E05337">
            <w:pPr>
              <w:suppressAutoHyphens w:val="0"/>
              <w:spacing w:after="0"/>
              <w:jc w:val="center"/>
              <w:rPr>
                <w:ins w:id="5654" w:author="Linderhof, Vincent" w:date="2016-03-06T20:50:00Z"/>
                <w:rFonts w:ascii="Times New Roman" w:eastAsia="Times New Roman" w:hAnsi="Times New Roman"/>
                <w:color w:val="000000"/>
                <w:sz w:val="20"/>
                <w:szCs w:val="20"/>
                <w:lang w:eastAsia="en-GB"/>
              </w:rPr>
            </w:pPr>
            <w:ins w:id="5655"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65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3060506B" w14:textId="58A6D218" w:rsidR="0048186D" w:rsidRDefault="0048186D" w:rsidP="00E05337">
            <w:pPr>
              <w:suppressAutoHyphens w:val="0"/>
              <w:spacing w:after="0"/>
              <w:jc w:val="center"/>
              <w:rPr>
                <w:ins w:id="5657" w:author="Linderhof, Vincent" w:date="2016-03-06T20:50:00Z"/>
                <w:rFonts w:ascii="Times New Roman" w:eastAsia="Times New Roman" w:hAnsi="Times New Roman"/>
                <w:color w:val="000000"/>
                <w:sz w:val="20"/>
                <w:szCs w:val="20"/>
                <w:lang w:eastAsia="en-GB"/>
              </w:rPr>
            </w:pPr>
            <w:ins w:id="5658" w:author="Linderhof, Vincent" w:date="2016-03-06T20:50:00Z">
              <w:r w:rsidRPr="002C6F78">
                <w:rPr>
                  <w:rFonts w:ascii="Times New Roman" w:eastAsia="Times New Roman" w:hAnsi="Times New Roman"/>
                  <w:color w:val="000000"/>
                  <w:sz w:val="20"/>
                  <w:szCs w:val="20"/>
                  <w:lang w:eastAsia="en-GB"/>
                </w:rPr>
                <w:t>Simpson' s index</w:t>
              </w:r>
            </w:ins>
          </w:p>
        </w:tc>
        <w:tc>
          <w:tcPr>
            <w:tcW w:w="1559" w:type="dxa"/>
            <w:gridSpan w:val="2"/>
            <w:tcBorders>
              <w:top w:val="single" w:sz="4" w:space="0" w:color="auto"/>
              <w:left w:val="single" w:sz="4" w:space="0" w:color="auto"/>
              <w:bottom w:val="single" w:sz="4" w:space="0" w:color="auto"/>
              <w:right w:val="single" w:sz="4" w:space="0" w:color="auto"/>
            </w:tcBorders>
            <w:tcPrChange w:id="565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9F9E9B7" w14:textId="36EE9CA9" w:rsidR="0048186D" w:rsidRDefault="0048186D" w:rsidP="00E05337">
            <w:pPr>
              <w:suppressAutoHyphens w:val="0"/>
              <w:spacing w:after="0"/>
              <w:jc w:val="center"/>
              <w:rPr>
                <w:ins w:id="5660" w:author="Linderhof, Vincent" w:date="2016-03-06T20:50:00Z"/>
                <w:rFonts w:ascii="Times New Roman" w:eastAsia="Times New Roman" w:hAnsi="Times New Roman"/>
                <w:color w:val="000000"/>
                <w:sz w:val="20"/>
                <w:szCs w:val="20"/>
                <w:lang w:eastAsia="en-GB"/>
              </w:rPr>
            </w:pPr>
            <w:ins w:id="5661"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tcPrChange w:id="5662"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3881150" w14:textId="7AFCCF44" w:rsidR="0048186D" w:rsidRDefault="0048186D" w:rsidP="00E05337">
            <w:pPr>
              <w:suppressAutoHyphens w:val="0"/>
              <w:spacing w:after="0"/>
              <w:jc w:val="center"/>
              <w:rPr>
                <w:ins w:id="5663" w:author="Linderhof, Vincent" w:date="2016-03-06T20:50:00Z"/>
                <w:rFonts w:ascii="Times New Roman" w:eastAsia="Times New Roman" w:hAnsi="Times New Roman"/>
                <w:color w:val="000000"/>
                <w:sz w:val="20"/>
                <w:szCs w:val="20"/>
                <w:lang w:eastAsia="en-GB"/>
              </w:rPr>
            </w:pPr>
            <w:ins w:id="5664"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tcPrChange w:id="5665"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60CD8E5" w14:textId="4FA855AB" w:rsidR="0048186D" w:rsidRDefault="0048186D" w:rsidP="00E05337">
            <w:pPr>
              <w:suppressAutoHyphens w:val="0"/>
              <w:spacing w:after="0"/>
              <w:jc w:val="center"/>
              <w:rPr>
                <w:ins w:id="5666" w:author="Linderhof, Vincent" w:date="2016-03-06T20:50:00Z"/>
                <w:rFonts w:ascii="Times New Roman" w:eastAsia="Times New Roman" w:hAnsi="Times New Roman"/>
                <w:color w:val="000000"/>
                <w:sz w:val="20"/>
                <w:szCs w:val="20"/>
                <w:lang w:eastAsia="en-GB"/>
              </w:rPr>
            </w:pPr>
            <w:ins w:id="5667"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r>
      <w:tr w:rsidR="0051759F" w:rsidRPr="002C6F78" w14:paraId="4B81F9F0" w14:textId="1E049051" w:rsidTr="0048186D">
        <w:trPr>
          <w:trHeight w:val="216"/>
          <w:trPrChange w:id="5668" w:author="Linderhof, Vincent" w:date="2016-03-06T20:51:00Z">
            <w:trPr>
              <w:trHeight w:val="2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6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Change w:id="5670" w:author="Linderhof, Vincent" w:date="2016-03-06T20:51:00Z">
              <w:tcPr>
                <w:tcW w:w="863" w:type="dxa"/>
                <w:tcBorders>
                  <w:top w:val="single" w:sz="4" w:space="0" w:color="auto"/>
                  <w:left w:val="single" w:sz="4" w:space="0" w:color="auto"/>
                  <w:bottom w:val="single" w:sz="4" w:space="0" w:color="auto"/>
                </w:tcBorders>
                <w:vAlign w:val="bottom"/>
              </w:tcPr>
            </w:tcPrChange>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Change w:id="5671" w:author="Linderhof, Vincent" w:date="2016-03-06T20:51:00Z">
              <w:tcPr>
                <w:tcW w:w="425" w:type="dxa"/>
                <w:tcBorders>
                  <w:top w:val="single" w:sz="4" w:space="0" w:color="auto"/>
                  <w:bottom w:val="single" w:sz="4" w:space="0" w:color="auto"/>
                  <w:right w:val="single" w:sz="4" w:space="0" w:color="auto"/>
                </w:tcBorders>
                <w:vAlign w:val="bottom"/>
              </w:tcPr>
            </w:tcPrChange>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67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Change w:id="5673" w:author="Linderhof, Vincent" w:date="2016-03-06T20:51:00Z">
              <w:tcPr>
                <w:tcW w:w="425" w:type="dxa"/>
                <w:tcBorders>
                  <w:top w:val="single" w:sz="4" w:space="0" w:color="auto"/>
                  <w:bottom w:val="single" w:sz="4" w:space="0" w:color="auto"/>
                  <w:right w:val="single" w:sz="4" w:space="0" w:color="auto"/>
                </w:tcBorders>
                <w:vAlign w:val="bottom"/>
              </w:tcPr>
            </w:tcPrChange>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67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425" w:type="dxa"/>
            <w:tcBorders>
              <w:top w:val="single" w:sz="4" w:space="0" w:color="auto"/>
              <w:bottom w:val="single" w:sz="4" w:space="0" w:color="auto"/>
              <w:right w:val="single" w:sz="4" w:space="0" w:color="auto"/>
            </w:tcBorders>
            <w:vAlign w:val="bottom"/>
            <w:tcPrChange w:id="5675" w:author="Linderhof, Vincent" w:date="2016-03-06T20:51:00Z">
              <w:tcPr>
                <w:tcW w:w="567" w:type="dxa"/>
                <w:tcBorders>
                  <w:top w:val="single" w:sz="4" w:space="0" w:color="auto"/>
                  <w:bottom w:val="single" w:sz="4" w:space="0" w:color="auto"/>
                  <w:right w:val="single" w:sz="4" w:space="0" w:color="auto"/>
                </w:tcBorders>
                <w:vAlign w:val="bottom"/>
              </w:tcPr>
            </w:tcPrChange>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76" w:author="Linderhof, Vincent" w:date="2016-03-06T20:51:00Z">
              <w:tcPr>
                <w:tcW w:w="850" w:type="dxa"/>
                <w:tcBorders>
                  <w:top w:val="single" w:sz="4" w:space="0" w:color="auto"/>
                  <w:left w:val="single" w:sz="4" w:space="0" w:color="auto"/>
                  <w:bottom w:val="single" w:sz="4" w:space="0" w:color="auto"/>
                </w:tcBorders>
                <w:vAlign w:val="bottom"/>
              </w:tcPr>
            </w:tcPrChange>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Change w:id="5677" w:author="Linderhof, Vincent" w:date="2016-03-06T20:51:00Z">
              <w:tcPr>
                <w:tcW w:w="425" w:type="dxa"/>
                <w:tcBorders>
                  <w:top w:val="single" w:sz="4" w:space="0" w:color="auto"/>
                  <w:bottom w:val="single" w:sz="4" w:space="0" w:color="auto"/>
                  <w:right w:val="single" w:sz="4" w:space="0" w:color="auto"/>
                </w:tcBorders>
                <w:vAlign w:val="bottom"/>
              </w:tcPr>
            </w:tcPrChange>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678" w:author="Linderhof, Vincent" w:date="2016-03-06T20:51:00Z">
              <w:tcPr>
                <w:tcW w:w="851" w:type="dxa"/>
                <w:tcBorders>
                  <w:top w:val="single" w:sz="4" w:space="0" w:color="auto"/>
                  <w:left w:val="single" w:sz="4" w:space="0" w:color="auto"/>
                  <w:bottom w:val="single" w:sz="4" w:space="0" w:color="auto"/>
                </w:tcBorders>
                <w:vAlign w:val="bottom"/>
              </w:tcPr>
            </w:tcPrChange>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Change w:id="5679" w:author="Linderhof, Vincent" w:date="2016-03-06T20:51:00Z">
              <w:tcPr>
                <w:tcW w:w="425" w:type="dxa"/>
                <w:tcBorders>
                  <w:top w:val="single" w:sz="4" w:space="0" w:color="auto"/>
                  <w:bottom w:val="single" w:sz="4" w:space="0" w:color="auto"/>
                  <w:right w:val="single" w:sz="4" w:space="0" w:color="auto"/>
                </w:tcBorders>
                <w:vAlign w:val="bottom"/>
              </w:tcPr>
            </w:tcPrChange>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80" w:author="Linderhof, Vincent" w:date="2016-03-06T20:51:00Z">
              <w:tcPr>
                <w:tcW w:w="850" w:type="dxa"/>
                <w:tcBorders>
                  <w:top w:val="single" w:sz="4" w:space="0" w:color="auto"/>
                  <w:left w:val="single" w:sz="4" w:space="0" w:color="auto"/>
                  <w:bottom w:val="single" w:sz="4" w:space="0" w:color="auto"/>
                </w:tcBorders>
                <w:vAlign w:val="bottom"/>
              </w:tcPr>
            </w:tcPrChange>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Change w:id="5681" w:author="Linderhof, Vincent" w:date="2016-03-06T20:51:00Z">
              <w:tcPr>
                <w:tcW w:w="426" w:type="dxa"/>
                <w:tcBorders>
                  <w:top w:val="single" w:sz="4" w:space="0" w:color="auto"/>
                  <w:bottom w:val="single" w:sz="4" w:space="0" w:color="auto"/>
                  <w:right w:val="single" w:sz="4" w:space="0" w:color="auto"/>
                </w:tcBorders>
                <w:vAlign w:val="bottom"/>
              </w:tcPr>
            </w:tcPrChange>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82" w:author="Linderhof, Vincent" w:date="2016-03-06T20:51:00Z">
              <w:tcPr>
                <w:tcW w:w="850" w:type="dxa"/>
                <w:tcBorders>
                  <w:top w:val="single" w:sz="4" w:space="0" w:color="auto"/>
                  <w:left w:val="single" w:sz="4" w:space="0" w:color="auto"/>
                  <w:bottom w:val="single" w:sz="4" w:space="0" w:color="auto"/>
                </w:tcBorders>
                <w:vAlign w:val="bottom"/>
              </w:tcPr>
            </w:tcPrChange>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709" w:type="dxa"/>
            <w:tcBorders>
              <w:top w:val="single" w:sz="4" w:space="0" w:color="auto"/>
              <w:bottom w:val="single" w:sz="4" w:space="0" w:color="auto"/>
              <w:right w:val="single" w:sz="4" w:space="0" w:color="auto"/>
            </w:tcBorders>
            <w:vAlign w:val="bottom"/>
            <w:tcPrChange w:id="5683" w:author="Linderhof, Vincent" w:date="2016-03-06T20:51:00Z">
              <w:tcPr>
                <w:tcW w:w="425" w:type="dxa"/>
                <w:tcBorders>
                  <w:top w:val="single" w:sz="4" w:space="0" w:color="auto"/>
                  <w:bottom w:val="single" w:sz="4" w:space="0" w:color="auto"/>
                  <w:right w:val="single" w:sz="4" w:space="0" w:color="auto"/>
                </w:tcBorders>
                <w:vAlign w:val="bottom"/>
              </w:tcPr>
            </w:tcPrChange>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68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567" w:type="dxa"/>
            <w:tcBorders>
              <w:top w:val="single" w:sz="4" w:space="0" w:color="auto"/>
              <w:bottom w:val="single" w:sz="4" w:space="0" w:color="auto"/>
              <w:right w:val="single" w:sz="4" w:space="0" w:color="auto"/>
            </w:tcBorders>
            <w:vAlign w:val="bottom"/>
            <w:tcPrChange w:id="5685" w:author="Linderhof, Vincent" w:date="2016-03-06T20:51:00Z">
              <w:tcPr>
                <w:tcW w:w="425" w:type="dxa"/>
                <w:tcBorders>
                  <w:top w:val="single" w:sz="4" w:space="0" w:color="auto"/>
                  <w:bottom w:val="single" w:sz="4" w:space="0" w:color="auto"/>
                  <w:right w:val="single" w:sz="4" w:space="0" w:color="auto"/>
                </w:tcBorders>
                <w:vAlign w:val="bottom"/>
              </w:tcPr>
            </w:tcPrChange>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686"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709" w:type="dxa"/>
            <w:tcBorders>
              <w:top w:val="single" w:sz="4" w:space="0" w:color="auto"/>
              <w:bottom w:val="single" w:sz="4" w:space="0" w:color="auto"/>
              <w:right w:val="single" w:sz="4" w:space="0" w:color="auto"/>
            </w:tcBorders>
            <w:vAlign w:val="bottom"/>
            <w:tcPrChange w:id="5687" w:author="Linderhof, Vincent" w:date="2016-03-06T20:51:00Z">
              <w:tcPr>
                <w:tcW w:w="425" w:type="dxa"/>
                <w:tcBorders>
                  <w:top w:val="single" w:sz="4" w:space="0" w:color="auto"/>
                  <w:bottom w:val="single" w:sz="4" w:space="0" w:color="auto"/>
                  <w:right w:val="single" w:sz="4" w:space="0" w:color="auto"/>
                </w:tcBorders>
                <w:vAlign w:val="bottom"/>
              </w:tcPr>
            </w:tcPrChange>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rsidDel="0048186D" w14:paraId="433285EE" w14:textId="087FF144" w:rsidTr="0048186D">
        <w:trPr>
          <w:trHeight w:val="315"/>
          <w:del w:id="5688" w:author="Linderhof, Vincent" w:date="2016-03-06T20:42:00Z"/>
          <w:trPrChange w:id="5689"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9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6ECD688" w14:textId="00EBC473" w:rsidR="00FA702C" w:rsidRPr="00E05337" w:rsidDel="0048186D" w:rsidRDefault="00FA702C" w:rsidP="00E05337">
            <w:pPr>
              <w:suppressAutoHyphens w:val="0"/>
              <w:spacing w:after="0"/>
              <w:rPr>
                <w:del w:id="5691" w:author="Linderhof, Vincent" w:date="2016-03-06T20:42:00Z"/>
                <w:rFonts w:ascii="Times New Roman" w:eastAsia="Times New Roman" w:hAnsi="Times New Roman"/>
                <w:i/>
                <w:color w:val="000000"/>
                <w:sz w:val="20"/>
                <w:szCs w:val="20"/>
                <w:lang w:eastAsia="en-GB"/>
              </w:rPr>
            </w:pPr>
            <w:del w:id="5692" w:author="Linderhof, Vincent" w:date="2016-03-06T20:42:00Z">
              <w:r w:rsidRPr="00E05337" w:rsidDel="0048186D">
                <w:rPr>
                  <w:rFonts w:ascii="Times New Roman" w:eastAsia="Times New Roman" w:hAnsi="Times New Roman"/>
                  <w:i/>
                  <w:color w:val="000000"/>
                  <w:sz w:val="20"/>
                  <w:szCs w:val="20"/>
                  <w:lang w:eastAsia="en-GB"/>
                </w:rPr>
                <w:delText>Household demographics</w:delText>
              </w:r>
            </w:del>
          </w:p>
        </w:tc>
        <w:tc>
          <w:tcPr>
            <w:tcW w:w="863" w:type="dxa"/>
            <w:tcBorders>
              <w:top w:val="single" w:sz="4" w:space="0" w:color="auto"/>
              <w:left w:val="single" w:sz="4" w:space="0" w:color="auto"/>
              <w:bottom w:val="single" w:sz="4" w:space="0" w:color="auto"/>
            </w:tcBorders>
            <w:vAlign w:val="bottom"/>
            <w:tcPrChange w:id="5693" w:author="Linderhof, Vincent" w:date="2016-03-06T20:51:00Z">
              <w:tcPr>
                <w:tcW w:w="863" w:type="dxa"/>
                <w:tcBorders>
                  <w:top w:val="single" w:sz="4" w:space="0" w:color="auto"/>
                  <w:left w:val="single" w:sz="4" w:space="0" w:color="auto"/>
                  <w:bottom w:val="single" w:sz="4" w:space="0" w:color="auto"/>
                </w:tcBorders>
                <w:vAlign w:val="bottom"/>
              </w:tcPr>
            </w:tcPrChange>
          </w:tcPr>
          <w:p w14:paraId="42E5424D" w14:textId="6FDC1B3C" w:rsidR="00FA702C" w:rsidRPr="002C6F78" w:rsidDel="0048186D" w:rsidRDefault="00FA702C" w:rsidP="00E05337">
            <w:pPr>
              <w:tabs>
                <w:tab w:val="decimal" w:pos="188"/>
              </w:tabs>
              <w:suppressAutoHyphens w:val="0"/>
              <w:spacing w:after="0"/>
              <w:rPr>
                <w:del w:id="5694"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95" w:author="Linderhof, Vincent" w:date="2016-03-06T20:51:00Z">
              <w:tcPr>
                <w:tcW w:w="425" w:type="dxa"/>
                <w:tcBorders>
                  <w:top w:val="single" w:sz="4" w:space="0" w:color="auto"/>
                  <w:bottom w:val="single" w:sz="4" w:space="0" w:color="auto"/>
                  <w:right w:val="single" w:sz="4" w:space="0" w:color="auto"/>
                </w:tcBorders>
                <w:vAlign w:val="bottom"/>
              </w:tcPr>
            </w:tcPrChange>
          </w:tcPr>
          <w:p w14:paraId="1639D2FD" w14:textId="6A0DB41F" w:rsidR="00FA702C" w:rsidRPr="002C6F78" w:rsidDel="0048186D" w:rsidRDefault="00FA702C" w:rsidP="00E05337">
            <w:pPr>
              <w:suppressAutoHyphens w:val="0"/>
              <w:spacing w:after="0"/>
              <w:ind w:left="-108"/>
              <w:rPr>
                <w:del w:id="5696"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9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EF17BE" w14:textId="2AC40113" w:rsidR="00FA702C" w:rsidRPr="002C6F78" w:rsidDel="0048186D" w:rsidRDefault="00FA702C" w:rsidP="00E05337">
            <w:pPr>
              <w:tabs>
                <w:tab w:val="decimal" w:pos="176"/>
              </w:tabs>
              <w:suppressAutoHyphens w:val="0"/>
              <w:spacing w:after="0"/>
              <w:rPr>
                <w:del w:id="5698"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99" w:author="Linderhof, Vincent" w:date="2016-03-06T20:51:00Z">
              <w:tcPr>
                <w:tcW w:w="425" w:type="dxa"/>
                <w:tcBorders>
                  <w:top w:val="single" w:sz="4" w:space="0" w:color="auto"/>
                  <w:bottom w:val="single" w:sz="4" w:space="0" w:color="auto"/>
                  <w:right w:val="single" w:sz="4" w:space="0" w:color="auto"/>
                </w:tcBorders>
                <w:vAlign w:val="bottom"/>
              </w:tcPr>
            </w:tcPrChange>
          </w:tcPr>
          <w:p w14:paraId="4F40770E" w14:textId="3C69FA63" w:rsidR="00FA702C" w:rsidRPr="002C6F78" w:rsidDel="0048186D" w:rsidRDefault="00FA702C" w:rsidP="00E05337">
            <w:pPr>
              <w:suppressAutoHyphens w:val="0"/>
              <w:spacing w:after="0"/>
              <w:ind w:left="-108"/>
              <w:rPr>
                <w:del w:id="5700"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01"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86D1BD6" w14:textId="48B7828E" w:rsidR="00FA702C" w:rsidRPr="002C6F78" w:rsidDel="0048186D" w:rsidRDefault="00FA702C" w:rsidP="00E05337">
            <w:pPr>
              <w:tabs>
                <w:tab w:val="decimal" w:pos="215"/>
              </w:tabs>
              <w:suppressAutoHyphens w:val="0"/>
              <w:spacing w:after="0"/>
              <w:rPr>
                <w:del w:id="5702"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03" w:author="Linderhof, Vincent" w:date="2016-03-06T20:51:00Z">
              <w:tcPr>
                <w:tcW w:w="567" w:type="dxa"/>
                <w:tcBorders>
                  <w:top w:val="single" w:sz="4" w:space="0" w:color="auto"/>
                  <w:bottom w:val="single" w:sz="4" w:space="0" w:color="auto"/>
                  <w:right w:val="single" w:sz="4" w:space="0" w:color="auto"/>
                </w:tcBorders>
                <w:vAlign w:val="bottom"/>
              </w:tcPr>
            </w:tcPrChange>
          </w:tcPr>
          <w:p w14:paraId="15FDDAAE" w14:textId="43184C37" w:rsidR="00FA702C" w:rsidRPr="002C6F78" w:rsidDel="0048186D" w:rsidRDefault="00FA702C" w:rsidP="00E05337">
            <w:pPr>
              <w:suppressAutoHyphens w:val="0"/>
              <w:spacing w:after="0"/>
              <w:ind w:left="-108"/>
              <w:rPr>
                <w:del w:id="5704"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05" w:author="Linderhof, Vincent" w:date="2016-03-06T20:51:00Z">
              <w:tcPr>
                <w:tcW w:w="850" w:type="dxa"/>
                <w:tcBorders>
                  <w:top w:val="single" w:sz="4" w:space="0" w:color="auto"/>
                  <w:left w:val="single" w:sz="4" w:space="0" w:color="auto"/>
                  <w:bottom w:val="single" w:sz="4" w:space="0" w:color="auto"/>
                </w:tcBorders>
                <w:vAlign w:val="bottom"/>
              </w:tcPr>
            </w:tcPrChange>
          </w:tcPr>
          <w:p w14:paraId="166519D2" w14:textId="1630B087" w:rsidR="00FA702C" w:rsidRPr="002C6F78" w:rsidDel="0048186D" w:rsidRDefault="00FA702C" w:rsidP="00E05337">
            <w:pPr>
              <w:tabs>
                <w:tab w:val="decimal" w:pos="175"/>
              </w:tabs>
              <w:suppressAutoHyphens w:val="0"/>
              <w:spacing w:after="0"/>
              <w:rPr>
                <w:del w:id="5706"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07" w:author="Linderhof, Vincent" w:date="2016-03-06T20:51:00Z">
              <w:tcPr>
                <w:tcW w:w="425" w:type="dxa"/>
                <w:tcBorders>
                  <w:top w:val="single" w:sz="4" w:space="0" w:color="auto"/>
                  <w:bottom w:val="single" w:sz="4" w:space="0" w:color="auto"/>
                  <w:right w:val="single" w:sz="4" w:space="0" w:color="auto"/>
                </w:tcBorders>
                <w:vAlign w:val="bottom"/>
              </w:tcPr>
            </w:tcPrChange>
          </w:tcPr>
          <w:p w14:paraId="74B0F922" w14:textId="64F0D6A6" w:rsidR="00FA702C" w:rsidRPr="002C6F78" w:rsidDel="0048186D" w:rsidRDefault="00FA702C" w:rsidP="00E05337">
            <w:pPr>
              <w:suppressAutoHyphens w:val="0"/>
              <w:spacing w:after="0"/>
              <w:ind w:left="-108" w:right="15"/>
              <w:rPr>
                <w:del w:id="5708"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09" w:author="Linderhof, Vincent" w:date="2016-03-06T20:51:00Z">
              <w:tcPr>
                <w:tcW w:w="851" w:type="dxa"/>
                <w:tcBorders>
                  <w:top w:val="single" w:sz="4" w:space="0" w:color="auto"/>
                  <w:left w:val="single" w:sz="4" w:space="0" w:color="auto"/>
                  <w:bottom w:val="single" w:sz="4" w:space="0" w:color="auto"/>
                </w:tcBorders>
                <w:vAlign w:val="bottom"/>
              </w:tcPr>
            </w:tcPrChange>
          </w:tcPr>
          <w:p w14:paraId="3F9C3C6B" w14:textId="06679392" w:rsidR="00FA702C" w:rsidRPr="002C6F78" w:rsidDel="0048186D" w:rsidRDefault="00FA702C" w:rsidP="00E05337">
            <w:pPr>
              <w:tabs>
                <w:tab w:val="decimal" w:pos="176"/>
              </w:tabs>
              <w:suppressAutoHyphens w:val="0"/>
              <w:spacing w:after="0"/>
              <w:ind w:left="-108"/>
              <w:rPr>
                <w:del w:id="5710"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11" w:author="Linderhof, Vincent" w:date="2016-03-06T20:51:00Z">
              <w:tcPr>
                <w:tcW w:w="425" w:type="dxa"/>
                <w:tcBorders>
                  <w:top w:val="single" w:sz="4" w:space="0" w:color="auto"/>
                  <w:bottom w:val="single" w:sz="4" w:space="0" w:color="auto"/>
                  <w:right w:val="single" w:sz="4" w:space="0" w:color="auto"/>
                </w:tcBorders>
                <w:vAlign w:val="bottom"/>
              </w:tcPr>
            </w:tcPrChange>
          </w:tcPr>
          <w:p w14:paraId="5B94EF34" w14:textId="4E9505C8" w:rsidR="00FA702C" w:rsidRPr="002C6F78" w:rsidDel="0048186D" w:rsidRDefault="00FA702C" w:rsidP="00E05337">
            <w:pPr>
              <w:suppressAutoHyphens w:val="0"/>
              <w:spacing w:after="0"/>
              <w:ind w:left="-108"/>
              <w:rPr>
                <w:del w:id="5712"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13" w:author="Linderhof, Vincent" w:date="2016-03-06T20:51:00Z">
              <w:tcPr>
                <w:tcW w:w="850" w:type="dxa"/>
                <w:tcBorders>
                  <w:top w:val="single" w:sz="4" w:space="0" w:color="auto"/>
                  <w:left w:val="single" w:sz="4" w:space="0" w:color="auto"/>
                  <w:bottom w:val="single" w:sz="4" w:space="0" w:color="auto"/>
                </w:tcBorders>
                <w:vAlign w:val="bottom"/>
              </w:tcPr>
            </w:tcPrChange>
          </w:tcPr>
          <w:p w14:paraId="67C6B860" w14:textId="460B96E8" w:rsidR="00FA702C" w:rsidRPr="002C6F78" w:rsidDel="0048186D" w:rsidRDefault="00FA702C" w:rsidP="00E05337">
            <w:pPr>
              <w:tabs>
                <w:tab w:val="decimal" w:pos="175"/>
              </w:tabs>
              <w:suppressAutoHyphens w:val="0"/>
              <w:spacing w:after="0"/>
              <w:rPr>
                <w:del w:id="5714" w:author="Linderhof, Vincent" w:date="2016-03-06T20:42:00Z"/>
                <w:rFonts w:ascii="Times New Roman" w:eastAsia="Times New Roman" w:hAnsi="Times New Roman"/>
                <w:color w:val="000000"/>
                <w:sz w:val="20"/>
                <w:szCs w:val="20"/>
                <w:lang w:eastAsia="en-GB"/>
              </w:rPr>
            </w:pPr>
          </w:p>
        </w:tc>
        <w:tc>
          <w:tcPr>
            <w:tcW w:w="426" w:type="dxa"/>
            <w:tcBorders>
              <w:top w:val="single" w:sz="4" w:space="0" w:color="auto"/>
              <w:bottom w:val="single" w:sz="4" w:space="0" w:color="auto"/>
              <w:right w:val="single" w:sz="4" w:space="0" w:color="auto"/>
            </w:tcBorders>
            <w:vAlign w:val="bottom"/>
            <w:tcPrChange w:id="5715" w:author="Linderhof, Vincent" w:date="2016-03-06T20:51:00Z">
              <w:tcPr>
                <w:tcW w:w="426" w:type="dxa"/>
                <w:tcBorders>
                  <w:top w:val="single" w:sz="4" w:space="0" w:color="auto"/>
                  <w:bottom w:val="single" w:sz="4" w:space="0" w:color="auto"/>
                  <w:right w:val="single" w:sz="4" w:space="0" w:color="auto"/>
                </w:tcBorders>
                <w:vAlign w:val="bottom"/>
              </w:tcPr>
            </w:tcPrChange>
          </w:tcPr>
          <w:p w14:paraId="7200B91B" w14:textId="45A92689" w:rsidR="00FA702C" w:rsidRPr="002C6F78" w:rsidDel="0048186D" w:rsidRDefault="00FA702C" w:rsidP="00E05337">
            <w:pPr>
              <w:suppressAutoHyphens w:val="0"/>
              <w:spacing w:after="0"/>
              <w:ind w:left="-108"/>
              <w:rPr>
                <w:del w:id="5716"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17" w:author="Linderhof, Vincent" w:date="2016-03-06T20:51:00Z">
              <w:tcPr>
                <w:tcW w:w="850" w:type="dxa"/>
                <w:tcBorders>
                  <w:top w:val="single" w:sz="4" w:space="0" w:color="auto"/>
                  <w:left w:val="single" w:sz="4" w:space="0" w:color="auto"/>
                  <w:bottom w:val="single" w:sz="4" w:space="0" w:color="auto"/>
                </w:tcBorders>
                <w:vAlign w:val="bottom"/>
              </w:tcPr>
            </w:tcPrChange>
          </w:tcPr>
          <w:p w14:paraId="6D848583" w14:textId="053830F6" w:rsidR="00FA702C" w:rsidRPr="002C6F78" w:rsidDel="0048186D" w:rsidRDefault="00FA702C" w:rsidP="00E05337">
            <w:pPr>
              <w:tabs>
                <w:tab w:val="decimal" w:pos="175"/>
              </w:tabs>
              <w:suppressAutoHyphens w:val="0"/>
              <w:spacing w:after="0"/>
              <w:ind w:left="-108"/>
              <w:rPr>
                <w:del w:id="5718"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719" w:author="Linderhof, Vincent" w:date="2016-03-06T20:51:00Z">
              <w:tcPr>
                <w:tcW w:w="425" w:type="dxa"/>
                <w:tcBorders>
                  <w:top w:val="single" w:sz="4" w:space="0" w:color="auto"/>
                  <w:bottom w:val="single" w:sz="4" w:space="0" w:color="auto"/>
                  <w:right w:val="single" w:sz="4" w:space="0" w:color="auto"/>
                </w:tcBorders>
                <w:vAlign w:val="bottom"/>
              </w:tcPr>
            </w:tcPrChange>
          </w:tcPr>
          <w:p w14:paraId="19C9B723" w14:textId="57BB0304" w:rsidR="00FA702C" w:rsidRPr="002C6F78" w:rsidDel="0048186D" w:rsidRDefault="00FA702C" w:rsidP="00E05337">
            <w:pPr>
              <w:suppressAutoHyphens w:val="0"/>
              <w:spacing w:after="0"/>
              <w:ind w:left="-108"/>
              <w:rPr>
                <w:del w:id="5720" w:author="Linderhof, Vincent" w:date="2016-03-06T20:42:00Z"/>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21"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CD1D45B" w14:textId="3C6F8C64" w:rsidR="00FA702C" w:rsidRPr="002C6F78" w:rsidDel="0048186D" w:rsidRDefault="00FA702C" w:rsidP="00E05337">
            <w:pPr>
              <w:tabs>
                <w:tab w:val="decimal" w:pos="176"/>
              </w:tabs>
              <w:suppressAutoHyphens w:val="0"/>
              <w:spacing w:after="0"/>
              <w:ind w:left="-108"/>
              <w:rPr>
                <w:del w:id="5722" w:author="Linderhof, Vincent" w:date="2016-03-06T20:42:00Z"/>
                <w:rFonts w:ascii="Times New Roman" w:eastAsia="Times New Roman" w:hAnsi="Times New Roman"/>
                <w:color w:val="000000"/>
                <w:sz w:val="20"/>
                <w:szCs w:val="20"/>
                <w:lang w:eastAsia="en-GB"/>
              </w:rPr>
            </w:pPr>
          </w:p>
        </w:tc>
        <w:tc>
          <w:tcPr>
            <w:tcW w:w="567" w:type="dxa"/>
            <w:tcBorders>
              <w:top w:val="single" w:sz="4" w:space="0" w:color="auto"/>
              <w:bottom w:val="single" w:sz="4" w:space="0" w:color="auto"/>
              <w:right w:val="single" w:sz="4" w:space="0" w:color="auto"/>
            </w:tcBorders>
            <w:vAlign w:val="bottom"/>
            <w:tcPrChange w:id="5723" w:author="Linderhof, Vincent" w:date="2016-03-06T20:51:00Z">
              <w:tcPr>
                <w:tcW w:w="425" w:type="dxa"/>
                <w:tcBorders>
                  <w:top w:val="single" w:sz="4" w:space="0" w:color="auto"/>
                  <w:bottom w:val="single" w:sz="4" w:space="0" w:color="auto"/>
                  <w:right w:val="single" w:sz="4" w:space="0" w:color="auto"/>
                </w:tcBorders>
                <w:vAlign w:val="bottom"/>
              </w:tcPr>
            </w:tcPrChange>
          </w:tcPr>
          <w:p w14:paraId="76093898" w14:textId="1E69AD4D" w:rsidR="00FA702C" w:rsidRPr="002C6F78" w:rsidDel="0048186D" w:rsidRDefault="00FA702C" w:rsidP="00E05337">
            <w:pPr>
              <w:suppressAutoHyphens w:val="0"/>
              <w:spacing w:after="0"/>
              <w:ind w:left="-108"/>
              <w:rPr>
                <w:del w:id="5724"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25"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A09573F" w14:textId="572A15B3" w:rsidR="00FA702C" w:rsidRPr="002C6F78" w:rsidDel="0048186D" w:rsidRDefault="00FA702C" w:rsidP="00E05337">
            <w:pPr>
              <w:tabs>
                <w:tab w:val="decimal" w:pos="175"/>
              </w:tabs>
              <w:suppressAutoHyphens w:val="0"/>
              <w:spacing w:after="0"/>
              <w:rPr>
                <w:del w:id="5726"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727" w:author="Linderhof, Vincent" w:date="2016-03-06T20:51:00Z">
              <w:tcPr>
                <w:tcW w:w="425" w:type="dxa"/>
                <w:tcBorders>
                  <w:top w:val="single" w:sz="4" w:space="0" w:color="auto"/>
                  <w:bottom w:val="single" w:sz="4" w:space="0" w:color="auto"/>
                  <w:right w:val="single" w:sz="4" w:space="0" w:color="auto"/>
                </w:tcBorders>
                <w:vAlign w:val="bottom"/>
              </w:tcPr>
            </w:tcPrChange>
          </w:tcPr>
          <w:p w14:paraId="302F54E3" w14:textId="048F4CBF" w:rsidR="00FA702C" w:rsidRPr="002C6F78" w:rsidDel="0048186D" w:rsidRDefault="00FA702C" w:rsidP="00E05337">
            <w:pPr>
              <w:suppressAutoHyphens w:val="0"/>
              <w:spacing w:after="0"/>
              <w:ind w:left="-108"/>
              <w:rPr>
                <w:del w:id="5728" w:author="Linderhof, Vincent" w:date="2016-03-06T20:42:00Z"/>
                <w:rFonts w:ascii="Times New Roman" w:eastAsia="Times New Roman" w:hAnsi="Times New Roman"/>
                <w:color w:val="000000"/>
                <w:sz w:val="20"/>
                <w:szCs w:val="20"/>
                <w:lang w:eastAsia="en-GB"/>
              </w:rPr>
            </w:pPr>
          </w:p>
        </w:tc>
      </w:tr>
      <w:tr w:rsidR="0051759F" w:rsidRPr="002C6F78" w14:paraId="4F1CF7B4" w14:textId="22D842F3" w:rsidTr="0048186D">
        <w:trPr>
          <w:trHeight w:val="84"/>
          <w:trPrChange w:id="5729" w:author="Linderhof, Vincent" w:date="2016-03-06T20:51:00Z">
            <w:trPr>
              <w:trHeight w:val="8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3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Change w:id="5731" w:author="Linderhof, Vincent" w:date="2016-03-06T20:51:00Z">
              <w:tcPr>
                <w:tcW w:w="863" w:type="dxa"/>
                <w:tcBorders>
                  <w:top w:val="single" w:sz="4" w:space="0" w:color="auto"/>
                  <w:left w:val="single" w:sz="4" w:space="0" w:color="auto"/>
                  <w:bottom w:val="single" w:sz="4" w:space="0" w:color="auto"/>
                </w:tcBorders>
                <w:vAlign w:val="bottom"/>
              </w:tcPr>
            </w:tcPrChange>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732" w:author="Linderhof, Vincent" w:date="2016-03-06T20:51:00Z">
              <w:tcPr>
                <w:tcW w:w="425" w:type="dxa"/>
                <w:tcBorders>
                  <w:top w:val="single" w:sz="4" w:space="0" w:color="auto"/>
                  <w:bottom w:val="single" w:sz="4" w:space="0" w:color="auto"/>
                  <w:right w:val="single" w:sz="4" w:space="0" w:color="auto"/>
                </w:tcBorders>
                <w:vAlign w:val="bottom"/>
              </w:tcPr>
            </w:tcPrChange>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3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Change w:id="5734" w:author="Linderhof, Vincent" w:date="2016-03-06T20:51:00Z">
              <w:tcPr>
                <w:tcW w:w="425" w:type="dxa"/>
                <w:tcBorders>
                  <w:top w:val="single" w:sz="4" w:space="0" w:color="auto"/>
                  <w:bottom w:val="single" w:sz="4" w:space="0" w:color="auto"/>
                  <w:right w:val="single" w:sz="4" w:space="0" w:color="auto"/>
                </w:tcBorders>
                <w:vAlign w:val="bottom"/>
              </w:tcPr>
            </w:tcPrChange>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3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425" w:type="dxa"/>
            <w:tcBorders>
              <w:top w:val="single" w:sz="4" w:space="0" w:color="auto"/>
              <w:bottom w:val="single" w:sz="4" w:space="0" w:color="auto"/>
              <w:right w:val="single" w:sz="4" w:space="0" w:color="auto"/>
            </w:tcBorders>
            <w:vAlign w:val="bottom"/>
            <w:tcPrChange w:id="5736" w:author="Linderhof, Vincent" w:date="2016-03-06T20:51:00Z">
              <w:tcPr>
                <w:tcW w:w="567" w:type="dxa"/>
                <w:tcBorders>
                  <w:top w:val="single" w:sz="4" w:space="0" w:color="auto"/>
                  <w:bottom w:val="single" w:sz="4" w:space="0" w:color="auto"/>
                  <w:right w:val="single" w:sz="4" w:space="0" w:color="auto"/>
                </w:tcBorders>
                <w:vAlign w:val="bottom"/>
              </w:tcPr>
            </w:tcPrChange>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37" w:author="Linderhof, Vincent" w:date="2016-03-06T20:51:00Z">
              <w:tcPr>
                <w:tcW w:w="850" w:type="dxa"/>
                <w:tcBorders>
                  <w:top w:val="single" w:sz="4" w:space="0" w:color="auto"/>
                  <w:left w:val="single" w:sz="4" w:space="0" w:color="auto"/>
                  <w:bottom w:val="single" w:sz="4" w:space="0" w:color="auto"/>
                </w:tcBorders>
                <w:vAlign w:val="bottom"/>
              </w:tcPr>
            </w:tcPrChange>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Change w:id="5738" w:author="Linderhof, Vincent" w:date="2016-03-06T20:51:00Z">
              <w:tcPr>
                <w:tcW w:w="425" w:type="dxa"/>
                <w:tcBorders>
                  <w:top w:val="single" w:sz="4" w:space="0" w:color="auto"/>
                  <w:bottom w:val="single" w:sz="4" w:space="0" w:color="auto"/>
                  <w:right w:val="single" w:sz="4" w:space="0" w:color="auto"/>
                </w:tcBorders>
                <w:vAlign w:val="bottom"/>
              </w:tcPr>
            </w:tcPrChange>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39" w:author="Linderhof, Vincent" w:date="2016-03-06T20:51:00Z">
              <w:tcPr>
                <w:tcW w:w="851" w:type="dxa"/>
                <w:tcBorders>
                  <w:top w:val="single" w:sz="4" w:space="0" w:color="auto"/>
                  <w:left w:val="single" w:sz="4" w:space="0" w:color="auto"/>
                  <w:bottom w:val="single" w:sz="4" w:space="0" w:color="auto"/>
                </w:tcBorders>
                <w:vAlign w:val="bottom"/>
              </w:tcPr>
            </w:tcPrChange>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Change w:id="5740" w:author="Linderhof, Vincent" w:date="2016-03-06T20:51:00Z">
              <w:tcPr>
                <w:tcW w:w="425" w:type="dxa"/>
                <w:tcBorders>
                  <w:top w:val="single" w:sz="4" w:space="0" w:color="auto"/>
                  <w:bottom w:val="single" w:sz="4" w:space="0" w:color="auto"/>
                  <w:right w:val="single" w:sz="4" w:space="0" w:color="auto"/>
                </w:tcBorders>
                <w:vAlign w:val="bottom"/>
              </w:tcPr>
            </w:tcPrChange>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41" w:author="Linderhof, Vincent" w:date="2016-03-06T20:51:00Z">
              <w:tcPr>
                <w:tcW w:w="850" w:type="dxa"/>
                <w:tcBorders>
                  <w:top w:val="single" w:sz="4" w:space="0" w:color="auto"/>
                  <w:left w:val="single" w:sz="4" w:space="0" w:color="auto"/>
                  <w:bottom w:val="single" w:sz="4" w:space="0" w:color="auto"/>
                </w:tcBorders>
                <w:vAlign w:val="bottom"/>
              </w:tcPr>
            </w:tcPrChange>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Change w:id="5742" w:author="Linderhof, Vincent" w:date="2016-03-06T20:51:00Z">
              <w:tcPr>
                <w:tcW w:w="426" w:type="dxa"/>
                <w:tcBorders>
                  <w:top w:val="single" w:sz="4" w:space="0" w:color="auto"/>
                  <w:bottom w:val="single" w:sz="4" w:space="0" w:color="auto"/>
                  <w:right w:val="single" w:sz="4" w:space="0" w:color="auto"/>
                </w:tcBorders>
                <w:vAlign w:val="bottom"/>
              </w:tcPr>
            </w:tcPrChange>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43" w:author="Linderhof, Vincent" w:date="2016-03-06T20:51:00Z">
              <w:tcPr>
                <w:tcW w:w="850" w:type="dxa"/>
                <w:tcBorders>
                  <w:top w:val="single" w:sz="4" w:space="0" w:color="auto"/>
                  <w:left w:val="single" w:sz="4" w:space="0" w:color="auto"/>
                  <w:bottom w:val="single" w:sz="4" w:space="0" w:color="auto"/>
                </w:tcBorders>
                <w:vAlign w:val="bottom"/>
              </w:tcPr>
            </w:tcPrChange>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709" w:type="dxa"/>
            <w:tcBorders>
              <w:top w:val="single" w:sz="4" w:space="0" w:color="auto"/>
              <w:bottom w:val="single" w:sz="4" w:space="0" w:color="auto"/>
              <w:right w:val="single" w:sz="4" w:space="0" w:color="auto"/>
            </w:tcBorders>
            <w:vAlign w:val="bottom"/>
            <w:tcPrChange w:id="5744" w:author="Linderhof, Vincent" w:date="2016-03-06T20:51:00Z">
              <w:tcPr>
                <w:tcW w:w="425" w:type="dxa"/>
                <w:tcBorders>
                  <w:top w:val="single" w:sz="4" w:space="0" w:color="auto"/>
                  <w:bottom w:val="single" w:sz="4" w:space="0" w:color="auto"/>
                  <w:right w:val="single" w:sz="4" w:space="0" w:color="auto"/>
                </w:tcBorders>
                <w:vAlign w:val="bottom"/>
              </w:tcPr>
            </w:tcPrChange>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4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567" w:type="dxa"/>
            <w:tcBorders>
              <w:top w:val="single" w:sz="4" w:space="0" w:color="auto"/>
              <w:bottom w:val="single" w:sz="4" w:space="0" w:color="auto"/>
              <w:right w:val="single" w:sz="4" w:space="0" w:color="auto"/>
            </w:tcBorders>
            <w:vAlign w:val="bottom"/>
            <w:tcPrChange w:id="5746" w:author="Linderhof, Vincent" w:date="2016-03-06T20:51:00Z">
              <w:tcPr>
                <w:tcW w:w="425" w:type="dxa"/>
                <w:tcBorders>
                  <w:top w:val="single" w:sz="4" w:space="0" w:color="auto"/>
                  <w:bottom w:val="single" w:sz="4" w:space="0" w:color="auto"/>
                  <w:right w:val="single" w:sz="4" w:space="0" w:color="auto"/>
                </w:tcBorders>
                <w:vAlign w:val="bottom"/>
              </w:tcPr>
            </w:tcPrChange>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4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709" w:type="dxa"/>
            <w:tcBorders>
              <w:top w:val="single" w:sz="4" w:space="0" w:color="auto"/>
              <w:bottom w:val="single" w:sz="4" w:space="0" w:color="auto"/>
              <w:right w:val="single" w:sz="4" w:space="0" w:color="auto"/>
            </w:tcBorders>
            <w:vAlign w:val="bottom"/>
            <w:tcPrChange w:id="5748" w:author="Linderhof, Vincent" w:date="2016-03-06T20:51:00Z">
              <w:tcPr>
                <w:tcW w:w="425" w:type="dxa"/>
                <w:tcBorders>
                  <w:top w:val="single" w:sz="4" w:space="0" w:color="auto"/>
                  <w:bottom w:val="single" w:sz="4" w:space="0" w:color="auto"/>
                  <w:right w:val="single" w:sz="4" w:space="0" w:color="auto"/>
                </w:tcBorders>
                <w:vAlign w:val="bottom"/>
              </w:tcPr>
            </w:tcPrChange>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14F24FE" w14:textId="0A6336E1" w:rsidTr="0048186D">
        <w:trPr>
          <w:trHeight w:val="315"/>
          <w:trPrChange w:id="5749"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5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Change w:id="5751" w:author="Linderhof, Vincent" w:date="2016-03-06T20:51:00Z">
              <w:tcPr>
                <w:tcW w:w="863" w:type="dxa"/>
                <w:tcBorders>
                  <w:top w:val="single" w:sz="4" w:space="0" w:color="auto"/>
                  <w:left w:val="single" w:sz="4" w:space="0" w:color="auto"/>
                  <w:bottom w:val="single" w:sz="4" w:space="0" w:color="auto"/>
                </w:tcBorders>
                <w:vAlign w:val="bottom"/>
              </w:tcPr>
            </w:tcPrChange>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Change w:id="5752" w:author="Linderhof, Vincent" w:date="2016-03-06T20:51:00Z">
              <w:tcPr>
                <w:tcW w:w="425" w:type="dxa"/>
                <w:tcBorders>
                  <w:top w:val="single" w:sz="4" w:space="0" w:color="auto"/>
                  <w:bottom w:val="single" w:sz="4" w:space="0" w:color="auto"/>
                  <w:right w:val="single" w:sz="4" w:space="0" w:color="auto"/>
                </w:tcBorders>
                <w:vAlign w:val="bottom"/>
              </w:tcPr>
            </w:tcPrChange>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5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Change w:id="5754" w:author="Linderhof, Vincent" w:date="2016-03-06T20:51:00Z">
              <w:tcPr>
                <w:tcW w:w="425" w:type="dxa"/>
                <w:tcBorders>
                  <w:top w:val="single" w:sz="4" w:space="0" w:color="auto"/>
                  <w:bottom w:val="single" w:sz="4" w:space="0" w:color="auto"/>
                  <w:right w:val="single" w:sz="4" w:space="0" w:color="auto"/>
                </w:tcBorders>
                <w:vAlign w:val="bottom"/>
              </w:tcPr>
            </w:tcPrChange>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5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425" w:type="dxa"/>
            <w:tcBorders>
              <w:top w:val="single" w:sz="4" w:space="0" w:color="auto"/>
              <w:bottom w:val="single" w:sz="4" w:space="0" w:color="auto"/>
              <w:right w:val="single" w:sz="4" w:space="0" w:color="auto"/>
            </w:tcBorders>
            <w:vAlign w:val="bottom"/>
            <w:tcPrChange w:id="5756" w:author="Linderhof, Vincent" w:date="2016-03-06T20:51:00Z">
              <w:tcPr>
                <w:tcW w:w="567" w:type="dxa"/>
                <w:tcBorders>
                  <w:top w:val="single" w:sz="4" w:space="0" w:color="auto"/>
                  <w:bottom w:val="single" w:sz="4" w:space="0" w:color="auto"/>
                  <w:right w:val="single" w:sz="4" w:space="0" w:color="auto"/>
                </w:tcBorders>
                <w:vAlign w:val="bottom"/>
              </w:tcPr>
            </w:tcPrChange>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57" w:author="Linderhof, Vincent" w:date="2016-03-06T20:51:00Z">
              <w:tcPr>
                <w:tcW w:w="850" w:type="dxa"/>
                <w:tcBorders>
                  <w:top w:val="single" w:sz="4" w:space="0" w:color="auto"/>
                  <w:left w:val="single" w:sz="4" w:space="0" w:color="auto"/>
                  <w:bottom w:val="single" w:sz="4" w:space="0" w:color="auto"/>
                </w:tcBorders>
                <w:vAlign w:val="bottom"/>
              </w:tcPr>
            </w:tcPrChange>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Change w:id="5758" w:author="Linderhof, Vincent" w:date="2016-03-06T20:51:00Z">
              <w:tcPr>
                <w:tcW w:w="425" w:type="dxa"/>
                <w:tcBorders>
                  <w:top w:val="single" w:sz="4" w:space="0" w:color="auto"/>
                  <w:bottom w:val="single" w:sz="4" w:space="0" w:color="auto"/>
                  <w:right w:val="single" w:sz="4" w:space="0" w:color="auto"/>
                </w:tcBorders>
                <w:vAlign w:val="bottom"/>
              </w:tcPr>
            </w:tcPrChange>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759" w:author="Linderhof, Vincent" w:date="2016-03-06T20:51:00Z">
              <w:tcPr>
                <w:tcW w:w="851" w:type="dxa"/>
                <w:tcBorders>
                  <w:top w:val="single" w:sz="4" w:space="0" w:color="auto"/>
                  <w:left w:val="single" w:sz="4" w:space="0" w:color="auto"/>
                  <w:bottom w:val="single" w:sz="4" w:space="0" w:color="auto"/>
                </w:tcBorders>
                <w:vAlign w:val="bottom"/>
              </w:tcPr>
            </w:tcPrChange>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Change w:id="5760" w:author="Linderhof, Vincent" w:date="2016-03-06T20:51:00Z">
              <w:tcPr>
                <w:tcW w:w="425" w:type="dxa"/>
                <w:tcBorders>
                  <w:top w:val="single" w:sz="4" w:space="0" w:color="auto"/>
                  <w:bottom w:val="single" w:sz="4" w:space="0" w:color="auto"/>
                  <w:right w:val="single" w:sz="4" w:space="0" w:color="auto"/>
                </w:tcBorders>
                <w:vAlign w:val="bottom"/>
              </w:tcPr>
            </w:tcPrChange>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61" w:author="Linderhof, Vincent" w:date="2016-03-06T20:51:00Z">
              <w:tcPr>
                <w:tcW w:w="850" w:type="dxa"/>
                <w:tcBorders>
                  <w:top w:val="single" w:sz="4" w:space="0" w:color="auto"/>
                  <w:left w:val="single" w:sz="4" w:space="0" w:color="auto"/>
                  <w:bottom w:val="single" w:sz="4" w:space="0" w:color="auto"/>
                </w:tcBorders>
                <w:vAlign w:val="bottom"/>
              </w:tcPr>
            </w:tcPrChange>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Change w:id="5762" w:author="Linderhof, Vincent" w:date="2016-03-06T20:51:00Z">
              <w:tcPr>
                <w:tcW w:w="426" w:type="dxa"/>
                <w:tcBorders>
                  <w:top w:val="single" w:sz="4" w:space="0" w:color="auto"/>
                  <w:bottom w:val="single" w:sz="4" w:space="0" w:color="auto"/>
                  <w:right w:val="single" w:sz="4" w:space="0" w:color="auto"/>
                </w:tcBorders>
                <w:vAlign w:val="bottom"/>
              </w:tcPr>
            </w:tcPrChange>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63" w:author="Linderhof, Vincent" w:date="2016-03-06T20:51:00Z">
              <w:tcPr>
                <w:tcW w:w="850" w:type="dxa"/>
                <w:tcBorders>
                  <w:top w:val="single" w:sz="4" w:space="0" w:color="auto"/>
                  <w:left w:val="single" w:sz="4" w:space="0" w:color="auto"/>
                  <w:bottom w:val="single" w:sz="4" w:space="0" w:color="auto"/>
                </w:tcBorders>
                <w:vAlign w:val="bottom"/>
              </w:tcPr>
            </w:tcPrChange>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709" w:type="dxa"/>
            <w:tcBorders>
              <w:top w:val="single" w:sz="4" w:space="0" w:color="auto"/>
              <w:bottom w:val="single" w:sz="4" w:space="0" w:color="auto"/>
              <w:right w:val="single" w:sz="4" w:space="0" w:color="auto"/>
            </w:tcBorders>
            <w:vAlign w:val="bottom"/>
            <w:tcPrChange w:id="5764" w:author="Linderhof, Vincent" w:date="2016-03-06T20:51:00Z">
              <w:tcPr>
                <w:tcW w:w="425" w:type="dxa"/>
                <w:tcBorders>
                  <w:top w:val="single" w:sz="4" w:space="0" w:color="auto"/>
                  <w:bottom w:val="single" w:sz="4" w:space="0" w:color="auto"/>
                  <w:right w:val="single" w:sz="4" w:space="0" w:color="auto"/>
                </w:tcBorders>
                <w:vAlign w:val="bottom"/>
              </w:tcPr>
            </w:tcPrChange>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6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567" w:type="dxa"/>
            <w:tcBorders>
              <w:top w:val="single" w:sz="4" w:space="0" w:color="auto"/>
              <w:bottom w:val="single" w:sz="4" w:space="0" w:color="auto"/>
              <w:right w:val="single" w:sz="4" w:space="0" w:color="auto"/>
            </w:tcBorders>
            <w:vAlign w:val="bottom"/>
            <w:tcPrChange w:id="5766" w:author="Linderhof, Vincent" w:date="2016-03-06T20:51:00Z">
              <w:tcPr>
                <w:tcW w:w="425" w:type="dxa"/>
                <w:tcBorders>
                  <w:top w:val="single" w:sz="4" w:space="0" w:color="auto"/>
                  <w:bottom w:val="single" w:sz="4" w:space="0" w:color="auto"/>
                  <w:right w:val="single" w:sz="4" w:space="0" w:color="auto"/>
                </w:tcBorders>
                <w:vAlign w:val="bottom"/>
              </w:tcPr>
            </w:tcPrChange>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6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709" w:type="dxa"/>
            <w:tcBorders>
              <w:top w:val="single" w:sz="4" w:space="0" w:color="auto"/>
              <w:bottom w:val="single" w:sz="4" w:space="0" w:color="auto"/>
              <w:right w:val="single" w:sz="4" w:space="0" w:color="auto"/>
            </w:tcBorders>
            <w:vAlign w:val="bottom"/>
            <w:tcPrChange w:id="5768" w:author="Linderhof, Vincent" w:date="2016-03-06T20:51:00Z">
              <w:tcPr>
                <w:tcW w:w="425" w:type="dxa"/>
                <w:tcBorders>
                  <w:top w:val="single" w:sz="4" w:space="0" w:color="auto"/>
                  <w:bottom w:val="single" w:sz="4" w:space="0" w:color="auto"/>
                  <w:right w:val="single" w:sz="4" w:space="0" w:color="auto"/>
                </w:tcBorders>
                <w:vAlign w:val="bottom"/>
              </w:tcPr>
            </w:tcPrChange>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F5E9AE4" w14:textId="0D5B4E64" w:rsidTr="0048186D">
        <w:trPr>
          <w:trHeight w:val="338"/>
          <w:trPrChange w:id="5769" w:author="Linderhof, Vincent" w:date="2016-03-06T20:51:00Z">
            <w:trPr>
              <w:trHeight w:val="33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7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Change w:id="5771" w:author="Linderhof, Vincent" w:date="2016-03-06T20:51:00Z">
              <w:tcPr>
                <w:tcW w:w="863" w:type="dxa"/>
                <w:tcBorders>
                  <w:top w:val="single" w:sz="4" w:space="0" w:color="auto"/>
                  <w:left w:val="single" w:sz="4" w:space="0" w:color="auto"/>
                  <w:bottom w:val="single" w:sz="4" w:space="0" w:color="auto"/>
                </w:tcBorders>
                <w:vAlign w:val="bottom"/>
              </w:tcPr>
            </w:tcPrChange>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772" w:author="Linderhof, Vincent" w:date="2016-03-06T20:51:00Z">
              <w:tcPr>
                <w:tcW w:w="425" w:type="dxa"/>
                <w:tcBorders>
                  <w:top w:val="single" w:sz="4" w:space="0" w:color="auto"/>
                  <w:bottom w:val="single" w:sz="4" w:space="0" w:color="auto"/>
                  <w:right w:val="single" w:sz="4" w:space="0" w:color="auto"/>
                </w:tcBorders>
                <w:vAlign w:val="bottom"/>
              </w:tcPr>
            </w:tcPrChange>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7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Change w:id="5774" w:author="Linderhof, Vincent" w:date="2016-03-06T20:51:00Z">
              <w:tcPr>
                <w:tcW w:w="425" w:type="dxa"/>
                <w:tcBorders>
                  <w:top w:val="single" w:sz="4" w:space="0" w:color="auto"/>
                  <w:bottom w:val="single" w:sz="4" w:space="0" w:color="auto"/>
                  <w:right w:val="single" w:sz="4" w:space="0" w:color="auto"/>
                </w:tcBorders>
                <w:vAlign w:val="bottom"/>
              </w:tcPr>
            </w:tcPrChange>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7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425" w:type="dxa"/>
            <w:tcBorders>
              <w:top w:val="single" w:sz="4" w:space="0" w:color="auto"/>
              <w:bottom w:val="single" w:sz="4" w:space="0" w:color="auto"/>
              <w:right w:val="single" w:sz="4" w:space="0" w:color="auto"/>
            </w:tcBorders>
            <w:vAlign w:val="bottom"/>
            <w:tcPrChange w:id="5776" w:author="Linderhof, Vincent" w:date="2016-03-06T20:51:00Z">
              <w:tcPr>
                <w:tcW w:w="567" w:type="dxa"/>
                <w:tcBorders>
                  <w:top w:val="single" w:sz="4" w:space="0" w:color="auto"/>
                  <w:bottom w:val="single" w:sz="4" w:space="0" w:color="auto"/>
                  <w:right w:val="single" w:sz="4" w:space="0" w:color="auto"/>
                </w:tcBorders>
                <w:vAlign w:val="bottom"/>
              </w:tcPr>
            </w:tcPrChange>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77" w:author="Linderhof, Vincent" w:date="2016-03-06T20:51:00Z">
              <w:tcPr>
                <w:tcW w:w="850" w:type="dxa"/>
                <w:tcBorders>
                  <w:top w:val="single" w:sz="4" w:space="0" w:color="auto"/>
                  <w:left w:val="single" w:sz="4" w:space="0" w:color="auto"/>
                  <w:bottom w:val="single" w:sz="4" w:space="0" w:color="auto"/>
                </w:tcBorders>
                <w:vAlign w:val="bottom"/>
              </w:tcPr>
            </w:tcPrChange>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778" w:author="Linderhof, Vincent" w:date="2016-03-06T20:51:00Z">
              <w:tcPr>
                <w:tcW w:w="425" w:type="dxa"/>
                <w:tcBorders>
                  <w:top w:val="single" w:sz="4" w:space="0" w:color="auto"/>
                  <w:bottom w:val="single" w:sz="4" w:space="0" w:color="auto"/>
                  <w:right w:val="single" w:sz="4" w:space="0" w:color="auto"/>
                </w:tcBorders>
                <w:vAlign w:val="bottom"/>
              </w:tcPr>
            </w:tcPrChange>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79" w:author="Linderhof, Vincent" w:date="2016-03-06T20:51:00Z">
              <w:tcPr>
                <w:tcW w:w="851" w:type="dxa"/>
                <w:tcBorders>
                  <w:top w:val="single" w:sz="4" w:space="0" w:color="auto"/>
                  <w:left w:val="single" w:sz="4" w:space="0" w:color="auto"/>
                  <w:bottom w:val="single" w:sz="4" w:space="0" w:color="auto"/>
                </w:tcBorders>
                <w:vAlign w:val="bottom"/>
              </w:tcPr>
            </w:tcPrChange>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Change w:id="5780" w:author="Linderhof, Vincent" w:date="2016-03-06T20:51:00Z">
              <w:tcPr>
                <w:tcW w:w="425" w:type="dxa"/>
                <w:tcBorders>
                  <w:top w:val="single" w:sz="4" w:space="0" w:color="auto"/>
                  <w:bottom w:val="single" w:sz="4" w:space="0" w:color="auto"/>
                  <w:right w:val="single" w:sz="4" w:space="0" w:color="auto"/>
                </w:tcBorders>
                <w:vAlign w:val="bottom"/>
              </w:tcPr>
            </w:tcPrChange>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81" w:author="Linderhof, Vincent" w:date="2016-03-06T20:51:00Z">
              <w:tcPr>
                <w:tcW w:w="850" w:type="dxa"/>
                <w:tcBorders>
                  <w:top w:val="single" w:sz="4" w:space="0" w:color="auto"/>
                  <w:left w:val="single" w:sz="4" w:space="0" w:color="auto"/>
                  <w:bottom w:val="single" w:sz="4" w:space="0" w:color="auto"/>
                </w:tcBorders>
                <w:vAlign w:val="bottom"/>
              </w:tcPr>
            </w:tcPrChange>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Change w:id="5782" w:author="Linderhof, Vincent" w:date="2016-03-06T20:51:00Z">
              <w:tcPr>
                <w:tcW w:w="426" w:type="dxa"/>
                <w:tcBorders>
                  <w:top w:val="single" w:sz="4" w:space="0" w:color="auto"/>
                  <w:bottom w:val="single" w:sz="4" w:space="0" w:color="auto"/>
                  <w:right w:val="single" w:sz="4" w:space="0" w:color="auto"/>
                </w:tcBorders>
                <w:vAlign w:val="bottom"/>
              </w:tcPr>
            </w:tcPrChange>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83" w:author="Linderhof, Vincent" w:date="2016-03-06T20:51:00Z">
              <w:tcPr>
                <w:tcW w:w="850" w:type="dxa"/>
                <w:tcBorders>
                  <w:top w:val="single" w:sz="4" w:space="0" w:color="auto"/>
                  <w:left w:val="single" w:sz="4" w:space="0" w:color="auto"/>
                  <w:bottom w:val="single" w:sz="4" w:space="0" w:color="auto"/>
                </w:tcBorders>
                <w:vAlign w:val="bottom"/>
              </w:tcPr>
            </w:tcPrChange>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709" w:type="dxa"/>
            <w:tcBorders>
              <w:top w:val="single" w:sz="4" w:space="0" w:color="auto"/>
              <w:bottom w:val="single" w:sz="4" w:space="0" w:color="auto"/>
              <w:right w:val="single" w:sz="4" w:space="0" w:color="auto"/>
            </w:tcBorders>
            <w:vAlign w:val="bottom"/>
            <w:tcPrChange w:id="5784" w:author="Linderhof, Vincent" w:date="2016-03-06T20:51:00Z">
              <w:tcPr>
                <w:tcW w:w="425" w:type="dxa"/>
                <w:tcBorders>
                  <w:top w:val="single" w:sz="4" w:space="0" w:color="auto"/>
                  <w:bottom w:val="single" w:sz="4" w:space="0" w:color="auto"/>
                  <w:right w:val="single" w:sz="4" w:space="0" w:color="auto"/>
                </w:tcBorders>
                <w:vAlign w:val="bottom"/>
              </w:tcPr>
            </w:tcPrChange>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8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567" w:type="dxa"/>
            <w:tcBorders>
              <w:top w:val="single" w:sz="4" w:space="0" w:color="auto"/>
              <w:bottom w:val="single" w:sz="4" w:space="0" w:color="auto"/>
              <w:right w:val="single" w:sz="4" w:space="0" w:color="auto"/>
            </w:tcBorders>
            <w:vAlign w:val="bottom"/>
            <w:tcPrChange w:id="5786" w:author="Linderhof, Vincent" w:date="2016-03-06T20:51:00Z">
              <w:tcPr>
                <w:tcW w:w="425" w:type="dxa"/>
                <w:tcBorders>
                  <w:top w:val="single" w:sz="4" w:space="0" w:color="auto"/>
                  <w:bottom w:val="single" w:sz="4" w:space="0" w:color="auto"/>
                  <w:right w:val="single" w:sz="4" w:space="0" w:color="auto"/>
                </w:tcBorders>
                <w:vAlign w:val="bottom"/>
              </w:tcPr>
            </w:tcPrChange>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8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709" w:type="dxa"/>
            <w:tcBorders>
              <w:top w:val="single" w:sz="4" w:space="0" w:color="auto"/>
              <w:bottom w:val="single" w:sz="4" w:space="0" w:color="auto"/>
              <w:right w:val="single" w:sz="4" w:space="0" w:color="auto"/>
            </w:tcBorders>
            <w:vAlign w:val="bottom"/>
            <w:tcPrChange w:id="5788" w:author="Linderhof, Vincent" w:date="2016-03-06T20:51:00Z">
              <w:tcPr>
                <w:tcW w:w="425" w:type="dxa"/>
                <w:tcBorders>
                  <w:top w:val="single" w:sz="4" w:space="0" w:color="auto"/>
                  <w:bottom w:val="single" w:sz="4" w:space="0" w:color="auto"/>
                  <w:right w:val="single" w:sz="4" w:space="0" w:color="auto"/>
                </w:tcBorders>
                <w:vAlign w:val="bottom"/>
              </w:tcPr>
            </w:tcPrChange>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9D41A3A" w14:textId="29940953" w:rsidTr="0048186D">
        <w:trPr>
          <w:trHeight w:val="315"/>
          <w:trPrChange w:id="5789"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9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Change w:id="5791" w:author="Linderhof, Vincent" w:date="2016-03-06T20:51:00Z">
              <w:tcPr>
                <w:tcW w:w="863" w:type="dxa"/>
                <w:tcBorders>
                  <w:top w:val="single" w:sz="4" w:space="0" w:color="auto"/>
                  <w:left w:val="single" w:sz="4" w:space="0" w:color="auto"/>
                  <w:bottom w:val="single" w:sz="4" w:space="0" w:color="auto"/>
                </w:tcBorders>
                <w:vAlign w:val="bottom"/>
              </w:tcPr>
            </w:tcPrChange>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Change w:id="5792" w:author="Linderhof, Vincent" w:date="2016-03-06T20:51:00Z">
              <w:tcPr>
                <w:tcW w:w="425" w:type="dxa"/>
                <w:tcBorders>
                  <w:top w:val="single" w:sz="4" w:space="0" w:color="auto"/>
                  <w:bottom w:val="single" w:sz="4" w:space="0" w:color="auto"/>
                  <w:right w:val="single" w:sz="4" w:space="0" w:color="auto"/>
                </w:tcBorders>
                <w:vAlign w:val="bottom"/>
              </w:tcPr>
            </w:tcPrChange>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9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Change w:id="5794" w:author="Linderhof, Vincent" w:date="2016-03-06T20:51:00Z">
              <w:tcPr>
                <w:tcW w:w="425" w:type="dxa"/>
                <w:tcBorders>
                  <w:top w:val="single" w:sz="4" w:space="0" w:color="auto"/>
                  <w:bottom w:val="single" w:sz="4" w:space="0" w:color="auto"/>
                  <w:right w:val="single" w:sz="4" w:space="0" w:color="auto"/>
                </w:tcBorders>
                <w:vAlign w:val="bottom"/>
              </w:tcPr>
            </w:tcPrChange>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9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425" w:type="dxa"/>
            <w:tcBorders>
              <w:top w:val="single" w:sz="4" w:space="0" w:color="auto"/>
              <w:bottom w:val="single" w:sz="4" w:space="0" w:color="auto"/>
              <w:right w:val="single" w:sz="4" w:space="0" w:color="auto"/>
            </w:tcBorders>
            <w:vAlign w:val="bottom"/>
            <w:tcPrChange w:id="5796" w:author="Linderhof, Vincent" w:date="2016-03-06T20:51:00Z">
              <w:tcPr>
                <w:tcW w:w="567" w:type="dxa"/>
                <w:tcBorders>
                  <w:top w:val="single" w:sz="4" w:space="0" w:color="auto"/>
                  <w:bottom w:val="single" w:sz="4" w:space="0" w:color="auto"/>
                  <w:right w:val="single" w:sz="4" w:space="0" w:color="auto"/>
                </w:tcBorders>
                <w:vAlign w:val="bottom"/>
              </w:tcPr>
            </w:tcPrChange>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97" w:author="Linderhof, Vincent" w:date="2016-03-06T20:51:00Z">
              <w:tcPr>
                <w:tcW w:w="850" w:type="dxa"/>
                <w:tcBorders>
                  <w:top w:val="single" w:sz="4" w:space="0" w:color="auto"/>
                  <w:left w:val="single" w:sz="4" w:space="0" w:color="auto"/>
                  <w:bottom w:val="single" w:sz="4" w:space="0" w:color="auto"/>
                </w:tcBorders>
                <w:vAlign w:val="bottom"/>
              </w:tcPr>
            </w:tcPrChange>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798" w:author="Linderhof, Vincent" w:date="2016-03-06T20:51:00Z">
              <w:tcPr>
                <w:tcW w:w="425" w:type="dxa"/>
                <w:tcBorders>
                  <w:top w:val="single" w:sz="4" w:space="0" w:color="auto"/>
                  <w:bottom w:val="single" w:sz="4" w:space="0" w:color="auto"/>
                  <w:right w:val="single" w:sz="4" w:space="0" w:color="auto"/>
                </w:tcBorders>
                <w:vAlign w:val="bottom"/>
              </w:tcPr>
            </w:tcPrChange>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99" w:author="Linderhof, Vincent" w:date="2016-03-06T20:51:00Z">
              <w:tcPr>
                <w:tcW w:w="851" w:type="dxa"/>
                <w:tcBorders>
                  <w:top w:val="single" w:sz="4" w:space="0" w:color="auto"/>
                  <w:left w:val="single" w:sz="4" w:space="0" w:color="auto"/>
                  <w:bottom w:val="single" w:sz="4" w:space="0" w:color="auto"/>
                </w:tcBorders>
                <w:vAlign w:val="bottom"/>
              </w:tcPr>
            </w:tcPrChange>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Change w:id="5800" w:author="Linderhof, Vincent" w:date="2016-03-06T20:51:00Z">
              <w:tcPr>
                <w:tcW w:w="425" w:type="dxa"/>
                <w:tcBorders>
                  <w:top w:val="single" w:sz="4" w:space="0" w:color="auto"/>
                  <w:bottom w:val="single" w:sz="4" w:space="0" w:color="auto"/>
                  <w:right w:val="single" w:sz="4" w:space="0" w:color="auto"/>
                </w:tcBorders>
                <w:vAlign w:val="bottom"/>
              </w:tcPr>
            </w:tcPrChange>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01" w:author="Linderhof, Vincent" w:date="2016-03-06T20:51:00Z">
              <w:tcPr>
                <w:tcW w:w="850" w:type="dxa"/>
                <w:tcBorders>
                  <w:top w:val="single" w:sz="4" w:space="0" w:color="auto"/>
                  <w:left w:val="single" w:sz="4" w:space="0" w:color="auto"/>
                  <w:bottom w:val="single" w:sz="4" w:space="0" w:color="auto"/>
                </w:tcBorders>
                <w:vAlign w:val="bottom"/>
              </w:tcPr>
            </w:tcPrChange>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Change w:id="5802" w:author="Linderhof, Vincent" w:date="2016-03-06T20:51:00Z">
              <w:tcPr>
                <w:tcW w:w="426" w:type="dxa"/>
                <w:tcBorders>
                  <w:top w:val="single" w:sz="4" w:space="0" w:color="auto"/>
                  <w:bottom w:val="single" w:sz="4" w:space="0" w:color="auto"/>
                  <w:right w:val="single" w:sz="4" w:space="0" w:color="auto"/>
                </w:tcBorders>
                <w:vAlign w:val="bottom"/>
              </w:tcPr>
            </w:tcPrChange>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03" w:author="Linderhof, Vincent" w:date="2016-03-06T20:51:00Z">
              <w:tcPr>
                <w:tcW w:w="850" w:type="dxa"/>
                <w:tcBorders>
                  <w:top w:val="single" w:sz="4" w:space="0" w:color="auto"/>
                  <w:left w:val="single" w:sz="4" w:space="0" w:color="auto"/>
                  <w:bottom w:val="single" w:sz="4" w:space="0" w:color="auto"/>
                </w:tcBorders>
                <w:vAlign w:val="bottom"/>
              </w:tcPr>
            </w:tcPrChange>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709" w:type="dxa"/>
            <w:tcBorders>
              <w:top w:val="single" w:sz="4" w:space="0" w:color="auto"/>
              <w:bottom w:val="single" w:sz="4" w:space="0" w:color="auto"/>
              <w:right w:val="single" w:sz="4" w:space="0" w:color="auto"/>
            </w:tcBorders>
            <w:vAlign w:val="bottom"/>
            <w:tcPrChange w:id="5804" w:author="Linderhof, Vincent" w:date="2016-03-06T20:51:00Z">
              <w:tcPr>
                <w:tcW w:w="425" w:type="dxa"/>
                <w:tcBorders>
                  <w:top w:val="single" w:sz="4" w:space="0" w:color="auto"/>
                  <w:bottom w:val="single" w:sz="4" w:space="0" w:color="auto"/>
                  <w:right w:val="single" w:sz="4" w:space="0" w:color="auto"/>
                </w:tcBorders>
                <w:vAlign w:val="bottom"/>
              </w:tcPr>
            </w:tcPrChange>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0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567" w:type="dxa"/>
            <w:tcBorders>
              <w:top w:val="single" w:sz="4" w:space="0" w:color="auto"/>
              <w:bottom w:val="single" w:sz="4" w:space="0" w:color="auto"/>
              <w:right w:val="single" w:sz="4" w:space="0" w:color="auto"/>
            </w:tcBorders>
            <w:vAlign w:val="bottom"/>
            <w:tcPrChange w:id="5806" w:author="Linderhof, Vincent" w:date="2016-03-06T20:51:00Z">
              <w:tcPr>
                <w:tcW w:w="425" w:type="dxa"/>
                <w:tcBorders>
                  <w:top w:val="single" w:sz="4" w:space="0" w:color="auto"/>
                  <w:bottom w:val="single" w:sz="4" w:space="0" w:color="auto"/>
                  <w:right w:val="single" w:sz="4" w:space="0" w:color="auto"/>
                </w:tcBorders>
                <w:vAlign w:val="bottom"/>
              </w:tcPr>
            </w:tcPrChange>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0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709" w:type="dxa"/>
            <w:tcBorders>
              <w:top w:val="single" w:sz="4" w:space="0" w:color="auto"/>
              <w:bottom w:val="single" w:sz="4" w:space="0" w:color="auto"/>
              <w:right w:val="single" w:sz="4" w:space="0" w:color="auto"/>
            </w:tcBorders>
            <w:vAlign w:val="bottom"/>
            <w:tcPrChange w:id="5808" w:author="Linderhof, Vincent" w:date="2016-03-06T20:51:00Z">
              <w:tcPr>
                <w:tcW w:w="425" w:type="dxa"/>
                <w:tcBorders>
                  <w:top w:val="single" w:sz="4" w:space="0" w:color="auto"/>
                  <w:bottom w:val="single" w:sz="4" w:space="0" w:color="auto"/>
                  <w:right w:val="single" w:sz="4" w:space="0" w:color="auto"/>
                </w:tcBorders>
                <w:vAlign w:val="bottom"/>
              </w:tcPr>
            </w:tcPrChange>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7F146745" w14:textId="5A85F58B" w:rsidTr="0048186D">
        <w:trPr>
          <w:trHeight w:val="109"/>
          <w:trPrChange w:id="5809" w:author="Linderhof, Vincent" w:date="2016-03-06T20:51:00Z">
            <w:trPr>
              <w:trHeight w:val="109"/>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1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Change w:id="5811" w:author="Linderhof, Vincent" w:date="2016-03-06T20:51:00Z">
              <w:tcPr>
                <w:tcW w:w="863" w:type="dxa"/>
                <w:tcBorders>
                  <w:top w:val="single" w:sz="4" w:space="0" w:color="auto"/>
                  <w:left w:val="single" w:sz="4" w:space="0" w:color="auto"/>
                  <w:bottom w:val="single" w:sz="4" w:space="0" w:color="auto"/>
                </w:tcBorders>
                <w:vAlign w:val="bottom"/>
              </w:tcPr>
            </w:tcPrChange>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12" w:author="Linderhof, Vincent" w:date="2016-03-06T20:51:00Z">
              <w:tcPr>
                <w:tcW w:w="425" w:type="dxa"/>
                <w:tcBorders>
                  <w:top w:val="single" w:sz="4" w:space="0" w:color="auto"/>
                  <w:bottom w:val="single" w:sz="4" w:space="0" w:color="auto"/>
                  <w:right w:val="single" w:sz="4" w:space="0" w:color="auto"/>
                </w:tcBorders>
                <w:vAlign w:val="bottom"/>
              </w:tcPr>
            </w:tcPrChange>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1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Change w:id="5814" w:author="Linderhof, Vincent" w:date="2016-03-06T20:51:00Z">
              <w:tcPr>
                <w:tcW w:w="425" w:type="dxa"/>
                <w:tcBorders>
                  <w:top w:val="single" w:sz="4" w:space="0" w:color="auto"/>
                  <w:bottom w:val="single" w:sz="4" w:space="0" w:color="auto"/>
                  <w:right w:val="single" w:sz="4" w:space="0" w:color="auto"/>
                </w:tcBorders>
                <w:vAlign w:val="bottom"/>
              </w:tcPr>
            </w:tcPrChange>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1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Change w:id="5816" w:author="Linderhof, Vincent" w:date="2016-03-06T20:51:00Z">
              <w:tcPr>
                <w:tcW w:w="567" w:type="dxa"/>
                <w:tcBorders>
                  <w:top w:val="single" w:sz="4" w:space="0" w:color="auto"/>
                  <w:bottom w:val="single" w:sz="4" w:space="0" w:color="auto"/>
                  <w:right w:val="single" w:sz="4" w:space="0" w:color="auto"/>
                </w:tcBorders>
                <w:vAlign w:val="bottom"/>
              </w:tcPr>
            </w:tcPrChange>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17" w:author="Linderhof, Vincent" w:date="2016-03-06T20:51:00Z">
              <w:tcPr>
                <w:tcW w:w="850" w:type="dxa"/>
                <w:tcBorders>
                  <w:top w:val="single" w:sz="4" w:space="0" w:color="auto"/>
                  <w:left w:val="single" w:sz="4" w:space="0" w:color="auto"/>
                  <w:bottom w:val="single" w:sz="4" w:space="0" w:color="auto"/>
                </w:tcBorders>
                <w:vAlign w:val="bottom"/>
              </w:tcPr>
            </w:tcPrChange>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Change w:id="5818" w:author="Linderhof, Vincent" w:date="2016-03-06T20:51:00Z">
              <w:tcPr>
                <w:tcW w:w="425" w:type="dxa"/>
                <w:tcBorders>
                  <w:top w:val="single" w:sz="4" w:space="0" w:color="auto"/>
                  <w:bottom w:val="single" w:sz="4" w:space="0" w:color="auto"/>
                  <w:right w:val="single" w:sz="4" w:space="0" w:color="auto"/>
                </w:tcBorders>
                <w:vAlign w:val="bottom"/>
              </w:tcPr>
            </w:tcPrChange>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819" w:author="Linderhof, Vincent" w:date="2016-03-06T20:51:00Z">
              <w:tcPr>
                <w:tcW w:w="851" w:type="dxa"/>
                <w:tcBorders>
                  <w:top w:val="single" w:sz="4" w:space="0" w:color="auto"/>
                  <w:left w:val="single" w:sz="4" w:space="0" w:color="auto"/>
                  <w:bottom w:val="single" w:sz="4" w:space="0" w:color="auto"/>
                </w:tcBorders>
                <w:vAlign w:val="bottom"/>
              </w:tcPr>
            </w:tcPrChange>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Change w:id="5820" w:author="Linderhof, Vincent" w:date="2016-03-06T20:51:00Z">
              <w:tcPr>
                <w:tcW w:w="425" w:type="dxa"/>
                <w:tcBorders>
                  <w:top w:val="single" w:sz="4" w:space="0" w:color="auto"/>
                  <w:bottom w:val="single" w:sz="4" w:space="0" w:color="auto"/>
                  <w:right w:val="single" w:sz="4" w:space="0" w:color="auto"/>
                </w:tcBorders>
                <w:vAlign w:val="bottom"/>
              </w:tcPr>
            </w:tcPrChange>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21" w:author="Linderhof, Vincent" w:date="2016-03-06T20:51:00Z">
              <w:tcPr>
                <w:tcW w:w="850" w:type="dxa"/>
                <w:tcBorders>
                  <w:top w:val="single" w:sz="4" w:space="0" w:color="auto"/>
                  <w:left w:val="single" w:sz="4" w:space="0" w:color="auto"/>
                  <w:bottom w:val="single" w:sz="4" w:space="0" w:color="auto"/>
                </w:tcBorders>
                <w:vAlign w:val="bottom"/>
              </w:tcPr>
            </w:tcPrChange>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Change w:id="5822" w:author="Linderhof, Vincent" w:date="2016-03-06T20:51:00Z">
              <w:tcPr>
                <w:tcW w:w="426" w:type="dxa"/>
                <w:tcBorders>
                  <w:top w:val="single" w:sz="4" w:space="0" w:color="auto"/>
                  <w:bottom w:val="single" w:sz="4" w:space="0" w:color="auto"/>
                  <w:right w:val="single" w:sz="4" w:space="0" w:color="auto"/>
                </w:tcBorders>
                <w:vAlign w:val="bottom"/>
              </w:tcPr>
            </w:tcPrChange>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23" w:author="Linderhof, Vincent" w:date="2016-03-06T20:51:00Z">
              <w:tcPr>
                <w:tcW w:w="850" w:type="dxa"/>
                <w:tcBorders>
                  <w:top w:val="single" w:sz="4" w:space="0" w:color="auto"/>
                  <w:left w:val="single" w:sz="4" w:space="0" w:color="auto"/>
                  <w:bottom w:val="single" w:sz="4" w:space="0" w:color="auto"/>
                </w:tcBorders>
                <w:vAlign w:val="bottom"/>
              </w:tcPr>
            </w:tcPrChange>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824" w:author="Linderhof, Vincent" w:date="2016-03-06T20:51:00Z">
              <w:tcPr>
                <w:tcW w:w="425" w:type="dxa"/>
                <w:tcBorders>
                  <w:top w:val="single" w:sz="4" w:space="0" w:color="auto"/>
                  <w:bottom w:val="single" w:sz="4" w:space="0" w:color="auto"/>
                  <w:right w:val="single" w:sz="4" w:space="0" w:color="auto"/>
                </w:tcBorders>
                <w:vAlign w:val="bottom"/>
              </w:tcPr>
            </w:tcPrChange>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82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567" w:type="dxa"/>
            <w:tcBorders>
              <w:top w:val="single" w:sz="4" w:space="0" w:color="auto"/>
              <w:bottom w:val="single" w:sz="4" w:space="0" w:color="auto"/>
              <w:right w:val="single" w:sz="4" w:space="0" w:color="auto"/>
            </w:tcBorders>
            <w:vAlign w:val="bottom"/>
            <w:tcPrChange w:id="5826" w:author="Linderhof, Vincent" w:date="2016-03-06T20:51:00Z">
              <w:tcPr>
                <w:tcW w:w="425" w:type="dxa"/>
                <w:tcBorders>
                  <w:top w:val="single" w:sz="4" w:space="0" w:color="auto"/>
                  <w:bottom w:val="single" w:sz="4" w:space="0" w:color="auto"/>
                  <w:right w:val="single" w:sz="4" w:space="0" w:color="auto"/>
                </w:tcBorders>
                <w:vAlign w:val="bottom"/>
              </w:tcPr>
            </w:tcPrChange>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82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709" w:type="dxa"/>
            <w:tcBorders>
              <w:top w:val="single" w:sz="4" w:space="0" w:color="auto"/>
              <w:bottom w:val="single" w:sz="4" w:space="0" w:color="auto"/>
              <w:right w:val="single" w:sz="4" w:space="0" w:color="auto"/>
            </w:tcBorders>
            <w:vAlign w:val="bottom"/>
            <w:tcPrChange w:id="5828" w:author="Linderhof, Vincent" w:date="2016-03-06T20:51:00Z">
              <w:tcPr>
                <w:tcW w:w="425" w:type="dxa"/>
                <w:tcBorders>
                  <w:top w:val="single" w:sz="4" w:space="0" w:color="auto"/>
                  <w:bottom w:val="single" w:sz="4" w:space="0" w:color="auto"/>
                  <w:right w:val="single" w:sz="4" w:space="0" w:color="auto"/>
                </w:tcBorders>
                <w:vAlign w:val="bottom"/>
              </w:tcPr>
            </w:tcPrChange>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3CF86301" w14:textId="3B8B78A7" w:rsidTr="0048186D">
        <w:trPr>
          <w:trHeight w:val="200"/>
          <w:trPrChange w:id="5829" w:author="Linderhof, Vincent" w:date="2016-03-06T20:51:00Z">
            <w:trPr>
              <w:trHeight w:val="2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3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Change w:id="5831" w:author="Linderhof, Vincent" w:date="2016-03-06T20:51:00Z">
              <w:tcPr>
                <w:tcW w:w="863" w:type="dxa"/>
                <w:tcBorders>
                  <w:top w:val="single" w:sz="4" w:space="0" w:color="auto"/>
                  <w:left w:val="single" w:sz="4" w:space="0" w:color="auto"/>
                  <w:bottom w:val="single" w:sz="4" w:space="0" w:color="auto"/>
                </w:tcBorders>
                <w:vAlign w:val="bottom"/>
              </w:tcPr>
            </w:tcPrChange>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832" w:author="Linderhof, Vincent" w:date="2016-03-06T20:51:00Z">
              <w:tcPr>
                <w:tcW w:w="425" w:type="dxa"/>
                <w:tcBorders>
                  <w:top w:val="single" w:sz="4" w:space="0" w:color="auto"/>
                  <w:bottom w:val="single" w:sz="4" w:space="0" w:color="auto"/>
                  <w:right w:val="single" w:sz="4" w:space="0" w:color="auto"/>
                </w:tcBorders>
                <w:vAlign w:val="bottom"/>
              </w:tcPr>
            </w:tcPrChange>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3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834" w:author="Linderhof, Vincent" w:date="2016-03-06T20:51:00Z">
              <w:tcPr>
                <w:tcW w:w="425" w:type="dxa"/>
                <w:tcBorders>
                  <w:top w:val="single" w:sz="4" w:space="0" w:color="auto"/>
                  <w:bottom w:val="single" w:sz="4" w:space="0" w:color="auto"/>
                  <w:right w:val="single" w:sz="4" w:space="0" w:color="auto"/>
                </w:tcBorders>
                <w:vAlign w:val="bottom"/>
              </w:tcPr>
            </w:tcPrChange>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3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36" w:author="Linderhof, Vincent" w:date="2016-03-06T20:51:00Z">
              <w:tcPr>
                <w:tcW w:w="567" w:type="dxa"/>
                <w:tcBorders>
                  <w:top w:val="single" w:sz="4" w:space="0" w:color="auto"/>
                  <w:bottom w:val="single" w:sz="4" w:space="0" w:color="auto"/>
                  <w:right w:val="single" w:sz="4" w:space="0" w:color="auto"/>
                </w:tcBorders>
                <w:vAlign w:val="bottom"/>
              </w:tcPr>
            </w:tcPrChange>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37" w:author="Linderhof, Vincent" w:date="2016-03-06T20:51:00Z">
              <w:tcPr>
                <w:tcW w:w="850" w:type="dxa"/>
                <w:tcBorders>
                  <w:top w:val="single" w:sz="4" w:space="0" w:color="auto"/>
                  <w:left w:val="single" w:sz="4" w:space="0" w:color="auto"/>
                  <w:bottom w:val="single" w:sz="4" w:space="0" w:color="auto"/>
                </w:tcBorders>
                <w:vAlign w:val="bottom"/>
              </w:tcPr>
            </w:tcPrChange>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838" w:author="Linderhof, Vincent" w:date="2016-03-06T20:51:00Z">
              <w:tcPr>
                <w:tcW w:w="425" w:type="dxa"/>
                <w:tcBorders>
                  <w:top w:val="single" w:sz="4" w:space="0" w:color="auto"/>
                  <w:bottom w:val="single" w:sz="4" w:space="0" w:color="auto"/>
                  <w:right w:val="single" w:sz="4" w:space="0" w:color="auto"/>
                </w:tcBorders>
                <w:vAlign w:val="bottom"/>
              </w:tcPr>
            </w:tcPrChange>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39" w:author="Linderhof, Vincent" w:date="2016-03-06T20:51:00Z">
              <w:tcPr>
                <w:tcW w:w="851" w:type="dxa"/>
                <w:tcBorders>
                  <w:top w:val="single" w:sz="4" w:space="0" w:color="auto"/>
                  <w:left w:val="single" w:sz="4" w:space="0" w:color="auto"/>
                  <w:bottom w:val="single" w:sz="4" w:space="0" w:color="auto"/>
                </w:tcBorders>
                <w:vAlign w:val="bottom"/>
              </w:tcPr>
            </w:tcPrChange>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40" w:author="Linderhof, Vincent" w:date="2016-03-06T20:51:00Z">
              <w:tcPr>
                <w:tcW w:w="425" w:type="dxa"/>
                <w:tcBorders>
                  <w:top w:val="single" w:sz="4" w:space="0" w:color="auto"/>
                  <w:bottom w:val="single" w:sz="4" w:space="0" w:color="auto"/>
                  <w:right w:val="single" w:sz="4" w:space="0" w:color="auto"/>
                </w:tcBorders>
                <w:vAlign w:val="bottom"/>
              </w:tcPr>
            </w:tcPrChange>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41" w:author="Linderhof, Vincent" w:date="2016-03-06T20:51:00Z">
              <w:tcPr>
                <w:tcW w:w="850" w:type="dxa"/>
                <w:tcBorders>
                  <w:top w:val="single" w:sz="4" w:space="0" w:color="auto"/>
                  <w:left w:val="single" w:sz="4" w:space="0" w:color="auto"/>
                  <w:bottom w:val="single" w:sz="4" w:space="0" w:color="auto"/>
                </w:tcBorders>
                <w:vAlign w:val="bottom"/>
              </w:tcPr>
            </w:tcPrChange>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Change w:id="5842" w:author="Linderhof, Vincent" w:date="2016-03-06T20:51:00Z">
              <w:tcPr>
                <w:tcW w:w="426" w:type="dxa"/>
                <w:tcBorders>
                  <w:top w:val="single" w:sz="4" w:space="0" w:color="auto"/>
                  <w:bottom w:val="single" w:sz="4" w:space="0" w:color="auto"/>
                  <w:right w:val="single" w:sz="4" w:space="0" w:color="auto"/>
                </w:tcBorders>
                <w:vAlign w:val="bottom"/>
              </w:tcPr>
            </w:tcPrChange>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43" w:author="Linderhof, Vincent" w:date="2016-03-06T20:51:00Z">
              <w:tcPr>
                <w:tcW w:w="850" w:type="dxa"/>
                <w:tcBorders>
                  <w:top w:val="single" w:sz="4" w:space="0" w:color="auto"/>
                  <w:left w:val="single" w:sz="4" w:space="0" w:color="auto"/>
                  <w:bottom w:val="single" w:sz="4" w:space="0" w:color="auto"/>
                </w:tcBorders>
                <w:vAlign w:val="bottom"/>
              </w:tcPr>
            </w:tcPrChange>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709" w:type="dxa"/>
            <w:tcBorders>
              <w:top w:val="single" w:sz="4" w:space="0" w:color="auto"/>
              <w:bottom w:val="single" w:sz="4" w:space="0" w:color="auto"/>
              <w:right w:val="single" w:sz="4" w:space="0" w:color="auto"/>
            </w:tcBorders>
            <w:vAlign w:val="bottom"/>
            <w:tcPrChange w:id="5844" w:author="Linderhof, Vincent" w:date="2016-03-06T20:51:00Z">
              <w:tcPr>
                <w:tcW w:w="425" w:type="dxa"/>
                <w:tcBorders>
                  <w:top w:val="single" w:sz="4" w:space="0" w:color="auto"/>
                  <w:bottom w:val="single" w:sz="4" w:space="0" w:color="auto"/>
                  <w:right w:val="single" w:sz="4" w:space="0" w:color="auto"/>
                </w:tcBorders>
                <w:vAlign w:val="bottom"/>
              </w:tcPr>
            </w:tcPrChange>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4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567" w:type="dxa"/>
            <w:tcBorders>
              <w:top w:val="single" w:sz="4" w:space="0" w:color="auto"/>
              <w:bottom w:val="single" w:sz="4" w:space="0" w:color="auto"/>
              <w:right w:val="single" w:sz="4" w:space="0" w:color="auto"/>
            </w:tcBorders>
            <w:vAlign w:val="bottom"/>
            <w:tcPrChange w:id="5846" w:author="Linderhof, Vincent" w:date="2016-03-06T20:51:00Z">
              <w:tcPr>
                <w:tcW w:w="425" w:type="dxa"/>
                <w:tcBorders>
                  <w:top w:val="single" w:sz="4" w:space="0" w:color="auto"/>
                  <w:bottom w:val="single" w:sz="4" w:space="0" w:color="auto"/>
                  <w:right w:val="single" w:sz="4" w:space="0" w:color="auto"/>
                </w:tcBorders>
                <w:vAlign w:val="bottom"/>
              </w:tcPr>
            </w:tcPrChange>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4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848" w:author="Linderhof, Vincent" w:date="2016-03-06T20:51:00Z">
              <w:tcPr>
                <w:tcW w:w="425" w:type="dxa"/>
                <w:tcBorders>
                  <w:top w:val="single" w:sz="4" w:space="0" w:color="auto"/>
                  <w:bottom w:val="single" w:sz="4" w:space="0" w:color="auto"/>
                  <w:right w:val="single" w:sz="4" w:space="0" w:color="auto"/>
                </w:tcBorders>
                <w:vAlign w:val="bottom"/>
              </w:tcPr>
            </w:tcPrChange>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7F73E04" w14:textId="5907D034" w:rsidTr="0048186D">
        <w:trPr>
          <w:trHeight w:val="161"/>
          <w:trPrChange w:id="5849" w:author="Linderhof, Vincent" w:date="2016-03-06T20:51:00Z">
            <w:trPr>
              <w:trHeight w:val="16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5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Change w:id="5851" w:author="Linderhof, Vincent" w:date="2016-03-06T20:51:00Z">
              <w:tcPr>
                <w:tcW w:w="863" w:type="dxa"/>
                <w:tcBorders>
                  <w:top w:val="single" w:sz="4" w:space="0" w:color="auto"/>
                  <w:left w:val="single" w:sz="4" w:space="0" w:color="auto"/>
                  <w:bottom w:val="single" w:sz="4" w:space="0" w:color="auto"/>
                </w:tcBorders>
                <w:vAlign w:val="bottom"/>
              </w:tcPr>
            </w:tcPrChange>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Change w:id="5852" w:author="Linderhof, Vincent" w:date="2016-03-06T20:51:00Z">
              <w:tcPr>
                <w:tcW w:w="425" w:type="dxa"/>
                <w:tcBorders>
                  <w:top w:val="single" w:sz="4" w:space="0" w:color="auto"/>
                  <w:bottom w:val="single" w:sz="4" w:space="0" w:color="auto"/>
                  <w:right w:val="single" w:sz="4" w:space="0" w:color="auto"/>
                </w:tcBorders>
                <w:vAlign w:val="bottom"/>
              </w:tcPr>
            </w:tcPrChange>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5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854" w:author="Linderhof, Vincent" w:date="2016-03-06T20:51:00Z">
              <w:tcPr>
                <w:tcW w:w="425" w:type="dxa"/>
                <w:tcBorders>
                  <w:top w:val="single" w:sz="4" w:space="0" w:color="auto"/>
                  <w:bottom w:val="single" w:sz="4" w:space="0" w:color="auto"/>
                  <w:right w:val="single" w:sz="4" w:space="0" w:color="auto"/>
                </w:tcBorders>
                <w:vAlign w:val="bottom"/>
              </w:tcPr>
            </w:tcPrChange>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5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425" w:type="dxa"/>
            <w:tcBorders>
              <w:top w:val="single" w:sz="4" w:space="0" w:color="auto"/>
              <w:bottom w:val="single" w:sz="4" w:space="0" w:color="auto"/>
              <w:right w:val="single" w:sz="4" w:space="0" w:color="auto"/>
            </w:tcBorders>
            <w:vAlign w:val="bottom"/>
            <w:tcPrChange w:id="5856" w:author="Linderhof, Vincent" w:date="2016-03-06T20:51:00Z">
              <w:tcPr>
                <w:tcW w:w="567" w:type="dxa"/>
                <w:tcBorders>
                  <w:top w:val="single" w:sz="4" w:space="0" w:color="auto"/>
                  <w:bottom w:val="single" w:sz="4" w:space="0" w:color="auto"/>
                  <w:right w:val="single" w:sz="4" w:space="0" w:color="auto"/>
                </w:tcBorders>
                <w:vAlign w:val="bottom"/>
              </w:tcPr>
            </w:tcPrChange>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57" w:author="Linderhof, Vincent" w:date="2016-03-06T20:51:00Z">
              <w:tcPr>
                <w:tcW w:w="850" w:type="dxa"/>
                <w:tcBorders>
                  <w:top w:val="single" w:sz="4" w:space="0" w:color="auto"/>
                  <w:left w:val="single" w:sz="4" w:space="0" w:color="auto"/>
                  <w:bottom w:val="single" w:sz="4" w:space="0" w:color="auto"/>
                </w:tcBorders>
                <w:vAlign w:val="bottom"/>
              </w:tcPr>
            </w:tcPrChange>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858" w:author="Linderhof, Vincent" w:date="2016-03-06T20:51:00Z">
              <w:tcPr>
                <w:tcW w:w="425" w:type="dxa"/>
                <w:tcBorders>
                  <w:top w:val="single" w:sz="4" w:space="0" w:color="auto"/>
                  <w:bottom w:val="single" w:sz="4" w:space="0" w:color="auto"/>
                  <w:right w:val="single" w:sz="4" w:space="0" w:color="auto"/>
                </w:tcBorders>
                <w:vAlign w:val="bottom"/>
              </w:tcPr>
            </w:tcPrChange>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59" w:author="Linderhof, Vincent" w:date="2016-03-06T20:51:00Z">
              <w:tcPr>
                <w:tcW w:w="851" w:type="dxa"/>
                <w:tcBorders>
                  <w:top w:val="single" w:sz="4" w:space="0" w:color="auto"/>
                  <w:left w:val="single" w:sz="4" w:space="0" w:color="auto"/>
                  <w:bottom w:val="single" w:sz="4" w:space="0" w:color="auto"/>
                </w:tcBorders>
                <w:vAlign w:val="bottom"/>
              </w:tcPr>
            </w:tcPrChange>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860" w:author="Linderhof, Vincent" w:date="2016-03-06T20:51:00Z">
              <w:tcPr>
                <w:tcW w:w="425" w:type="dxa"/>
                <w:tcBorders>
                  <w:top w:val="single" w:sz="4" w:space="0" w:color="auto"/>
                  <w:bottom w:val="single" w:sz="4" w:space="0" w:color="auto"/>
                  <w:right w:val="single" w:sz="4" w:space="0" w:color="auto"/>
                </w:tcBorders>
                <w:vAlign w:val="bottom"/>
              </w:tcPr>
            </w:tcPrChange>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61" w:author="Linderhof, Vincent" w:date="2016-03-06T20:51:00Z">
              <w:tcPr>
                <w:tcW w:w="850" w:type="dxa"/>
                <w:tcBorders>
                  <w:top w:val="single" w:sz="4" w:space="0" w:color="auto"/>
                  <w:left w:val="single" w:sz="4" w:space="0" w:color="auto"/>
                  <w:bottom w:val="single" w:sz="4" w:space="0" w:color="auto"/>
                </w:tcBorders>
                <w:vAlign w:val="bottom"/>
              </w:tcPr>
            </w:tcPrChange>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Change w:id="5862" w:author="Linderhof, Vincent" w:date="2016-03-06T20:51:00Z">
              <w:tcPr>
                <w:tcW w:w="426" w:type="dxa"/>
                <w:tcBorders>
                  <w:top w:val="single" w:sz="4" w:space="0" w:color="auto"/>
                  <w:bottom w:val="single" w:sz="4" w:space="0" w:color="auto"/>
                  <w:right w:val="single" w:sz="4" w:space="0" w:color="auto"/>
                </w:tcBorders>
                <w:vAlign w:val="bottom"/>
              </w:tcPr>
            </w:tcPrChange>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63" w:author="Linderhof, Vincent" w:date="2016-03-06T20:51:00Z">
              <w:tcPr>
                <w:tcW w:w="850" w:type="dxa"/>
                <w:tcBorders>
                  <w:top w:val="single" w:sz="4" w:space="0" w:color="auto"/>
                  <w:left w:val="single" w:sz="4" w:space="0" w:color="auto"/>
                  <w:bottom w:val="single" w:sz="4" w:space="0" w:color="auto"/>
                </w:tcBorders>
                <w:vAlign w:val="bottom"/>
              </w:tcPr>
            </w:tcPrChange>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709" w:type="dxa"/>
            <w:tcBorders>
              <w:top w:val="single" w:sz="4" w:space="0" w:color="auto"/>
              <w:bottom w:val="single" w:sz="4" w:space="0" w:color="auto"/>
              <w:right w:val="single" w:sz="4" w:space="0" w:color="auto"/>
            </w:tcBorders>
            <w:vAlign w:val="bottom"/>
            <w:tcPrChange w:id="5864" w:author="Linderhof, Vincent" w:date="2016-03-06T20:51:00Z">
              <w:tcPr>
                <w:tcW w:w="425" w:type="dxa"/>
                <w:tcBorders>
                  <w:top w:val="single" w:sz="4" w:space="0" w:color="auto"/>
                  <w:bottom w:val="single" w:sz="4" w:space="0" w:color="auto"/>
                  <w:right w:val="single" w:sz="4" w:space="0" w:color="auto"/>
                </w:tcBorders>
                <w:vAlign w:val="bottom"/>
              </w:tcPr>
            </w:tcPrChange>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6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567" w:type="dxa"/>
            <w:tcBorders>
              <w:top w:val="single" w:sz="4" w:space="0" w:color="auto"/>
              <w:bottom w:val="single" w:sz="4" w:space="0" w:color="auto"/>
              <w:right w:val="single" w:sz="4" w:space="0" w:color="auto"/>
            </w:tcBorders>
            <w:vAlign w:val="bottom"/>
            <w:tcPrChange w:id="5866" w:author="Linderhof, Vincent" w:date="2016-03-06T20:51:00Z">
              <w:tcPr>
                <w:tcW w:w="425" w:type="dxa"/>
                <w:tcBorders>
                  <w:top w:val="single" w:sz="4" w:space="0" w:color="auto"/>
                  <w:bottom w:val="single" w:sz="4" w:space="0" w:color="auto"/>
                  <w:right w:val="single" w:sz="4" w:space="0" w:color="auto"/>
                </w:tcBorders>
                <w:vAlign w:val="bottom"/>
              </w:tcPr>
            </w:tcPrChange>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6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709" w:type="dxa"/>
            <w:tcBorders>
              <w:top w:val="single" w:sz="4" w:space="0" w:color="auto"/>
              <w:bottom w:val="single" w:sz="4" w:space="0" w:color="auto"/>
              <w:right w:val="single" w:sz="4" w:space="0" w:color="auto"/>
            </w:tcBorders>
            <w:vAlign w:val="bottom"/>
            <w:tcPrChange w:id="5868" w:author="Linderhof, Vincent" w:date="2016-03-06T20:51:00Z">
              <w:tcPr>
                <w:tcW w:w="425" w:type="dxa"/>
                <w:tcBorders>
                  <w:top w:val="single" w:sz="4" w:space="0" w:color="auto"/>
                  <w:bottom w:val="single" w:sz="4" w:space="0" w:color="auto"/>
                  <w:right w:val="single" w:sz="4" w:space="0" w:color="auto"/>
                </w:tcBorders>
                <w:vAlign w:val="bottom"/>
              </w:tcPr>
            </w:tcPrChange>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EAECE6F" w14:textId="624D4694" w:rsidTr="0048186D">
        <w:trPr>
          <w:trHeight w:val="124"/>
          <w:trPrChange w:id="5869" w:author="Linderhof, Vincent" w:date="2016-03-06T20:51:00Z">
            <w:trPr>
              <w:trHeight w:val="12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7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Change w:id="5871" w:author="Linderhof, Vincent" w:date="2016-03-06T20:51:00Z">
              <w:tcPr>
                <w:tcW w:w="863" w:type="dxa"/>
                <w:tcBorders>
                  <w:top w:val="single" w:sz="4" w:space="0" w:color="auto"/>
                  <w:left w:val="single" w:sz="4" w:space="0" w:color="auto"/>
                  <w:bottom w:val="single" w:sz="4" w:space="0" w:color="auto"/>
                </w:tcBorders>
                <w:vAlign w:val="bottom"/>
              </w:tcPr>
            </w:tcPrChange>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72" w:author="Linderhof, Vincent" w:date="2016-03-06T20:51:00Z">
              <w:tcPr>
                <w:tcW w:w="425" w:type="dxa"/>
                <w:tcBorders>
                  <w:top w:val="single" w:sz="4" w:space="0" w:color="auto"/>
                  <w:bottom w:val="single" w:sz="4" w:space="0" w:color="auto"/>
                  <w:right w:val="single" w:sz="4" w:space="0" w:color="auto"/>
                </w:tcBorders>
                <w:vAlign w:val="bottom"/>
              </w:tcPr>
            </w:tcPrChange>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7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Change w:id="5874" w:author="Linderhof, Vincent" w:date="2016-03-06T20:51:00Z">
              <w:tcPr>
                <w:tcW w:w="425" w:type="dxa"/>
                <w:tcBorders>
                  <w:top w:val="single" w:sz="4" w:space="0" w:color="auto"/>
                  <w:bottom w:val="single" w:sz="4" w:space="0" w:color="auto"/>
                  <w:right w:val="single" w:sz="4" w:space="0" w:color="auto"/>
                </w:tcBorders>
                <w:vAlign w:val="bottom"/>
              </w:tcPr>
            </w:tcPrChange>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7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425" w:type="dxa"/>
            <w:tcBorders>
              <w:top w:val="single" w:sz="4" w:space="0" w:color="auto"/>
              <w:bottom w:val="single" w:sz="4" w:space="0" w:color="auto"/>
              <w:right w:val="single" w:sz="4" w:space="0" w:color="auto"/>
            </w:tcBorders>
            <w:vAlign w:val="bottom"/>
            <w:tcPrChange w:id="5876" w:author="Linderhof, Vincent" w:date="2016-03-06T20:51:00Z">
              <w:tcPr>
                <w:tcW w:w="567" w:type="dxa"/>
                <w:tcBorders>
                  <w:top w:val="single" w:sz="4" w:space="0" w:color="auto"/>
                  <w:bottom w:val="single" w:sz="4" w:space="0" w:color="auto"/>
                  <w:right w:val="single" w:sz="4" w:space="0" w:color="auto"/>
                </w:tcBorders>
                <w:vAlign w:val="bottom"/>
              </w:tcPr>
            </w:tcPrChange>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77" w:author="Linderhof, Vincent" w:date="2016-03-06T20:51:00Z">
              <w:tcPr>
                <w:tcW w:w="850" w:type="dxa"/>
                <w:tcBorders>
                  <w:top w:val="single" w:sz="4" w:space="0" w:color="auto"/>
                  <w:left w:val="single" w:sz="4" w:space="0" w:color="auto"/>
                  <w:bottom w:val="single" w:sz="4" w:space="0" w:color="auto"/>
                </w:tcBorders>
                <w:vAlign w:val="bottom"/>
              </w:tcPr>
            </w:tcPrChange>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78" w:author="Linderhof, Vincent" w:date="2016-03-06T20:51:00Z">
              <w:tcPr>
                <w:tcW w:w="425" w:type="dxa"/>
                <w:tcBorders>
                  <w:top w:val="single" w:sz="4" w:space="0" w:color="auto"/>
                  <w:bottom w:val="single" w:sz="4" w:space="0" w:color="auto"/>
                  <w:right w:val="single" w:sz="4" w:space="0" w:color="auto"/>
                </w:tcBorders>
                <w:vAlign w:val="bottom"/>
              </w:tcPr>
            </w:tcPrChange>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79" w:author="Linderhof, Vincent" w:date="2016-03-06T20:51:00Z">
              <w:tcPr>
                <w:tcW w:w="851" w:type="dxa"/>
                <w:tcBorders>
                  <w:top w:val="single" w:sz="4" w:space="0" w:color="auto"/>
                  <w:left w:val="single" w:sz="4" w:space="0" w:color="auto"/>
                  <w:bottom w:val="single" w:sz="4" w:space="0" w:color="auto"/>
                </w:tcBorders>
                <w:vAlign w:val="bottom"/>
              </w:tcPr>
            </w:tcPrChange>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Change w:id="5880" w:author="Linderhof, Vincent" w:date="2016-03-06T20:51:00Z">
              <w:tcPr>
                <w:tcW w:w="425" w:type="dxa"/>
                <w:tcBorders>
                  <w:top w:val="single" w:sz="4" w:space="0" w:color="auto"/>
                  <w:bottom w:val="single" w:sz="4" w:space="0" w:color="auto"/>
                  <w:right w:val="single" w:sz="4" w:space="0" w:color="auto"/>
                </w:tcBorders>
                <w:vAlign w:val="bottom"/>
              </w:tcPr>
            </w:tcPrChange>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81" w:author="Linderhof, Vincent" w:date="2016-03-06T20:51:00Z">
              <w:tcPr>
                <w:tcW w:w="850" w:type="dxa"/>
                <w:tcBorders>
                  <w:top w:val="single" w:sz="4" w:space="0" w:color="auto"/>
                  <w:left w:val="single" w:sz="4" w:space="0" w:color="auto"/>
                  <w:bottom w:val="single" w:sz="4" w:space="0" w:color="auto"/>
                </w:tcBorders>
                <w:vAlign w:val="bottom"/>
              </w:tcPr>
            </w:tcPrChange>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Change w:id="5882" w:author="Linderhof, Vincent" w:date="2016-03-06T20:51:00Z">
              <w:tcPr>
                <w:tcW w:w="426" w:type="dxa"/>
                <w:tcBorders>
                  <w:top w:val="single" w:sz="4" w:space="0" w:color="auto"/>
                  <w:bottom w:val="single" w:sz="4" w:space="0" w:color="auto"/>
                  <w:right w:val="single" w:sz="4" w:space="0" w:color="auto"/>
                </w:tcBorders>
                <w:vAlign w:val="bottom"/>
              </w:tcPr>
            </w:tcPrChange>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83" w:author="Linderhof, Vincent" w:date="2016-03-06T20:51:00Z">
              <w:tcPr>
                <w:tcW w:w="850" w:type="dxa"/>
                <w:tcBorders>
                  <w:top w:val="single" w:sz="4" w:space="0" w:color="auto"/>
                  <w:left w:val="single" w:sz="4" w:space="0" w:color="auto"/>
                  <w:bottom w:val="single" w:sz="4" w:space="0" w:color="auto"/>
                </w:tcBorders>
                <w:vAlign w:val="bottom"/>
              </w:tcPr>
            </w:tcPrChange>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884" w:author="Linderhof, Vincent" w:date="2016-03-06T20:51:00Z">
              <w:tcPr>
                <w:tcW w:w="425" w:type="dxa"/>
                <w:tcBorders>
                  <w:top w:val="single" w:sz="4" w:space="0" w:color="auto"/>
                  <w:bottom w:val="single" w:sz="4" w:space="0" w:color="auto"/>
                  <w:right w:val="single" w:sz="4" w:space="0" w:color="auto"/>
                </w:tcBorders>
                <w:vAlign w:val="bottom"/>
              </w:tcPr>
            </w:tcPrChange>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8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567" w:type="dxa"/>
            <w:tcBorders>
              <w:top w:val="single" w:sz="4" w:space="0" w:color="auto"/>
              <w:bottom w:val="single" w:sz="4" w:space="0" w:color="auto"/>
              <w:right w:val="single" w:sz="4" w:space="0" w:color="auto"/>
            </w:tcBorders>
            <w:vAlign w:val="bottom"/>
            <w:tcPrChange w:id="5886" w:author="Linderhof, Vincent" w:date="2016-03-06T20:51:00Z">
              <w:tcPr>
                <w:tcW w:w="425" w:type="dxa"/>
                <w:tcBorders>
                  <w:top w:val="single" w:sz="4" w:space="0" w:color="auto"/>
                  <w:bottom w:val="single" w:sz="4" w:space="0" w:color="auto"/>
                  <w:right w:val="single" w:sz="4" w:space="0" w:color="auto"/>
                </w:tcBorders>
                <w:vAlign w:val="bottom"/>
              </w:tcPr>
            </w:tcPrChange>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88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709" w:type="dxa"/>
            <w:tcBorders>
              <w:top w:val="single" w:sz="4" w:space="0" w:color="auto"/>
              <w:bottom w:val="single" w:sz="4" w:space="0" w:color="auto"/>
              <w:right w:val="single" w:sz="4" w:space="0" w:color="auto"/>
            </w:tcBorders>
            <w:vAlign w:val="bottom"/>
            <w:tcPrChange w:id="5888" w:author="Linderhof, Vincent" w:date="2016-03-06T20:51:00Z">
              <w:tcPr>
                <w:tcW w:w="425" w:type="dxa"/>
                <w:tcBorders>
                  <w:top w:val="single" w:sz="4" w:space="0" w:color="auto"/>
                  <w:bottom w:val="single" w:sz="4" w:space="0" w:color="auto"/>
                  <w:right w:val="single" w:sz="4" w:space="0" w:color="auto"/>
                </w:tcBorders>
                <w:vAlign w:val="bottom"/>
              </w:tcPr>
            </w:tcPrChange>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C1CDDB5" w14:textId="24B0CE64" w:rsidTr="0048186D">
        <w:trPr>
          <w:trHeight w:val="315"/>
          <w:trPrChange w:id="5889"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9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Change w:id="5891" w:author="Linderhof, Vincent" w:date="2016-03-06T20:51:00Z">
              <w:tcPr>
                <w:tcW w:w="863" w:type="dxa"/>
                <w:tcBorders>
                  <w:top w:val="single" w:sz="4" w:space="0" w:color="auto"/>
                  <w:left w:val="single" w:sz="4" w:space="0" w:color="auto"/>
                  <w:bottom w:val="single" w:sz="4" w:space="0" w:color="auto"/>
                </w:tcBorders>
                <w:vAlign w:val="bottom"/>
              </w:tcPr>
            </w:tcPrChange>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Change w:id="5892" w:author="Linderhof, Vincent" w:date="2016-03-06T20:51:00Z">
              <w:tcPr>
                <w:tcW w:w="425" w:type="dxa"/>
                <w:tcBorders>
                  <w:top w:val="single" w:sz="4" w:space="0" w:color="auto"/>
                  <w:bottom w:val="single" w:sz="4" w:space="0" w:color="auto"/>
                  <w:right w:val="single" w:sz="4" w:space="0" w:color="auto"/>
                </w:tcBorders>
                <w:vAlign w:val="bottom"/>
              </w:tcPr>
            </w:tcPrChange>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9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Change w:id="5894" w:author="Linderhof, Vincent" w:date="2016-03-06T20:51:00Z">
              <w:tcPr>
                <w:tcW w:w="425" w:type="dxa"/>
                <w:tcBorders>
                  <w:top w:val="single" w:sz="4" w:space="0" w:color="auto"/>
                  <w:bottom w:val="single" w:sz="4" w:space="0" w:color="auto"/>
                  <w:right w:val="single" w:sz="4" w:space="0" w:color="auto"/>
                </w:tcBorders>
                <w:vAlign w:val="bottom"/>
              </w:tcPr>
            </w:tcPrChange>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9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425" w:type="dxa"/>
            <w:tcBorders>
              <w:top w:val="single" w:sz="4" w:space="0" w:color="auto"/>
              <w:bottom w:val="single" w:sz="4" w:space="0" w:color="auto"/>
              <w:right w:val="single" w:sz="4" w:space="0" w:color="auto"/>
            </w:tcBorders>
            <w:vAlign w:val="bottom"/>
            <w:tcPrChange w:id="5896" w:author="Linderhof, Vincent" w:date="2016-03-06T20:51:00Z">
              <w:tcPr>
                <w:tcW w:w="567" w:type="dxa"/>
                <w:tcBorders>
                  <w:top w:val="single" w:sz="4" w:space="0" w:color="auto"/>
                  <w:bottom w:val="single" w:sz="4" w:space="0" w:color="auto"/>
                  <w:right w:val="single" w:sz="4" w:space="0" w:color="auto"/>
                </w:tcBorders>
                <w:vAlign w:val="bottom"/>
              </w:tcPr>
            </w:tcPrChange>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97" w:author="Linderhof, Vincent" w:date="2016-03-06T20:51:00Z">
              <w:tcPr>
                <w:tcW w:w="850" w:type="dxa"/>
                <w:tcBorders>
                  <w:top w:val="single" w:sz="4" w:space="0" w:color="auto"/>
                  <w:left w:val="single" w:sz="4" w:space="0" w:color="auto"/>
                  <w:bottom w:val="single" w:sz="4" w:space="0" w:color="auto"/>
                </w:tcBorders>
                <w:vAlign w:val="bottom"/>
              </w:tcPr>
            </w:tcPrChange>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Change w:id="5898" w:author="Linderhof, Vincent" w:date="2016-03-06T20:51:00Z">
              <w:tcPr>
                <w:tcW w:w="425" w:type="dxa"/>
                <w:tcBorders>
                  <w:top w:val="single" w:sz="4" w:space="0" w:color="auto"/>
                  <w:bottom w:val="single" w:sz="4" w:space="0" w:color="auto"/>
                  <w:right w:val="single" w:sz="4" w:space="0" w:color="auto"/>
                </w:tcBorders>
                <w:vAlign w:val="bottom"/>
              </w:tcPr>
            </w:tcPrChange>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99" w:author="Linderhof, Vincent" w:date="2016-03-06T20:51:00Z">
              <w:tcPr>
                <w:tcW w:w="851" w:type="dxa"/>
                <w:tcBorders>
                  <w:top w:val="single" w:sz="4" w:space="0" w:color="auto"/>
                  <w:left w:val="single" w:sz="4" w:space="0" w:color="auto"/>
                  <w:bottom w:val="single" w:sz="4" w:space="0" w:color="auto"/>
                </w:tcBorders>
                <w:vAlign w:val="bottom"/>
              </w:tcPr>
            </w:tcPrChange>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Change w:id="5900" w:author="Linderhof, Vincent" w:date="2016-03-06T20:51:00Z">
              <w:tcPr>
                <w:tcW w:w="425" w:type="dxa"/>
                <w:tcBorders>
                  <w:top w:val="single" w:sz="4" w:space="0" w:color="auto"/>
                  <w:bottom w:val="single" w:sz="4" w:space="0" w:color="auto"/>
                  <w:right w:val="single" w:sz="4" w:space="0" w:color="auto"/>
                </w:tcBorders>
                <w:vAlign w:val="bottom"/>
              </w:tcPr>
            </w:tcPrChange>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01" w:author="Linderhof, Vincent" w:date="2016-03-06T20:51:00Z">
              <w:tcPr>
                <w:tcW w:w="850" w:type="dxa"/>
                <w:tcBorders>
                  <w:top w:val="single" w:sz="4" w:space="0" w:color="auto"/>
                  <w:left w:val="single" w:sz="4" w:space="0" w:color="auto"/>
                  <w:bottom w:val="single" w:sz="4" w:space="0" w:color="auto"/>
                </w:tcBorders>
                <w:vAlign w:val="bottom"/>
              </w:tcPr>
            </w:tcPrChange>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Change w:id="5902" w:author="Linderhof, Vincent" w:date="2016-03-06T20:51:00Z">
              <w:tcPr>
                <w:tcW w:w="426" w:type="dxa"/>
                <w:tcBorders>
                  <w:top w:val="single" w:sz="4" w:space="0" w:color="auto"/>
                  <w:bottom w:val="single" w:sz="4" w:space="0" w:color="auto"/>
                  <w:right w:val="single" w:sz="4" w:space="0" w:color="auto"/>
                </w:tcBorders>
                <w:vAlign w:val="bottom"/>
              </w:tcPr>
            </w:tcPrChange>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03" w:author="Linderhof, Vincent" w:date="2016-03-06T20:51:00Z">
              <w:tcPr>
                <w:tcW w:w="850" w:type="dxa"/>
                <w:tcBorders>
                  <w:top w:val="single" w:sz="4" w:space="0" w:color="auto"/>
                  <w:left w:val="single" w:sz="4" w:space="0" w:color="auto"/>
                  <w:bottom w:val="single" w:sz="4" w:space="0" w:color="auto"/>
                </w:tcBorders>
                <w:vAlign w:val="bottom"/>
              </w:tcPr>
            </w:tcPrChange>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709" w:type="dxa"/>
            <w:tcBorders>
              <w:top w:val="single" w:sz="4" w:space="0" w:color="auto"/>
              <w:bottom w:val="single" w:sz="4" w:space="0" w:color="auto"/>
              <w:right w:val="single" w:sz="4" w:space="0" w:color="auto"/>
            </w:tcBorders>
            <w:vAlign w:val="bottom"/>
            <w:tcPrChange w:id="5904" w:author="Linderhof, Vincent" w:date="2016-03-06T20:51:00Z">
              <w:tcPr>
                <w:tcW w:w="425" w:type="dxa"/>
                <w:tcBorders>
                  <w:top w:val="single" w:sz="4" w:space="0" w:color="auto"/>
                  <w:bottom w:val="single" w:sz="4" w:space="0" w:color="auto"/>
                  <w:right w:val="single" w:sz="4" w:space="0" w:color="auto"/>
                </w:tcBorders>
                <w:vAlign w:val="bottom"/>
              </w:tcPr>
            </w:tcPrChange>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0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567" w:type="dxa"/>
            <w:tcBorders>
              <w:top w:val="single" w:sz="4" w:space="0" w:color="auto"/>
              <w:bottom w:val="single" w:sz="4" w:space="0" w:color="auto"/>
              <w:right w:val="single" w:sz="4" w:space="0" w:color="auto"/>
            </w:tcBorders>
            <w:vAlign w:val="bottom"/>
            <w:tcPrChange w:id="5906" w:author="Linderhof, Vincent" w:date="2016-03-06T20:51:00Z">
              <w:tcPr>
                <w:tcW w:w="425" w:type="dxa"/>
                <w:tcBorders>
                  <w:top w:val="single" w:sz="4" w:space="0" w:color="auto"/>
                  <w:bottom w:val="single" w:sz="4" w:space="0" w:color="auto"/>
                  <w:right w:val="single" w:sz="4" w:space="0" w:color="auto"/>
                </w:tcBorders>
                <w:vAlign w:val="bottom"/>
              </w:tcPr>
            </w:tcPrChange>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0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709" w:type="dxa"/>
            <w:tcBorders>
              <w:top w:val="single" w:sz="4" w:space="0" w:color="auto"/>
              <w:bottom w:val="single" w:sz="4" w:space="0" w:color="auto"/>
              <w:right w:val="single" w:sz="4" w:space="0" w:color="auto"/>
            </w:tcBorders>
            <w:vAlign w:val="bottom"/>
            <w:tcPrChange w:id="5908" w:author="Linderhof, Vincent" w:date="2016-03-06T20:51:00Z">
              <w:tcPr>
                <w:tcW w:w="425" w:type="dxa"/>
                <w:tcBorders>
                  <w:top w:val="single" w:sz="4" w:space="0" w:color="auto"/>
                  <w:bottom w:val="single" w:sz="4" w:space="0" w:color="auto"/>
                  <w:right w:val="single" w:sz="4" w:space="0" w:color="auto"/>
                </w:tcBorders>
                <w:vAlign w:val="bottom"/>
              </w:tcPr>
            </w:tcPrChange>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A00CE9A" w14:textId="191641C5" w:rsidTr="0048186D">
        <w:trPr>
          <w:trHeight w:val="315"/>
          <w:trPrChange w:id="5909"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1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5A5BFFE7" w14:textId="286D3735" w:rsidR="00FA702C" w:rsidRPr="002C6F78" w:rsidRDefault="00FA702C" w:rsidP="0048186D">
            <w:pPr>
              <w:suppressAutoHyphens w:val="0"/>
              <w:spacing w:after="0"/>
              <w:rPr>
                <w:rFonts w:ascii="Times New Roman" w:eastAsia="Times New Roman" w:hAnsi="Times New Roman"/>
                <w:color w:val="000000"/>
                <w:sz w:val="20"/>
                <w:szCs w:val="20"/>
                <w:lang w:eastAsia="en-GB"/>
              </w:rPr>
              <w:pPrChange w:id="5911" w:author="Linderhof, Vincent" w:date="2016-03-06T20:42:00Z">
                <w:pPr>
                  <w:suppressAutoHyphens w:val="0"/>
                  <w:spacing w:after="0"/>
                </w:pPr>
              </w:pPrChange>
            </w:pPr>
            <w:del w:id="5912" w:author="Linderhof, Vincent" w:date="2016-03-06T20:42:00Z">
              <w:r w:rsidRPr="002C6F78" w:rsidDel="0048186D">
                <w:rPr>
                  <w:rFonts w:ascii="Times New Roman" w:eastAsia="Times New Roman" w:hAnsi="Times New Roman"/>
                  <w:color w:val="000000"/>
                  <w:sz w:val="20"/>
                  <w:szCs w:val="20"/>
                  <w:lang w:eastAsia="en-GB"/>
                </w:rPr>
                <w:delText xml:space="preserve">Number </w:delText>
              </w:r>
            </w:del>
            <w:ins w:id="5913" w:author="Linderhof, Vincent" w:date="2016-03-06T20:42:00Z">
              <w:r w:rsidR="0048186D">
                <w:rPr>
                  <w:rFonts w:ascii="Times New Roman" w:eastAsia="Times New Roman" w:hAnsi="Times New Roman"/>
                  <w:color w:val="000000"/>
                  <w:sz w:val="20"/>
                  <w:szCs w:val="20"/>
                  <w:lang w:eastAsia="en-GB"/>
                </w:rPr>
                <w:t>#</w:t>
              </w:r>
              <w:r w:rsidR="0048186D" w:rsidRPr="002C6F78">
                <w:rPr>
                  <w:rFonts w:ascii="Times New Roman" w:eastAsia="Times New Roman" w:hAnsi="Times New Roman"/>
                  <w:color w:val="000000"/>
                  <w:sz w:val="20"/>
                  <w:szCs w:val="20"/>
                  <w:lang w:eastAsia="en-GB"/>
                </w:rPr>
                <w:t xml:space="preserve"> </w:t>
              </w:r>
            </w:ins>
            <w:del w:id="5914" w:author="Linderhof, Vincent" w:date="2016-03-06T20:42:00Z">
              <w:r w:rsidRPr="002C6F78" w:rsidDel="0048186D">
                <w:rPr>
                  <w:rFonts w:ascii="Times New Roman" w:eastAsia="Times New Roman" w:hAnsi="Times New Roman"/>
                  <w:color w:val="000000"/>
                  <w:sz w:val="20"/>
                  <w:szCs w:val="20"/>
                  <w:lang w:eastAsia="en-GB"/>
                </w:rPr>
                <w:delText xml:space="preserve">of different </w:delText>
              </w:r>
            </w:del>
            <w:r w:rsidRPr="002C6F78">
              <w:rPr>
                <w:rFonts w:ascii="Times New Roman" w:eastAsia="Times New Roman" w:hAnsi="Times New Roman"/>
                <w:color w:val="000000"/>
                <w:sz w:val="20"/>
                <w:szCs w:val="20"/>
                <w:lang w:eastAsia="en-GB"/>
              </w:rPr>
              <w:t>non-agricultural income sources</w:t>
            </w:r>
          </w:p>
        </w:tc>
        <w:tc>
          <w:tcPr>
            <w:tcW w:w="863" w:type="dxa"/>
            <w:tcBorders>
              <w:top w:val="single" w:sz="4" w:space="0" w:color="auto"/>
              <w:left w:val="single" w:sz="4" w:space="0" w:color="auto"/>
              <w:bottom w:val="single" w:sz="4" w:space="0" w:color="auto"/>
            </w:tcBorders>
            <w:vAlign w:val="bottom"/>
            <w:tcPrChange w:id="5915" w:author="Linderhof, Vincent" w:date="2016-03-06T20:51:00Z">
              <w:tcPr>
                <w:tcW w:w="863" w:type="dxa"/>
                <w:tcBorders>
                  <w:top w:val="single" w:sz="4" w:space="0" w:color="auto"/>
                  <w:left w:val="single" w:sz="4" w:space="0" w:color="auto"/>
                  <w:bottom w:val="single" w:sz="4" w:space="0" w:color="auto"/>
                </w:tcBorders>
                <w:vAlign w:val="bottom"/>
              </w:tcPr>
            </w:tcPrChange>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Change w:id="5916" w:author="Linderhof, Vincent" w:date="2016-03-06T20:51:00Z">
              <w:tcPr>
                <w:tcW w:w="425" w:type="dxa"/>
                <w:tcBorders>
                  <w:top w:val="single" w:sz="4" w:space="0" w:color="auto"/>
                  <w:bottom w:val="single" w:sz="4" w:space="0" w:color="auto"/>
                  <w:right w:val="single" w:sz="4" w:space="0" w:color="auto"/>
                </w:tcBorders>
                <w:vAlign w:val="bottom"/>
              </w:tcPr>
            </w:tcPrChange>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1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Change w:id="5918" w:author="Linderhof, Vincent" w:date="2016-03-06T20:51:00Z">
              <w:tcPr>
                <w:tcW w:w="425" w:type="dxa"/>
                <w:tcBorders>
                  <w:top w:val="single" w:sz="4" w:space="0" w:color="auto"/>
                  <w:bottom w:val="single" w:sz="4" w:space="0" w:color="auto"/>
                  <w:right w:val="single" w:sz="4" w:space="0" w:color="auto"/>
                </w:tcBorders>
                <w:vAlign w:val="bottom"/>
              </w:tcPr>
            </w:tcPrChange>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1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425" w:type="dxa"/>
            <w:tcBorders>
              <w:top w:val="single" w:sz="4" w:space="0" w:color="auto"/>
              <w:bottom w:val="single" w:sz="4" w:space="0" w:color="auto"/>
              <w:right w:val="single" w:sz="4" w:space="0" w:color="auto"/>
            </w:tcBorders>
            <w:vAlign w:val="bottom"/>
            <w:tcPrChange w:id="5920" w:author="Linderhof, Vincent" w:date="2016-03-06T20:51:00Z">
              <w:tcPr>
                <w:tcW w:w="567" w:type="dxa"/>
                <w:tcBorders>
                  <w:top w:val="single" w:sz="4" w:space="0" w:color="auto"/>
                  <w:bottom w:val="single" w:sz="4" w:space="0" w:color="auto"/>
                  <w:right w:val="single" w:sz="4" w:space="0" w:color="auto"/>
                </w:tcBorders>
                <w:vAlign w:val="bottom"/>
              </w:tcPr>
            </w:tcPrChange>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21" w:author="Linderhof, Vincent" w:date="2016-03-06T20:51:00Z">
              <w:tcPr>
                <w:tcW w:w="850" w:type="dxa"/>
                <w:tcBorders>
                  <w:top w:val="single" w:sz="4" w:space="0" w:color="auto"/>
                  <w:left w:val="single" w:sz="4" w:space="0" w:color="auto"/>
                  <w:bottom w:val="single" w:sz="4" w:space="0" w:color="auto"/>
                </w:tcBorders>
                <w:vAlign w:val="bottom"/>
              </w:tcPr>
            </w:tcPrChange>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922" w:author="Linderhof, Vincent" w:date="2016-03-06T20:51:00Z">
              <w:tcPr>
                <w:tcW w:w="425" w:type="dxa"/>
                <w:tcBorders>
                  <w:top w:val="single" w:sz="4" w:space="0" w:color="auto"/>
                  <w:bottom w:val="single" w:sz="4" w:space="0" w:color="auto"/>
                  <w:right w:val="single" w:sz="4" w:space="0" w:color="auto"/>
                </w:tcBorders>
                <w:vAlign w:val="bottom"/>
              </w:tcPr>
            </w:tcPrChange>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23" w:author="Linderhof, Vincent" w:date="2016-03-06T20:51:00Z">
              <w:tcPr>
                <w:tcW w:w="851" w:type="dxa"/>
                <w:tcBorders>
                  <w:top w:val="single" w:sz="4" w:space="0" w:color="auto"/>
                  <w:left w:val="single" w:sz="4" w:space="0" w:color="auto"/>
                  <w:bottom w:val="single" w:sz="4" w:space="0" w:color="auto"/>
                </w:tcBorders>
                <w:vAlign w:val="bottom"/>
              </w:tcPr>
            </w:tcPrChange>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Change w:id="5924" w:author="Linderhof, Vincent" w:date="2016-03-06T20:51:00Z">
              <w:tcPr>
                <w:tcW w:w="425" w:type="dxa"/>
                <w:tcBorders>
                  <w:top w:val="single" w:sz="4" w:space="0" w:color="auto"/>
                  <w:bottom w:val="single" w:sz="4" w:space="0" w:color="auto"/>
                  <w:right w:val="single" w:sz="4" w:space="0" w:color="auto"/>
                </w:tcBorders>
                <w:vAlign w:val="bottom"/>
              </w:tcPr>
            </w:tcPrChange>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25" w:author="Linderhof, Vincent" w:date="2016-03-06T20:51:00Z">
              <w:tcPr>
                <w:tcW w:w="850" w:type="dxa"/>
                <w:tcBorders>
                  <w:top w:val="single" w:sz="4" w:space="0" w:color="auto"/>
                  <w:left w:val="single" w:sz="4" w:space="0" w:color="auto"/>
                  <w:bottom w:val="single" w:sz="4" w:space="0" w:color="auto"/>
                </w:tcBorders>
                <w:vAlign w:val="bottom"/>
              </w:tcPr>
            </w:tcPrChange>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Change w:id="5926" w:author="Linderhof, Vincent" w:date="2016-03-06T20:51:00Z">
              <w:tcPr>
                <w:tcW w:w="426" w:type="dxa"/>
                <w:tcBorders>
                  <w:top w:val="single" w:sz="4" w:space="0" w:color="auto"/>
                  <w:bottom w:val="single" w:sz="4" w:space="0" w:color="auto"/>
                  <w:right w:val="single" w:sz="4" w:space="0" w:color="auto"/>
                </w:tcBorders>
                <w:vAlign w:val="bottom"/>
              </w:tcPr>
            </w:tcPrChange>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27" w:author="Linderhof, Vincent" w:date="2016-03-06T20:51:00Z">
              <w:tcPr>
                <w:tcW w:w="850" w:type="dxa"/>
                <w:tcBorders>
                  <w:top w:val="single" w:sz="4" w:space="0" w:color="auto"/>
                  <w:left w:val="single" w:sz="4" w:space="0" w:color="auto"/>
                  <w:bottom w:val="single" w:sz="4" w:space="0" w:color="auto"/>
                </w:tcBorders>
                <w:vAlign w:val="bottom"/>
              </w:tcPr>
            </w:tcPrChange>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709" w:type="dxa"/>
            <w:tcBorders>
              <w:top w:val="single" w:sz="4" w:space="0" w:color="auto"/>
              <w:bottom w:val="single" w:sz="4" w:space="0" w:color="auto"/>
              <w:right w:val="single" w:sz="4" w:space="0" w:color="auto"/>
            </w:tcBorders>
            <w:vAlign w:val="bottom"/>
            <w:tcPrChange w:id="5928" w:author="Linderhof, Vincent" w:date="2016-03-06T20:51:00Z">
              <w:tcPr>
                <w:tcW w:w="425" w:type="dxa"/>
                <w:tcBorders>
                  <w:top w:val="single" w:sz="4" w:space="0" w:color="auto"/>
                  <w:bottom w:val="single" w:sz="4" w:space="0" w:color="auto"/>
                  <w:right w:val="single" w:sz="4" w:space="0" w:color="auto"/>
                </w:tcBorders>
                <w:vAlign w:val="bottom"/>
              </w:tcPr>
            </w:tcPrChange>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29"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567" w:type="dxa"/>
            <w:tcBorders>
              <w:top w:val="single" w:sz="4" w:space="0" w:color="auto"/>
              <w:bottom w:val="single" w:sz="4" w:space="0" w:color="auto"/>
              <w:right w:val="single" w:sz="4" w:space="0" w:color="auto"/>
            </w:tcBorders>
            <w:vAlign w:val="bottom"/>
            <w:tcPrChange w:id="5930" w:author="Linderhof, Vincent" w:date="2016-03-06T20:51:00Z">
              <w:tcPr>
                <w:tcW w:w="425" w:type="dxa"/>
                <w:tcBorders>
                  <w:top w:val="single" w:sz="4" w:space="0" w:color="auto"/>
                  <w:bottom w:val="single" w:sz="4" w:space="0" w:color="auto"/>
                  <w:right w:val="single" w:sz="4" w:space="0" w:color="auto"/>
                </w:tcBorders>
                <w:vAlign w:val="bottom"/>
              </w:tcPr>
            </w:tcPrChange>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93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709" w:type="dxa"/>
            <w:tcBorders>
              <w:top w:val="single" w:sz="4" w:space="0" w:color="auto"/>
              <w:bottom w:val="single" w:sz="4" w:space="0" w:color="auto"/>
              <w:right w:val="single" w:sz="4" w:space="0" w:color="auto"/>
            </w:tcBorders>
            <w:vAlign w:val="bottom"/>
            <w:tcPrChange w:id="5932" w:author="Linderhof, Vincent" w:date="2016-03-06T20:51:00Z">
              <w:tcPr>
                <w:tcW w:w="425" w:type="dxa"/>
                <w:tcBorders>
                  <w:top w:val="single" w:sz="4" w:space="0" w:color="auto"/>
                  <w:bottom w:val="single" w:sz="4" w:space="0" w:color="auto"/>
                  <w:right w:val="single" w:sz="4" w:space="0" w:color="auto"/>
                </w:tcBorders>
                <w:vAlign w:val="bottom"/>
              </w:tcPr>
            </w:tcPrChange>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72632140" w14:textId="5E7C2837" w:rsidTr="0048186D">
        <w:trPr>
          <w:trHeight w:val="316"/>
          <w:trPrChange w:id="5933" w:author="Linderhof, Vincent" w:date="2016-03-06T20:51:00Z">
            <w:trPr>
              <w:trHeight w:val="3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3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Change w:id="5935" w:author="Linderhof, Vincent" w:date="2016-03-06T20:51:00Z">
              <w:tcPr>
                <w:tcW w:w="863" w:type="dxa"/>
                <w:tcBorders>
                  <w:top w:val="single" w:sz="4" w:space="0" w:color="auto"/>
                  <w:left w:val="single" w:sz="4" w:space="0" w:color="auto"/>
                  <w:bottom w:val="single" w:sz="4" w:space="0" w:color="auto"/>
                </w:tcBorders>
                <w:vAlign w:val="bottom"/>
              </w:tcPr>
            </w:tcPrChange>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Change w:id="5936" w:author="Linderhof, Vincent" w:date="2016-03-06T20:51:00Z">
              <w:tcPr>
                <w:tcW w:w="425" w:type="dxa"/>
                <w:tcBorders>
                  <w:top w:val="single" w:sz="4" w:space="0" w:color="auto"/>
                  <w:bottom w:val="single" w:sz="4" w:space="0" w:color="auto"/>
                  <w:right w:val="single" w:sz="4" w:space="0" w:color="auto"/>
                </w:tcBorders>
                <w:vAlign w:val="bottom"/>
              </w:tcPr>
            </w:tcPrChange>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3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Change w:id="5938" w:author="Linderhof, Vincent" w:date="2016-03-06T20:51:00Z">
              <w:tcPr>
                <w:tcW w:w="425" w:type="dxa"/>
                <w:tcBorders>
                  <w:top w:val="single" w:sz="4" w:space="0" w:color="auto"/>
                  <w:bottom w:val="single" w:sz="4" w:space="0" w:color="auto"/>
                  <w:right w:val="single" w:sz="4" w:space="0" w:color="auto"/>
                </w:tcBorders>
                <w:vAlign w:val="bottom"/>
              </w:tcPr>
            </w:tcPrChange>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3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425" w:type="dxa"/>
            <w:tcBorders>
              <w:top w:val="single" w:sz="4" w:space="0" w:color="auto"/>
              <w:bottom w:val="single" w:sz="4" w:space="0" w:color="auto"/>
              <w:right w:val="single" w:sz="4" w:space="0" w:color="auto"/>
            </w:tcBorders>
            <w:vAlign w:val="bottom"/>
            <w:tcPrChange w:id="5940" w:author="Linderhof, Vincent" w:date="2016-03-06T20:51:00Z">
              <w:tcPr>
                <w:tcW w:w="567" w:type="dxa"/>
                <w:tcBorders>
                  <w:top w:val="single" w:sz="4" w:space="0" w:color="auto"/>
                  <w:bottom w:val="single" w:sz="4" w:space="0" w:color="auto"/>
                  <w:right w:val="single" w:sz="4" w:space="0" w:color="auto"/>
                </w:tcBorders>
                <w:vAlign w:val="bottom"/>
              </w:tcPr>
            </w:tcPrChange>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41" w:author="Linderhof, Vincent" w:date="2016-03-06T20:51:00Z">
              <w:tcPr>
                <w:tcW w:w="850" w:type="dxa"/>
                <w:tcBorders>
                  <w:top w:val="single" w:sz="4" w:space="0" w:color="auto"/>
                  <w:left w:val="single" w:sz="4" w:space="0" w:color="auto"/>
                  <w:bottom w:val="single" w:sz="4" w:space="0" w:color="auto"/>
                </w:tcBorders>
                <w:vAlign w:val="bottom"/>
              </w:tcPr>
            </w:tcPrChange>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Change w:id="5942" w:author="Linderhof, Vincent" w:date="2016-03-06T20:51:00Z">
              <w:tcPr>
                <w:tcW w:w="425" w:type="dxa"/>
                <w:tcBorders>
                  <w:top w:val="single" w:sz="4" w:space="0" w:color="auto"/>
                  <w:bottom w:val="single" w:sz="4" w:space="0" w:color="auto"/>
                  <w:right w:val="single" w:sz="4" w:space="0" w:color="auto"/>
                </w:tcBorders>
                <w:vAlign w:val="bottom"/>
              </w:tcPr>
            </w:tcPrChange>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43" w:author="Linderhof, Vincent" w:date="2016-03-06T20:51:00Z">
              <w:tcPr>
                <w:tcW w:w="851" w:type="dxa"/>
                <w:tcBorders>
                  <w:top w:val="single" w:sz="4" w:space="0" w:color="auto"/>
                  <w:left w:val="single" w:sz="4" w:space="0" w:color="auto"/>
                  <w:bottom w:val="single" w:sz="4" w:space="0" w:color="auto"/>
                </w:tcBorders>
                <w:vAlign w:val="bottom"/>
              </w:tcPr>
            </w:tcPrChange>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Change w:id="5944" w:author="Linderhof, Vincent" w:date="2016-03-06T20:51:00Z">
              <w:tcPr>
                <w:tcW w:w="425" w:type="dxa"/>
                <w:tcBorders>
                  <w:top w:val="single" w:sz="4" w:space="0" w:color="auto"/>
                  <w:bottom w:val="single" w:sz="4" w:space="0" w:color="auto"/>
                  <w:right w:val="single" w:sz="4" w:space="0" w:color="auto"/>
                </w:tcBorders>
                <w:vAlign w:val="bottom"/>
              </w:tcPr>
            </w:tcPrChange>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45" w:author="Linderhof, Vincent" w:date="2016-03-06T20:51:00Z">
              <w:tcPr>
                <w:tcW w:w="850" w:type="dxa"/>
                <w:tcBorders>
                  <w:top w:val="single" w:sz="4" w:space="0" w:color="auto"/>
                  <w:left w:val="single" w:sz="4" w:space="0" w:color="auto"/>
                  <w:bottom w:val="single" w:sz="4" w:space="0" w:color="auto"/>
                </w:tcBorders>
                <w:vAlign w:val="bottom"/>
              </w:tcPr>
            </w:tcPrChange>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Change w:id="5946" w:author="Linderhof, Vincent" w:date="2016-03-06T20:51:00Z">
              <w:tcPr>
                <w:tcW w:w="426" w:type="dxa"/>
                <w:tcBorders>
                  <w:top w:val="single" w:sz="4" w:space="0" w:color="auto"/>
                  <w:bottom w:val="single" w:sz="4" w:space="0" w:color="auto"/>
                  <w:right w:val="single" w:sz="4" w:space="0" w:color="auto"/>
                </w:tcBorders>
                <w:vAlign w:val="bottom"/>
              </w:tcPr>
            </w:tcPrChange>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47" w:author="Linderhof, Vincent" w:date="2016-03-06T20:51:00Z">
              <w:tcPr>
                <w:tcW w:w="850" w:type="dxa"/>
                <w:tcBorders>
                  <w:top w:val="single" w:sz="4" w:space="0" w:color="auto"/>
                  <w:left w:val="single" w:sz="4" w:space="0" w:color="auto"/>
                  <w:bottom w:val="single" w:sz="4" w:space="0" w:color="auto"/>
                </w:tcBorders>
                <w:vAlign w:val="bottom"/>
              </w:tcPr>
            </w:tcPrChange>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709" w:type="dxa"/>
            <w:tcBorders>
              <w:top w:val="single" w:sz="4" w:space="0" w:color="auto"/>
              <w:bottom w:val="single" w:sz="4" w:space="0" w:color="auto"/>
              <w:right w:val="single" w:sz="4" w:space="0" w:color="auto"/>
            </w:tcBorders>
            <w:vAlign w:val="bottom"/>
            <w:tcPrChange w:id="5948" w:author="Linderhof, Vincent" w:date="2016-03-06T20:51:00Z">
              <w:tcPr>
                <w:tcW w:w="425" w:type="dxa"/>
                <w:tcBorders>
                  <w:top w:val="single" w:sz="4" w:space="0" w:color="auto"/>
                  <w:bottom w:val="single" w:sz="4" w:space="0" w:color="auto"/>
                  <w:right w:val="single" w:sz="4" w:space="0" w:color="auto"/>
                </w:tcBorders>
                <w:vAlign w:val="bottom"/>
              </w:tcPr>
            </w:tcPrChange>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49"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567" w:type="dxa"/>
            <w:tcBorders>
              <w:top w:val="single" w:sz="4" w:space="0" w:color="auto"/>
              <w:bottom w:val="single" w:sz="4" w:space="0" w:color="auto"/>
              <w:right w:val="single" w:sz="4" w:space="0" w:color="auto"/>
            </w:tcBorders>
            <w:vAlign w:val="bottom"/>
            <w:tcPrChange w:id="5950" w:author="Linderhof, Vincent" w:date="2016-03-06T20:51:00Z">
              <w:tcPr>
                <w:tcW w:w="425" w:type="dxa"/>
                <w:tcBorders>
                  <w:top w:val="single" w:sz="4" w:space="0" w:color="auto"/>
                  <w:bottom w:val="single" w:sz="4" w:space="0" w:color="auto"/>
                  <w:right w:val="single" w:sz="4" w:space="0" w:color="auto"/>
                </w:tcBorders>
                <w:vAlign w:val="bottom"/>
              </w:tcPr>
            </w:tcPrChange>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95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709" w:type="dxa"/>
            <w:tcBorders>
              <w:top w:val="single" w:sz="4" w:space="0" w:color="auto"/>
              <w:bottom w:val="single" w:sz="4" w:space="0" w:color="auto"/>
              <w:right w:val="single" w:sz="4" w:space="0" w:color="auto"/>
            </w:tcBorders>
            <w:vAlign w:val="bottom"/>
            <w:tcPrChange w:id="5952" w:author="Linderhof, Vincent" w:date="2016-03-06T20:51:00Z">
              <w:tcPr>
                <w:tcW w:w="425" w:type="dxa"/>
                <w:tcBorders>
                  <w:top w:val="single" w:sz="4" w:space="0" w:color="auto"/>
                  <w:bottom w:val="single" w:sz="4" w:space="0" w:color="auto"/>
                  <w:right w:val="single" w:sz="4" w:space="0" w:color="auto"/>
                </w:tcBorders>
                <w:vAlign w:val="bottom"/>
              </w:tcPr>
            </w:tcPrChange>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4DBB16B" w14:textId="48F496E7" w:rsidTr="0048186D">
        <w:trPr>
          <w:trHeight w:val="151"/>
          <w:trPrChange w:id="5953" w:author="Linderhof, Vincent" w:date="2016-03-06T20:51:00Z">
            <w:trPr>
              <w:trHeight w:val="15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5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Change w:id="5955" w:author="Linderhof, Vincent" w:date="2016-03-06T20:51:00Z">
              <w:tcPr>
                <w:tcW w:w="863" w:type="dxa"/>
                <w:tcBorders>
                  <w:top w:val="single" w:sz="4" w:space="0" w:color="auto"/>
                  <w:left w:val="single" w:sz="4" w:space="0" w:color="auto"/>
                  <w:bottom w:val="single" w:sz="4" w:space="0" w:color="auto"/>
                </w:tcBorders>
                <w:vAlign w:val="bottom"/>
              </w:tcPr>
            </w:tcPrChange>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Change w:id="5956" w:author="Linderhof, Vincent" w:date="2016-03-06T20:51:00Z">
              <w:tcPr>
                <w:tcW w:w="425" w:type="dxa"/>
                <w:tcBorders>
                  <w:top w:val="single" w:sz="4" w:space="0" w:color="auto"/>
                  <w:bottom w:val="single" w:sz="4" w:space="0" w:color="auto"/>
                  <w:right w:val="single" w:sz="4" w:space="0" w:color="auto"/>
                </w:tcBorders>
                <w:vAlign w:val="bottom"/>
              </w:tcPr>
            </w:tcPrChange>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5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Change w:id="5958" w:author="Linderhof, Vincent" w:date="2016-03-06T20:51:00Z">
              <w:tcPr>
                <w:tcW w:w="425" w:type="dxa"/>
                <w:tcBorders>
                  <w:top w:val="single" w:sz="4" w:space="0" w:color="auto"/>
                  <w:bottom w:val="single" w:sz="4" w:space="0" w:color="auto"/>
                  <w:right w:val="single" w:sz="4" w:space="0" w:color="auto"/>
                </w:tcBorders>
                <w:vAlign w:val="bottom"/>
              </w:tcPr>
            </w:tcPrChange>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5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425" w:type="dxa"/>
            <w:tcBorders>
              <w:top w:val="single" w:sz="4" w:space="0" w:color="auto"/>
              <w:bottom w:val="single" w:sz="4" w:space="0" w:color="auto"/>
              <w:right w:val="single" w:sz="4" w:space="0" w:color="auto"/>
            </w:tcBorders>
            <w:vAlign w:val="bottom"/>
            <w:tcPrChange w:id="5960" w:author="Linderhof, Vincent" w:date="2016-03-06T20:51:00Z">
              <w:tcPr>
                <w:tcW w:w="567" w:type="dxa"/>
                <w:tcBorders>
                  <w:top w:val="single" w:sz="4" w:space="0" w:color="auto"/>
                  <w:bottom w:val="single" w:sz="4" w:space="0" w:color="auto"/>
                  <w:right w:val="single" w:sz="4" w:space="0" w:color="auto"/>
                </w:tcBorders>
                <w:vAlign w:val="bottom"/>
              </w:tcPr>
            </w:tcPrChange>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61" w:author="Linderhof, Vincent" w:date="2016-03-06T20:51:00Z">
              <w:tcPr>
                <w:tcW w:w="850" w:type="dxa"/>
                <w:tcBorders>
                  <w:top w:val="single" w:sz="4" w:space="0" w:color="auto"/>
                  <w:left w:val="single" w:sz="4" w:space="0" w:color="auto"/>
                  <w:bottom w:val="single" w:sz="4" w:space="0" w:color="auto"/>
                </w:tcBorders>
                <w:vAlign w:val="bottom"/>
              </w:tcPr>
            </w:tcPrChange>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Change w:id="5962" w:author="Linderhof, Vincent" w:date="2016-03-06T20:51:00Z">
              <w:tcPr>
                <w:tcW w:w="425" w:type="dxa"/>
                <w:tcBorders>
                  <w:top w:val="single" w:sz="4" w:space="0" w:color="auto"/>
                  <w:bottom w:val="single" w:sz="4" w:space="0" w:color="auto"/>
                  <w:right w:val="single" w:sz="4" w:space="0" w:color="auto"/>
                </w:tcBorders>
                <w:vAlign w:val="bottom"/>
              </w:tcPr>
            </w:tcPrChange>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963" w:author="Linderhof, Vincent" w:date="2016-03-06T20:51:00Z">
              <w:tcPr>
                <w:tcW w:w="851" w:type="dxa"/>
                <w:tcBorders>
                  <w:top w:val="single" w:sz="4" w:space="0" w:color="auto"/>
                  <w:left w:val="single" w:sz="4" w:space="0" w:color="auto"/>
                  <w:bottom w:val="single" w:sz="4" w:space="0" w:color="auto"/>
                </w:tcBorders>
                <w:vAlign w:val="bottom"/>
              </w:tcPr>
            </w:tcPrChange>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Change w:id="5964" w:author="Linderhof, Vincent" w:date="2016-03-06T20:51:00Z">
              <w:tcPr>
                <w:tcW w:w="425" w:type="dxa"/>
                <w:tcBorders>
                  <w:top w:val="single" w:sz="4" w:space="0" w:color="auto"/>
                  <w:bottom w:val="single" w:sz="4" w:space="0" w:color="auto"/>
                  <w:right w:val="single" w:sz="4" w:space="0" w:color="auto"/>
                </w:tcBorders>
                <w:vAlign w:val="bottom"/>
              </w:tcPr>
            </w:tcPrChange>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65" w:author="Linderhof, Vincent" w:date="2016-03-06T20:51:00Z">
              <w:tcPr>
                <w:tcW w:w="850" w:type="dxa"/>
                <w:tcBorders>
                  <w:top w:val="single" w:sz="4" w:space="0" w:color="auto"/>
                  <w:left w:val="single" w:sz="4" w:space="0" w:color="auto"/>
                  <w:bottom w:val="single" w:sz="4" w:space="0" w:color="auto"/>
                </w:tcBorders>
                <w:vAlign w:val="bottom"/>
              </w:tcPr>
            </w:tcPrChange>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Change w:id="5966" w:author="Linderhof, Vincent" w:date="2016-03-06T20:51:00Z">
              <w:tcPr>
                <w:tcW w:w="426" w:type="dxa"/>
                <w:tcBorders>
                  <w:top w:val="single" w:sz="4" w:space="0" w:color="auto"/>
                  <w:bottom w:val="single" w:sz="4" w:space="0" w:color="auto"/>
                  <w:right w:val="single" w:sz="4" w:space="0" w:color="auto"/>
                </w:tcBorders>
                <w:vAlign w:val="bottom"/>
              </w:tcPr>
            </w:tcPrChange>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67" w:author="Linderhof, Vincent" w:date="2016-03-06T20:51:00Z">
              <w:tcPr>
                <w:tcW w:w="850" w:type="dxa"/>
                <w:tcBorders>
                  <w:top w:val="single" w:sz="4" w:space="0" w:color="auto"/>
                  <w:left w:val="single" w:sz="4" w:space="0" w:color="auto"/>
                  <w:bottom w:val="single" w:sz="4" w:space="0" w:color="auto"/>
                </w:tcBorders>
                <w:vAlign w:val="bottom"/>
              </w:tcPr>
            </w:tcPrChange>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709" w:type="dxa"/>
            <w:tcBorders>
              <w:top w:val="single" w:sz="4" w:space="0" w:color="auto"/>
              <w:bottom w:val="single" w:sz="4" w:space="0" w:color="auto"/>
              <w:right w:val="single" w:sz="4" w:space="0" w:color="auto"/>
            </w:tcBorders>
            <w:vAlign w:val="bottom"/>
            <w:tcPrChange w:id="5968" w:author="Linderhof, Vincent" w:date="2016-03-06T20:51:00Z">
              <w:tcPr>
                <w:tcW w:w="425" w:type="dxa"/>
                <w:tcBorders>
                  <w:top w:val="single" w:sz="4" w:space="0" w:color="auto"/>
                  <w:bottom w:val="single" w:sz="4" w:space="0" w:color="auto"/>
                  <w:right w:val="single" w:sz="4" w:space="0" w:color="auto"/>
                </w:tcBorders>
                <w:vAlign w:val="bottom"/>
              </w:tcPr>
            </w:tcPrChange>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969"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567" w:type="dxa"/>
            <w:tcBorders>
              <w:top w:val="single" w:sz="4" w:space="0" w:color="auto"/>
              <w:bottom w:val="single" w:sz="4" w:space="0" w:color="auto"/>
              <w:right w:val="single" w:sz="4" w:space="0" w:color="auto"/>
            </w:tcBorders>
            <w:vAlign w:val="bottom"/>
            <w:tcPrChange w:id="5970" w:author="Linderhof, Vincent" w:date="2016-03-06T20:51:00Z">
              <w:tcPr>
                <w:tcW w:w="425" w:type="dxa"/>
                <w:tcBorders>
                  <w:top w:val="single" w:sz="4" w:space="0" w:color="auto"/>
                  <w:bottom w:val="single" w:sz="4" w:space="0" w:color="auto"/>
                  <w:right w:val="single" w:sz="4" w:space="0" w:color="auto"/>
                </w:tcBorders>
                <w:vAlign w:val="bottom"/>
              </w:tcPr>
            </w:tcPrChange>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7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709" w:type="dxa"/>
            <w:tcBorders>
              <w:top w:val="single" w:sz="4" w:space="0" w:color="auto"/>
              <w:bottom w:val="single" w:sz="4" w:space="0" w:color="auto"/>
              <w:right w:val="single" w:sz="4" w:space="0" w:color="auto"/>
            </w:tcBorders>
            <w:vAlign w:val="bottom"/>
            <w:tcPrChange w:id="5972" w:author="Linderhof, Vincent" w:date="2016-03-06T20:51:00Z">
              <w:tcPr>
                <w:tcW w:w="425" w:type="dxa"/>
                <w:tcBorders>
                  <w:top w:val="single" w:sz="4" w:space="0" w:color="auto"/>
                  <w:bottom w:val="single" w:sz="4" w:space="0" w:color="auto"/>
                  <w:right w:val="single" w:sz="4" w:space="0" w:color="auto"/>
                </w:tcBorders>
                <w:vAlign w:val="bottom"/>
              </w:tcPr>
            </w:tcPrChange>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A1D971A" w14:textId="4C585F75" w:rsidTr="0048186D">
        <w:trPr>
          <w:trHeight w:val="242"/>
          <w:trPrChange w:id="5973"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7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Change w:id="5975" w:author="Linderhof, Vincent" w:date="2016-03-06T20:51:00Z">
              <w:tcPr>
                <w:tcW w:w="863" w:type="dxa"/>
                <w:tcBorders>
                  <w:top w:val="single" w:sz="4" w:space="0" w:color="auto"/>
                  <w:left w:val="single" w:sz="4" w:space="0" w:color="auto"/>
                  <w:bottom w:val="single" w:sz="4" w:space="0" w:color="auto"/>
                </w:tcBorders>
                <w:vAlign w:val="bottom"/>
              </w:tcPr>
            </w:tcPrChange>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Change w:id="5976" w:author="Linderhof, Vincent" w:date="2016-03-06T20:51:00Z">
              <w:tcPr>
                <w:tcW w:w="425" w:type="dxa"/>
                <w:tcBorders>
                  <w:top w:val="single" w:sz="4" w:space="0" w:color="auto"/>
                  <w:bottom w:val="single" w:sz="4" w:space="0" w:color="auto"/>
                  <w:right w:val="single" w:sz="4" w:space="0" w:color="auto"/>
                </w:tcBorders>
                <w:vAlign w:val="bottom"/>
              </w:tcPr>
            </w:tcPrChange>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7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Change w:id="5978" w:author="Linderhof, Vincent" w:date="2016-03-06T20:51:00Z">
              <w:tcPr>
                <w:tcW w:w="425" w:type="dxa"/>
                <w:tcBorders>
                  <w:top w:val="single" w:sz="4" w:space="0" w:color="auto"/>
                  <w:bottom w:val="single" w:sz="4" w:space="0" w:color="auto"/>
                  <w:right w:val="single" w:sz="4" w:space="0" w:color="auto"/>
                </w:tcBorders>
                <w:vAlign w:val="bottom"/>
              </w:tcPr>
            </w:tcPrChange>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7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425" w:type="dxa"/>
            <w:tcBorders>
              <w:top w:val="single" w:sz="4" w:space="0" w:color="auto"/>
              <w:bottom w:val="single" w:sz="4" w:space="0" w:color="auto"/>
              <w:right w:val="single" w:sz="4" w:space="0" w:color="auto"/>
            </w:tcBorders>
            <w:vAlign w:val="bottom"/>
            <w:tcPrChange w:id="5980" w:author="Linderhof, Vincent" w:date="2016-03-06T20:51:00Z">
              <w:tcPr>
                <w:tcW w:w="567" w:type="dxa"/>
                <w:tcBorders>
                  <w:top w:val="single" w:sz="4" w:space="0" w:color="auto"/>
                  <w:bottom w:val="single" w:sz="4" w:space="0" w:color="auto"/>
                  <w:right w:val="single" w:sz="4" w:space="0" w:color="auto"/>
                </w:tcBorders>
                <w:vAlign w:val="bottom"/>
              </w:tcPr>
            </w:tcPrChange>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81" w:author="Linderhof, Vincent" w:date="2016-03-06T20:51:00Z">
              <w:tcPr>
                <w:tcW w:w="850" w:type="dxa"/>
                <w:tcBorders>
                  <w:top w:val="single" w:sz="4" w:space="0" w:color="auto"/>
                  <w:left w:val="single" w:sz="4" w:space="0" w:color="auto"/>
                  <w:bottom w:val="single" w:sz="4" w:space="0" w:color="auto"/>
                </w:tcBorders>
                <w:vAlign w:val="bottom"/>
              </w:tcPr>
            </w:tcPrChange>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Change w:id="5982" w:author="Linderhof, Vincent" w:date="2016-03-06T20:51:00Z">
              <w:tcPr>
                <w:tcW w:w="425" w:type="dxa"/>
                <w:tcBorders>
                  <w:top w:val="single" w:sz="4" w:space="0" w:color="auto"/>
                  <w:bottom w:val="single" w:sz="4" w:space="0" w:color="auto"/>
                  <w:right w:val="single" w:sz="4" w:space="0" w:color="auto"/>
                </w:tcBorders>
                <w:vAlign w:val="bottom"/>
              </w:tcPr>
            </w:tcPrChange>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983" w:author="Linderhof, Vincent" w:date="2016-03-06T20:51:00Z">
              <w:tcPr>
                <w:tcW w:w="851" w:type="dxa"/>
                <w:tcBorders>
                  <w:top w:val="single" w:sz="4" w:space="0" w:color="auto"/>
                  <w:left w:val="single" w:sz="4" w:space="0" w:color="auto"/>
                  <w:bottom w:val="single" w:sz="4" w:space="0" w:color="auto"/>
                </w:tcBorders>
                <w:vAlign w:val="bottom"/>
              </w:tcPr>
            </w:tcPrChange>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Change w:id="5984" w:author="Linderhof, Vincent" w:date="2016-03-06T20:51:00Z">
              <w:tcPr>
                <w:tcW w:w="425" w:type="dxa"/>
                <w:tcBorders>
                  <w:top w:val="single" w:sz="4" w:space="0" w:color="auto"/>
                  <w:bottom w:val="single" w:sz="4" w:space="0" w:color="auto"/>
                  <w:right w:val="single" w:sz="4" w:space="0" w:color="auto"/>
                </w:tcBorders>
                <w:vAlign w:val="bottom"/>
              </w:tcPr>
            </w:tcPrChange>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85" w:author="Linderhof, Vincent" w:date="2016-03-06T20:51:00Z">
              <w:tcPr>
                <w:tcW w:w="850" w:type="dxa"/>
                <w:tcBorders>
                  <w:top w:val="single" w:sz="4" w:space="0" w:color="auto"/>
                  <w:left w:val="single" w:sz="4" w:space="0" w:color="auto"/>
                  <w:bottom w:val="single" w:sz="4" w:space="0" w:color="auto"/>
                </w:tcBorders>
                <w:vAlign w:val="bottom"/>
              </w:tcPr>
            </w:tcPrChange>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Change w:id="5986" w:author="Linderhof, Vincent" w:date="2016-03-06T20:51:00Z">
              <w:tcPr>
                <w:tcW w:w="426" w:type="dxa"/>
                <w:tcBorders>
                  <w:top w:val="single" w:sz="4" w:space="0" w:color="auto"/>
                  <w:bottom w:val="single" w:sz="4" w:space="0" w:color="auto"/>
                  <w:right w:val="single" w:sz="4" w:space="0" w:color="auto"/>
                </w:tcBorders>
                <w:vAlign w:val="bottom"/>
              </w:tcPr>
            </w:tcPrChange>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87" w:author="Linderhof, Vincent" w:date="2016-03-06T20:51:00Z">
              <w:tcPr>
                <w:tcW w:w="850" w:type="dxa"/>
                <w:tcBorders>
                  <w:top w:val="single" w:sz="4" w:space="0" w:color="auto"/>
                  <w:left w:val="single" w:sz="4" w:space="0" w:color="auto"/>
                  <w:bottom w:val="single" w:sz="4" w:space="0" w:color="auto"/>
                </w:tcBorders>
                <w:vAlign w:val="bottom"/>
              </w:tcPr>
            </w:tcPrChange>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709" w:type="dxa"/>
            <w:tcBorders>
              <w:top w:val="single" w:sz="4" w:space="0" w:color="auto"/>
              <w:bottom w:val="single" w:sz="4" w:space="0" w:color="auto"/>
              <w:right w:val="single" w:sz="4" w:space="0" w:color="auto"/>
            </w:tcBorders>
            <w:vAlign w:val="bottom"/>
            <w:tcPrChange w:id="5988" w:author="Linderhof, Vincent" w:date="2016-03-06T20:51:00Z">
              <w:tcPr>
                <w:tcW w:w="425" w:type="dxa"/>
                <w:tcBorders>
                  <w:top w:val="single" w:sz="4" w:space="0" w:color="auto"/>
                  <w:bottom w:val="single" w:sz="4" w:space="0" w:color="auto"/>
                  <w:right w:val="single" w:sz="4" w:space="0" w:color="auto"/>
                </w:tcBorders>
                <w:vAlign w:val="bottom"/>
              </w:tcPr>
            </w:tcPrChange>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989"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567" w:type="dxa"/>
            <w:tcBorders>
              <w:top w:val="single" w:sz="4" w:space="0" w:color="auto"/>
              <w:bottom w:val="single" w:sz="4" w:space="0" w:color="auto"/>
              <w:right w:val="single" w:sz="4" w:space="0" w:color="auto"/>
            </w:tcBorders>
            <w:vAlign w:val="bottom"/>
            <w:tcPrChange w:id="5990" w:author="Linderhof, Vincent" w:date="2016-03-06T20:51:00Z">
              <w:tcPr>
                <w:tcW w:w="425" w:type="dxa"/>
                <w:tcBorders>
                  <w:top w:val="single" w:sz="4" w:space="0" w:color="auto"/>
                  <w:bottom w:val="single" w:sz="4" w:space="0" w:color="auto"/>
                  <w:right w:val="single" w:sz="4" w:space="0" w:color="auto"/>
                </w:tcBorders>
                <w:vAlign w:val="bottom"/>
              </w:tcPr>
            </w:tcPrChange>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9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709" w:type="dxa"/>
            <w:tcBorders>
              <w:top w:val="single" w:sz="4" w:space="0" w:color="auto"/>
              <w:bottom w:val="single" w:sz="4" w:space="0" w:color="auto"/>
              <w:right w:val="single" w:sz="4" w:space="0" w:color="auto"/>
            </w:tcBorders>
            <w:vAlign w:val="bottom"/>
            <w:tcPrChange w:id="5992" w:author="Linderhof, Vincent" w:date="2016-03-06T20:51:00Z">
              <w:tcPr>
                <w:tcW w:w="425" w:type="dxa"/>
                <w:tcBorders>
                  <w:top w:val="single" w:sz="4" w:space="0" w:color="auto"/>
                  <w:bottom w:val="single" w:sz="4" w:space="0" w:color="auto"/>
                  <w:right w:val="single" w:sz="4" w:space="0" w:color="auto"/>
                </w:tcBorders>
                <w:vAlign w:val="bottom"/>
              </w:tcPr>
            </w:tcPrChange>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C83F484" w14:textId="09B66151" w:rsidTr="0048186D">
        <w:trPr>
          <w:trHeight w:val="204"/>
          <w:trPrChange w:id="5993" w:author="Linderhof, Vincent" w:date="2016-03-06T20:51:00Z">
            <w:trPr>
              <w:trHeight w:val="20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9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commentRangeStart w:id="5995"/>
            <w:r w:rsidRPr="002C6F78">
              <w:rPr>
                <w:rFonts w:ascii="Times New Roman" w:eastAsia="Times New Roman" w:hAnsi="Times New Roman"/>
                <w:color w:val="000000"/>
                <w:sz w:val="20"/>
                <w:szCs w:val="20"/>
                <w:lang w:eastAsia="en-GB"/>
              </w:rPr>
              <w:t>Year 2011-12</w:t>
            </w:r>
            <w:commentRangeEnd w:id="5995"/>
            <w:r>
              <w:rPr>
                <w:rStyle w:val="CommentReference"/>
              </w:rPr>
              <w:commentReference w:id="5995"/>
            </w:r>
          </w:p>
        </w:tc>
        <w:tc>
          <w:tcPr>
            <w:tcW w:w="863" w:type="dxa"/>
            <w:tcBorders>
              <w:top w:val="single" w:sz="4" w:space="0" w:color="auto"/>
              <w:left w:val="single" w:sz="4" w:space="0" w:color="auto"/>
              <w:bottom w:val="single" w:sz="4" w:space="0" w:color="auto"/>
            </w:tcBorders>
            <w:vAlign w:val="bottom"/>
            <w:tcPrChange w:id="5996" w:author="Linderhof, Vincent" w:date="2016-03-06T20:51:00Z">
              <w:tcPr>
                <w:tcW w:w="863" w:type="dxa"/>
                <w:tcBorders>
                  <w:top w:val="single" w:sz="4" w:space="0" w:color="auto"/>
                  <w:left w:val="single" w:sz="4" w:space="0" w:color="auto"/>
                  <w:bottom w:val="single" w:sz="4" w:space="0" w:color="auto"/>
                </w:tcBorders>
                <w:vAlign w:val="bottom"/>
              </w:tcPr>
            </w:tcPrChange>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Change w:id="5997" w:author="Linderhof, Vincent" w:date="2016-03-06T20:51:00Z">
              <w:tcPr>
                <w:tcW w:w="425" w:type="dxa"/>
                <w:tcBorders>
                  <w:top w:val="single" w:sz="4" w:space="0" w:color="auto"/>
                  <w:bottom w:val="single" w:sz="4" w:space="0" w:color="auto"/>
                  <w:right w:val="single" w:sz="4" w:space="0" w:color="auto"/>
                </w:tcBorders>
                <w:vAlign w:val="bottom"/>
              </w:tcPr>
            </w:tcPrChange>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9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Change w:id="5999" w:author="Linderhof, Vincent" w:date="2016-03-06T20:51:00Z">
              <w:tcPr>
                <w:tcW w:w="425" w:type="dxa"/>
                <w:tcBorders>
                  <w:top w:val="single" w:sz="4" w:space="0" w:color="auto"/>
                  <w:bottom w:val="single" w:sz="4" w:space="0" w:color="auto"/>
                  <w:right w:val="single" w:sz="4" w:space="0" w:color="auto"/>
                </w:tcBorders>
                <w:vAlign w:val="bottom"/>
              </w:tcPr>
            </w:tcPrChange>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0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425" w:type="dxa"/>
            <w:tcBorders>
              <w:top w:val="single" w:sz="4" w:space="0" w:color="auto"/>
              <w:bottom w:val="single" w:sz="4" w:space="0" w:color="auto"/>
              <w:right w:val="single" w:sz="4" w:space="0" w:color="auto"/>
            </w:tcBorders>
            <w:vAlign w:val="bottom"/>
            <w:tcPrChange w:id="6001" w:author="Linderhof, Vincent" w:date="2016-03-06T20:51:00Z">
              <w:tcPr>
                <w:tcW w:w="567" w:type="dxa"/>
                <w:tcBorders>
                  <w:top w:val="single" w:sz="4" w:space="0" w:color="auto"/>
                  <w:bottom w:val="single" w:sz="4" w:space="0" w:color="auto"/>
                  <w:right w:val="single" w:sz="4" w:space="0" w:color="auto"/>
                </w:tcBorders>
                <w:vAlign w:val="bottom"/>
              </w:tcPr>
            </w:tcPrChange>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02" w:author="Linderhof, Vincent" w:date="2016-03-06T20:51:00Z">
              <w:tcPr>
                <w:tcW w:w="850" w:type="dxa"/>
                <w:tcBorders>
                  <w:top w:val="single" w:sz="4" w:space="0" w:color="auto"/>
                  <w:left w:val="single" w:sz="4" w:space="0" w:color="auto"/>
                  <w:bottom w:val="single" w:sz="4" w:space="0" w:color="auto"/>
                </w:tcBorders>
                <w:vAlign w:val="bottom"/>
              </w:tcPr>
            </w:tcPrChange>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Change w:id="6003" w:author="Linderhof, Vincent" w:date="2016-03-06T20:51:00Z">
              <w:tcPr>
                <w:tcW w:w="425" w:type="dxa"/>
                <w:tcBorders>
                  <w:top w:val="single" w:sz="4" w:space="0" w:color="auto"/>
                  <w:bottom w:val="single" w:sz="4" w:space="0" w:color="auto"/>
                  <w:right w:val="single" w:sz="4" w:space="0" w:color="auto"/>
                </w:tcBorders>
                <w:vAlign w:val="bottom"/>
              </w:tcPr>
            </w:tcPrChange>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04" w:author="Linderhof, Vincent" w:date="2016-03-06T20:51:00Z">
              <w:tcPr>
                <w:tcW w:w="851" w:type="dxa"/>
                <w:tcBorders>
                  <w:top w:val="single" w:sz="4" w:space="0" w:color="auto"/>
                  <w:left w:val="single" w:sz="4" w:space="0" w:color="auto"/>
                  <w:bottom w:val="single" w:sz="4" w:space="0" w:color="auto"/>
                </w:tcBorders>
                <w:vAlign w:val="bottom"/>
              </w:tcPr>
            </w:tcPrChange>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Change w:id="6005" w:author="Linderhof, Vincent" w:date="2016-03-06T20:51:00Z">
              <w:tcPr>
                <w:tcW w:w="425" w:type="dxa"/>
                <w:tcBorders>
                  <w:top w:val="single" w:sz="4" w:space="0" w:color="auto"/>
                  <w:bottom w:val="single" w:sz="4" w:space="0" w:color="auto"/>
                  <w:right w:val="single" w:sz="4" w:space="0" w:color="auto"/>
                </w:tcBorders>
                <w:vAlign w:val="bottom"/>
              </w:tcPr>
            </w:tcPrChange>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06" w:author="Linderhof, Vincent" w:date="2016-03-06T20:51:00Z">
              <w:tcPr>
                <w:tcW w:w="850" w:type="dxa"/>
                <w:tcBorders>
                  <w:top w:val="single" w:sz="4" w:space="0" w:color="auto"/>
                  <w:left w:val="single" w:sz="4" w:space="0" w:color="auto"/>
                  <w:bottom w:val="single" w:sz="4" w:space="0" w:color="auto"/>
                </w:tcBorders>
                <w:vAlign w:val="bottom"/>
              </w:tcPr>
            </w:tcPrChange>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Change w:id="6007" w:author="Linderhof, Vincent" w:date="2016-03-06T20:51:00Z">
              <w:tcPr>
                <w:tcW w:w="426" w:type="dxa"/>
                <w:tcBorders>
                  <w:top w:val="single" w:sz="4" w:space="0" w:color="auto"/>
                  <w:bottom w:val="single" w:sz="4" w:space="0" w:color="auto"/>
                  <w:right w:val="single" w:sz="4" w:space="0" w:color="auto"/>
                </w:tcBorders>
                <w:vAlign w:val="bottom"/>
              </w:tcPr>
            </w:tcPrChange>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08" w:author="Linderhof, Vincent" w:date="2016-03-06T20:51:00Z">
              <w:tcPr>
                <w:tcW w:w="850" w:type="dxa"/>
                <w:tcBorders>
                  <w:top w:val="single" w:sz="4" w:space="0" w:color="auto"/>
                  <w:left w:val="single" w:sz="4" w:space="0" w:color="auto"/>
                  <w:bottom w:val="single" w:sz="4" w:space="0" w:color="auto"/>
                </w:tcBorders>
                <w:vAlign w:val="bottom"/>
              </w:tcPr>
            </w:tcPrChange>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709" w:type="dxa"/>
            <w:tcBorders>
              <w:top w:val="single" w:sz="4" w:space="0" w:color="auto"/>
              <w:bottom w:val="single" w:sz="4" w:space="0" w:color="auto"/>
              <w:right w:val="single" w:sz="4" w:space="0" w:color="auto"/>
            </w:tcBorders>
            <w:vAlign w:val="bottom"/>
            <w:tcPrChange w:id="6009" w:author="Linderhof, Vincent" w:date="2016-03-06T20:51:00Z">
              <w:tcPr>
                <w:tcW w:w="425" w:type="dxa"/>
                <w:tcBorders>
                  <w:top w:val="single" w:sz="4" w:space="0" w:color="auto"/>
                  <w:bottom w:val="single" w:sz="4" w:space="0" w:color="auto"/>
                  <w:right w:val="single" w:sz="4" w:space="0" w:color="auto"/>
                </w:tcBorders>
                <w:vAlign w:val="bottom"/>
              </w:tcPr>
            </w:tcPrChange>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601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567" w:type="dxa"/>
            <w:tcBorders>
              <w:top w:val="single" w:sz="4" w:space="0" w:color="auto"/>
              <w:bottom w:val="single" w:sz="4" w:space="0" w:color="auto"/>
              <w:right w:val="single" w:sz="4" w:space="0" w:color="auto"/>
            </w:tcBorders>
            <w:vAlign w:val="bottom"/>
            <w:tcPrChange w:id="6011" w:author="Linderhof, Vincent" w:date="2016-03-06T20:51:00Z">
              <w:tcPr>
                <w:tcW w:w="425" w:type="dxa"/>
                <w:tcBorders>
                  <w:top w:val="single" w:sz="4" w:space="0" w:color="auto"/>
                  <w:bottom w:val="single" w:sz="4" w:space="0" w:color="auto"/>
                  <w:right w:val="single" w:sz="4" w:space="0" w:color="auto"/>
                </w:tcBorders>
                <w:vAlign w:val="bottom"/>
              </w:tcPr>
            </w:tcPrChange>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601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709" w:type="dxa"/>
            <w:tcBorders>
              <w:top w:val="single" w:sz="4" w:space="0" w:color="auto"/>
              <w:bottom w:val="single" w:sz="4" w:space="0" w:color="auto"/>
              <w:right w:val="single" w:sz="4" w:space="0" w:color="auto"/>
            </w:tcBorders>
            <w:vAlign w:val="bottom"/>
            <w:tcPrChange w:id="6013" w:author="Linderhof, Vincent" w:date="2016-03-06T20:51:00Z">
              <w:tcPr>
                <w:tcW w:w="425" w:type="dxa"/>
                <w:tcBorders>
                  <w:top w:val="single" w:sz="4" w:space="0" w:color="auto"/>
                  <w:bottom w:val="single" w:sz="4" w:space="0" w:color="auto"/>
                  <w:right w:val="single" w:sz="4" w:space="0" w:color="auto"/>
                </w:tcBorders>
                <w:vAlign w:val="bottom"/>
              </w:tcPr>
            </w:tcPrChange>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48186D">
        <w:trPr>
          <w:trHeight w:val="250"/>
          <w:trPrChange w:id="6014" w:author="Linderhof, Vincent" w:date="2016-03-06T20:51:00Z">
            <w:trPr>
              <w:trHeight w:val="25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1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016"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1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18"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01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20"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21"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02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23"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2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48186D">
        <w:trPr>
          <w:trHeight w:val="128"/>
          <w:trPrChange w:id="6025" w:author="Linderhof, Vincent" w:date="2016-03-06T20:51:00Z">
            <w:trPr>
              <w:trHeight w:val="12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26"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6027"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028"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29"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30"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031"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3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33"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03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35"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36"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48186D">
        <w:trPr>
          <w:trHeight w:val="300"/>
          <w:trPrChange w:id="6037" w:author="Linderhof, Vincent" w:date="2016-03-06T20:51:00Z">
            <w:trPr>
              <w:trHeight w:val="3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38"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F58FA9" w14:textId="1DB9303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w:t>
            </w:r>
            <w:ins w:id="6039" w:author="Linderhof, Vincent" w:date="2016-03-06T20:49:00Z">
              <w:r w:rsidR="0048186D">
                <w:rPr>
                  <w:rFonts w:ascii="Times New Roman" w:eastAsia="Times New Roman" w:hAnsi="Times New Roman"/>
                  <w:color w:val="000000"/>
                  <w:sz w:val="20"/>
                  <w:szCs w:val="20"/>
                  <w:lang w:eastAsia="en-GB"/>
                </w:rPr>
                <w:t xml:space="preserve"> </w:t>
              </w:r>
            </w:ins>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6040"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041"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4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43"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04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4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4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04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48"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4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51759F" w:rsidRPr="002C6F78" w14:paraId="197C1BB9" w14:textId="57E0023D" w:rsidTr="0048186D">
        <w:trPr>
          <w:trHeight w:val="180"/>
          <w:trPrChange w:id="6050" w:author="Linderhof, Vincent" w:date="2016-03-06T20:51:00Z">
            <w:trPr>
              <w:trHeight w:val="18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51"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Change w:id="6052" w:author="Linderhof, Vincent" w:date="2016-03-06T20:51:00Z">
              <w:tcPr>
                <w:tcW w:w="863" w:type="dxa"/>
                <w:tcBorders>
                  <w:top w:val="single" w:sz="4" w:space="0" w:color="auto"/>
                  <w:left w:val="single" w:sz="4" w:space="0" w:color="auto"/>
                  <w:bottom w:val="single" w:sz="4" w:space="0" w:color="auto"/>
                </w:tcBorders>
                <w:vAlign w:val="bottom"/>
              </w:tcPr>
            </w:tcPrChange>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Change w:id="6053" w:author="Linderhof, Vincent" w:date="2016-03-06T20:51:00Z">
              <w:tcPr>
                <w:tcW w:w="425" w:type="dxa"/>
                <w:tcBorders>
                  <w:top w:val="single" w:sz="4" w:space="0" w:color="auto"/>
                  <w:bottom w:val="single" w:sz="4" w:space="0" w:color="auto"/>
                  <w:right w:val="single" w:sz="4" w:space="0" w:color="auto"/>
                </w:tcBorders>
                <w:vAlign w:val="bottom"/>
              </w:tcPr>
            </w:tcPrChange>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605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Change w:id="6055" w:author="Linderhof, Vincent" w:date="2016-03-06T20:51:00Z">
              <w:tcPr>
                <w:tcW w:w="425" w:type="dxa"/>
                <w:tcBorders>
                  <w:top w:val="single" w:sz="4" w:space="0" w:color="auto"/>
                  <w:bottom w:val="single" w:sz="4" w:space="0" w:color="auto"/>
                  <w:right w:val="single" w:sz="4" w:space="0" w:color="auto"/>
                </w:tcBorders>
                <w:vAlign w:val="bottom"/>
              </w:tcPr>
            </w:tcPrChange>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605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425" w:type="dxa"/>
            <w:tcBorders>
              <w:top w:val="single" w:sz="4" w:space="0" w:color="auto"/>
              <w:bottom w:val="single" w:sz="4" w:space="0" w:color="auto"/>
              <w:right w:val="single" w:sz="4" w:space="0" w:color="auto"/>
            </w:tcBorders>
            <w:vAlign w:val="bottom"/>
            <w:tcPrChange w:id="6057" w:author="Linderhof, Vincent" w:date="2016-03-06T20:51:00Z">
              <w:tcPr>
                <w:tcW w:w="567" w:type="dxa"/>
                <w:tcBorders>
                  <w:top w:val="single" w:sz="4" w:space="0" w:color="auto"/>
                  <w:bottom w:val="single" w:sz="4" w:space="0" w:color="auto"/>
                  <w:right w:val="single" w:sz="4" w:space="0" w:color="auto"/>
                </w:tcBorders>
                <w:vAlign w:val="bottom"/>
              </w:tcPr>
            </w:tcPrChange>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58" w:author="Linderhof, Vincent" w:date="2016-03-06T20:51:00Z">
              <w:tcPr>
                <w:tcW w:w="850" w:type="dxa"/>
                <w:tcBorders>
                  <w:top w:val="single" w:sz="4" w:space="0" w:color="auto"/>
                  <w:left w:val="single" w:sz="4" w:space="0" w:color="auto"/>
                  <w:bottom w:val="single" w:sz="4" w:space="0" w:color="auto"/>
                </w:tcBorders>
                <w:vAlign w:val="bottom"/>
              </w:tcPr>
            </w:tcPrChange>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Change w:id="6059" w:author="Linderhof, Vincent" w:date="2016-03-06T20:51:00Z">
              <w:tcPr>
                <w:tcW w:w="425" w:type="dxa"/>
                <w:tcBorders>
                  <w:top w:val="single" w:sz="4" w:space="0" w:color="auto"/>
                  <w:bottom w:val="single" w:sz="4" w:space="0" w:color="auto"/>
                  <w:right w:val="single" w:sz="4" w:space="0" w:color="auto"/>
                </w:tcBorders>
                <w:vAlign w:val="bottom"/>
              </w:tcPr>
            </w:tcPrChange>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60" w:author="Linderhof, Vincent" w:date="2016-03-06T20:51:00Z">
              <w:tcPr>
                <w:tcW w:w="851" w:type="dxa"/>
                <w:tcBorders>
                  <w:top w:val="single" w:sz="4" w:space="0" w:color="auto"/>
                  <w:left w:val="single" w:sz="4" w:space="0" w:color="auto"/>
                  <w:bottom w:val="single" w:sz="4" w:space="0" w:color="auto"/>
                </w:tcBorders>
                <w:vAlign w:val="bottom"/>
              </w:tcPr>
            </w:tcPrChange>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Change w:id="6061" w:author="Linderhof, Vincent" w:date="2016-03-06T20:51:00Z">
              <w:tcPr>
                <w:tcW w:w="425" w:type="dxa"/>
                <w:tcBorders>
                  <w:top w:val="single" w:sz="4" w:space="0" w:color="auto"/>
                  <w:bottom w:val="single" w:sz="4" w:space="0" w:color="auto"/>
                  <w:right w:val="single" w:sz="4" w:space="0" w:color="auto"/>
                </w:tcBorders>
                <w:vAlign w:val="bottom"/>
              </w:tcPr>
            </w:tcPrChange>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62" w:author="Linderhof, Vincent" w:date="2016-03-06T20:51:00Z">
              <w:tcPr>
                <w:tcW w:w="850" w:type="dxa"/>
                <w:tcBorders>
                  <w:top w:val="single" w:sz="4" w:space="0" w:color="auto"/>
                  <w:left w:val="single" w:sz="4" w:space="0" w:color="auto"/>
                  <w:bottom w:val="single" w:sz="4" w:space="0" w:color="auto"/>
                </w:tcBorders>
                <w:vAlign w:val="bottom"/>
              </w:tcPr>
            </w:tcPrChange>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Change w:id="6063" w:author="Linderhof, Vincent" w:date="2016-03-06T20:51:00Z">
              <w:tcPr>
                <w:tcW w:w="426" w:type="dxa"/>
                <w:tcBorders>
                  <w:top w:val="single" w:sz="4" w:space="0" w:color="auto"/>
                  <w:bottom w:val="single" w:sz="4" w:space="0" w:color="auto"/>
                  <w:right w:val="single" w:sz="4" w:space="0" w:color="auto"/>
                </w:tcBorders>
                <w:vAlign w:val="bottom"/>
              </w:tcPr>
            </w:tcPrChange>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64" w:author="Linderhof, Vincent" w:date="2016-03-06T20:51:00Z">
              <w:tcPr>
                <w:tcW w:w="850" w:type="dxa"/>
                <w:tcBorders>
                  <w:top w:val="single" w:sz="4" w:space="0" w:color="auto"/>
                  <w:left w:val="single" w:sz="4" w:space="0" w:color="auto"/>
                  <w:bottom w:val="single" w:sz="4" w:space="0" w:color="auto"/>
                </w:tcBorders>
                <w:vAlign w:val="bottom"/>
              </w:tcPr>
            </w:tcPrChange>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709" w:type="dxa"/>
            <w:tcBorders>
              <w:top w:val="single" w:sz="4" w:space="0" w:color="auto"/>
              <w:bottom w:val="single" w:sz="4" w:space="0" w:color="auto"/>
              <w:right w:val="single" w:sz="4" w:space="0" w:color="auto"/>
            </w:tcBorders>
            <w:vAlign w:val="bottom"/>
            <w:tcPrChange w:id="6065" w:author="Linderhof, Vincent" w:date="2016-03-06T20:51:00Z">
              <w:tcPr>
                <w:tcW w:w="425" w:type="dxa"/>
                <w:tcBorders>
                  <w:top w:val="single" w:sz="4" w:space="0" w:color="auto"/>
                  <w:bottom w:val="single" w:sz="4" w:space="0" w:color="auto"/>
                  <w:right w:val="single" w:sz="4" w:space="0" w:color="auto"/>
                </w:tcBorders>
                <w:vAlign w:val="bottom"/>
              </w:tcPr>
            </w:tcPrChange>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Change w:id="6066" w:author="Linderhof, Vincent" w:date="2016-03-06T20:51:00Z">
              <w:tcPr>
                <w:tcW w:w="993" w:type="dxa"/>
                <w:tcBorders>
                  <w:top w:val="single" w:sz="4" w:space="0" w:color="auto"/>
                  <w:left w:val="single" w:sz="4" w:space="0" w:color="auto"/>
                  <w:bottom w:val="single" w:sz="4" w:space="0" w:color="auto"/>
                </w:tcBorders>
                <w:vAlign w:val="bottom"/>
              </w:tcPr>
            </w:tcPrChange>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567" w:type="dxa"/>
            <w:tcBorders>
              <w:top w:val="single" w:sz="4" w:space="0" w:color="auto"/>
              <w:bottom w:val="single" w:sz="4" w:space="0" w:color="auto"/>
              <w:right w:val="single" w:sz="4" w:space="0" w:color="auto"/>
            </w:tcBorders>
            <w:shd w:val="clear" w:color="auto" w:fill="auto"/>
            <w:noWrap/>
            <w:vAlign w:val="bottom"/>
            <w:hideMark/>
            <w:tcPrChange w:id="6067" w:author="Linderhof, Vincent" w:date="2016-03-06T20:51:00Z">
              <w:tcPr>
                <w:tcW w:w="425" w:type="dxa"/>
                <w:tcBorders>
                  <w:top w:val="single" w:sz="4" w:space="0" w:color="auto"/>
                  <w:bottom w:val="single" w:sz="4" w:space="0" w:color="auto"/>
                  <w:right w:val="single" w:sz="4" w:space="0" w:color="auto"/>
                </w:tcBorders>
                <w:shd w:val="clear" w:color="auto" w:fill="auto"/>
                <w:noWrap/>
                <w:vAlign w:val="bottom"/>
                <w:hideMark/>
              </w:tcPr>
            </w:tcPrChange>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Change w:id="6068"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hideMark/>
              </w:tcPr>
            </w:tcPrChange>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709" w:type="dxa"/>
            <w:tcBorders>
              <w:top w:val="single" w:sz="4" w:space="0" w:color="auto"/>
              <w:bottom w:val="single" w:sz="4" w:space="0" w:color="auto"/>
              <w:right w:val="single" w:sz="4" w:space="0" w:color="auto"/>
            </w:tcBorders>
            <w:vAlign w:val="bottom"/>
            <w:tcPrChange w:id="6069" w:author="Linderhof, Vincent" w:date="2016-03-06T20:51:00Z">
              <w:tcPr>
                <w:tcW w:w="425" w:type="dxa"/>
                <w:tcBorders>
                  <w:top w:val="single" w:sz="4" w:space="0" w:color="auto"/>
                  <w:bottom w:val="single" w:sz="4" w:space="0" w:color="auto"/>
                  <w:right w:val="single" w:sz="4" w:space="0" w:color="auto"/>
                </w:tcBorders>
                <w:vAlign w:val="bottom"/>
              </w:tcPr>
            </w:tcPrChange>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170DC7E2" w14:textId="2F5761D2" w:rsidR="004717E5" w:rsidRDefault="001758DA" w:rsidP="00F77985">
      <w:pPr>
        <w:suppressAutoHyphens w:val="0"/>
        <w:spacing w:after="0"/>
        <w:rPr>
          <w:rFonts w:ascii="Times New Roman" w:hAnsi="Times New Roman"/>
          <w:i/>
          <w:sz w:val="22"/>
        </w:rPr>
      </w:pPr>
      <w:r w:rsidRPr="001758DA">
        <w:rPr>
          <w:rFonts w:ascii="Times New Roman" w:hAnsi="Times New Roman"/>
          <w:i/>
          <w:sz w:val="22"/>
        </w:rPr>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ins w:id="6070" w:author="Linderhof, Vincent" w:date="2016-03-06T20:41:00Z">
        <w:r w:rsidR="004459BF">
          <w:rPr>
            <w:rFonts w:ascii="Times New Roman" w:hAnsi="Times New Roman"/>
            <w:i/>
            <w:sz w:val="22"/>
          </w:rPr>
          <w:t>. Standard errors and t-values are available upon request with the corresponding author.</w:t>
        </w:r>
      </w:ins>
    </w:p>
    <w:p w14:paraId="534ECEE2" w14:textId="77777777" w:rsidR="002C6F78" w:rsidRDefault="002C6F78" w:rsidP="00F77985">
      <w:pPr>
        <w:jc w:val="both"/>
        <w:rPr>
          <w:rFonts w:ascii="Times New Roman" w:hAnsi="Times New Roman"/>
          <w:sz w:val="22"/>
        </w:rPr>
        <w:sectPr w:rsidR="002C6F78" w:rsidSect="004717E5">
          <w:type w:val="nextColumn"/>
          <w:pgSz w:w="16838" w:h="11906" w:orient="landscape"/>
          <w:pgMar w:top="1440" w:right="1440" w:bottom="1440" w:left="1440" w:header="0" w:footer="397" w:gutter="0"/>
          <w:pgNumType w:start="0"/>
          <w:cols w:space="720"/>
          <w:formProt w:val="0"/>
          <w:docGrid w:linePitch="360" w:charSpace="8192"/>
          <w:sectPrChange w:id="6071" w:author="Linderhof, Vincent" w:date="2016-03-06T10:58:00Z">
            <w:sectPr w:rsidR="002C6F78" w:rsidSect="004717E5">
              <w:pgMar w:top="1440" w:right="1440" w:bottom="1440" w:left="1440" w:header="0" w:footer="397" w:gutter="0"/>
              <w:pgNumType w:start="1"/>
            </w:sectPr>
          </w:sectPrChange>
        </w:sectPr>
      </w:pPr>
    </w:p>
    <w:p w14:paraId="045F3D26" w14:textId="77777777" w:rsidR="002D52AA" w:rsidRDefault="002D52AA" w:rsidP="00F77985">
      <w:pPr>
        <w:rPr>
          <w:ins w:id="6072" w:author="Linderhof, Vincent" w:date="2016-03-06T22:19:00Z"/>
          <w:rFonts w:ascii="Times New Roman" w:hAnsi="Times New Roman"/>
          <w:sz w:val="24"/>
          <w:szCs w:val="24"/>
        </w:rPr>
      </w:pPr>
    </w:p>
    <w:p w14:paraId="691EB1C8" w14:textId="46D96FF8" w:rsidR="001C686F" w:rsidRPr="00E05337" w:rsidDel="00984418" w:rsidRDefault="006936C8" w:rsidP="00F77985">
      <w:pPr>
        <w:rPr>
          <w:del w:id="6073" w:author="Linderhof, Vincent" w:date="2016-03-06T22:20:00Z"/>
          <w:rFonts w:ascii="Times New Roman" w:hAnsi="Times New Roman"/>
          <w:sz w:val="24"/>
          <w:szCs w:val="24"/>
        </w:rPr>
      </w:pPr>
      <w:del w:id="6074" w:author="Linderhof, Vincent" w:date="2016-03-06T22:20:00Z">
        <w:r w:rsidRPr="00E05337" w:rsidDel="00984418">
          <w:rPr>
            <w:rFonts w:ascii="Times New Roman" w:hAnsi="Times New Roman"/>
            <w:sz w:val="24"/>
            <w:szCs w:val="24"/>
          </w:rPr>
          <w:delText xml:space="preserve">Recall that one of the aims of the paper is to develop an easy to implement indicator that can be used to establish the nutritional health of an individual.  So, in addition to testing several endogenous measures, </w:delText>
        </w:r>
        <w:r w:rsidR="00F260B7" w:rsidRPr="00E05337" w:rsidDel="00984418">
          <w:rPr>
            <w:rFonts w:ascii="Times New Roman" w:hAnsi="Times New Roman"/>
            <w:sz w:val="24"/>
            <w:szCs w:val="24"/>
          </w:rPr>
          <w:delText>t</w:delText>
        </w:r>
        <w:r w:rsidR="005C52A5" w:rsidRPr="00E05337" w:rsidDel="00984418">
          <w:rPr>
            <w:rFonts w:ascii="Times New Roman" w:hAnsi="Times New Roman"/>
            <w:sz w:val="24"/>
            <w:szCs w:val="24"/>
          </w:rPr>
          <w:delText xml:space="preserve">hree </w:delText>
        </w:r>
        <w:r w:rsidR="00BA7258" w:rsidRPr="00E05337" w:rsidDel="00984418">
          <w:rPr>
            <w:rFonts w:ascii="Times New Roman" w:hAnsi="Times New Roman"/>
            <w:sz w:val="24"/>
            <w:szCs w:val="24"/>
          </w:rPr>
          <w:delText xml:space="preserve">exogenous </w:delText>
        </w:r>
        <w:r w:rsidR="005C52A5" w:rsidRPr="00E05337" w:rsidDel="00984418">
          <w:rPr>
            <w:rFonts w:ascii="Times New Roman" w:hAnsi="Times New Roman"/>
            <w:sz w:val="24"/>
            <w:szCs w:val="24"/>
          </w:rPr>
          <w:delText xml:space="preserve">production count variables </w:delText>
        </w:r>
        <w:r w:rsidR="003404BB" w:rsidRPr="00E05337" w:rsidDel="00984418">
          <w:rPr>
            <w:rFonts w:ascii="Times New Roman" w:hAnsi="Times New Roman"/>
            <w:sz w:val="24"/>
            <w:szCs w:val="24"/>
          </w:rPr>
          <w:delText xml:space="preserve">were </w:delText>
        </w:r>
        <w:r w:rsidRPr="00E05337" w:rsidDel="00984418">
          <w:rPr>
            <w:rFonts w:ascii="Times New Roman" w:hAnsi="Times New Roman"/>
            <w:sz w:val="24"/>
            <w:szCs w:val="24"/>
          </w:rPr>
          <w:delText>tested</w:delText>
        </w:r>
        <w:r w:rsidR="00E40799" w:rsidRPr="00E05337" w:rsidDel="00984418">
          <w:rPr>
            <w:rFonts w:ascii="Times New Roman" w:hAnsi="Times New Roman"/>
            <w:sz w:val="24"/>
            <w:szCs w:val="24"/>
          </w:rPr>
          <w:delText xml:space="preserve"> as well to determine if they lead to significantly different overall model estimates.</w:delText>
        </w:r>
        <w:r w:rsidR="005C52A5" w:rsidRPr="00E05337" w:rsidDel="00984418">
          <w:rPr>
            <w:rFonts w:ascii="Times New Roman" w:hAnsi="Times New Roman"/>
            <w:sz w:val="24"/>
            <w:szCs w:val="24"/>
          </w:rPr>
          <w:delText xml:space="preserve"> </w:delText>
        </w:r>
        <w:r w:rsidR="00E40799" w:rsidRPr="00E05337" w:rsidDel="00984418">
          <w:rPr>
            <w:rFonts w:ascii="Times New Roman" w:hAnsi="Times New Roman"/>
            <w:sz w:val="24"/>
            <w:szCs w:val="24"/>
          </w:rPr>
          <w:delText>T</w:delText>
        </w:r>
        <w:r w:rsidR="00D84C16" w:rsidRPr="00E05337" w:rsidDel="00984418">
          <w:rPr>
            <w:rFonts w:ascii="Times New Roman" w:hAnsi="Times New Roman"/>
            <w:sz w:val="24"/>
            <w:szCs w:val="24"/>
          </w:rPr>
          <w:delText>he n</w:delText>
        </w:r>
        <w:r w:rsidR="005C52A5" w:rsidRPr="00E05337" w:rsidDel="00984418">
          <w:rPr>
            <w:rFonts w:ascii="Times New Roman" w:hAnsi="Times New Roman"/>
            <w:sz w:val="24"/>
            <w:szCs w:val="24"/>
          </w:rPr>
          <w:delText xml:space="preserve">umber of different </w:delText>
        </w:r>
        <w:commentRangeStart w:id="6075"/>
        <w:r w:rsidR="005C52A5" w:rsidRPr="00E05337" w:rsidDel="00984418">
          <w:rPr>
            <w:rFonts w:ascii="Times New Roman" w:hAnsi="Times New Roman"/>
            <w:sz w:val="24"/>
            <w:szCs w:val="24"/>
          </w:rPr>
          <w:delText>crops</w:delText>
        </w:r>
        <w:commentRangeEnd w:id="6075"/>
        <w:r w:rsidR="00E26676" w:rsidRPr="00E05337" w:rsidDel="00984418">
          <w:rPr>
            <w:rStyle w:val="CommentReference"/>
            <w:rFonts w:ascii="Times New Roman" w:hAnsi="Times New Roman"/>
            <w:sz w:val="24"/>
            <w:szCs w:val="24"/>
          </w:rPr>
          <w:commentReference w:id="6075"/>
        </w:r>
        <w:r w:rsidR="005C52A5" w:rsidRPr="00E05337" w:rsidDel="00984418">
          <w:rPr>
            <w:rFonts w:ascii="Times New Roman" w:hAnsi="Times New Roman"/>
            <w:sz w:val="24"/>
            <w:szCs w:val="24"/>
          </w:rPr>
          <w:delText xml:space="preserve"> produced</w:delText>
        </w:r>
        <w:r w:rsidR="00D84C16" w:rsidRPr="00E05337" w:rsidDel="00984418">
          <w:rPr>
            <w:rFonts w:ascii="Times New Roman" w:hAnsi="Times New Roman"/>
            <w:sz w:val="24"/>
            <w:szCs w:val="24"/>
          </w:rPr>
          <w:delText>,</w:delText>
        </w:r>
        <w:r w:rsidR="005C52A5" w:rsidRPr="00E05337" w:rsidDel="00984418">
          <w:rPr>
            <w:rFonts w:ascii="Times New Roman" w:hAnsi="Times New Roman"/>
            <w:sz w:val="24"/>
            <w:szCs w:val="24"/>
          </w:rPr>
          <w:delText xml:space="preserve"> </w:delText>
        </w:r>
        <w:r w:rsidR="00D84C16" w:rsidRPr="00E05337" w:rsidDel="00984418">
          <w:rPr>
            <w:rFonts w:ascii="Times New Roman" w:hAnsi="Times New Roman"/>
            <w:sz w:val="24"/>
            <w:szCs w:val="24"/>
          </w:rPr>
          <w:delText>the n</w:delText>
        </w:r>
        <w:r w:rsidR="005C52A5" w:rsidRPr="00E05337" w:rsidDel="00984418">
          <w:rPr>
            <w:rFonts w:ascii="Times New Roman" w:hAnsi="Times New Roman"/>
            <w:sz w:val="24"/>
            <w:szCs w:val="24"/>
          </w:rPr>
          <w:delText xml:space="preserve">umber of different </w:delText>
        </w:r>
        <w:r w:rsidR="005C52A5" w:rsidRPr="00E05337" w:rsidDel="00984418">
          <w:rPr>
            <w:rFonts w:ascii="Times New Roman" w:hAnsi="Times New Roman"/>
            <w:i/>
            <w:sz w:val="24"/>
            <w:szCs w:val="24"/>
          </w:rPr>
          <w:delText>nutritional groups</w:delText>
        </w:r>
        <w:r w:rsidR="005C52A5" w:rsidRPr="00E05337" w:rsidDel="00984418">
          <w:rPr>
            <w:rFonts w:ascii="Times New Roman" w:hAnsi="Times New Roman"/>
            <w:sz w:val="24"/>
            <w:szCs w:val="24"/>
          </w:rPr>
          <w:delText xml:space="preserve"> produced</w:delText>
        </w:r>
        <w:r w:rsidR="00D84C16" w:rsidRPr="00E05337" w:rsidDel="00984418">
          <w:rPr>
            <w:rFonts w:ascii="Times New Roman" w:hAnsi="Times New Roman"/>
            <w:sz w:val="24"/>
            <w:szCs w:val="24"/>
          </w:rPr>
          <w:delText>, and the</w:delText>
        </w:r>
        <w:r w:rsidR="005C52A5" w:rsidRPr="00E05337" w:rsidDel="00984418">
          <w:rPr>
            <w:rFonts w:ascii="Times New Roman" w:hAnsi="Times New Roman"/>
            <w:sz w:val="24"/>
            <w:szCs w:val="24"/>
          </w:rPr>
          <w:delText xml:space="preserve"> Simpson’s index</w:delText>
        </w:r>
        <w:r w:rsidR="00D84C16" w:rsidRPr="00E05337" w:rsidDel="00984418">
          <w:rPr>
            <w:rFonts w:ascii="Times New Roman" w:hAnsi="Times New Roman"/>
            <w:sz w:val="24"/>
            <w:szCs w:val="24"/>
          </w:rPr>
          <w:delText xml:space="preserve"> </w:delText>
        </w:r>
        <w:r w:rsidR="00FD1979" w:rsidRPr="00E05337" w:rsidDel="00984418">
          <w:rPr>
            <w:rFonts w:ascii="Times New Roman" w:hAnsi="Times New Roman"/>
            <w:sz w:val="24"/>
            <w:szCs w:val="24"/>
          </w:rPr>
          <w:delText>were tested using th</w:delText>
        </w:r>
        <w:r w:rsidR="005C52A5" w:rsidRPr="00E05337" w:rsidDel="00984418">
          <w:rPr>
            <w:rFonts w:ascii="Times New Roman" w:hAnsi="Times New Roman"/>
            <w:sz w:val="24"/>
            <w:szCs w:val="24"/>
          </w:rPr>
          <w:delText>e fixed-time effect</w:delText>
        </w:r>
        <w:r w:rsidR="00BA7258" w:rsidRPr="00E05337" w:rsidDel="00984418">
          <w:rPr>
            <w:rFonts w:ascii="Times New Roman" w:hAnsi="Times New Roman"/>
            <w:sz w:val="24"/>
            <w:szCs w:val="24"/>
          </w:rPr>
          <w:delText>s</w:delText>
        </w:r>
        <w:r w:rsidR="005C52A5" w:rsidRPr="00E05337" w:rsidDel="00984418">
          <w:rPr>
            <w:rFonts w:ascii="Times New Roman" w:hAnsi="Times New Roman"/>
            <w:sz w:val="24"/>
            <w:szCs w:val="24"/>
          </w:rPr>
          <w:delText xml:space="preserve"> </w:delText>
        </w:r>
        <w:r w:rsidR="00E40799" w:rsidRPr="00E05337" w:rsidDel="00984418">
          <w:rPr>
            <w:rFonts w:ascii="Times New Roman" w:hAnsi="Times New Roman"/>
            <w:sz w:val="24"/>
            <w:szCs w:val="24"/>
          </w:rPr>
          <w:delText xml:space="preserve">(PLM) </w:delText>
        </w:r>
        <w:r w:rsidR="005C52A5" w:rsidRPr="00E05337" w:rsidDel="00984418">
          <w:rPr>
            <w:rFonts w:ascii="Times New Roman" w:hAnsi="Times New Roman"/>
            <w:sz w:val="24"/>
            <w:szCs w:val="24"/>
          </w:rPr>
          <w:delText>method</w:delText>
        </w:r>
        <w:r w:rsidR="00D17998" w:rsidRPr="00E05337" w:rsidDel="00984418">
          <w:rPr>
            <w:rFonts w:ascii="Times New Roman" w:hAnsi="Times New Roman"/>
            <w:sz w:val="24"/>
            <w:szCs w:val="24"/>
          </w:rPr>
          <w:delText xml:space="preserve"> (Table 4)</w:delText>
        </w:r>
        <w:r w:rsidR="005C52A5" w:rsidRPr="00E05337" w:rsidDel="00984418">
          <w:rPr>
            <w:rFonts w:ascii="Times New Roman" w:hAnsi="Times New Roman"/>
            <w:sz w:val="24"/>
            <w:szCs w:val="24"/>
          </w:rPr>
          <w:delText xml:space="preserve">. These main variables were significant and positive for our three </w:delText>
        </w:r>
        <w:r w:rsidR="00BA7258" w:rsidRPr="00E05337" w:rsidDel="00984418">
          <w:rPr>
            <w:rFonts w:ascii="Times New Roman" w:hAnsi="Times New Roman"/>
            <w:sz w:val="24"/>
            <w:szCs w:val="24"/>
          </w:rPr>
          <w:delText xml:space="preserve">endogenous </w:delText>
        </w:r>
        <w:r w:rsidR="005C52A5" w:rsidRPr="00E05337" w:rsidDel="00984418">
          <w:rPr>
            <w:rFonts w:ascii="Times New Roman" w:hAnsi="Times New Roman"/>
            <w:sz w:val="24"/>
            <w:szCs w:val="24"/>
          </w:rPr>
          <w:delText xml:space="preserve">variables except </w:delText>
        </w:r>
        <w:r w:rsidR="00BA7258" w:rsidRPr="00E05337" w:rsidDel="00984418">
          <w:rPr>
            <w:rFonts w:ascii="Times New Roman" w:hAnsi="Times New Roman"/>
            <w:sz w:val="24"/>
            <w:szCs w:val="24"/>
          </w:rPr>
          <w:delText xml:space="preserve">for </w:delText>
        </w:r>
        <w:r w:rsidR="00FD1979" w:rsidRPr="00E05337" w:rsidDel="00984418">
          <w:rPr>
            <w:rFonts w:ascii="Times New Roman" w:hAnsi="Times New Roman"/>
            <w:sz w:val="24"/>
            <w:szCs w:val="24"/>
          </w:rPr>
          <w:delText>produ</w:delText>
        </w:r>
        <w:r w:rsidR="005C52A5" w:rsidRPr="00E05337" w:rsidDel="00984418">
          <w:rPr>
            <w:rFonts w:ascii="Times New Roman" w:hAnsi="Times New Roman"/>
            <w:sz w:val="24"/>
            <w:szCs w:val="24"/>
          </w:rPr>
          <w:delText>ction by nutritional group and</w:delText>
        </w:r>
        <w:r w:rsidR="00FD1979" w:rsidRPr="00E05337" w:rsidDel="00984418">
          <w:rPr>
            <w:rFonts w:ascii="Times New Roman" w:hAnsi="Times New Roman"/>
            <w:sz w:val="24"/>
            <w:szCs w:val="24"/>
          </w:rPr>
          <w:delText xml:space="preserve"> Simpson</w:delText>
        </w:r>
        <w:r w:rsidR="00EB1527" w:rsidRPr="00E05337" w:rsidDel="00984418">
          <w:rPr>
            <w:rFonts w:ascii="Times New Roman" w:hAnsi="Times New Roman"/>
            <w:sz w:val="24"/>
            <w:szCs w:val="24"/>
          </w:rPr>
          <w:delText>’s</w:delText>
        </w:r>
        <w:r w:rsidR="00FD1979" w:rsidRPr="00E05337" w:rsidDel="00984418">
          <w:rPr>
            <w:rFonts w:ascii="Times New Roman" w:hAnsi="Times New Roman"/>
            <w:sz w:val="24"/>
            <w:szCs w:val="24"/>
          </w:rPr>
          <w:delText xml:space="preserve"> index</w:delText>
        </w:r>
        <w:r w:rsidR="00BA7258" w:rsidRPr="00E05337" w:rsidDel="00984418">
          <w:rPr>
            <w:rFonts w:ascii="Times New Roman" w:hAnsi="Times New Roman"/>
            <w:sz w:val="24"/>
            <w:szCs w:val="24"/>
          </w:rPr>
          <w:delText>,</w:delText>
        </w:r>
        <w:r w:rsidR="00FD1979" w:rsidRPr="00E05337" w:rsidDel="00984418">
          <w:rPr>
            <w:rFonts w:ascii="Times New Roman" w:hAnsi="Times New Roman"/>
            <w:sz w:val="24"/>
            <w:szCs w:val="24"/>
          </w:rPr>
          <w:delText xml:space="preserve"> </w:delText>
        </w:r>
        <w:r w:rsidR="005C52A5" w:rsidRPr="00E05337" w:rsidDel="00984418">
          <w:rPr>
            <w:rFonts w:ascii="Times New Roman" w:hAnsi="Times New Roman"/>
            <w:sz w:val="24"/>
            <w:szCs w:val="24"/>
          </w:rPr>
          <w:delText xml:space="preserve">which </w:delText>
        </w:r>
        <w:r w:rsidR="00FD1979" w:rsidRPr="00E05337" w:rsidDel="00984418">
          <w:rPr>
            <w:rFonts w:ascii="Times New Roman" w:hAnsi="Times New Roman"/>
            <w:sz w:val="24"/>
            <w:szCs w:val="24"/>
          </w:rPr>
          <w:delText>were not significan</w:delText>
        </w:r>
        <w:r w:rsidR="005C52A5" w:rsidRPr="00E05337" w:rsidDel="00984418">
          <w:rPr>
            <w:rFonts w:ascii="Times New Roman" w:hAnsi="Times New Roman"/>
            <w:sz w:val="24"/>
            <w:szCs w:val="24"/>
          </w:rPr>
          <w:delText xml:space="preserve">t </w:delText>
        </w:r>
        <w:r w:rsidR="00BA7258" w:rsidRPr="00E05337" w:rsidDel="00984418">
          <w:rPr>
            <w:rFonts w:ascii="Times New Roman" w:hAnsi="Times New Roman"/>
            <w:sz w:val="24"/>
            <w:szCs w:val="24"/>
          </w:rPr>
          <w:delText>in</w:delText>
        </w:r>
        <w:r w:rsidR="005C52A5" w:rsidRPr="00E05337" w:rsidDel="00984418">
          <w:rPr>
            <w:rFonts w:ascii="Times New Roman" w:hAnsi="Times New Roman"/>
            <w:sz w:val="24"/>
            <w:szCs w:val="24"/>
          </w:rPr>
          <w:delText xml:space="preserve"> explain</w:delText>
        </w:r>
        <w:r w:rsidR="00BA7258" w:rsidRPr="00E05337" w:rsidDel="00984418">
          <w:rPr>
            <w:rFonts w:ascii="Times New Roman" w:hAnsi="Times New Roman"/>
            <w:sz w:val="24"/>
            <w:szCs w:val="24"/>
          </w:rPr>
          <w:delText>ing</w:delText>
        </w:r>
        <w:r w:rsidR="005C52A5" w:rsidRPr="00E05337" w:rsidDel="00984418">
          <w:rPr>
            <w:rFonts w:ascii="Times New Roman" w:hAnsi="Times New Roman"/>
            <w:sz w:val="24"/>
            <w:szCs w:val="24"/>
          </w:rPr>
          <w:delText xml:space="preserve"> </w:delText>
        </w:r>
        <w:r w:rsidR="00BA7258" w:rsidRPr="00E05337" w:rsidDel="00984418">
          <w:rPr>
            <w:rFonts w:ascii="Times New Roman" w:hAnsi="Times New Roman"/>
            <w:sz w:val="24"/>
            <w:szCs w:val="24"/>
          </w:rPr>
          <w:delText>c</w:delText>
        </w:r>
        <w:r w:rsidR="005C52A5" w:rsidRPr="00E05337" w:rsidDel="00984418">
          <w:rPr>
            <w:rFonts w:ascii="Times New Roman" w:hAnsi="Times New Roman"/>
            <w:sz w:val="24"/>
            <w:szCs w:val="24"/>
          </w:rPr>
          <w:delText>aloric intakes</w:delText>
        </w:r>
        <w:r w:rsidR="00FD1979" w:rsidRPr="00E05337" w:rsidDel="00984418">
          <w:rPr>
            <w:rFonts w:ascii="Times New Roman" w:hAnsi="Times New Roman"/>
            <w:sz w:val="24"/>
            <w:szCs w:val="24"/>
          </w:rPr>
          <w:delText>.</w:delText>
        </w:r>
        <w:r w:rsidR="00BB485A"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Results for t</w:delText>
        </w:r>
        <w:r w:rsidR="00502BC8" w:rsidRPr="00E05337" w:rsidDel="00984418">
          <w:rPr>
            <w:rFonts w:ascii="Times New Roman" w:hAnsi="Times New Roman"/>
            <w:sz w:val="24"/>
            <w:szCs w:val="24"/>
          </w:rPr>
          <w:delText xml:space="preserve">he </w:delText>
        </w:r>
        <w:r w:rsidR="00593C82" w:rsidRPr="00E05337" w:rsidDel="00984418">
          <w:rPr>
            <w:rFonts w:ascii="Times New Roman" w:hAnsi="Times New Roman"/>
            <w:sz w:val="24"/>
            <w:szCs w:val="24"/>
          </w:rPr>
          <w:delText xml:space="preserve">entire model were </w:delText>
        </w:r>
        <w:r w:rsidR="0071376A" w:rsidRPr="00E05337" w:rsidDel="00984418">
          <w:rPr>
            <w:rFonts w:ascii="Times New Roman" w:hAnsi="Times New Roman"/>
            <w:sz w:val="24"/>
            <w:szCs w:val="24"/>
          </w:rPr>
          <w:delText xml:space="preserve">in line with previous </w:delText>
        </w:r>
        <w:r w:rsidR="00593C82" w:rsidRPr="00E05337" w:rsidDel="00984418">
          <w:rPr>
            <w:rFonts w:ascii="Times New Roman" w:hAnsi="Times New Roman"/>
            <w:sz w:val="24"/>
            <w:szCs w:val="24"/>
          </w:rPr>
          <w:delText xml:space="preserve">results </w:delText>
        </w:r>
        <w:r w:rsidR="00502BC8" w:rsidRPr="00E05337" w:rsidDel="00984418">
          <w:rPr>
            <w:rFonts w:ascii="Times New Roman" w:hAnsi="Times New Roman"/>
            <w:sz w:val="24"/>
            <w:szCs w:val="24"/>
          </w:rPr>
          <w:delText>across the different production count variables</w:delText>
        </w:r>
        <w:r w:rsidR="00242A44" w:rsidRPr="00E05337" w:rsidDel="00984418">
          <w:rPr>
            <w:rFonts w:ascii="Times New Roman" w:hAnsi="Times New Roman"/>
            <w:sz w:val="24"/>
            <w:szCs w:val="24"/>
          </w:rPr>
          <w:delText xml:space="preserve"> and thereby suggest that the most parsimonious exogenous production count indicator in a given situation should be used</w:delText>
        </w:r>
      </w:del>
    </w:p>
    <w:p w14:paraId="7AD38DAB" w14:textId="51FADD20" w:rsidR="001C686F" w:rsidRPr="00E05337" w:rsidDel="00984418" w:rsidRDefault="0071376A" w:rsidP="00F77985">
      <w:pPr>
        <w:rPr>
          <w:del w:id="6076" w:author="Linderhof, Vincent" w:date="2016-03-06T22:20:00Z"/>
          <w:rFonts w:ascii="Times New Roman" w:hAnsi="Times New Roman"/>
          <w:sz w:val="24"/>
          <w:szCs w:val="24"/>
        </w:rPr>
      </w:pPr>
      <w:del w:id="6077" w:author="Linderhof, Vincent" w:date="2016-03-06T22:20:00Z">
        <w:r w:rsidRPr="00E05337" w:rsidDel="00984418">
          <w:rPr>
            <w:rFonts w:ascii="Times New Roman" w:hAnsi="Times New Roman"/>
            <w:sz w:val="24"/>
            <w:szCs w:val="24"/>
          </w:rPr>
          <w:delText>The first crop count model</w:delText>
        </w:r>
        <w:r w:rsidR="001C686F"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the n</w:delText>
        </w:r>
        <w:r w:rsidR="001C686F" w:rsidRPr="00E05337" w:rsidDel="00984418">
          <w:rPr>
            <w:rFonts w:ascii="Times New Roman" w:hAnsi="Times New Roman"/>
            <w:sz w:val="24"/>
            <w:szCs w:val="24"/>
          </w:rPr>
          <w:delText>umber of different crops produced</w:delText>
        </w:r>
        <w:r w:rsidR="00593C82" w:rsidRPr="00E05337" w:rsidDel="00984418">
          <w:rPr>
            <w:rFonts w:ascii="Times New Roman" w:hAnsi="Times New Roman"/>
            <w:sz w:val="24"/>
            <w:szCs w:val="24"/>
          </w:rPr>
          <w:delText>,</w:delText>
        </w:r>
        <w:r w:rsidRPr="00E05337" w:rsidDel="00984418">
          <w:rPr>
            <w:rFonts w:ascii="Times New Roman" w:hAnsi="Times New Roman"/>
            <w:sz w:val="24"/>
            <w:szCs w:val="24"/>
          </w:rPr>
          <w:delText xml:space="preserve"> </w:delText>
        </w:r>
        <w:r w:rsidR="00035E3B" w:rsidRPr="00E05337" w:rsidDel="00984418">
          <w:rPr>
            <w:rFonts w:ascii="Times New Roman" w:hAnsi="Times New Roman"/>
            <w:sz w:val="24"/>
            <w:szCs w:val="24"/>
          </w:rPr>
          <w:delText>reproduces the results in table 3</w:delText>
        </w:r>
        <w:r w:rsidR="00EB2118" w:rsidRPr="00E05337" w:rsidDel="00984418">
          <w:rPr>
            <w:rFonts w:ascii="Times New Roman" w:hAnsi="Times New Roman"/>
            <w:sz w:val="24"/>
            <w:szCs w:val="24"/>
          </w:rPr>
          <w:delText xml:space="preserve"> and so will not be discussed in the this section</w:delText>
        </w:r>
        <w:r w:rsidR="00035E3B"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 xml:space="preserve">The </w:delText>
        </w:r>
        <w:r w:rsidR="00CA304C" w:rsidRPr="00E05337" w:rsidDel="00984418">
          <w:rPr>
            <w:rFonts w:ascii="Times New Roman" w:hAnsi="Times New Roman"/>
            <w:sz w:val="24"/>
            <w:szCs w:val="24"/>
          </w:rPr>
          <w:delText xml:space="preserve">three </w:delText>
        </w:r>
        <w:r w:rsidR="001C686F" w:rsidRPr="00E05337" w:rsidDel="00984418">
          <w:rPr>
            <w:rFonts w:ascii="Times New Roman" w:hAnsi="Times New Roman"/>
            <w:sz w:val="24"/>
            <w:szCs w:val="24"/>
          </w:rPr>
          <w:delText>model</w:delText>
        </w:r>
        <w:r w:rsidR="00CA304C" w:rsidRPr="00E05337" w:rsidDel="00984418">
          <w:rPr>
            <w:rFonts w:ascii="Times New Roman" w:hAnsi="Times New Roman"/>
            <w:sz w:val="24"/>
            <w:szCs w:val="24"/>
          </w:rPr>
          <w:delText xml:space="preserve">s </w:delText>
        </w:r>
        <w:r w:rsidR="00593C82" w:rsidRPr="00E05337" w:rsidDel="00984418">
          <w:rPr>
            <w:rFonts w:ascii="Times New Roman" w:hAnsi="Times New Roman"/>
            <w:sz w:val="24"/>
            <w:szCs w:val="24"/>
          </w:rPr>
          <w:delText xml:space="preserve">run with </w:delText>
        </w:r>
        <w:r w:rsidR="001C686F" w:rsidRPr="00E05337" w:rsidDel="00984418">
          <w:rPr>
            <w:rFonts w:ascii="Times New Roman" w:hAnsi="Times New Roman"/>
            <w:sz w:val="24"/>
            <w:szCs w:val="24"/>
          </w:rPr>
          <w:delText xml:space="preserve">different </w:delText>
        </w:r>
        <w:r w:rsidR="001C686F" w:rsidRPr="00E05337" w:rsidDel="00984418">
          <w:rPr>
            <w:rFonts w:ascii="Times New Roman" w:hAnsi="Times New Roman"/>
            <w:i/>
            <w:sz w:val="24"/>
            <w:szCs w:val="24"/>
          </w:rPr>
          <w:delText>nutritional groups</w:delText>
        </w:r>
        <w:r w:rsidR="001C686F" w:rsidRPr="00E05337" w:rsidDel="00984418">
          <w:rPr>
            <w:rFonts w:ascii="Times New Roman" w:hAnsi="Times New Roman"/>
            <w:sz w:val="24"/>
            <w:szCs w:val="24"/>
          </w:rPr>
          <w:delText xml:space="preserve"> </w:delText>
        </w:r>
        <w:r w:rsidR="00CA304C" w:rsidRPr="00E05337" w:rsidDel="00984418">
          <w:rPr>
            <w:rFonts w:ascii="Times New Roman" w:hAnsi="Times New Roman"/>
            <w:sz w:val="24"/>
            <w:szCs w:val="24"/>
          </w:rPr>
          <w:delText>(</w:delText>
        </w:r>
        <w:r w:rsidR="00EB2118" w:rsidRPr="00E05337" w:rsidDel="00984418">
          <w:rPr>
            <w:rFonts w:ascii="Times New Roman" w:hAnsi="Times New Roman"/>
            <w:sz w:val="24"/>
            <w:szCs w:val="24"/>
          </w:rPr>
          <w:delText xml:space="preserve">second </w:delText>
        </w:r>
        <w:r w:rsidR="00CA304C" w:rsidRPr="00E05337" w:rsidDel="00984418">
          <w:rPr>
            <w:rFonts w:ascii="Times New Roman" w:hAnsi="Times New Roman"/>
            <w:sz w:val="24"/>
            <w:szCs w:val="24"/>
          </w:rPr>
          <w:delText xml:space="preserve">three columns in the table) </w:delText>
        </w:r>
        <w:r w:rsidR="00035E3B" w:rsidRPr="00E05337" w:rsidDel="00984418">
          <w:rPr>
            <w:rFonts w:ascii="Times New Roman" w:hAnsi="Times New Roman"/>
            <w:sz w:val="24"/>
            <w:szCs w:val="24"/>
          </w:rPr>
          <w:delText xml:space="preserve">as an exogenous variable </w:delText>
        </w:r>
        <w:r w:rsidR="00CA304C" w:rsidRPr="00E05337" w:rsidDel="00984418">
          <w:rPr>
            <w:rFonts w:ascii="Times New Roman" w:hAnsi="Times New Roman"/>
            <w:sz w:val="24"/>
            <w:szCs w:val="24"/>
          </w:rPr>
          <w:delText>produce</w:delText>
        </w:r>
        <w:r w:rsidR="00593C82" w:rsidRPr="00E05337" w:rsidDel="00984418">
          <w:rPr>
            <w:rFonts w:ascii="Times New Roman" w:hAnsi="Times New Roman"/>
            <w:sz w:val="24"/>
            <w:szCs w:val="24"/>
          </w:rPr>
          <w:delText xml:space="preserve"> similar </w:delText>
        </w:r>
        <w:r w:rsidR="00CA304C" w:rsidRPr="00E05337" w:rsidDel="00984418">
          <w:rPr>
            <w:rFonts w:ascii="Times New Roman" w:hAnsi="Times New Roman"/>
            <w:sz w:val="24"/>
            <w:szCs w:val="24"/>
          </w:rPr>
          <w:delTex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delText>
        </w:r>
        <w:r w:rsidR="007F1B8B" w:rsidRPr="00E05337" w:rsidDel="00984418">
          <w:rPr>
            <w:rFonts w:ascii="Times New Roman" w:hAnsi="Times New Roman"/>
            <w:sz w:val="24"/>
            <w:szCs w:val="24"/>
          </w:rPr>
          <w:delText xml:space="preserve">While not in itself surprising, it does raise the question of why a larger household size does not increase household nutritional levels.  </w:delText>
        </w:r>
        <w:r w:rsidR="00EB2118" w:rsidRPr="00E05337" w:rsidDel="00984418">
          <w:rPr>
            <w:rFonts w:ascii="Times New Roman" w:hAnsi="Times New Roman"/>
            <w:sz w:val="24"/>
            <w:szCs w:val="24"/>
          </w:rPr>
          <w:delText xml:space="preserve">Similarly, the estimate for the educational level of the household head is also significant in explaining calories consumed by a household, but is not in either of the other two models.  </w:delText>
        </w:r>
        <w:r w:rsidR="00CA304C" w:rsidRPr="00E05337" w:rsidDel="00984418">
          <w:rPr>
            <w:rFonts w:ascii="Times New Roman" w:hAnsi="Times New Roman"/>
            <w:sz w:val="24"/>
            <w:szCs w:val="24"/>
          </w:rPr>
          <w:delText xml:space="preserve"> </w:delText>
        </w:r>
        <w:r w:rsidR="00EB2118" w:rsidRPr="00E05337" w:rsidDel="00984418">
          <w:rPr>
            <w:rFonts w:ascii="Times New Roman" w:hAnsi="Times New Roman"/>
            <w:sz w:val="24"/>
            <w:szCs w:val="24"/>
          </w:rPr>
          <w:delText xml:space="preserve">In general, the two indices, the number of crops produced and the number of different nutritional food groups produced, yield similar results.  </w:delText>
        </w:r>
        <w:r w:rsidR="00035E3B"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 xml:space="preserve"> </w:delText>
        </w:r>
      </w:del>
    </w:p>
    <w:p w14:paraId="53372E34" w14:textId="1D648B0F" w:rsidR="00502BC8" w:rsidRPr="00E05337" w:rsidDel="00984418" w:rsidRDefault="00E26676" w:rsidP="00F77985">
      <w:pPr>
        <w:rPr>
          <w:del w:id="6078" w:author="Linderhof, Vincent" w:date="2016-03-06T22:20:00Z"/>
          <w:rFonts w:ascii="Times New Roman" w:hAnsi="Times New Roman"/>
          <w:sz w:val="24"/>
          <w:szCs w:val="24"/>
        </w:rPr>
      </w:pPr>
      <w:del w:id="6079" w:author="Linderhof, Vincent" w:date="2016-03-06T22:20:00Z">
        <w:r w:rsidRPr="00E05337" w:rsidDel="00984418">
          <w:rPr>
            <w:rFonts w:ascii="Times New Roman" w:hAnsi="Times New Roman"/>
            <w:sz w:val="24"/>
            <w:szCs w:val="24"/>
          </w:rPr>
          <w:delText xml:space="preserve">Results for the model </w:delText>
        </w:r>
        <w:r w:rsidR="00EB2118" w:rsidRPr="00E05337" w:rsidDel="00984418">
          <w:rPr>
            <w:rFonts w:ascii="Times New Roman" w:hAnsi="Times New Roman"/>
            <w:sz w:val="24"/>
            <w:szCs w:val="24"/>
          </w:rPr>
          <w:delText xml:space="preserve">using </w:delText>
        </w:r>
        <w:r w:rsidRPr="00E05337" w:rsidDel="00984418">
          <w:rPr>
            <w:rFonts w:ascii="Times New Roman" w:hAnsi="Times New Roman"/>
            <w:sz w:val="24"/>
            <w:szCs w:val="24"/>
          </w:rPr>
          <w:delText xml:space="preserve">the </w:delText>
        </w:r>
        <w:r w:rsidR="00502BC8" w:rsidRPr="00E05337" w:rsidDel="00984418">
          <w:rPr>
            <w:rFonts w:ascii="Times New Roman" w:hAnsi="Times New Roman"/>
            <w:sz w:val="24"/>
            <w:szCs w:val="24"/>
          </w:rPr>
          <w:delText xml:space="preserve">Simpson’s index </w:delText>
        </w:r>
        <w:r w:rsidR="00CA304C" w:rsidRPr="00E05337" w:rsidDel="00984418">
          <w:rPr>
            <w:rFonts w:ascii="Times New Roman" w:hAnsi="Times New Roman"/>
            <w:sz w:val="24"/>
            <w:szCs w:val="24"/>
          </w:rPr>
          <w:delText xml:space="preserve">were </w:delText>
        </w:r>
        <w:r w:rsidR="00F20CA3" w:rsidRPr="00E05337" w:rsidDel="00984418">
          <w:rPr>
            <w:rFonts w:ascii="Times New Roman" w:hAnsi="Times New Roman"/>
            <w:sz w:val="24"/>
            <w:szCs w:val="24"/>
          </w:rPr>
          <w:delText xml:space="preserve">somewhat </w:delText>
        </w:r>
        <w:r w:rsidR="00CA304C" w:rsidRPr="00E05337" w:rsidDel="00984418">
          <w:rPr>
            <w:rFonts w:ascii="Times New Roman" w:hAnsi="Times New Roman"/>
            <w:sz w:val="24"/>
            <w:szCs w:val="24"/>
          </w:rPr>
          <w:delText>different</w:delText>
        </w:r>
        <w:r w:rsidR="00EB2118" w:rsidRPr="00E05337" w:rsidDel="00984418">
          <w:rPr>
            <w:rFonts w:ascii="Times New Roman" w:hAnsi="Times New Roman"/>
            <w:sz w:val="24"/>
            <w:szCs w:val="24"/>
          </w:rPr>
          <w:delText xml:space="preserve"> than the previous two </w:delText>
        </w:r>
        <w:r w:rsidR="00F20CA3" w:rsidRPr="00E05337" w:rsidDel="00984418">
          <w:rPr>
            <w:rFonts w:ascii="Times New Roman" w:hAnsi="Times New Roman"/>
            <w:sz w:val="24"/>
            <w:szCs w:val="24"/>
          </w:rPr>
          <w:delText>estimators</w:delText>
        </w:r>
        <w:r w:rsidR="00425F2C" w:rsidRPr="00E05337" w:rsidDel="00984418">
          <w:rPr>
            <w:rFonts w:ascii="Times New Roman" w:hAnsi="Times New Roman"/>
            <w:sz w:val="24"/>
            <w:szCs w:val="24"/>
          </w:rPr>
          <w:delText>.</w:delText>
        </w:r>
        <w:r w:rsidR="00B521E5" w:rsidRPr="00E05337" w:rsidDel="00984418">
          <w:rPr>
            <w:rFonts w:ascii="Times New Roman" w:hAnsi="Times New Roman"/>
            <w:sz w:val="24"/>
            <w:szCs w:val="24"/>
          </w:rPr>
          <w:delText xml:space="preserve"> </w:delText>
        </w:r>
        <w:r w:rsidR="00F20CA3" w:rsidRPr="00E05337" w:rsidDel="00984418">
          <w:rPr>
            <w:rFonts w:ascii="Times New Roman" w:hAnsi="Times New Roman"/>
            <w:sz w:val="24"/>
            <w:szCs w:val="24"/>
          </w:rPr>
          <w:delText xml:space="preserve"> </w:delText>
        </w:r>
        <w:r w:rsidR="00CA304C" w:rsidRPr="00E05337" w:rsidDel="00984418">
          <w:rPr>
            <w:rFonts w:ascii="Times New Roman" w:hAnsi="Times New Roman"/>
            <w:sz w:val="24"/>
            <w:szCs w:val="24"/>
          </w:rPr>
          <w:delText xml:space="preserve">Its </w:delText>
        </w:r>
        <w:r w:rsidRPr="00E05337" w:rsidDel="00984418">
          <w:rPr>
            <w:rFonts w:ascii="Times New Roman" w:hAnsi="Times New Roman"/>
            <w:sz w:val="24"/>
            <w:szCs w:val="24"/>
          </w:rPr>
          <w:delText xml:space="preserve">estimate was </w:delText>
        </w:r>
        <w:r w:rsidR="00F20CA3" w:rsidRPr="00E05337" w:rsidDel="00984418">
          <w:rPr>
            <w:rFonts w:ascii="Times New Roman" w:hAnsi="Times New Roman"/>
            <w:sz w:val="24"/>
            <w:szCs w:val="24"/>
          </w:rPr>
          <w:delText xml:space="preserve">also significant for the FCS and DDS models, but </w:delText>
        </w:r>
        <w:r w:rsidR="00B521E5" w:rsidRPr="00E05337" w:rsidDel="00984418">
          <w:rPr>
            <w:rFonts w:ascii="Times New Roman" w:hAnsi="Times New Roman"/>
            <w:sz w:val="24"/>
            <w:szCs w:val="24"/>
          </w:rPr>
          <w:delText xml:space="preserve">insignificant </w:delText>
        </w:r>
        <w:r w:rsidR="00F20CA3" w:rsidRPr="00E05337" w:rsidDel="00984418">
          <w:rPr>
            <w:rFonts w:ascii="Times New Roman" w:hAnsi="Times New Roman"/>
            <w:sz w:val="24"/>
            <w:szCs w:val="24"/>
          </w:rPr>
          <w:delText xml:space="preserve">in the </w:delText>
        </w:r>
        <w:r w:rsidR="00B521E5" w:rsidRPr="00E05337" w:rsidDel="00984418">
          <w:rPr>
            <w:rFonts w:ascii="Times New Roman" w:hAnsi="Times New Roman"/>
            <w:sz w:val="24"/>
            <w:szCs w:val="24"/>
          </w:rPr>
          <w:delText>Caloric</w:delText>
        </w:r>
        <w:r w:rsidRPr="00E05337" w:rsidDel="00984418">
          <w:rPr>
            <w:rFonts w:ascii="Times New Roman" w:hAnsi="Times New Roman"/>
            <w:sz w:val="24"/>
            <w:szCs w:val="24"/>
          </w:rPr>
          <w:delText xml:space="preserve"> model</w:delText>
        </w:r>
        <w:r w:rsidR="00B521E5" w:rsidRPr="00E05337" w:rsidDel="00984418">
          <w:rPr>
            <w:rFonts w:ascii="Times New Roman" w:hAnsi="Times New Roman"/>
            <w:sz w:val="24"/>
            <w:szCs w:val="24"/>
          </w:rPr>
          <w:delText xml:space="preserve">. </w:delText>
        </w:r>
        <w:r w:rsidRPr="00E05337" w:rsidDel="00984418">
          <w:rPr>
            <w:rFonts w:ascii="Times New Roman" w:hAnsi="Times New Roman"/>
            <w:sz w:val="24"/>
            <w:szCs w:val="24"/>
          </w:rPr>
          <w:delText xml:space="preserve"> The estimate for the variable </w:delText>
        </w:r>
        <w:r w:rsidR="00502BC8" w:rsidRPr="00E05337" w:rsidDel="00984418">
          <w:rPr>
            <w:rFonts w:ascii="Times New Roman" w:hAnsi="Times New Roman"/>
            <w:sz w:val="24"/>
            <w:szCs w:val="24"/>
          </w:rPr>
          <w:delText>male</w:delText>
        </w:r>
        <w:r w:rsidRPr="00E05337" w:rsidDel="00984418">
          <w:rPr>
            <w:rFonts w:ascii="Times New Roman" w:hAnsi="Times New Roman"/>
            <w:sz w:val="24"/>
            <w:szCs w:val="24"/>
          </w:rPr>
          <w:delText xml:space="preserve"> head of household</w:delText>
        </w:r>
        <w:r w:rsidR="00502BC8" w:rsidRPr="00E05337" w:rsidDel="00984418">
          <w:rPr>
            <w:rFonts w:ascii="Times New Roman" w:hAnsi="Times New Roman"/>
            <w:sz w:val="24"/>
            <w:szCs w:val="24"/>
          </w:rPr>
          <w:delText xml:space="preserve"> </w:delText>
        </w:r>
        <w:r w:rsidRPr="00E05337" w:rsidDel="00984418">
          <w:rPr>
            <w:rFonts w:ascii="Times New Roman" w:hAnsi="Times New Roman"/>
            <w:sz w:val="24"/>
            <w:szCs w:val="24"/>
          </w:rPr>
          <w:delText xml:space="preserve">for the </w:delText>
        </w:r>
        <w:r w:rsidR="00502BC8" w:rsidRPr="00E05337" w:rsidDel="00984418">
          <w:rPr>
            <w:rFonts w:ascii="Times New Roman" w:hAnsi="Times New Roman"/>
            <w:sz w:val="24"/>
            <w:szCs w:val="24"/>
          </w:rPr>
          <w:delText xml:space="preserve">FCS and DDS </w:delText>
        </w:r>
        <w:r w:rsidRPr="00E05337" w:rsidDel="00984418">
          <w:rPr>
            <w:rFonts w:ascii="Times New Roman" w:hAnsi="Times New Roman"/>
            <w:sz w:val="24"/>
            <w:szCs w:val="24"/>
          </w:rPr>
          <w:delText xml:space="preserve">models was negative in contrast to the </w:delText>
        </w:r>
        <w:r w:rsidR="00EB7A3E" w:rsidRPr="00E05337" w:rsidDel="00984418">
          <w:rPr>
            <w:rFonts w:ascii="Times New Roman" w:hAnsi="Times New Roman"/>
            <w:sz w:val="24"/>
            <w:szCs w:val="24"/>
          </w:rPr>
          <w:delText xml:space="preserve">other </w:delText>
        </w:r>
        <w:r w:rsidRPr="00E05337" w:rsidDel="00984418">
          <w:rPr>
            <w:rFonts w:ascii="Times New Roman" w:hAnsi="Times New Roman"/>
            <w:sz w:val="24"/>
            <w:szCs w:val="24"/>
          </w:rPr>
          <w:delText xml:space="preserve">model.  Perhaps </w:delText>
        </w:r>
        <w:r w:rsidR="00B521E5" w:rsidRPr="00E05337" w:rsidDel="00984418">
          <w:rPr>
            <w:rFonts w:ascii="Times New Roman" w:hAnsi="Times New Roman"/>
            <w:sz w:val="24"/>
            <w:szCs w:val="24"/>
          </w:rPr>
          <w:delText>m</w:delText>
        </w:r>
        <w:r w:rsidR="00502BC8" w:rsidRPr="00E05337" w:rsidDel="00984418">
          <w:rPr>
            <w:rFonts w:ascii="Times New Roman" w:hAnsi="Times New Roman"/>
            <w:sz w:val="24"/>
            <w:szCs w:val="24"/>
          </w:rPr>
          <w:delText>ale</w:delText>
        </w:r>
        <w:r w:rsidRPr="00E05337" w:rsidDel="00984418">
          <w:rPr>
            <w:rFonts w:ascii="Times New Roman" w:hAnsi="Times New Roman"/>
            <w:sz w:val="24"/>
            <w:szCs w:val="24"/>
          </w:rPr>
          <w:delText xml:space="preserve"> household heads</w:delText>
        </w:r>
        <w:r w:rsidR="00502BC8" w:rsidRPr="00E05337" w:rsidDel="00984418">
          <w:rPr>
            <w:rFonts w:ascii="Times New Roman" w:hAnsi="Times New Roman"/>
            <w:sz w:val="24"/>
            <w:szCs w:val="24"/>
          </w:rPr>
          <w:delText xml:space="preserve"> focus on food quantity instead of </w:delText>
        </w:r>
        <w:r w:rsidR="003404BB" w:rsidRPr="00E05337" w:rsidDel="00984418">
          <w:rPr>
            <w:rFonts w:ascii="Times New Roman" w:hAnsi="Times New Roman"/>
            <w:sz w:val="24"/>
            <w:szCs w:val="24"/>
          </w:rPr>
          <w:delText xml:space="preserve">nutritional diversity. </w:delText>
        </w:r>
      </w:del>
    </w:p>
    <w:p w14:paraId="228D8814" w14:textId="101B6FE6" w:rsidR="000D01E6" w:rsidRPr="00E05337" w:rsidDel="00984418" w:rsidRDefault="003404BB" w:rsidP="00F77985">
      <w:pPr>
        <w:rPr>
          <w:moveFrom w:id="6080" w:author="Linderhof, Vincent" w:date="2016-03-06T22:21:00Z"/>
          <w:rFonts w:ascii="Times New Roman" w:hAnsi="Times New Roman"/>
          <w:sz w:val="24"/>
          <w:szCs w:val="24"/>
        </w:rPr>
      </w:pPr>
      <w:moveFromRangeStart w:id="6081" w:author="Linderhof, Vincent" w:date="2016-03-06T22:21:00Z" w:name="move445066200"/>
      <w:moveFrom w:id="6082" w:author="Linderhof, Vincent" w:date="2016-03-06T22:21:00Z">
        <w:r w:rsidRPr="00E05337" w:rsidDel="00984418">
          <w:rPr>
            <w:rFonts w:ascii="Times New Roman" w:hAnsi="Times New Roman"/>
            <w:sz w:val="24"/>
            <w:szCs w:val="24"/>
          </w:rPr>
          <w:t xml:space="preserve">In general, results across the three models testing different exogenous food count measures show similar results.  The Caloric model consistently has more </w:t>
        </w:r>
        <w:r w:rsidR="000158EC" w:rsidRPr="00E05337" w:rsidDel="00984418">
          <w:rPr>
            <w:rFonts w:ascii="Times New Roman" w:hAnsi="Times New Roman"/>
            <w:sz w:val="24"/>
            <w:szCs w:val="24"/>
          </w:rPr>
          <w:t>s</w:t>
        </w:r>
        <w:r w:rsidR="00B521E5" w:rsidRPr="00E05337" w:rsidDel="00984418">
          <w:rPr>
            <w:rFonts w:ascii="Times New Roman" w:hAnsi="Times New Roman"/>
            <w:sz w:val="24"/>
            <w:szCs w:val="24"/>
          </w:rPr>
          <w:t>ignificant variables</w:t>
        </w:r>
        <w:r w:rsidRPr="00E05337" w:rsidDel="00984418">
          <w:rPr>
            <w:rFonts w:ascii="Times New Roman" w:hAnsi="Times New Roman"/>
            <w:sz w:val="24"/>
            <w:szCs w:val="24"/>
          </w:rPr>
          <w:t xml:space="preserve"> than the other two models.  This might be due to the fact that </w:t>
        </w:r>
        <w:r w:rsidR="000158EC" w:rsidRPr="00E05337" w:rsidDel="00984418">
          <w:rPr>
            <w:rFonts w:ascii="Times New Roman" w:hAnsi="Times New Roman"/>
            <w:sz w:val="24"/>
            <w:szCs w:val="24"/>
          </w:rPr>
          <w:t xml:space="preserve">calories are </w:t>
        </w:r>
        <w:r w:rsidRPr="00E05337" w:rsidDel="00984418">
          <w:rPr>
            <w:rFonts w:ascii="Times New Roman" w:hAnsi="Times New Roman"/>
            <w:sz w:val="24"/>
            <w:szCs w:val="24"/>
          </w:rPr>
          <w:t xml:space="preserve">more closely </w:t>
        </w:r>
        <w:r w:rsidR="000158EC" w:rsidRPr="00E05337" w:rsidDel="00984418">
          <w:rPr>
            <w:rFonts w:ascii="Times New Roman" w:hAnsi="Times New Roman"/>
            <w:sz w:val="24"/>
            <w:szCs w:val="24"/>
          </w:rPr>
          <w:t>link</w:t>
        </w:r>
        <w:r w:rsidR="00B521E5" w:rsidRPr="00E05337" w:rsidDel="00984418">
          <w:rPr>
            <w:rFonts w:ascii="Times New Roman" w:hAnsi="Times New Roman"/>
            <w:sz w:val="24"/>
            <w:szCs w:val="24"/>
          </w:rPr>
          <w:t>ed</w:t>
        </w:r>
        <w:r w:rsidR="000158EC" w:rsidRPr="00E05337" w:rsidDel="00984418">
          <w:rPr>
            <w:rFonts w:ascii="Times New Roman" w:hAnsi="Times New Roman"/>
            <w:sz w:val="24"/>
            <w:szCs w:val="24"/>
          </w:rPr>
          <w:t xml:space="preserve"> to t</w:t>
        </w:r>
        <w:r w:rsidR="00B521E5" w:rsidRPr="00E05337" w:rsidDel="00984418">
          <w:rPr>
            <w:rFonts w:ascii="Times New Roman" w:hAnsi="Times New Roman"/>
            <w:sz w:val="24"/>
            <w:szCs w:val="24"/>
          </w:rPr>
          <w:t>he quantity of food consum</w:t>
        </w:r>
        <w:r w:rsidRPr="00E05337" w:rsidDel="00984418">
          <w:rPr>
            <w:rFonts w:ascii="Times New Roman" w:hAnsi="Times New Roman"/>
            <w:sz w:val="24"/>
            <w:szCs w:val="24"/>
          </w:rPr>
          <w:t>ed which</w:t>
        </w:r>
        <w:r w:rsidR="00B521E5" w:rsidRPr="00E05337" w:rsidDel="00984418">
          <w:rPr>
            <w:rFonts w:ascii="Times New Roman" w:hAnsi="Times New Roman"/>
            <w:sz w:val="24"/>
            <w:szCs w:val="24"/>
          </w:rPr>
          <w:t xml:space="preserve"> we suppose</w:t>
        </w:r>
        <w:r w:rsidR="000158EC" w:rsidRPr="00E05337" w:rsidDel="00984418">
          <w:rPr>
            <w:rFonts w:ascii="Times New Roman" w:hAnsi="Times New Roman"/>
            <w:sz w:val="24"/>
            <w:szCs w:val="24"/>
          </w:rPr>
          <w:t xml:space="preserve"> is eas</w:t>
        </w:r>
        <w:r w:rsidRPr="00E05337" w:rsidDel="00984418">
          <w:rPr>
            <w:rFonts w:ascii="Times New Roman" w:hAnsi="Times New Roman"/>
            <w:sz w:val="24"/>
            <w:szCs w:val="24"/>
          </w:rPr>
          <w:t>ier</w:t>
        </w:r>
        <w:r w:rsidR="000158EC" w:rsidRPr="00E05337" w:rsidDel="00984418">
          <w:rPr>
            <w:rFonts w:ascii="Times New Roman" w:hAnsi="Times New Roman"/>
            <w:sz w:val="24"/>
            <w:szCs w:val="24"/>
          </w:rPr>
          <w:t xml:space="preserve"> to influence th</w:t>
        </w:r>
        <w:r w:rsidRPr="00E05337" w:rsidDel="00984418">
          <w:rPr>
            <w:rFonts w:ascii="Times New Roman" w:hAnsi="Times New Roman"/>
            <w:sz w:val="24"/>
            <w:szCs w:val="24"/>
          </w:rPr>
          <w:t>an the nutritional diversity of crops grown</w:t>
        </w:r>
        <w:r w:rsidR="00B66E74" w:rsidRPr="00E05337" w:rsidDel="00984418">
          <w:rPr>
            <w:rFonts w:ascii="Times New Roman" w:hAnsi="Times New Roman"/>
            <w:sz w:val="24"/>
            <w:szCs w:val="24"/>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sidRPr="00E05337" w:rsidDel="00984418">
          <w:rPr>
            <w:rFonts w:ascii="Times New Roman" w:hAnsi="Times New Roman"/>
            <w:sz w:val="24"/>
            <w:szCs w:val="24"/>
          </w:rPr>
          <w:t xml:space="preserve"> </w:t>
        </w:r>
        <w:r w:rsidR="00EB70E8" w:rsidRPr="00E05337" w:rsidDel="00984418">
          <w:rPr>
            <w:rFonts w:ascii="Times New Roman" w:hAnsi="Times New Roman"/>
            <w:sz w:val="24"/>
            <w:szCs w:val="24"/>
          </w:rPr>
          <w:t>Of the three exogenous variables tested, the number of different crops shows significant results for each model</w:t>
        </w:r>
        <w:r w:rsidR="00684A98" w:rsidRPr="00E05337" w:rsidDel="00984418">
          <w:rPr>
            <w:rFonts w:ascii="Times New Roman" w:hAnsi="Times New Roman"/>
            <w:sz w:val="24"/>
            <w:szCs w:val="24"/>
          </w:rPr>
          <w:t xml:space="preserve"> and similar results for the other exogenous variables in the model.  We therefore recommend using it as a measure of the overall nutritional and caloric health of a household.  </w:t>
        </w:r>
      </w:moveFrom>
    </w:p>
    <w:moveFromRangeEnd w:id="6081"/>
    <w:p w14:paraId="0481AF28" w14:textId="77777777" w:rsidR="00F0766A" w:rsidRPr="00E05337" w:rsidRDefault="00F0766A" w:rsidP="00F77985">
      <w:pPr>
        <w:rPr>
          <w:rFonts w:ascii="Times New Roman" w:hAnsi="Times New Roman"/>
          <w:sz w:val="24"/>
          <w:szCs w:val="24"/>
        </w:rPr>
      </w:pPr>
    </w:p>
    <w:p w14:paraId="1F49AD37" w14:textId="45A7527F" w:rsidR="009D2CF8" w:rsidRPr="00E05337" w:rsidDel="004717E5" w:rsidRDefault="00AD0D74" w:rsidP="00F77985">
      <w:pPr>
        <w:rPr>
          <w:del w:id="6083" w:author="Linderhof, Vincent" w:date="2016-03-06T10:59:00Z"/>
          <w:rFonts w:ascii="Times New Roman" w:hAnsi="Times New Roman"/>
          <w:i/>
          <w:sz w:val="24"/>
          <w:szCs w:val="24"/>
          <w:u w:val="single"/>
        </w:rPr>
      </w:pPr>
      <w:del w:id="6084" w:author="Linderhof, Vincent" w:date="2016-03-06T10:59:00Z">
        <w:r w:rsidRPr="00E05337" w:rsidDel="004717E5">
          <w:rPr>
            <w:rFonts w:ascii="Times New Roman" w:hAnsi="Times New Roman"/>
            <w:i/>
            <w:sz w:val="24"/>
            <w:szCs w:val="24"/>
            <w:u w:val="single"/>
          </w:rPr>
          <w:delText>S</w:delText>
        </w:r>
        <w:r w:rsidR="009D2CF8" w:rsidRPr="00E05337" w:rsidDel="004717E5">
          <w:rPr>
            <w:rFonts w:ascii="Times New Roman" w:hAnsi="Times New Roman"/>
            <w:i/>
            <w:sz w:val="24"/>
            <w:szCs w:val="24"/>
            <w:u w:val="single"/>
          </w:rPr>
          <w:delText xml:space="preserve">ubdivided </w:delText>
        </w:r>
        <w:r w:rsidR="00193FF8" w:rsidRPr="00E05337" w:rsidDel="004717E5">
          <w:rPr>
            <w:rFonts w:ascii="Times New Roman" w:hAnsi="Times New Roman"/>
            <w:i/>
            <w:sz w:val="24"/>
            <w:szCs w:val="24"/>
            <w:u w:val="single"/>
          </w:rPr>
          <w:delText>income</w:delText>
        </w:r>
        <w:r w:rsidRPr="00E05337" w:rsidDel="004717E5">
          <w:rPr>
            <w:rFonts w:ascii="Times New Roman" w:hAnsi="Times New Roman"/>
            <w:i/>
            <w:sz w:val="24"/>
            <w:szCs w:val="24"/>
            <w:u w:val="single"/>
          </w:rPr>
          <w:delText xml:space="preserve"> and non-linear variables</w:delText>
        </w:r>
      </w:del>
    </w:p>
    <w:p w14:paraId="6CBAC190" w14:textId="3F14ABC0" w:rsidR="002C6F78" w:rsidRPr="00E05337" w:rsidDel="004717E5" w:rsidRDefault="002C6F78" w:rsidP="00F77985">
      <w:pPr>
        <w:suppressAutoHyphens w:val="0"/>
        <w:spacing w:after="0"/>
        <w:rPr>
          <w:del w:id="6085" w:author="Linderhof, Vincent" w:date="2016-03-06T10:59:00Z"/>
          <w:rFonts w:ascii="Times New Roman" w:hAnsi="Times New Roman"/>
          <w:i/>
          <w:sz w:val="24"/>
          <w:szCs w:val="24"/>
        </w:rPr>
        <w:sectPr w:rsidR="002C6F78" w:rsidRPr="00E05337" w:rsidDel="004717E5" w:rsidSect="004717E5">
          <w:type w:val="nextPage"/>
          <w:pgSz w:w="11906" w:h="16838"/>
          <w:pgMar w:top="1440" w:right="1440" w:bottom="1440" w:left="1440" w:header="0" w:footer="397" w:gutter="0"/>
          <w:pgNumType w:start="0"/>
          <w:cols w:space="720"/>
          <w:formProt w:val="0"/>
          <w:docGrid w:linePitch="360" w:charSpace="8192"/>
          <w:sectPrChange w:id="6086" w:author="Linderhof, Vincent" w:date="2016-03-06T11:00:00Z">
            <w:sectPr w:rsidR="002C6F78" w:rsidRPr="00E05337" w:rsidDel="004717E5" w:rsidSect="004717E5">
              <w:type w:val="nextColumn"/>
              <w:pgMar w:top="1440" w:right="1440" w:bottom="1440" w:left="1440" w:header="0" w:footer="397" w:gutter="0"/>
              <w:pgNumType w:start="1"/>
            </w:sectPr>
          </w:sectPrChange>
        </w:sectPr>
      </w:pPr>
    </w:p>
    <w:p w14:paraId="66D8EA60" w14:textId="34A82214" w:rsidR="007709FA" w:rsidRPr="00E05337" w:rsidDel="004717E5" w:rsidRDefault="007709FA" w:rsidP="00F77985">
      <w:pPr>
        <w:suppressAutoHyphens w:val="0"/>
        <w:spacing w:after="0"/>
        <w:rPr>
          <w:del w:id="6087" w:author="Linderhof, Vincent" w:date="2016-03-06T10:59:00Z"/>
          <w:rFonts w:ascii="Times New Roman" w:hAnsi="Times New Roman"/>
          <w:i/>
          <w:sz w:val="24"/>
          <w:szCs w:val="24"/>
        </w:rPr>
      </w:pPr>
      <w:del w:id="6088" w:author="Linderhof, Vincent" w:date="2016-03-06T10:59:00Z">
        <w:r w:rsidRPr="00E05337" w:rsidDel="004717E5">
          <w:rPr>
            <w:rFonts w:ascii="Times New Roman" w:hAnsi="Times New Roman"/>
            <w:i/>
            <w:sz w:val="24"/>
            <w:szCs w:val="24"/>
          </w:rPr>
          <w:delText xml:space="preserve">Table </w:delText>
        </w:r>
        <w:r w:rsidR="00E845C8" w:rsidRPr="00E05337" w:rsidDel="004717E5">
          <w:rPr>
            <w:rFonts w:ascii="Times New Roman" w:hAnsi="Times New Roman"/>
            <w:i/>
            <w:sz w:val="24"/>
            <w:szCs w:val="24"/>
          </w:rPr>
          <w:delText>5</w:delText>
        </w:r>
        <w:r w:rsidRPr="00E05337" w:rsidDel="004717E5">
          <w:rPr>
            <w:rFonts w:ascii="Times New Roman" w:hAnsi="Times New Roman"/>
            <w:i/>
            <w:sz w:val="24"/>
            <w:szCs w:val="24"/>
          </w:rPr>
          <w:delText xml:space="preserve">: </w:delText>
        </w:r>
        <w:r w:rsidR="00BF43A0" w:rsidRPr="00E05337" w:rsidDel="004717E5">
          <w:rPr>
            <w:rFonts w:ascii="Times New Roman" w:hAnsi="Times New Roman"/>
            <w:i/>
            <w:sz w:val="24"/>
            <w:szCs w:val="24"/>
          </w:rPr>
          <w:delText>Time-effect r</w:delText>
        </w:r>
        <w:r w:rsidRPr="00E05337" w:rsidDel="004717E5">
          <w:rPr>
            <w:rFonts w:ascii="Times New Roman" w:hAnsi="Times New Roman"/>
            <w:i/>
            <w:sz w:val="24"/>
            <w:szCs w:val="24"/>
          </w:rPr>
          <w:delText>egression result</w:delText>
        </w:r>
        <w:r w:rsidR="009160F0" w:rsidRPr="00E05337" w:rsidDel="004717E5">
          <w:rPr>
            <w:rFonts w:ascii="Times New Roman" w:hAnsi="Times New Roman"/>
            <w:i/>
            <w:sz w:val="24"/>
            <w:szCs w:val="24"/>
          </w:rPr>
          <w:delText>s</w:delText>
        </w:r>
        <w:r w:rsidRPr="00E05337" w:rsidDel="004717E5">
          <w:rPr>
            <w:rFonts w:ascii="Times New Roman" w:hAnsi="Times New Roman"/>
            <w:i/>
            <w:sz w:val="24"/>
            <w:szCs w:val="24"/>
          </w:rPr>
          <w:delText xml:space="preserve"> with subdivided </w:delText>
        </w:r>
        <w:r w:rsidR="00193FF8" w:rsidRPr="00E05337" w:rsidDel="004717E5">
          <w:rPr>
            <w:rFonts w:ascii="Times New Roman" w:hAnsi="Times New Roman"/>
            <w:i/>
            <w:sz w:val="24"/>
            <w:szCs w:val="24"/>
          </w:rPr>
          <w:delText>income</w:delText>
        </w:r>
      </w:del>
    </w:p>
    <w:tbl>
      <w:tblPr>
        <w:tblW w:w="10400" w:type="dxa"/>
        <w:tblInd w:w="93" w:type="dxa"/>
        <w:tblLook w:val="04A0" w:firstRow="1" w:lastRow="0" w:firstColumn="1" w:lastColumn="0" w:noHBand="0" w:noVBand="1"/>
      </w:tblPr>
      <w:tblGrid>
        <w:gridCol w:w="6320"/>
        <w:gridCol w:w="1356"/>
        <w:gridCol w:w="1356"/>
        <w:gridCol w:w="1656"/>
      </w:tblGrid>
      <w:tr w:rsidR="002C6F78" w:rsidRPr="00A0183E" w:rsidDel="004717E5" w14:paraId="5B9D422F" w14:textId="20AB7A8F" w:rsidTr="00E05337">
        <w:trPr>
          <w:trHeight w:val="142"/>
          <w:del w:id="6089"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313028EA" w:rsidR="002C6F78" w:rsidRPr="00E05337" w:rsidDel="004717E5" w:rsidRDefault="002C6F78" w:rsidP="00E05337">
            <w:pPr>
              <w:suppressAutoHyphens w:val="0"/>
              <w:spacing w:after="0"/>
              <w:rPr>
                <w:del w:id="6090" w:author="Linderhof, Vincent" w:date="2016-03-06T10:59:00Z"/>
                <w:rFonts w:ascii="Times New Roman" w:eastAsia="Times New Roman" w:hAnsi="Times New Roman"/>
                <w:color w:val="000000"/>
                <w:sz w:val="24"/>
                <w:szCs w:val="24"/>
                <w:lang w:eastAsia="en-GB"/>
              </w:rPr>
            </w:pPr>
            <w:del w:id="609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1F9E7612" w:rsidR="002C6F78" w:rsidRPr="00E05337" w:rsidDel="004717E5" w:rsidRDefault="002C6F78" w:rsidP="00E05337">
            <w:pPr>
              <w:suppressAutoHyphens w:val="0"/>
              <w:spacing w:after="0"/>
              <w:rPr>
                <w:del w:id="6092" w:author="Linderhof, Vincent" w:date="2016-03-06T10:59:00Z"/>
                <w:rFonts w:ascii="Times New Roman" w:eastAsia="Times New Roman" w:hAnsi="Times New Roman"/>
                <w:color w:val="000000"/>
                <w:sz w:val="24"/>
                <w:szCs w:val="24"/>
                <w:lang w:eastAsia="en-GB"/>
              </w:rPr>
            </w:pPr>
            <w:del w:id="6093" w:author="Linderhof, Vincent" w:date="2016-03-06T10:59:00Z">
              <w:r w:rsidRPr="00E05337" w:rsidDel="004717E5">
                <w:rPr>
                  <w:rFonts w:ascii="Times New Roman" w:eastAsia="Times New Roman" w:hAnsi="Times New Roman"/>
                  <w:color w:val="000000"/>
                  <w:sz w:val="24"/>
                  <w:szCs w:val="24"/>
                  <w:lang w:eastAsia="en-GB"/>
                </w:rPr>
                <w:delText>Dependent</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1D245AF2" w:rsidR="002C6F78" w:rsidRPr="00E05337" w:rsidDel="004717E5" w:rsidRDefault="002C6F78" w:rsidP="00E05337">
            <w:pPr>
              <w:suppressAutoHyphens w:val="0"/>
              <w:spacing w:after="0"/>
              <w:rPr>
                <w:del w:id="6094" w:author="Linderhof, Vincent" w:date="2016-03-06T10:59:00Z"/>
                <w:rFonts w:ascii="Times New Roman" w:eastAsia="Times New Roman" w:hAnsi="Times New Roman"/>
                <w:color w:val="000000"/>
                <w:sz w:val="24"/>
                <w:szCs w:val="24"/>
                <w:lang w:eastAsia="en-GB"/>
              </w:rPr>
            </w:pPr>
            <w:del w:id="6095" w:author="Linderhof, Vincent" w:date="2016-03-06T10:59:00Z">
              <w:r w:rsidRPr="00E05337" w:rsidDel="004717E5">
                <w:rPr>
                  <w:rFonts w:ascii="Times New Roman" w:eastAsia="Times New Roman" w:hAnsi="Times New Roman"/>
                  <w:color w:val="000000"/>
                  <w:sz w:val="24"/>
                  <w:szCs w:val="24"/>
                  <w:lang w:eastAsia="en-GB"/>
                </w:rPr>
                <w:delText>variable:</w:delText>
              </w:r>
            </w:del>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16C1B78E" w:rsidR="002C6F78" w:rsidRPr="00E05337" w:rsidDel="004717E5" w:rsidRDefault="002C6F78" w:rsidP="00E05337">
            <w:pPr>
              <w:suppressAutoHyphens w:val="0"/>
              <w:spacing w:after="0"/>
              <w:rPr>
                <w:del w:id="6096" w:author="Linderhof, Vincent" w:date="2016-03-06T10:59:00Z"/>
                <w:rFonts w:ascii="Times New Roman" w:eastAsia="Times New Roman" w:hAnsi="Times New Roman"/>
                <w:color w:val="000000"/>
                <w:sz w:val="24"/>
                <w:szCs w:val="24"/>
                <w:lang w:eastAsia="en-GB"/>
              </w:rPr>
            </w:pPr>
            <w:del w:id="6097"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6F396F36" w14:textId="3BEA1A18" w:rsidTr="00E05337">
        <w:trPr>
          <w:trHeight w:val="142"/>
          <w:del w:id="6098"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6D898DB9" w:rsidR="002C6F78" w:rsidRPr="00E05337" w:rsidDel="004717E5" w:rsidRDefault="002C6F78" w:rsidP="00E05337">
            <w:pPr>
              <w:suppressAutoHyphens w:val="0"/>
              <w:spacing w:after="0"/>
              <w:rPr>
                <w:del w:id="6099" w:author="Linderhof, Vincent" w:date="2016-03-06T10:59:00Z"/>
                <w:rFonts w:ascii="Times New Roman" w:eastAsia="Times New Roman" w:hAnsi="Times New Roman"/>
                <w:color w:val="000000"/>
                <w:sz w:val="24"/>
                <w:szCs w:val="24"/>
                <w:lang w:eastAsia="en-GB"/>
              </w:rPr>
            </w:pPr>
            <w:del w:id="6100"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510EE0E0" w:rsidR="002C6F78" w:rsidRPr="00E05337" w:rsidDel="004717E5" w:rsidRDefault="002C6F78" w:rsidP="00E05337">
            <w:pPr>
              <w:suppressAutoHyphens w:val="0"/>
              <w:spacing w:after="0"/>
              <w:rPr>
                <w:del w:id="6101" w:author="Linderhof, Vincent" w:date="2016-03-06T10:59:00Z"/>
                <w:rFonts w:ascii="Times New Roman" w:eastAsia="Times New Roman" w:hAnsi="Times New Roman"/>
                <w:color w:val="000000"/>
                <w:sz w:val="24"/>
                <w:szCs w:val="24"/>
                <w:lang w:eastAsia="en-GB"/>
              </w:rPr>
            </w:pPr>
            <w:del w:id="6102" w:author="Linderhof, Vincent" w:date="2016-03-06T10:59:00Z">
              <w:r w:rsidRPr="00E05337" w:rsidDel="004717E5">
                <w:rPr>
                  <w:rFonts w:ascii="Times New Roman" w:eastAsia="Times New Roman" w:hAnsi="Times New Roman"/>
                  <w:color w:val="000000"/>
                  <w:sz w:val="24"/>
                  <w:szCs w:val="24"/>
                  <w:lang w:eastAsia="en-GB"/>
                </w:rPr>
                <w:delText>FCS</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42D5D627" w:rsidR="002C6F78" w:rsidRPr="00E05337" w:rsidDel="004717E5" w:rsidRDefault="002C6F78" w:rsidP="00E05337">
            <w:pPr>
              <w:suppressAutoHyphens w:val="0"/>
              <w:spacing w:after="0"/>
              <w:rPr>
                <w:del w:id="6103" w:author="Linderhof, Vincent" w:date="2016-03-06T10:59:00Z"/>
                <w:rFonts w:ascii="Times New Roman" w:eastAsia="Times New Roman" w:hAnsi="Times New Roman"/>
                <w:color w:val="000000"/>
                <w:sz w:val="24"/>
                <w:szCs w:val="24"/>
                <w:lang w:eastAsia="en-GB"/>
              </w:rPr>
            </w:pPr>
            <w:del w:id="6104" w:author="Linderhof, Vincent" w:date="2016-03-06T10:59:00Z">
              <w:r w:rsidRPr="00E05337" w:rsidDel="004717E5">
                <w:rPr>
                  <w:rFonts w:ascii="Times New Roman" w:eastAsia="Times New Roman" w:hAnsi="Times New Roman"/>
                  <w:color w:val="000000"/>
                  <w:sz w:val="24"/>
                  <w:szCs w:val="24"/>
                  <w:lang w:eastAsia="en-GB"/>
                </w:rPr>
                <w:delText>DDS</w:delText>
              </w:r>
            </w:del>
          </w:p>
        </w:tc>
        <w:tc>
          <w:tcPr>
            <w:tcW w:w="1480" w:type="dxa"/>
            <w:tcBorders>
              <w:top w:val="nil"/>
              <w:left w:val="nil"/>
              <w:bottom w:val="single" w:sz="4" w:space="0" w:color="auto"/>
              <w:right w:val="nil"/>
            </w:tcBorders>
            <w:shd w:val="clear" w:color="auto" w:fill="auto"/>
            <w:noWrap/>
            <w:vAlign w:val="bottom"/>
            <w:hideMark/>
          </w:tcPr>
          <w:p w14:paraId="77FAE53E" w14:textId="20857BC6" w:rsidR="002C6F78" w:rsidRPr="00E05337" w:rsidDel="004717E5" w:rsidRDefault="002C6F78" w:rsidP="00E05337">
            <w:pPr>
              <w:suppressAutoHyphens w:val="0"/>
              <w:spacing w:after="0"/>
              <w:rPr>
                <w:del w:id="6105" w:author="Linderhof, Vincent" w:date="2016-03-06T10:59:00Z"/>
                <w:rFonts w:ascii="Times New Roman" w:eastAsia="Times New Roman" w:hAnsi="Times New Roman"/>
                <w:color w:val="000000"/>
                <w:sz w:val="24"/>
                <w:szCs w:val="24"/>
                <w:lang w:eastAsia="en-GB"/>
              </w:rPr>
            </w:pPr>
            <w:del w:id="6106" w:author="Linderhof, Vincent" w:date="2016-03-06T10:59:00Z">
              <w:r w:rsidRPr="00E05337" w:rsidDel="004717E5">
                <w:rPr>
                  <w:rFonts w:ascii="Times New Roman" w:eastAsia="Times New Roman" w:hAnsi="Times New Roman"/>
                  <w:color w:val="000000"/>
                  <w:sz w:val="24"/>
                  <w:szCs w:val="24"/>
                  <w:lang w:eastAsia="en-GB"/>
                </w:rPr>
                <w:delText>Calories by HH</w:delText>
              </w:r>
            </w:del>
          </w:p>
        </w:tc>
      </w:tr>
      <w:tr w:rsidR="002C6F78" w:rsidRPr="00A0183E" w:rsidDel="004717E5" w14:paraId="2772C31B" w14:textId="08A070B2" w:rsidTr="00E05337">
        <w:trPr>
          <w:trHeight w:val="142"/>
          <w:del w:id="6107"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1EF7E948" w:rsidR="002C6F78" w:rsidRPr="00E05337" w:rsidDel="004717E5" w:rsidRDefault="002C6F78" w:rsidP="00E05337">
            <w:pPr>
              <w:suppressAutoHyphens w:val="0"/>
              <w:spacing w:after="0"/>
              <w:rPr>
                <w:del w:id="6108" w:author="Linderhof, Vincent" w:date="2016-03-06T10:59:00Z"/>
                <w:rFonts w:ascii="Times New Roman" w:eastAsia="Times New Roman" w:hAnsi="Times New Roman"/>
                <w:color w:val="000000"/>
                <w:sz w:val="24"/>
                <w:szCs w:val="24"/>
                <w:lang w:eastAsia="en-GB"/>
              </w:rPr>
            </w:pPr>
            <w:del w:id="6109" w:author="Linderhof, Vincent" w:date="2016-03-06T10:59:00Z">
              <w:r w:rsidRPr="00E05337" w:rsidDel="004717E5">
                <w:rPr>
                  <w:rFonts w:ascii="Times New Roman" w:eastAsia="Times New Roman" w:hAnsi="Times New Roman"/>
                  <w:color w:val="000000"/>
                  <w:sz w:val="24"/>
                  <w:szCs w:val="24"/>
                  <w:lang w:eastAsia="en-GB"/>
                </w:rPr>
                <w:delText>Number differerent crops produced by household</w:delText>
              </w:r>
            </w:del>
          </w:p>
        </w:tc>
        <w:tc>
          <w:tcPr>
            <w:tcW w:w="1300" w:type="dxa"/>
            <w:tcBorders>
              <w:top w:val="single" w:sz="4" w:space="0" w:color="auto"/>
              <w:left w:val="nil"/>
              <w:bottom w:val="nil"/>
              <w:right w:val="nil"/>
            </w:tcBorders>
            <w:shd w:val="clear" w:color="auto" w:fill="auto"/>
            <w:noWrap/>
            <w:vAlign w:val="bottom"/>
            <w:hideMark/>
          </w:tcPr>
          <w:p w14:paraId="1C25F040" w14:textId="27BD2B7A" w:rsidR="002C6F78" w:rsidRPr="00E05337" w:rsidDel="004717E5" w:rsidRDefault="002C6F78" w:rsidP="00E05337">
            <w:pPr>
              <w:suppressAutoHyphens w:val="0"/>
              <w:spacing w:after="0"/>
              <w:rPr>
                <w:del w:id="6110" w:author="Linderhof, Vincent" w:date="2016-03-06T10:59:00Z"/>
                <w:rFonts w:ascii="Times New Roman" w:eastAsia="Times New Roman" w:hAnsi="Times New Roman"/>
                <w:color w:val="000000"/>
                <w:sz w:val="24"/>
                <w:szCs w:val="24"/>
                <w:lang w:eastAsia="en-GB"/>
              </w:rPr>
            </w:pPr>
            <w:del w:id="6111" w:author="Linderhof, Vincent" w:date="2016-03-06T10:59:00Z">
              <w:r w:rsidRPr="00E05337" w:rsidDel="004717E5">
                <w:rPr>
                  <w:rFonts w:ascii="Times New Roman" w:eastAsia="Times New Roman" w:hAnsi="Times New Roman"/>
                  <w:color w:val="000000"/>
                  <w:sz w:val="24"/>
                  <w:szCs w:val="24"/>
                  <w:lang w:eastAsia="en-GB"/>
                </w:rPr>
                <w:delText>0.698***</w:delText>
              </w:r>
            </w:del>
          </w:p>
        </w:tc>
        <w:tc>
          <w:tcPr>
            <w:tcW w:w="1300" w:type="dxa"/>
            <w:tcBorders>
              <w:top w:val="single" w:sz="4" w:space="0" w:color="auto"/>
              <w:left w:val="nil"/>
              <w:bottom w:val="nil"/>
              <w:right w:val="nil"/>
            </w:tcBorders>
            <w:shd w:val="clear" w:color="auto" w:fill="auto"/>
            <w:noWrap/>
            <w:vAlign w:val="bottom"/>
            <w:hideMark/>
          </w:tcPr>
          <w:p w14:paraId="767E843D" w14:textId="1F39A344" w:rsidR="002C6F78" w:rsidRPr="00E05337" w:rsidDel="004717E5" w:rsidRDefault="002C6F78" w:rsidP="00E05337">
            <w:pPr>
              <w:suppressAutoHyphens w:val="0"/>
              <w:spacing w:after="0"/>
              <w:rPr>
                <w:del w:id="6112" w:author="Linderhof, Vincent" w:date="2016-03-06T10:59:00Z"/>
                <w:rFonts w:ascii="Times New Roman" w:eastAsia="Times New Roman" w:hAnsi="Times New Roman"/>
                <w:color w:val="000000"/>
                <w:sz w:val="24"/>
                <w:szCs w:val="24"/>
                <w:lang w:eastAsia="en-GB"/>
              </w:rPr>
            </w:pPr>
            <w:del w:id="6113" w:author="Linderhof, Vincent" w:date="2016-03-06T10:59:00Z">
              <w:r w:rsidRPr="00E05337" w:rsidDel="004717E5">
                <w:rPr>
                  <w:rFonts w:ascii="Times New Roman" w:eastAsia="Times New Roman" w:hAnsi="Times New Roman"/>
                  <w:color w:val="000000"/>
                  <w:sz w:val="24"/>
                  <w:szCs w:val="24"/>
                  <w:lang w:eastAsia="en-GB"/>
                </w:rPr>
                <w:delText>0.117***</w:delText>
              </w:r>
            </w:del>
          </w:p>
        </w:tc>
        <w:tc>
          <w:tcPr>
            <w:tcW w:w="1480" w:type="dxa"/>
            <w:tcBorders>
              <w:top w:val="single" w:sz="4" w:space="0" w:color="auto"/>
              <w:left w:val="nil"/>
              <w:bottom w:val="nil"/>
              <w:right w:val="nil"/>
            </w:tcBorders>
            <w:shd w:val="clear" w:color="auto" w:fill="auto"/>
            <w:noWrap/>
            <w:vAlign w:val="bottom"/>
            <w:hideMark/>
          </w:tcPr>
          <w:p w14:paraId="6EA412D1" w14:textId="0139272C" w:rsidR="002C6F78" w:rsidRPr="00E05337" w:rsidDel="004717E5" w:rsidRDefault="002C6F78" w:rsidP="00E05337">
            <w:pPr>
              <w:suppressAutoHyphens w:val="0"/>
              <w:spacing w:after="0"/>
              <w:rPr>
                <w:del w:id="6114" w:author="Linderhof, Vincent" w:date="2016-03-06T10:59:00Z"/>
                <w:rFonts w:ascii="Times New Roman" w:eastAsia="Times New Roman" w:hAnsi="Times New Roman"/>
                <w:color w:val="000000"/>
                <w:sz w:val="24"/>
                <w:szCs w:val="24"/>
                <w:lang w:eastAsia="en-GB"/>
              </w:rPr>
            </w:pPr>
            <w:del w:id="6115" w:author="Linderhof, Vincent" w:date="2016-03-06T10:59:00Z">
              <w:r w:rsidRPr="00E05337" w:rsidDel="004717E5">
                <w:rPr>
                  <w:rFonts w:ascii="Times New Roman" w:eastAsia="Times New Roman" w:hAnsi="Times New Roman"/>
                  <w:color w:val="000000"/>
                  <w:sz w:val="24"/>
                  <w:szCs w:val="24"/>
                  <w:lang w:eastAsia="en-GB"/>
                </w:rPr>
                <w:delText>2,292.087***</w:delText>
              </w:r>
            </w:del>
          </w:p>
        </w:tc>
      </w:tr>
      <w:tr w:rsidR="002C6F78" w:rsidRPr="00A0183E" w:rsidDel="004717E5" w14:paraId="4CFD882C" w14:textId="1E9C3F94" w:rsidTr="00E05337">
        <w:trPr>
          <w:trHeight w:val="142"/>
          <w:del w:id="611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8B39AED" w14:textId="0E100880" w:rsidR="002C6F78" w:rsidRPr="00E05337" w:rsidDel="004717E5" w:rsidRDefault="002C6F78" w:rsidP="00E05337">
            <w:pPr>
              <w:suppressAutoHyphens w:val="0"/>
              <w:spacing w:after="0"/>
              <w:rPr>
                <w:del w:id="6117" w:author="Linderhof, Vincent" w:date="2016-03-06T10:59:00Z"/>
                <w:rFonts w:ascii="Times New Roman" w:eastAsia="Times New Roman" w:hAnsi="Times New Roman"/>
                <w:color w:val="000000"/>
                <w:sz w:val="24"/>
                <w:szCs w:val="24"/>
                <w:lang w:eastAsia="en-GB"/>
              </w:rPr>
            </w:pPr>
            <w:del w:id="6118"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D4B782D" w14:textId="1822DF72" w:rsidR="002C6F78" w:rsidRPr="00E05337" w:rsidDel="004717E5" w:rsidRDefault="002C6F78" w:rsidP="00E05337">
            <w:pPr>
              <w:suppressAutoHyphens w:val="0"/>
              <w:spacing w:after="0"/>
              <w:rPr>
                <w:del w:id="6119" w:author="Linderhof, Vincent" w:date="2016-03-06T10:59:00Z"/>
                <w:rFonts w:ascii="Times New Roman" w:eastAsia="Times New Roman" w:hAnsi="Times New Roman"/>
                <w:color w:val="000000"/>
                <w:sz w:val="24"/>
                <w:szCs w:val="24"/>
                <w:lang w:eastAsia="en-GB"/>
              </w:rPr>
            </w:pPr>
            <w:del w:id="6120" w:author="Linderhof, Vincent" w:date="2016-03-06T10:59:00Z">
              <w:r w:rsidRPr="00E05337" w:rsidDel="004717E5">
                <w:rPr>
                  <w:rFonts w:ascii="Times New Roman" w:eastAsia="Times New Roman" w:hAnsi="Times New Roman"/>
                  <w:color w:val="000000"/>
                  <w:sz w:val="24"/>
                  <w:szCs w:val="24"/>
                  <w:lang w:eastAsia="en-GB"/>
                </w:rPr>
                <w:delText>(0.144)</w:delText>
              </w:r>
            </w:del>
          </w:p>
        </w:tc>
        <w:tc>
          <w:tcPr>
            <w:tcW w:w="1300" w:type="dxa"/>
            <w:tcBorders>
              <w:top w:val="nil"/>
              <w:left w:val="nil"/>
              <w:bottom w:val="nil"/>
              <w:right w:val="nil"/>
            </w:tcBorders>
            <w:shd w:val="clear" w:color="auto" w:fill="auto"/>
            <w:noWrap/>
            <w:vAlign w:val="bottom"/>
            <w:hideMark/>
          </w:tcPr>
          <w:p w14:paraId="734E1669" w14:textId="0CE2D872" w:rsidR="002C6F78" w:rsidRPr="00E05337" w:rsidDel="004717E5" w:rsidRDefault="002C6F78" w:rsidP="00E05337">
            <w:pPr>
              <w:suppressAutoHyphens w:val="0"/>
              <w:spacing w:after="0"/>
              <w:rPr>
                <w:del w:id="6121" w:author="Linderhof, Vincent" w:date="2016-03-06T10:59:00Z"/>
                <w:rFonts w:ascii="Times New Roman" w:eastAsia="Times New Roman" w:hAnsi="Times New Roman"/>
                <w:color w:val="000000"/>
                <w:sz w:val="24"/>
                <w:szCs w:val="24"/>
                <w:lang w:eastAsia="en-GB"/>
              </w:rPr>
            </w:pPr>
            <w:del w:id="6122"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15BE9F9A" w14:textId="759635D6" w:rsidR="002C6F78" w:rsidRPr="00E05337" w:rsidDel="004717E5" w:rsidRDefault="002C6F78" w:rsidP="00E05337">
            <w:pPr>
              <w:suppressAutoHyphens w:val="0"/>
              <w:spacing w:after="0"/>
              <w:rPr>
                <w:del w:id="6123" w:author="Linderhof, Vincent" w:date="2016-03-06T10:59:00Z"/>
                <w:rFonts w:ascii="Times New Roman" w:eastAsia="Times New Roman" w:hAnsi="Times New Roman"/>
                <w:color w:val="000000"/>
                <w:sz w:val="24"/>
                <w:szCs w:val="24"/>
                <w:lang w:eastAsia="en-GB"/>
              </w:rPr>
            </w:pPr>
            <w:del w:id="6124" w:author="Linderhof, Vincent" w:date="2016-03-06T10:59:00Z">
              <w:r w:rsidRPr="00E05337" w:rsidDel="004717E5">
                <w:rPr>
                  <w:rFonts w:ascii="Times New Roman" w:eastAsia="Times New Roman" w:hAnsi="Times New Roman"/>
                  <w:color w:val="000000"/>
                  <w:sz w:val="24"/>
                  <w:szCs w:val="24"/>
                  <w:lang w:eastAsia="en-GB"/>
                </w:rPr>
                <w:delText>(508.079)</w:delText>
              </w:r>
            </w:del>
          </w:p>
        </w:tc>
      </w:tr>
      <w:tr w:rsidR="002C6F78" w:rsidRPr="00A0183E" w:rsidDel="004717E5" w14:paraId="5B2893CB" w14:textId="2F8E9880" w:rsidTr="00E05337">
        <w:trPr>
          <w:trHeight w:val="142"/>
          <w:del w:id="612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5DE6C9" w14:textId="6B3FD0FA" w:rsidR="002C6F78" w:rsidRPr="00E05337" w:rsidDel="004717E5" w:rsidRDefault="002C6F78" w:rsidP="00E05337">
            <w:pPr>
              <w:suppressAutoHyphens w:val="0"/>
              <w:spacing w:after="0"/>
              <w:rPr>
                <w:del w:id="6126" w:author="Linderhof, Vincent" w:date="2016-03-06T10:59:00Z"/>
                <w:rFonts w:ascii="Times New Roman" w:eastAsia="Times New Roman" w:hAnsi="Times New Roman"/>
                <w:color w:val="000000"/>
                <w:sz w:val="24"/>
                <w:szCs w:val="24"/>
                <w:lang w:eastAsia="en-GB"/>
              </w:rPr>
            </w:pPr>
            <w:del w:id="6127" w:author="Linderhof, Vincent" w:date="2016-03-06T10:59:00Z">
              <w:r w:rsidRPr="00E05337" w:rsidDel="004717E5">
                <w:rPr>
                  <w:rFonts w:ascii="Times New Roman" w:eastAsia="Times New Roman" w:hAnsi="Times New Roman"/>
                  <w:color w:val="000000"/>
                  <w:sz w:val="24"/>
                  <w:szCs w:val="24"/>
                  <w:lang w:eastAsia="en-GB"/>
                </w:rPr>
                <w:delText>Household size</w:delText>
              </w:r>
            </w:del>
          </w:p>
        </w:tc>
        <w:tc>
          <w:tcPr>
            <w:tcW w:w="1300" w:type="dxa"/>
            <w:tcBorders>
              <w:top w:val="nil"/>
              <w:left w:val="nil"/>
              <w:bottom w:val="nil"/>
              <w:right w:val="nil"/>
            </w:tcBorders>
            <w:shd w:val="clear" w:color="auto" w:fill="auto"/>
            <w:noWrap/>
            <w:vAlign w:val="bottom"/>
            <w:hideMark/>
          </w:tcPr>
          <w:p w14:paraId="6E6B8EF3" w14:textId="0A40FA37" w:rsidR="002C6F78" w:rsidRPr="00E05337" w:rsidDel="004717E5" w:rsidRDefault="002C6F78" w:rsidP="00E05337">
            <w:pPr>
              <w:suppressAutoHyphens w:val="0"/>
              <w:spacing w:after="0"/>
              <w:rPr>
                <w:del w:id="6128" w:author="Linderhof, Vincent" w:date="2016-03-06T10:59:00Z"/>
                <w:rFonts w:ascii="Times New Roman" w:eastAsia="Times New Roman" w:hAnsi="Times New Roman"/>
                <w:color w:val="000000"/>
                <w:sz w:val="24"/>
                <w:szCs w:val="24"/>
                <w:lang w:eastAsia="en-GB"/>
              </w:rPr>
            </w:pPr>
            <w:del w:id="6129" w:author="Linderhof, Vincent" w:date="2016-03-06T10:59:00Z">
              <w:r w:rsidRPr="00E05337" w:rsidDel="004717E5">
                <w:rPr>
                  <w:rFonts w:ascii="Times New Roman" w:eastAsia="Times New Roman" w:hAnsi="Times New Roman"/>
                  <w:color w:val="000000"/>
                  <w:sz w:val="24"/>
                  <w:szCs w:val="24"/>
                  <w:lang w:eastAsia="en-GB"/>
                </w:rPr>
                <w:delText>0.396***</w:delText>
              </w:r>
            </w:del>
          </w:p>
        </w:tc>
        <w:tc>
          <w:tcPr>
            <w:tcW w:w="1300" w:type="dxa"/>
            <w:tcBorders>
              <w:top w:val="nil"/>
              <w:left w:val="nil"/>
              <w:bottom w:val="nil"/>
              <w:right w:val="nil"/>
            </w:tcBorders>
            <w:shd w:val="clear" w:color="auto" w:fill="auto"/>
            <w:noWrap/>
            <w:vAlign w:val="bottom"/>
            <w:hideMark/>
          </w:tcPr>
          <w:p w14:paraId="2F57E9A1" w14:textId="1783C349" w:rsidR="002C6F78" w:rsidRPr="00E05337" w:rsidDel="004717E5" w:rsidRDefault="002C6F78" w:rsidP="00E05337">
            <w:pPr>
              <w:suppressAutoHyphens w:val="0"/>
              <w:spacing w:after="0"/>
              <w:rPr>
                <w:del w:id="6130" w:author="Linderhof, Vincent" w:date="2016-03-06T10:59:00Z"/>
                <w:rFonts w:ascii="Times New Roman" w:eastAsia="Times New Roman" w:hAnsi="Times New Roman"/>
                <w:color w:val="000000"/>
                <w:sz w:val="24"/>
                <w:szCs w:val="24"/>
                <w:lang w:eastAsia="en-GB"/>
              </w:rPr>
            </w:pPr>
            <w:del w:id="6131"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5AAA87CC" w14:textId="34E77C0C" w:rsidR="002C6F78" w:rsidRPr="00E05337" w:rsidDel="004717E5" w:rsidRDefault="002C6F78" w:rsidP="00E05337">
            <w:pPr>
              <w:suppressAutoHyphens w:val="0"/>
              <w:spacing w:after="0"/>
              <w:rPr>
                <w:del w:id="6132" w:author="Linderhof, Vincent" w:date="2016-03-06T10:59:00Z"/>
                <w:rFonts w:ascii="Times New Roman" w:eastAsia="Times New Roman" w:hAnsi="Times New Roman"/>
                <w:color w:val="000000"/>
                <w:sz w:val="24"/>
                <w:szCs w:val="24"/>
                <w:lang w:eastAsia="en-GB"/>
              </w:rPr>
            </w:pPr>
            <w:del w:id="6133" w:author="Linderhof, Vincent" w:date="2016-03-06T10:59:00Z">
              <w:r w:rsidRPr="00E05337" w:rsidDel="004717E5">
                <w:rPr>
                  <w:rFonts w:ascii="Times New Roman" w:eastAsia="Times New Roman" w:hAnsi="Times New Roman"/>
                  <w:color w:val="000000"/>
                  <w:sz w:val="24"/>
                  <w:szCs w:val="24"/>
                  <w:lang w:eastAsia="en-GB"/>
                </w:rPr>
                <w:delText>5,683.600***</w:delText>
              </w:r>
            </w:del>
          </w:p>
        </w:tc>
      </w:tr>
      <w:tr w:rsidR="002C6F78" w:rsidRPr="00A0183E" w:rsidDel="004717E5" w14:paraId="672126F2" w14:textId="3FFABD50" w:rsidTr="00E05337">
        <w:trPr>
          <w:trHeight w:val="142"/>
          <w:del w:id="613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EBAC829" w14:textId="0C7D2C90" w:rsidR="002C6F78" w:rsidRPr="00E05337" w:rsidDel="004717E5" w:rsidRDefault="002C6F78" w:rsidP="00E05337">
            <w:pPr>
              <w:suppressAutoHyphens w:val="0"/>
              <w:spacing w:after="0"/>
              <w:rPr>
                <w:del w:id="6135" w:author="Linderhof, Vincent" w:date="2016-03-06T10:59:00Z"/>
                <w:rFonts w:ascii="Times New Roman" w:eastAsia="Times New Roman" w:hAnsi="Times New Roman"/>
                <w:color w:val="000000"/>
                <w:sz w:val="24"/>
                <w:szCs w:val="24"/>
                <w:lang w:eastAsia="en-GB"/>
              </w:rPr>
            </w:pPr>
            <w:del w:id="613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E9D9893" w14:textId="39233D6C" w:rsidR="002C6F78" w:rsidRPr="00E05337" w:rsidDel="004717E5" w:rsidRDefault="002C6F78" w:rsidP="00E05337">
            <w:pPr>
              <w:suppressAutoHyphens w:val="0"/>
              <w:spacing w:after="0"/>
              <w:rPr>
                <w:del w:id="6137" w:author="Linderhof, Vincent" w:date="2016-03-06T10:59:00Z"/>
                <w:rFonts w:ascii="Times New Roman" w:eastAsia="Times New Roman" w:hAnsi="Times New Roman"/>
                <w:color w:val="000000"/>
                <w:sz w:val="24"/>
                <w:szCs w:val="24"/>
                <w:lang w:eastAsia="en-GB"/>
              </w:rPr>
            </w:pPr>
            <w:del w:id="6138" w:author="Linderhof, Vincent" w:date="2016-03-06T10:59:00Z">
              <w:r w:rsidRPr="00E05337" w:rsidDel="004717E5">
                <w:rPr>
                  <w:rFonts w:ascii="Times New Roman" w:eastAsia="Times New Roman" w:hAnsi="Times New Roman"/>
                  <w:color w:val="000000"/>
                  <w:sz w:val="24"/>
                  <w:szCs w:val="24"/>
                  <w:lang w:eastAsia="en-GB"/>
                </w:rPr>
                <w:delText>(0.087)</w:delText>
              </w:r>
            </w:del>
          </w:p>
        </w:tc>
        <w:tc>
          <w:tcPr>
            <w:tcW w:w="1300" w:type="dxa"/>
            <w:tcBorders>
              <w:top w:val="nil"/>
              <w:left w:val="nil"/>
              <w:bottom w:val="nil"/>
              <w:right w:val="nil"/>
            </w:tcBorders>
            <w:shd w:val="clear" w:color="auto" w:fill="auto"/>
            <w:noWrap/>
            <w:vAlign w:val="bottom"/>
            <w:hideMark/>
          </w:tcPr>
          <w:p w14:paraId="1EF3046A" w14:textId="17F8190D" w:rsidR="002C6F78" w:rsidRPr="00E05337" w:rsidDel="004717E5" w:rsidRDefault="002C6F78" w:rsidP="00E05337">
            <w:pPr>
              <w:suppressAutoHyphens w:val="0"/>
              <w:spacing w:after="0"/>
              <w:rPr>
                <w:del w:id="6139" w:author="Linderhof, Vincent" w:date="2016-03-06T10:59:00Z"/>
                <w:rFonts w:ascii="Times New Roman" w:eastAsia="Times New Roman" w:hAnsi="Times New Roman"/>
                <w:color w:val="000000"/>
                <w:sz w:val="24"/>
                <w:szCs w:val="24"/>
                <w:lang w:eastAsia="en-GB"/>
              </w:rPr>
            </w:pPr>
            <w:del w:id="6140" w:author="Linderhof, Vincent" w:date="2016-03-06T10:59:00Z">
              <w:r w:rsidRPr="00E05337" w:rsidDel="004717E5">
                <w:rPr>
                  <w:rFonts w:ascii="Times New Roman" w:eastAsia="Times New Roman" w:hAnsi="Times New Roman"/>
                  <w:color w:val="000000"/>
                  <w:sz w:val="24"/>
                  <w:szCs w:val="24"/>
                  <w:lang w:eastAsia="en-GB"/>
                </w:rPr>
                <w:delText>(0.008)</w:delText>
              </w:r>
            </w:del>
          </w:p>
        </w:tc>
        <w:tc>
          <w:tcPr>
            <w:tcW w:w="1480" w:type="dxa"/>
            <w:tcBorders>
              <w:top w:val="nil"/>
              <w:left w:val="nil"/>
              <w:bottom w:val="nil"/>
              <w:right w:val="nil"/>
            </w:tcBorders>
            <w:shd w:val="clear" w:color="auto" w:fill="auto"/>
            <w:noWrap/>
            <w:vAlign w:val="bottom"/>
            <w:hideMark/>
          </w:tcPr>
          <w:p w14:paraId="6BFD1525" w14:textId="23E5BFC5" w:rsidR="002C6F78" w:rsidRPr="00E05337" w:rsidDel="004717E5" w:rsidRDefault="002C6F78" w:rsidP="00E05337">
            <w:pPr>
              <w:suppressAutoHyphens w:val="0"/>
              <w:spacing w:after="0"/>
              <w:rPr>
                <w:del w:id="6141" w:author="Linderhof, Vincent" w:date="2016-03-06T10:59:00Z"/>
                <w:rFonts w:ascii="Times New Roman" w:eastAsia="Times New Roman" w:hAnsi="Times New Roman"/>
                <w:color w:val="000000"/>
                <w:sz w:val="24"/>
                <w:szCs w:val="24"/>
                <w:lang w:eastAsia="en-GB"/>
              </w:rPr>
            </w:pPr>
            <w:del w:id="6142" w:author="Linderhof, Vincent" w:date="2016-03-06T10:59:00Z">
              <w:r w:rsidRPr="00E05337" w:rsidDel="004717E5">
                <w:rPr>
                  <w:rFonts w:ascii="Times New Roman" w:eastAsia="Times New Roman" w:hAnsi="Times New Roman"/>
                  <w:color w:val="000000"/>
                  <w:sz w:val="24"/>
                  <w:szCs w:val="24"/>
                  <w:lang w:eastAsia="en-GB"/>
                </w:rPr>
                <w:delText>(308.673)</w:delText>
              </w:r>
            </w:del>
          </w:p>
        </w:tc>
      </w:tr>
      <w:tr w:rsidR="002C6F78" w:rsidRPr="00A0183E" w:rsidDel="004717E5" w14:paraId="7946703C" w14:textId="0ECC89A7" w:rsidTr="00E05337">
        <w:trPr>
          <w:trHeight w:val="142"/>
          <w:del w:id="614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DE01183" w14:textId="113D6A40" w:rsidR="002C6F78" w:rsidRPr="00E05337" w:rsidDel="004717E5" w:rsidRDefault="002C6F78" w:rsidP="00E05337">
            <w:pPr>
              <w:suppressAutoHyphens w:val="0"/>
              <w:spacing w:after="0"/>
              <w:rPr>
                <w:del w:id="6144" w:author="Linderhof, Vincent" w:date="2016-03-06T10:59:00Z"/>
                <w:rFonts w:ascii="Times New Roman" w:eastAsia="Times New Roman" w:hAnsi="Times New Roman"/>
                <w:color w:val="000000"/>
                <w:sz w:val="24"/>
                <w:szCs w:val="24"/>
                <w:lang w:eastAsia="en-GB"/>
              </w:rPr>
            </w:pPr>
            <w:del w:id="6145" w:author="Linderhof, Vincent" w:date="2016-03-06T10:59:00Z">
              <w:r w:rsidRPr="00E05337" w:rsidDel="004717E5">
                <w:rPr>
                  <w:rFonts w:ascii="Times New Roman" w:eastAsia="Times New Roman" w:hAnsi="Times New Roman"/>
                  <w:color w:val="000000"/>
                  <w:sz w:val="24"/>
                  <w:szCs w:val="24"/>
                  <w:lang w:eastAsia="en-GB"/>
                </w:rPr>
                <w:delText>Gender head household</w:delText>
              </w:r>
            </w:del>
          </w:p>
        </w:tc>
        <w:tc>
          <w:tcPr>
            <w:tcW w:w="1300" w:type="dxa"/>
            <w:tcBorders>
              <w:top w:val="nil"/>
              <w:left w:val="nil"/>
              <w:bottom w:val="nil"/>
              <w:right w:val="nil"/>
            </w:tcBorders>
            <w:shd w:val="clear" w:color="auto" w:fill="auto"/>
            <w:noWrap/>
            <w:vAlign w:val="bottom"/>
            <w:hideMark/>
          </w:tcPr>
          <w:p w14:paraId="180CDB9C" w14:textId="7C21D7F6" w:rsidR="002C6F78" w:rsidRPr="00E05337" w:rsidDel="004717E5" w:rsidRDefault="002C6F78" w:rsidP="00E05337">
            <w:pPr>
              <w:suppressAutoHyphens w:val="0"/>
              <w:spacing w:after="0"/>
              <w:rPr>
                <w:del w:id="6146" w:author="Linderhof, Vincent" w:date="2016-03-06T10:59:00Z"/>
                <w:rFonts w:ascii="Times New Roman" w:eastAsia="Times New Roman" w:hAnsi="Times New Roman"/>
                <w:color w:val="000000"/>
                <w:sz w:val="24"/>
                <w:szCs w:val="24"/>
                <w:lang w:eastAsia="en-GB"/>
              </w:rPr>
            </w:pPr>
            <w:del w:id="6147" w:author="Linderhof, Vincent" w:date="2016-03-06T10:59:00Z">
              <w:r w:rsidRPr="00E05337" w:rsidDel="004717E5">
                <w:rPr>
                  <w:rFonts w:ascii="Times New Roman" w:eastAsia="Times New Roman" w:hAnsi="Times New Roman"/>
                  <w:color w:val="000000"/>
                  <w:sz w:val="24"/>
                  <w:szCs w:val="24"/>
                  <w:lang w:eastAsia="en-GB"/>
                </w:rPr>
                <w:delText>-0.151</w:delText>
              </w:r>
            </w:del>
          </w:p>
        </w:tc>
        <w:tc>
          <w:tcPr>
            <w:tcW w:w="1300" w:type="dxa"/>
            <w:tcBorders>
              <w:top w:val="nil"/>
              <w:left w:val="nil"/>
              <w:bottom w:val="nil"/>
              <w:right w:val="nil"/>
            </w:tcBorders>
            <w:shd w:val="clear" w:color="auto" w:fill="auto"/>
            <w:noWrap/>
            <w:vAlign w:val="bottom"/>
            <w:hideMark/>
          </w:tcPr>
          <w:p w14:paraId="40519D4E" w14:textId="3966F9D8" w:rsidR="002C6F78" w:rsidRPr="00E05337" w:rsidDel="004717E5" w:rsidRDefault="002C6F78" w:rsidP="00E05337">
            <w:pPr>
              <w:suppressAutoHyphens w:val="0"/>
              <w:spacing w:after="0"/>
              <w:rPr>
                <w:del w:id="6148" w:author="Linderhof, Vincent" w:date="2016-03-06T10:59:00Z"/>
                <w:rFonts w:ascii="Times New Roman" w:eastAsia="Times New Roman" w:hAnsi="Times New Roman"/>
                <w:color w:val="000000"/>
                <w:sz w:val="24"/>
                <w:szCs w:val="24"/>
                <w:lang w:eastAsia="en-GB"/>
              </w:rPr>
            </w:pPr>
            <w:del w:id="6149" w:author="Linderhof, Vincent" w:date="2016-03-06T10:59:00Z">
              <w:r w:rsidRPr="00E05337" w:rsidDel="004717E5">
                <w:rPr>
                  <w:rFonts w:ascii="Times New Roman" w:eastAsia="Times New Roman" w:hAnsi="Times New Roman"/>
                  <w:color w:val="000000"/>
                  <w:sz w:val="24"/>
                  <w:szCs w:val="24"/>
                  <w:lang w:eastAsia="en-GB"/>
                </w:rPr>
                <w:delText>-0.039</w:delText>
              </w:r>
            </w:del>
          </w:p>
        </w:tc>
        <w:tc>
          <w:tcPr>
            <w:tcW w:w="1480" w:type="dxa"/>
            <w:tcBorders>
              <w:top w:val="nil"/>
              <w:left w:val="nil"/>
              <w:bottom w:val="nil"/>
              <w:right w:val="nil"/>
            </w:tcBorders>
            <w:shd w:val="clear" w:color="auto" w:fill="auto"/>
            <w:noWrap/>
            <w:vAlign w:val="bottom"/>
            <w:hideMark/>
          </w:tcPr>
          <w:p w14:paraId="160C8491" w14:textId="3E8BA883" w:rsidR="002C6F78" w:rsidRPr="00E05337" w:rsidDel="004717E5" w:rsidRDefault="002C6F78" w:rsidP="00E05337">
            <w:pPr>
              <w:suppressAutoHyphens w:val="0"/>
              <w:spacing w:after="0"/>
              <w:rPr>
                <w:del w:id="6150" w:author="Linderhof, Vincent" w:date="2016-03-06T10:59:00Z"/>
                <w:rFonts w:ascii="Times New Roman" w:eastAsia="Times New Roman" w:hAnsi="Times New Roman"/>
                <w:color w:val="000000"/>
                <w:sz w:val="24"/>
                <w:szCs w:val="24"/>
                <w:lang w:eastAsia="en-GB"/>
              </w:rPr>
            </w:pPr>
            <w:del w:id="6151" w:author="Linderhof, Vincent" w:date="2016-03-06T10:59:00Z">
              <w:r w:rsidRPr="00E05337" w:rsidDel="004717E5">
                <w:rPr>
                  <w:rFonts w:ascii="Times New Roman" w:eastAsia="Times New Roman" w:hAnsi="Times New Roman"/>
                  <w:color w:val="000000"/>
                  <w:sz w:val="24"/>
                  <w:szCs w:val="24"/>
                  <w:lang w:eastAsia="en-GB"/>
                </w:rPr>
                <w:delText>6,156.332**</w:delText>
              </w:r>
            </w:del>
          </w:p>
        </w:tc>
      </w:tr>
      <w:tr w:rsidR="002C6F78" w:rsidRPr="00A0183E" w:rsidDel="004717E5" w14:paraId="1C349986" w14:textId="7D221B12" w:rsidTr="00E05337">
        <w:trPr>
          <w:trHeight w:val="142"/>
          <w:del w:id="615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1E4CAB87" w14:textId="57C979E6" w:rsidR="002C6F78" w:rsidRPr="00E05337" w:rsidDel="004717E5" w:rsidRDefault="002C6F78" w:rsidP="00E05337">
            <w:pPr>
              <w:suppressAutoHyphens w:val="0"/>
              <w:spacing w:after="0"/>
              <w:rPr>
                <w:del w:id="6153" w:author="Linderhof, Vincent" w:date="2016-03-06T10:59:00Z"/>
                <w:rFonts w:ascii="Times New Roman" w:eastAsia="Times New Roman" w:hAnsi="Times New Roman"/>
                <w:color w:val="000000"/>
                <w:sz w:val="24"/>
                <w:szCs w:val="24"/>
                <w:lang w:eastAsia="en-GB"/>
              </w:rPr>
            </w:pPr>
            <w:del w:id="615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E5D2BF0" w14:textId="6756492A" w:rsidR="002C6F78" w:rsidRPr="00E05337" w:rsidDel="004717E5" w:rsidRDefault="002C6F78" w:rsidP="00E05337">
            <w:pPr>
              <w:suppressAutoHyphens w:val="0"/>
              <w:spacing w:after="0"/>
              <w:rPr>
                <w:del w:id="6155" w:author="Linderhof, Vincent" w:date="2016-03-06T10:59:00Z"/>
                <w:rFonts w:ascii="Times New Roman" w:eastAsia="Times New Roman" w:hAnsi="Times New Roman"/>
                <w:color w:val="000000"/>
                <w:sz w:val="24"/>
                <w:szCs w:val="24"/>
                <w:lang w:eastAsia="en-GB"/>
              </w:rPr>
            </w:pPr>
            <w:del w:id="6156" w:author="Linderhof, Vincent" w:date="2016-03-06T10:59:00Z">
              <w:r w:rsidRPr="00E05337" w:rsidDel="004717E5">
                <w:rPr>
                  <w:rFonts w:ascii="Times New Roman" w:eastAsia="Times New Roman" w:hAnsi="Times New Roman"/>
                  <w:color w:val="000000"/>
                  <w:sz w:val="24"/>
                  <w:szCs w:val="24"/>
                  <w:lang w:eastAsia="en-GB"/>
                </w:rPr>
                <w:delText>(0.701)</w:delText>
              </w:r>
            </w:del>
          </w:p>
        </w:tc>
        <w:tc>
          <w:tcPr>
            <w:tcW w:w="1300" w:type="dxa"/>
            <w:tcBorders>
              <w:top w:val="nil"/>
              <w:left w:val="nil"/>
              <w:bottom w:val="nil"/>
              <w:right w:val="nil"/>
            </w:tcBorders>
            <w:shd w:val="clear" w:color="auto" w:fill="auto"/>
            <w:noWrap/>
            <w:vAlign w:val="bottom"/>
            <w:hideMark/>
          </w:tcPr>
          <w:p w14:paraId="576B847B" w14:textId="7441BD93" w:rsidR="002C6F78" w:rsidRPr="00E05337" w:rsidDel="004717E5" w:rsidRDefault="002C6F78" w:rsidP="00E05337">
            <w:pPr>
              <w:suppressAutoHyphens w:val="0"/>
              <w:spacing w:after="0"/>
              <w:rPr>
                <w:del w:id="6157" w:author="Linderhof, Vincent" w:date="2016-03-06T10:59:00Z"/>
                <w:rFonts w:ascii="Times New Roman" w:eastAsia="Times New Roman" w:hAnsi="Times New Roman"/>
                <w:color w:val="000000"/>
                <w:sz w:val="24"/>
                <w:szCs w:val="24"/>
                <w:lang w:eastAsia="en-GB"/>
              </w:rPr>
            </w:pPr>
            <w:del w:id="6158" w:author="Linderhof, Vincent" w:date="2016-03-06T10:59:00Z">
              <w:r w:rsidRPr="00E05337" w:rsidDel="004717E5">
                <w:rPr>
                  <w:rFonts w:ascii="Times New Roman" w:eastAsia="Times New Roman" w:hAnsi="Times New Roman"/>
                  <w:color w:val="000000"/>
                  <w:sz w:val="24"/>
                  <w:szCs w:val="24"/>
                  <w:lang w:eastAsia="en-GB"/>
                </w:rPr>
                <w:delText>(0.064)</w:delText>
              </w:r>
            </w:del>
          </w:p>
        </w:tc>
        <w:tc>
          <w:tcPr>
            <w:tcW w:w="1480" w:type="dxa"/>
            <w:tcBorders>
              <w:top w:val="nil"/>
              <w:left w:val="nil"/>
              <w:bottom w:val="nil"/>
              <w:right w:val="nil"/>
            </w:tcBorders>
            <w:shd w:val="clear" w:color="auto" w:fill="auto"/>
            <w:noWrap/>
            <w:vAlign w:val="bottom"/>
            <w:hideMark/>
          </w:tcPr>
          <w:p w14:paraId="52C64AE8" w14:textId="1912B122" w:rsidR="002C6F78" w:rsidRPr="00E05337" w:rsidDel="004717E5" w:rsidRDefault="002C6F78" w:rsidP="00E05337">
            <w:pPr>
              <w:suppressAutoHyphens w:val="0"/>
              <w:spacing w:after="0"/>
              <w:rPr>
                <w:del w:id="6159" w:author="Linderhof, Vincent" w:date="2016-03-06T10:59:00Z"/>
                <w:rFonts w:ascii="Times New Roman" w:eastAsia="Times New Roman" w:hAnsi="Times New Roman"/>
                <w:color w:val="000000"/>
                <w:sz w:val="24"/>
                <w:szCs w:val="24"/>
                <w:lang w:eastAsia="en-GB"/>
              </w:rPr>
            </w:pPr>
            <w:del w:id="6160" w:author="Linderhof, Vincent" w:date="2016-03-06T10:59:00Z">
              <w:r w:rsidRPr="00E05337" w:rsidDel="004717E5">
                <w:rPr>
                  <w:rFonts w:ascii="Times New Roman" w:eastAsia="Times New Roman" w:hAnsi="Times New Roman"/>
                  <w:color w:val="000000"/>
                  <w:sz w:val="24"/>
                  <w:szCs w:val="24"/>
                  <w:lang w:eastAsia="en-GB"/>
                </w:rPr>
                <w:delText>(2,476.968)</w:delText>
              </w:r>
            </w:del>
          </w:p>
        </w:tc>
      </w:tr>
      <w:tr w:rsidR="002C6F78" w:rsidRPr="00A0183E" w:rsidDel="004717E5" w14:paraId="5B8CCEDB" w14:textId="703C7876" w:rsidTr="00E05337">
        <w:trPr>
          <w:trHeight w:val="142"/>
          <w:del w:id="616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8F26B18" w14:textId="20758ACF" w:rsidR="002C6F78" w:rsidRPr="00E05337" w:rsidDel="004717E5" w:rsidRDefault="002C6F78" w:rsidP="00E05337">
            <w:pPr>
              <w:suppressAutoHyphens w:val="0"/>
              <w:spacing w:after="0"/>
              <w:rPr>
                <w:del w:id="6162" w:author="Linderhof, Vincent" w:date="2016-03-06T10:59:00Z"/>
                <w:rFonts w:ascii="Times New Roman" w:eastAsia="Times New Roman" w:hAnsi="Times New Roman"/>
                <w:color w:val="000000"/>
                <w:sz w:val="24"/>
                <w:szCs w:val="24"/>
                <w:lang w:eastAsia="en-GB"/>
              </w:rPr>
            </w:pPr>
            <w:del w:id="6163" w:author="Linderhof, Vincent" w:date="2016-03-06T10:59:00Z">
              <w:r w:rsidRPr="00E05337" w:rsidDel="004717E5">
                <w:rPr>
                  <w:rFonts w:ascii="Times New Roman" w:eastAsia="Times New Roman" w:hAnsi="Times New Roman"/>
                  <w:color w:val="000000"/>
                  <w:sz w:val="24"/>
                  <w:szCs w:val="24"/>
                  <w:lang w:eastAsia="en-GB"/>
                </w:rPr>
                <w:delText>Age household head</w:delText>
              </w:r>
            </w:del>
          </w:p>
        </w:tc>
        <w:tc>
          <w:tcPr>
            <w:tcW w:w="1300" w:type="dxa"/>
            <w:tcBorders>
              <w:top w:val="nil"/>
              <w:left w:val="nil"/>
              <w:bottom w:val="nil"/>
              <w:right w:val="nil"/>
            </w:tcBorders>
            <w:shd w:val="clear" w:color="auto" w:fill="auto"/>
            <w:noWrap/>
            <w:vAlign w:val="bottom"/>
            <w:hideMark/>
          </w:tcPr>
          <w:p w14:paraId="77034125" w14:textId="585AF80C" w:rsidR="002C6F78" w:rsidRPr="00E05337" w:rsidDel="004717E5" w:rsidRDefault="002C6F78" w:rsidP="00E05337">
            <w:pPr>
              <w:suppressAutoHyphens w:val="0"/>
              <w:spacing w:after="0"/>
              <w:rPr>
                <w:del w:id="6164" w:author="Linderhof, Vincent" w:date="2016-03-06T10:59:00Z"/>
                <w:rFonts w:ascii="Times New Roman" w:eastAsia="Times New Roman" w:hAnsi="Times New Roman"/>
                <w:color w:val="000000"/>
                <w:sz w:val="24"/>
                <w:szCs w:val="24"/>
                <w:lang w:eastAsia="en-GB"/>
              </w:rPr>
            </w:pPr>
            <w:del w:id="6165" w:author="Linderhof, Vincent" w:date="2016-03-06T10:59:00Z">
              <w:r w:rsidRPr="00E05337" w:rsidDel="004717E5">
                <w:rPr>
                  <w:rFonts w:ascii="Times New Roman" w:eastAsia="Times New Roman" w:hAnsi="Times New Roman"/>
                  <w:color w:val="000000"/>
                  <w:sz w:val="24"/>
                  <w:szCs w:val="24"/>
                  <w:lang w:eastAsia="en-GB"/>
                </w:rPr>
                <w:delText>-0.037*</w:delText>
              </w:r>
            </w:del>
          </w:p>
        </w:tc>
        <w:tc>
          <w:tcPr>
            <w:tcW w:w="1300" w:type="dxa"/>
            <w:tcBorders>
              <w:top w:val="nil"/>
              <w:left w:val="nil"/>
              <w:bottom w:val="nil"/>
              <w:right w:val="nil"/>
            </w:tcBorders>
            <w:shd w:val="clear" w:color="auto" w:fill="auto"/>
            <w:noWrap/>
            <w:vAlign w:val="bottom"/>
            <w:hideMark/>
          </w:tcPr>
          <w:p w14:paraId="52E728F1" w14:textId="34EABDD3" w:rsidR="002C6F78" w:rsidRPr="00E05337" w:rsidDel="004717E5" w:rsidRDefault="002C6F78" w:rsidP="00E05337">
            <w:pPr>
              <w:suppressAutoHyphens w:val="0"/>
              <w:spacing w:after="0"/>
              <w:rPr>
                <w:del w:id="6166" w:author="Linderhof, Vincent" w:date="2016-03-06T10:59:00Z"/>
                <w:rFonts w:ascii="Times New Roman" w:eastAsia="Times New Roman" w:hAnsi="Times New Roman"/>
                <w:color w:val="000000"/>
                <w:sz w:val="24"/>
                <w:szCs w:val="24"/>
                <w:lang w:eastAsia="en-GB"/>
              </w:rPr>
            </w:pPr>
            <w:del w:id="6167"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480" w:type="dxa"/>
            <w:tcBorders>
              <w:top w:val="nil"/>
              <w:left w:val="nil"/>
              <w:bottom w:val="nil"/>
              <w:right w:val="nil"/>
            </w:tcBorders>
            <w:shd w:val="clear" w:color="auto" w:fill="auto"/>
            <w:noWrap/>
            <w:vAlign w:val="bottom"/>
            <w:hideMark/>
          </w:tcPr>
          <w:p w14:paraId="091A932D" w14:textId="2C811CD9" w:rsidR="002C6F78" w:rsidRPr="00E05337" w:rsidDel="004717E5" w:rsidRDefault="002C6F78" w:rsidP="00E05337">
            <w:pPr>
              <w:suppressAutoHyphens w:val="0"/>
              <w:spacing w:after="0"/>
              <w:rPr>
                <w:del w:id="6168" w:author="Linderhof, Vincent" w:date="2016-03-06T10:59:00Z"/>
                <w:rFonts w:ascii="Times New Roman" w:eastAsia="Times New Roman" w:hAnsi="Times New Roman"/>
                <w:color w:val="000000"/>
                <w:sz w:val="24"/>
                <w:szCs w:val="24"/>
                <w:lang w:eastAsia="en-GB"/>
              </w:rPr>
            </w:pPr>
            <w:del w:id="6169" w:author="Linderhof, Vincent" w:date="2016-03-06T10:59:00Z">
              <w:r w:rsidRPr="00E05337" w:rsidDel="004717E5">
                <w:rPr>
                  <w:rFonts w:ascii="Times New Roman" w:eastAsia="Times New Roman" w:hAnsi="Times New Roman"/>
                  <w:color w:val="000000"/>
                  <w:sz w:val="24"/>
                  <w:szCs w:val="24"/>
                  <w:lang w:eastAsia="en-GB"/>
                </w:rPr>
                <w:delText>-176.294**</w:delText>
              </w:r>
            </w:del>
          </w:p>
        </w:tc>
      </w:tr>
      <w:tr w:rsidR="002C6F78" w:rsidRPr="00A0183E" w:rsidDel="004717E5" w14:paraId="6344E1C9" w14:textId="7261742D" w:rsidTr="00E05337">
        <w:trPr>
          <w:trHeight w:val="142"/>
          <w:del w:id="617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3E89986" w14:textId="5AE63995" w:rsidR="002C6F78" w:rsidRPr="00E05337" w:rsidDel="004717E5" w:rsidRDefault="002C6F78" w:rsidP="00E05337">
            <w:pPr>
              <w:suppressAutoHyphens w:val="0"/>
              <w:spacing w:after="0"/>
              <w:rPr>
                <w:del w:id="6171" w:author="Linderhof, Vincent" w:date="2016-03-06T10:59:00Z"/>
                <w:rFonts w:ascii="Times New Roman" w:eastAsia="Times New Roman" w:hAnsi="Times New Roman"/>
                <w:color w:val="000000"/>
                <w:sz w:val="24"/>
                <w:szCs w:val="24"/>
                <w:lang w:eastAsia="en-GB"/>
              </w:rPr>
            </w:pPr>
            <w:del w:id="6172"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D568E15" w14:textId="4D3BE690" w:rsidR="002C6F78" w:rsidRPr="00E05337" w:rsidDel="004717E5" w:rsidRDefault="002C6F78" w:rsidP="00E05337">
            <w:pPr>
              <w:suppressAutoHyphens w:val="0"/>
              <w:spacing w:after="0"/>
              <w:rPr>
                <w:del w:id="6173" w:author="Linderhof, Vincent" w:date="2016-03-06T10:59:00Z"/>
                <w:rFonts w:ascii="Times New Roman" w:eastAsia="Times New Roman" w:hAnsi="Times New Roman"/>
                <w:color w:val="000000"/>
                <w:sz w:val="24"/>
                <w:szCs w:val="24"/>
                <w:lang w:eastAsia="en-GB"/>
              </w:rPr>
            </w:pPr>
            <w:del w:id="6174" w:author="Linderhof, Vincent" w:date="2016-03-06T10:59:00Z">
              <w:r w:rsidRPr="00E05337" w:rsidDel="004717E5">
                <w:rPr>
                  <w:rFonts w:ascii="Times New Roman" w:eastAsia="Times New Roman" w:hAnsi="Times New Roman"/>
                  <w:color w:val="000000"/>
                  <w:sz w:val="24"/>
                  <w:szCs w:val="24"/>
                  <w:lang w:eastAsia="en-GB"/>
                </w:rPr>
                <w:delText>(0.021)</w:delText>
              </w:r>
            </w:del>
          </w:p>
        </w:tc>
        <w:tc>
          <w:tcPr>
            <w:tcW w:w="1300" w:type="dxa"/>
            <w:tcBorders>
              <w:top w:val="nil"/>
              <w:left w:val="nil"/>
              <w:bottom w:val="nil"/>
              <w:right w:val="nil"/>
            </w:tcBorders>
            <w:shd w:val="clear" w:color="auto" w:fill="auto"/>
            <w:noWrap/>
            <w:vAlign w:val="bottom"/>
            <w:hideMark/>
          </w:tcPr>
          <w:p w14:paraId="0C95A4C2" w14:textId="0E090F90" w:rsidR="002C6F78" w:rsidRPr="00E05337" w:rsidDel="004717E5" w:rsidRDefault="002C6F78" w:rsidP="00E05337">
            <w:pPr>
              <w:suppressAutoHyphens w:val="0"/>
              <w:spacing w:after="0"/>
              <w:rPr>
                <w:del w:id="6175" w:author="Linderhof, Vincent" w:date="2016-03-06T10:59:00Z"/>
                <w:rFonts w:ascii="Times New Roman" w:eastAsia="Times New Roman" w:hAnsi="Times New Roman"/>
                <w:color w:val="000000"/>
                <w:sz w:val="24"/>
                <w:szCs w:val="24"/>
                <w:lang w:eastAsia="en-GB"/>
              </w:rPr>
            </w:pPr>
            <w:del w:id="6176"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63DE53E2" w14:textId="0CA6B459" w:rsidR="002C6F78" w:rsidRPr="00E05337" w:rsidDel="004717E5" w:rsidRDefault="002C6F78" w:rsidP="00E05337">
            <w:pPr>
              <w:suppressAutoHyphens w:val="0"/>
              <w:spacing w:after="0"/>
              <w:rPr>
                <w:del w:id="6177" w:author="Linderhof, Vincent" w:date="2016-03-06T10:59:00Z"/>
                <w:rFonts w:ascii="Times New Roman" w:eastAsia="Times New Roman" w:hAnsi="Times New Roman"/>
                <w:color w:val="000000"/>
                <w:sz w:val="24"/>
                <w:szCs w:val="24"/>
                <w:lang w:eastAsia="en-GB"/>
              </w:rPr>
            </w:pPr>
            <w:del w:id="6178" w:author="Linderhof, Vincent" w:date="2016-03-06T10:59:00Z">
              <w:r w:rsidRPr="00E05337" w:rsidDel="004717E5">
                <w:rPr>
                  <w:rFonts w:ascii="Times New Roman" w:eastAsia="Times New Roman" w:hAnsi="Times New Roman"/>
                  <w:color w:val="000000"/>
                  <w:sz w:val="24"/>
                  <w:szCs w:val="24"/>
                  <w:lang w:eastAsia="en-GB"/>
                </w:rPr>
                <w:delText>(74.188)</w:delText>
              </w:r>
            </w:del>
          </w:p>
        </w:tc>
      </w:tr>
      <w:tr w:rsidR="002C6F78" w:rsidRPr="00A0183E" w:rsidDel="004717E5" w14:paraId="4FD34490" w14:textId="0D2528F8" w:rsidTr="00E05337">
        <w:trPr>
          <w:trHeight w:val="142"/>
          <w:del w:id="617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496D04E" w14:textId="1FB2C4E1" w:rsidR="002C6F78" w:rsidRPr="00E05337" w:rsidDel="004717E5" w:rsidRDefault="002C6F78" w:rsidP="00E05337">
            <w:pPr>
              <w:suppressAutoHyphens w:val="0"/>
              <w:spacing w:after="0"/>
              <w:rPr>
                <w:del w:id="6180" w:author="Linderhof, Vincent" w:date="2016-03-06T10:59:00Z"/>
                <w:rFonts w:ascii="Times New Roman" w:eastAsia="Times New Roman" w:hAnsi="Times New Roman"/>
                <w:color w:val="000000"/>
                <w:sz w:val="24"/>
                <w:szCs w:val="24"/>
                <w:lang w:eastAsia="en-GB"/>
              </w:rPr>
            </w:pPr>
            <w:del w:id="6181" w:author="Linderhof, Vincent" w:date="2016-03-06T10:59:00Z">
              <w:r w:rsidRPr="00E05337" w:rsidDel="004717E5">
                <w:rPr>
                  <w:rFonts w:ascii="Times New Roman" w:eastAsia="Times New Roman" w:hAnsi="Times New Roman"/>
                  <w:color w:val="000000"/>
                  <w:sz w:val="24"/>
                  <w:szCs w:val="24"/>
                  <w:lang w:eastAsia="en-GB"/>
                </w:rPr>
                <w:delText>Education household head</w:delText>
              </w:r>
            </w:del>
          </w:p>
        </w:tc>
        <w:tc>
          <w:tcPr>
            <w:tcW w:w="1300" w:type="dxa"/>
            <w:tcBorders>
              <w:top w:val="nil"/>
              <w:left w:val="nil"/>
              <w:bottom w:val="nil"/>
              <w:right w:val="nil"/>
            </w:tcBorders>
            <w:shd w:val="clear" w:color="auto" w:fill="auto"/>
            <w:noWrap/>
            <w:vAlign w:val="bottom"/>
            <w:hideMark/>
          </w:tcPr>
          <w:p w14:paraId="08C23CF2" w14:textId="2837C02F" w:rsidR="002C6F78" w:rsidRPr="00E05337" w:rsidDel="004717E5" w:rsidRDefault="002C6F78" w:rsidP="00E05337">
            <w:pPr>
              <w:suppressAutoHyphens w:val="0"/>
              <w:spacing w:after="0"/>
              <w:rPr>
                <w:del w:id="6182" w:author="Linderhof, Vincent" w:date="2016-03-06T10:59:00Z"/>
                <w:rFonts w:ascii="Times New Roman" w:eastAsia="Times New Roman" w:hAnsi="Times New Roman"/>
                <w:color w:val="000000"/>
                <w:sz w:val="24"/>
                <w:szCs w:val="24"/>
                <w:lang w:eastAsia="en-GB"/>
              </w:rPr>
            </w:pPr>
            <w:del w:id="6183" w:author="Linderhof, Vincent" w:date="2016-03-06T10:59:00Z">
              <w:r w:rsidRPr="00E05337" w:rsidDel="004717E5">
                <w:rPr>
                  <w:rFonts w:ascii="Times New Roman" w:eastAsia="Times New Roman" w:hAnsi="Times New Roman"/>
                  <w:color w:val="000000"/>
                  <w:sz w:val="24"/>
                  <w:szCs w:val="24"/>
                  <w:lang w:eastAsia="en-GB"/>
                </w:rPr>
                <w:delText>0.103***</w:delText>
              </w:r>
            </w:del>
          </w:p>
        </w:tc>
        <w:tc>
          <w:tcPr>
            <w:tcW w:w="1300" w:type="dxa"/>
            <w:tcBorders>
              <w:top w:val="nil"/>
              <w:left w:val="nil"/>
              <w:bottom w:val="nil"/>
              <w:right w:val="nil"/>
            </w:tcBorders>
            <w:shd w:val="clear" w:color="auto" w:fill="auto"/>
            <w:noWrap/>
            <w:vAlign w:val="bottom"/>
            <w:hideMark/>
          </w:tcPr>
          <w:p w14:paraId="1EA8C604" w14:textId="7DD499BF" w:rsidR="002C6F78" w:rsidRPr="00E05337" w:rsidDel="004717E5" w:rsidRDefault="002C6F78" w:rsidP="00E05337">
            <w:pPr>
              <w:suppressAutoHyphens w:val="0"/>
              <w:spacing w:after="0"/>
              <w:rPr>
                <w:del w:id="6184" w:author="Linderhof, Vincent" w:date="2016-03-06T10:59:00Z"/>
                <w:rFonts w:ascii="Times New Roman" w:eastAsia="Times New Roman" w:hAnsi="Times New Roman"/>
                <w:color w:val="000000"/>
                <w:sz w:val="24"/>
                <w:szCs w:val="24"/>
                <w:lang w:eastAsia="en-GB"/>
              </w:rPr>
            </w:pPr>
            <w:del w:id="6185"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4BC14079" w14:textId="601B29F3" w:rsidR="002C6F78" w:rsidRPr="00E05337" w:rsidDel="004717E5" w:rsidRDefault="002C6F78" w:rsidP="00E05337">
            <w:pPr>
              <w:suppressAutoHyphens w:val="0"/>
              <w:spacing w:after="0"/>
              <w:rPr>
                <w:del w:id="6186" w:author="Linderhof, Vincent" w:date="2016-03-06T10:59:00Z"/>
                <w:rFonts w:ascii="Times New Roman" w:eastAsia="Times New Roman" w:hAnsi="Times New Roman"/>
                <w:color w:val="000000"/>
                <w:sz w:val="24"/>
                <w:szCs w:val="24"/>
                <w:lang w:eastAsia="en-GB"/>
              </w:rPr>
            </w:pPr>
            <w:del w:id="6187" w:author="Linderhof, Vincent" w:date="2016-03-06T10:59:00Z">
              <w:r w:rsidRPr="00E05337" w:rsidDel="004717E5">
                <w:rPr>
                  <w:rFonts w:ascii="Times New Roman" w:eastAsia="Times New Roman" w:hAnsi="Times New Roman"/>
                  <w:color w:val="000000"/>
                  <w:sz w:val="24"/>
                  <w:szCs w:val="24"/>
                  <w:lang w:eastAsia="en-GB"/>
                </w:rPr>
                <w:delText>-167.754*</w:delText>
              </w:r>
            </w:del>
          </w:p>
        </w:tc>
      </w:tr>
      <w:tr w:rsidR="002C6F78" w:rsidRPr="00A0183E" w:rsidDel="004717E5" w14:paraId="6B3B94C9" w14:textId="528C87F7" w:rsidTr="00E05337">
        <w:trPr>
          <w:trHeight w:val="142"/>
          <w:del w:id="618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6FA23A6" w14:textId="65A175D4" w:rsidR="002C6F78" w:rsidRPr="00E05337" w:rsidDel="004717E5" w:rsidRDefault="002C6F78" w:rsidP="00E05337">
            <w:pPr>
              <w:suppressAutoHyphens w:val="0"/>
              <w:spacing w:after="0"/>
              <w:rPr>
                <w:del w:id="6189" w:author="Linderhof, Vincent" w:date="2016-03-06T10:59:00Z"/>
                <w:rFonts w:ascii="Times New Roman" w:eastAsia="Times New Roman" w:hAnsi="Times New Roman"/>
                <w:color w:val="000000"/>
                <w:sz w:val="24"/>
                <w:szCs w:val="24"/>
                <w:lang w:eastAsia="en-GB"/>
              </w:rPr>
            </w:pPr>
            <w:del w:id="6190"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5368140" w14:textId="7E3227A5" w:rsidR="002C6F78" w:rsidRPr="00E05337" w:rsidDel="004717E5" w:rsidRDefault="002C6F78" w:rsidP="00E05337">
            <w:pPr>
              <w:suppressAutoHyphens w:val="0"/>
              <w:spacing w:after="0"/>
              <w:rPr>
                <w:del w:id="6191" w:author="Linderhof, Vincent" w:date="2016-03-06T10:59:00Z"/>
                <w:rFonts w:ascii="Times New Roman" w:eastAsia="Times New Roman" w:hAnsi="Times New Roman"/>
                <w:color w:val="000000"/>
                <w:sz w:val="24"/>
                <w:szCs w:val="24"/>
                <w:lang w:eastAsia="en-GB"/>
              </w:rPr>
            </w:pPr>
            <w:del w:id="6192" w:author="Linderhof, Vincent" w:date="2016-03-06T10:59:00Z">
              <w:r w:rsidRPr="00E05337" w:rsidDel="004717E5">
                <w:rPr>
                  <w:rFonts w:ascii="Times New Roman" w:eastAsia="Times New Roman" w:hAnsi="Times New Roman"/>
                  <w:color w:val="000000"/>
                  <w:sz w:val="24"/>
                  <w:szCs w:val="24"/>
                  <w:lang w:eastAsia="en-GB"/>
                </w:rPr>
                <w:delText>(0.027)</w:delText>
              </w:r>
            </w:del>
          </w:p>
        </w:tc>
        <w:tc>
          <w:tcPr>
            <w:tcW w:w="1300" w:type="dxa"/>
            <w:tcBorders>
              <w:top w:val="nil"/>
              <w:left w:val="nil"/>
              <w:bottom w:val="nil"/>
              <w:right w:val="nil"/>
            </w:tcBorders>
            <w:shd w:val="clear" w:color="auto" w:fill="auto"/>
            <w:noWrap/>
            <w:vAlign w:val="bottom"/>
            <w:hideMark/>
          </w:tcPr>
          <w:p w14:paraId="47096E4F" w14:textId="6527D8C7" w:rsidR="002C6F78" w:rsidRPr="00E05337" w:rsidDel="004717E5" w:rsidRDefault="002C6F78" w:rsidP="00E05337">
            <w:pPr>
              <w:suppressAutoHyphens w:val="0"/>
              <w:spacing w:after="0"/>
              <w:rPr>
                <w:del w:id="6193" w:author="Linderhof, Vincent" w:date="2016-03-06T10:59:00Z"/>
                <w:rFonts w:ascii="Times New Roman" w:eastAsia="Times New Roman" w:hAnsi="Times New Roman"/>
                <w:color w:val="000000"/>
                <w:sz w:val="24"/>
                <w:szCs w:val="24"/>
                <w:lang w:eastAsia="en-GB"/>
              </w:rPr>
            </w:pPr>
            <w:del w:id="6194"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4FD9A27E" w14:textId="44B44374" w:rsidR="002C6F78" w:rsidRPr="00E05337" w:rsidDel="004717E5" w:rsidRDefault="002C6F78" w:rsidP="00E05337">
            <w:pPr>
              <w:suppressAutoHyphens w:val="0"/>
              <w:spacing w:after="0"/>
              <w:rPr>
                <w:del w:id="6195" w:author="Linderhof, Vincent" w:date="2016-03-06T10:59:00Z"/>
                <w:rFonts w:ascii="Times New Roman" w:eastAsia="Times New Roman" w:hAnsi="Times New Roman"/>
                <w:color w:val="000000"/>
                <w:sz w:val="24"/>
                <w:szCs w:val="24"/>
                <w:lang w:eastAsia="en-GB"/>
              </w:rPr>
            </w:pPr>
            <w:del w:id="6196" w:author="Linderhof, Vincent" w:date="2016-03-06T10:59:00Z">
              <w:r w:rsidRPr="00E05337" w:rsidDel="004717E5">
                <w:rPr>
                  <w:rFonts w:ascii="Times New Roman" w:eastAsia="Times New Roman" w:hAnsi="Times New Roman"/>
                  <w:color w:val="000000"/>
                  <w:sz w:val="24"/>
                  <w:szCs w:val="24"/>
                  <w:lang w:eastAsia="en-GB"/>
                </w:rPr>
                <w:delText>(95.235)</w:delText>
              </w:r>
            </w:del>
          </w:p>
        </w:tc>
      </w:tr>
      <w:tr w:rsidR="002C6F78" w:rsidRPr="00A0183E" w:rsidDel="004717E5" w14:paraId="5A023395" w14:textId="1451F022" w:rsidTr="00E05337">
        <w:trPr>
          <w:trHeight w:val="142"/>
          <w:del w:id="619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7C7DB21" w14:textId="7448EBDD" w:rsidR="002C6F78" w:rsidRPr="00E05337" w:rsidDel="004717E5" w:rsidRDefault="002C6F78" w:rsidP="00E05337">
            <w:pPr>
              <w:suppressAutoHyphens w:val="0"/>
              <w:spacing w:after="0"/>
              <w:rPr>
                <w:del w:id="6198" w:author="Linderhof, Vincent" w:date="2016-03-06T10:59:00Z"/>
                <w:rFonts w:ascii="Times New Roman" w:eastAsia="Times New Roman" w:hAnsi="Times New Roman"/>
                <w:color w:val="000000"/>
                <w:sz w:val="24"/>
                <w:szCs w:val="24"/>
                <w:lang w:eastAsia="en-GB"/>
              </w:rPr>
            </w:pPr>
            <w:del w:id="6199" w:author="Linderhof, Vincent" w:date="2016-03-06T10:59:00Z">
              <w:r w:rsidRPr="00E05337" w:rsidDel="004717E5">
                <w:rPr>
                  <w:rFonts w:ascii="Times New Roman" w:eastAsia="Times New Roman" w:hAnsi="Times New Roman"/>
                  <w:color w:val="000000"/>
                  <w:sz w:val="24"/>
                  <w:szCs w:val="24"/>
                  <w:lang w:eastAsia="en-GB"/>
                </w:rPr>
                <w:delText>Food expenditure</w:delText>
              </w:r>
            </w:del>
          </w:p>
        </w:tc>
        <w:tc>
          <w:tcPr>
            <w:tcW w:w="1300" w:type="dxa"/>
            <w:tcBorders>
              <w:top w:val="nil"/>
              <w:left w:val="nil"/>
              <w:bottom w:val="nil"/>
              <w:right w:val="nil"/>
            </w:tcBorders>
            <w:shd w:val="clear" w:color="auto" w:fill="auto"/>
            <w:noWrap/>
            <w:vAlign w:val="bottom"/>
            <w:hideMark/>
          </w:tcPr>
          <w:p w14:paraId="792E616B" w14:textId="2C8D7506" w:rsidR="002C6F78" w:rsidRPr="00E05337" w:rsidDel="004717E5" w:rsidRDefault="002C6F78" w:rsidP="00E05337">
            <w:pPr>
              <w:suppressAutoHyphens w:val="0"/>
              <w:spacing w:after="0"/>
              <w:rPr>
                <w:del w:id="6200" w:author="Linderhof, Vincent" w:date="2016-03-06T10:59:00Z"/>
                <w:rFonts w:ascii="Times New Roman" w:eastAsia="Times New Roman" w:hAnsi="Times New Roman"/>
                <w:color w:val="000000"/>
                <w:sz w:val="24"/>
                <w:szCs w:val="24"/>
                <w:lang w:eastAsia="en-GB"/>
              </w:rPr>
            </w:pPr>
            <w:del w:id="6201" w:author="Linderhof, Vincent" w:date="2016-03-06T10:59:00Z">
              <w:r w:rsidRPr="00E05337" w:rsidDel="004717E5">
                <w:rPr>
                  <w:rFonts w:ascii="Times New Roman" w:eastAsia="Times New Roman" w:hAnsi="Times New Roman"/>
                  <w:color w:val="000000"/>
                  <w:sz w:val="24"/>
                  <w:szCs w:val="24"/>
                  <w:lang w:eastAsia="en-GB"/>
                </w:rPr>
                <w:delText>0.024***</w:delText>
              </w:r>
            </w:del>
          </w:p>
        </w:tc>
        <w:tc>
          <w:tcPr>
            <w:tcW w:w="1300" w:type="dxa"/>
            <w:tcBorders>
              <w:top w:val="nil"/>
              <w:left w:val="nil"/>
              <w:bottom w:val="nil"/>
              <w:right w:val="nil"/>
            </w:tcBorders>
            <w:shd w:val="clear" w:color="auto" w:fill="auto"/>
            <w:noWrap/>
            <w:vAlign w:val="bottom"/>
            <w:hideMark/>
          </w:tcPr>
          <w:p w14:paraId="035C3D50" w14:textId="49CF24B2" w:rsidR="002C6F78" w:rsidRPr="00E05337" w:rsidDel="004717E5" w:rsidRDefault="002C6F78" w:rsidP="00E05337">
            <w:pPr>
              <w:suppressAutoHyphens w:val="0"/>
              <w:spacing w:after="0"/>
              <w:rPr>
                <w:del w:id="6202" w:author="Linderhof, Vincent" w:date="2016-03-06T10:59:00Z"/>
                <w:rFonts w:ascii="Times New Roman" w:eastAsia="Times New Roman" w:hAnsi="Times New Roman"/>
                <w:color w:val="000000"/>
                <w:sz w:val="24"/>
                <w:szCs w:val="24"/>
                <w:lang w:eastAsia="en-GB"/>
              </w:rPr>
            </w:pPr>
            <w:del w:id="6203"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04A8C7B6" w14:textId="2ABF9F60" w:rsidR="002C6F78" w:rsidRPr="00E05337" w:rsidDel="004717E5" w:rsidRDefault="002C6F78" w:rsidP="00E05337">
            <w:pPr>
              <w:suppressAutoHyphens w:val="0"/>
              <w:spacing w:after="0"/>
              <w:rPr>
                <w:del w:id="6204" w:author="Linderhof, Vincent" w:date="2016-03-06T10:59:00Z"/>
                <w:rFonts w:ascii="Times New Roman" w:eastAsia="Times New Roman" w:hAnsi="Times New Roman"/>
                <w:color w:val="000000"/>
                <w:sz w:val="24"/>
                <w:szCs w:val="24"/>
                <w:lang w:eastAsia="en-GB"/>
              </w:rPr>
            </w:pPr>
            <w:del w:id="6205" w:author="Linderhof, Vincent" w:date="2016-03-06T10:59:00Z">
              <w:r w:rsidRPr="00E05337" w:rsidDel="004717E5">
                <w:rPr>
                  <w:rFonts w:ascii="Times New Roman" w:eastAsia="Times New Roman" w:hAnsi="Times New Roman"/>
                  <w:color w:val="000000"/>
                  <w:sz w:val="24"/>
                  <w:szCs w:val="24"/>
                  <w:lang w:eastAsia="en-GB"/>
                </w:rPr>
                <w:delText>43.480***</w:delText>
              </w:r>
            </w:del>
          </w:p>
        </w:tc>
      </w:tr>
      <w:tr w:rsidR="002C6F78" w:rsidRPr="00A0183E" w:rsidDel="004717E5" w14:paraId="6077C1F6" w14:textId="575BB8F5" w:rsidTr="00E05337">
        <w:trPr>
          <w:trHeight w:val="142"/>
          <w:del w:id="620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181CA40" w14:textId="2675FC0E" w:rsidR="002C6F78" w:rsidRPr="00E05337" w:rsidDel="004717E5" w:rsidRDefault="002C6F78" w:rsidP="00E05337">
            <w:pPr>
              <w:suppressAutoHyphens w:val="0"/>
              <w:spacing w:after="0"/>
              <w:rPr>
                <w:del w:id="6207" w:author="Linderhof, Vincent" w:date="2016-03-06T10:59:00Z"/>
                <w:rFonts w:ascii="Times New Roman" w:eastAsia="Times New Roman" w:hAnsi="Times New Roman"/>
                <w:color w:val="000000"/>
                <w:sz w:val="24"/>
                <w:szCs w:val="24"/>
                <w:lang w:eastAsia="en-GB"/>
              </w:rPr>
            </w:pPr>
            <w:del w:id="6208"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B38BB0A" w14:textId="1753654D" w:rsidR="002C6F78" w:rsidRPr="00E05337" w:rsidDel="004717E5" w:rsidRDefault="002C6F78" w:rsidP="00E05337">
            <w:pPr>
              <w:suppressAutoHyphens w:val="0"/>
              <w:spacing w:after="0"/>
              <w:rPr>
                <w:del w:id="6209" w:author="Linderhof, Vincent" w:date="2016-03-06T10:59:00Z"/>
                <w:rFonts w:ascii="Times New Roman" w:eastAsia="Times New Roman" w:hAnsi="Times New Roman"/>
                <w:color w:val="000000"/>
                <w:sz w:val="24"/>
                <w:szCs w:val="24"/>
                <w:lang w:eastAsia="en-GB"/>
              </w:rPr>
            </w:pPr>
            <w:del w:id="6210"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300" w:type="dxa"/>
            <w:tcBorders>
              <w:top w:val="nil"/>
              <w:left w:val="nil"/>
              <w:bottom w:val="nil"/>
              <w:right w:val="nil"/>
            </w:tcBorders>
            <w:shd w:val="clear" w:color="auto" w:fill="auto"/>
            <w:noWrap/>
            <w:vAlign w:val="bottom"/>
            <w:hideMark/>
          </w:tcPr>
          <w:p w14:paraId="1A6C348B" w14:textId="756207FF" w:rsidR="002C6F78" w:rsidRPr="00E05337" w:rsidDel="004717E5" w:rsidRDefault="002C6F78" w:rsidP="00E05337">
            <w:pPr>
              <w:suppressAutoHyphens w:val="0"/>
              <w:spacing w:after="0"/>
              <w:rPr>
                <w:del w:id="6211" w:author="Linderhof, Vincent" w:date="2016-03-06T10:59:00Z"/>
                <w:rFonts w:ascii="Times New Roman" w:eastAsia="Times New Roman" w:hAnsi="Times New Roman"/>
                <w:color w:val="000000"/>
                <w:sz w:val="24"/>
                <w:szCs w:val="24"/>
                <w:lang w:eastAsia="en-GB"/>
              </w:rPr>
            </w:pPr>
            <w:del w:id="6212"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44287E08" w14:textId="4CD9B759" w:rsidR="002C6F78" w:rsidRPr="00E05337" w:rsidDel="004717E5" w:rsidRDefault="002C6F78" w:rsidP="00E05337">
            <w:pPr>
              <w:suppressAutoHyphens w:val="0"/>
              <w:spacing w:after="0"/>
              <w:rPr>
                <w:del w:id="6213" w:author="Linderhof, Vincent" w:date="2016-03-06T10:59:00Z"/>
                <w:rFonts w:ascii="Times New Roman" w:eastAsia="Times New Roman" w:hAnsi="Times New Roman"/>
                <w:color w:val="000000"/>
                <w:sz w:val="24"/>
                <w:szCs w:val="24"/>
                <w:lang w:eastAsia="en-GB"/>
              </w:rPr>
            </w:pPr>
            <w:del w:id="6214" w:author="Linderhof, Vincent" w:date="2016-03-06T10:59:00Z">
              <w:r w:rsidRPr="00E05337" w:rsidDel="004717E5">
                <w:rPr>
                  <w:rFonts w:ascii="Times New Roman" w:eastAsia="Times New Roman" w:hAnsi="Times New Roman"/>
                  <w:color w:val="000000"/>
                  <w:sz w:val="24"/>
                  <w:szCs w:val="24"/>
                  <w:lang w:eastAsia="en-GB"/>
                </w:rPr>
                <w:delText>(2.622)</w:delText>
              </w:r>
            </w:del>
          </w:p>
        </w:tc>
      </w:tr>
      <w:tr w:rsidR="002C6F78" w:rsidRPr="00A0183E" w:rsidDel="004717E5" w14:paraId="7CAC32AC" w14:textId="0A9F1D4A" w:rsidTr="00E05337">
        <w:trPr>
          <w:trHeight w:val="142"/>
          <w:del w:id="621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D58D806" w14:textId="74D370DB" w:rsidR="002C6F78" w:rsidRPr="00E05337" w:rsidDel="004717E5" w:rsidRDefault="002C6F78" w:rsidP="00E05337">
            <w:pPr>
              <w:suppressAutoHyphens w:val="0"/>
              <w:spacing w:after="0"/>
              <w:rPr>
                <w:del w:id="6216" w:author="Linderhof, Vincent" w:date="2016-03-06T10:59:00Z"/>
                <w:rFonts w:ascii="Times New Roman" w:eastAsia="Times New Roman" w:hAnsi="Times New Roman"/>
                <w:color w:val="000000"/>
                <w:sz w:val="24"/>
                <w:szCs w:val="24"/>
                <w:lang w:eastAsia="en-GB"/>
              </w:rPr>
            </w:pPr>
            <w:del w:id="6217" w:author="Linderhof, Vincent" w:date="2016-03-06T10:59:00Z">
              <w:r w:rsidRPr="00E05337" w:rsidDel="004717E5">
                <w:rPr>
                  <w:rFonts w:ascii="Times New Roman" w:eastAsia="Times New Roman" w:hAnsi="Times New Roman"/>
                  <w:color w:val="000000"/>
                  <w:sz w:val="24"/>
                  <w:szCs w:val="24"/>
                  <w:lang w:eastAsia="en-GB"/>
                </w:rPr>
                <w:delText>Nonfood expenditure</w:delText>
              </w:r>
            </w:del>
          </w:p>
        </w:tc>
        <w:tc>
          <w:tcPr>
            <w:tcW w:w="1300" w:type="dxa"/>
            <w:tcBorders>
              <w:top w:val="nil"/>
              <w:left w:val="nil"/>
              <w:bottom w:val="nil"/>
              <w:right w:val="nil"/>
            </w:tcBorders>
            <w:shd w:val="clear" w:color="auto" w:fill="auto"/>
            <w:noWrap/>
            <w:vAlign w:val="bottom"/>
            <w:hideMark/>
          </w:tcPr>
          <w:p w14:paraId="04646056" w14:textId="6E9D8A4D" w:rsidR="002C6F78" w:rsidRPr="00E05337" w:rsidDel="004717E5" w:rsidRDefault="002C6F78" w:rsidP="00E05337">
            <w:pPr>
              <w:suppressAutoHyphens w:val="0"/>
              <w:spacing w:after="0"/>
              <w:rPr>
                <w:del w:id="6218" w:author="Linderhof, Vincent" w:date="2016-03-06T10:59:00Z"/>
                <w:rFonts w:ascii="Times New Roman" w:eastAsia="Times New Roman" w:hAnsi="Times New Roman"/>
                <w:color w:val="000000"/>
                <w:sz w:val="24"/>
                <w:szCs w:val="24"/>
                <w:lang w:eastAsia="en-GB"/>
              </w:rPr>
            </w:pPr>
            <w:del w:id="6219"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19D063FD" w14:textId="2CCF98D8" w:rsidR="002C6F78" w:rsidRPr="00E05337" w:rsidDel="004717E5" w:rsidRDefault="002C6F78" w:rsidP="00E05337">
            <w:pPr>
              <w:suppressAutoHyphens w:val="0"/>
              <w:spacing w:after="0"/>
              <w:rPr>
                <w:del w:id="6220" w:author="Linderhof, Vincent" w:date="2016-03-06T10:59:00Z"/>
                <w:rFonts w:ascii="Times New Roman" w:eastAsia="Times New Roman" w:hAnsi="Times New Roman"/>
                <w:color w:val="000000"/>
                <w:sz w:val="24"/>
                <w:szCs w:val="24"/>
                <w:lang w:eastAsia="en-GB"/>
              </w:rPr>
            </w:pPr>
            <w:del w:id="6221"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6A98A2D8" w14:textId="33276D76" w:rsidR="002C6F78" w:rsidRPr="00E05337" w:rsidDel="004717E5" w:rsidRDefault="002C6F78" w:rsidP="00E05337">
            <w:pPr>
              <w:suppressAutoHyphens w:val="0"/>
              <w:spacing w:after="0"/>
              <w:rPr>
                <w:del w:id="6222" w:author="Linderhof, Vincent" w:date="2016-03-06T10:59:00Z"/>
                <w:rFonts w:ascii="Times New Roman" w:eastAsia="Times New Roman" w:hAnsi="Times New Roman"/>
                <w:color w:val="000000"/>
                <w:sz w:val="24"/>
                <w:szCs w:val="24"/>
                <w:lang w:eastAsia="en-GB"/>
              </w:rPr>
            </w:pPr>
            <w:del w:id="6223" w:author="Linderhof, Vincent" w:date="2016-03-06T10:59:00Z">
              <w:r w:rsidRPr="00E05337" w:rsidDel="004717E5">
                <w:rPr>
                  <w:rFonts w:ascii="Times New Roman" w:eastAsia="Times New Roman" w:hAnsi="Times New Roman"/>
                  <w:color w:val="000000"/>
                  <w:sz w:val="24"/>
                  <w:szCs w:val="24"/>
                  <w:lang w:eastAsia="en-GB"/>
                </w:rPr>
                <w:delText>1.512</w:delText>
              </w:r>
            </w:del>
          </w:p>
        </w:tc>
      </w:tr>
      <w:tr w:rsidR="002C6F78" w:rsidRPr="00A0183E" w:rsidDel="004717E5" w14:paraId="41A43D9D" w14:textId="3DE689F6" w:rsidTr="00E05337">
        <w:trPr>
          <w:trHeight w:val="142"/>
          <w:del w:id="622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20FA80" w14:textId="1533560F" w:rsidR="002C6F78" w:rsidRPr="00E05337" w:rsidDel="004717E5" w:rsidRDefault="002C6F78" w:rsidP="00E05337">
            <w:pPr>
              <w:suppressAutoHyphens w:val="0"/>
              <w:spacing w:after="0"/>
              <w:rPr>
                <w:del w:id="6225" w:author="Linderhof, Vincent" w:date="2016-03-06T10:59:00Z"/>
                <w:rFonts w:ascii="Times New Roman" w:eastAsia="Times New Roman" w:hAnsi="Times New Roman"/>
                <w:color w:val="000000"/>
                <w:sz w:val="24"/>
                <w:szCs w:val="24"/>
                <w:lang w:eastAsia="en-GB"/>
              </w:rPr>
            </w:pPr>
            <w:del w:id="622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D36F0AC" w14:textId="6D793D6F" w:rsidR="002C6F78" w:rsidRPr="00E05337" w:rsidDel="004717E5" w:rsidRDefault="002C6F78" w:rsidP="00E05337">
            <w:pPr>
              <w:suppressAutoHyphens w:val="0"/>
              <w:spacing w:after="0"/>
              <w:rPr>
                <w:del w:id="6227" w:author="Linderhof, Vincent" w:date="2016-03-06T10:59:00Z"/>
                <w:rFonts w:ascii="Times New Roman" w:eastAsia="Times New Roman" w:hAnsi="Times New Roman"/>
                <w:color w:val="000000"/>
                <w:sz w:val="24"/>
                <w:szCs w:val="24"/>
                <w:lang w:eastAsia="en-GB"/>
              </w:rPr>
            </w:pPr>
            <w:del w:id="6228"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0FBBA6D1" w14:textId="5F36D02C" w:rsidR="002C6F78" w:rsidRPr="00E05337" w:rsidDel="004717E5" w:rsidRDefault="002C6F78" w:rsidP="00E05337">
            <w:pPr>
              <w:suppressAutoHyphens w:val="0"/>
              <w:spacing w:after="0"/>
              <w:rPr>
                <w:del w:id="6229" w:author="Linderhof, Vincent" w:date="2016-03-06T10:59:00Z"/>
                <w:rFonts w:ascii="Times New Roman" w:eastAsia="Times New Roman" w:hAnsi="Times New Roman"/>
                <w:color w:val="000000"/>
                <w:sz w:val="24"/>
                <w:szCs w:val="24"/>
                <w:lang w:eastAsia="en-GB"/>
              </w:rPr>
            </w:pPr>
            <w:del w:id="6230" w:author="Linderhof, Vincent" w:date="2016-03-06T10:59:00Z">
              <w:r w:rsidRPr="00E05337" w:rsidDel="004717E5">
                <w:rPr>
                  <w:rFonts w:ascii="Times New Roman" w:eastAsia="Times New Roman" w:hAnsi="Times New Roman"/>
                  <w:color w:val="000000"/>
                  <w:sz w:val="24"/>
                  <w:szCs w:val="24"/>
                  <w:lang w:eastAsia="en-GB"/>
                </w:rPr>
                <w:delText>(0.00005)</w:delText>
              </w:r>
            </w:del>
          </w:p>
        </w:tc>
        <w:tc>
          <w:tcPr>
            <w:tcW w:w="1480" w:type="dxa"/>
            <w:tcBorders>
              <w:top w:val="nil"/>
              <w:left w:val="nil"/>
              <w:bottom w:val="nil"/>
              <w:right w:val="nil"/>
            </w:tcBorders>
            <w:shd w:val="clear" w:color="auto" w:fill="auto"/>
            <w:noWrap/>
            <w:vAlign w:val="bottom"/>
            <w:hideMark/>
          </w:tcPr>
          <w:p w14:paraId="2CFB5979" w14:textId="54DD03C5" w:rsidR="002C6F78" w:rsidRPr="00E05337" w:rsidDel="004717E5" w:rsidRDefault="002C6F78" w:rsidP="00E05337">
            <w:pPr>
              <w:suppressAutoHyphens w:val="0"/>
              <w:spacing w:after="0"/>
              <w:rPr>
                <w:del w:id="6231" w:author="Linderhof, Vincent" w:date="2016-03-06T10:59:00Z"/>
                <w:rFonts w:ascii="Times New Roman" w:eastAsia="Times New Roman" w:hAnsi="Times New Roman"/>
                <w:color w:val="000000"/>
                <w:sz w:val="24"/>
                <w:szCs w:val="24"/>
                <w:lang w:eastAsia="en-GB"/>
              </w:rPr>
            </w:pPr>
            <w:del w:id="6232" w:author="Linderhof, Vincent" w:date="2016-03-06T10:59:00Z">
              <w:r w:rsidRPr="00E05337" w:rsidDel="004717E5">
                <w:rPr>
                  <w:rFonts w:ascii="Times New Roman" w:eastAsia="Times New Roman" w:hAnsi="Times New Roman"/>
                  <w:color w:val="000000"/>
                  <w:sz w:val="24"/>
                  <w:szCs w:val="24"/>
                  <w:lang w:eastAsia="en-GB"/>
                </w:rPr>
                <w:delText>(1.750)</w:delText>
              </w:r>
            </w:del>
          </w:p>
        </w:tc>
      </w:tr>
      <w:tr w:rsidR="002C6F78" w:rsidRPr="00A0183E" w:rsidDel="004717E5" w14:paraId="1E35A9D1" w14:textId="1D9E29DF" w:rsidTr="00E05337">
        <w:trPr>
          <w:trHeight w:val="142"/>
          <w:del w:id="623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4DC94E3" w14:textId="504783B3" w:rsidR="002C6F78" w:rsidRPr="00E05337" w:rsidDel="004717E5" w:rsidRDefault="002C6F78" w:rsidP="00E05337">
            <w:pPr>
              <w:suppressAutoHyphens w:val="0"/>
              <w:spacing w:after="0"/>
              <w:rPr>
                <w:del w:id="6234" w:author="Linderhof, Vincent" w:date="2016-03-06T10:59:00Z"/>
                <w:rFonts w:ascii="Times New Roman" w:eastAsia="Times New Roman" w:hAnsi="Times New Roman"/>
                <w:color w:val="000000"/>
                <w:sz w:val="24"/>
                <w:szCs w:val="24"/>
                <w:lang w:eastAsia="en-GB"/>
              </w:rPr>
            </w:pPr>
            <w:del w:id="6235" w:author="Linderhof, Vincent" w:date="2016-03-06T10:59:00Z">
              <w:r w:rsidRPr="00E05337" w:rsidDel="004717E5">
                <w:rPr>
                  <w:rFonts w:ascii="Times New Roman" w:eastAsia="Times New Roman" w:hAnsi="Times New Roman"/>
                  <w:color w:val="000000"/>
                  <w:sz w:val="24"/>
                  <w:szCs w:val="24"/>
                  <w:lang w:eastAsia="en-GB"/>
                </w:rPr>
                <w:delText>Agricultural income</w:delText>
              </w:r>
            </w:del>
          </w:p>
        </w:tc>
        <w:tc>
          <w:tcPr>
            <w:tcW w:w="1300" w:type="dxa"/>
            <w:tcBorders>
              <w:top w:val="nil"/>
              <w:left w:val="nil"/>
              <w:bottom w:val="nil"/>
              <w:right w:val="nil"/>
            </w:tcBorders>
            <w:shd w:val="clear" w:color="auto" w:fill="auto"/>
            <w:noWrap/>
            <w:vAlign w:val="bottom"/>
            <w:hideMark/>
          </w:tcPr>
          <w:p w14:paraId="2D48B50A" w14:textId="629441FE" w:rsidR="002C6F78" w:rsidRPr="00E05337" w:rsidDel="004717E5" w:rsidRDefault="002C6F78" w:rsidP="00E05337">
            <w:pPr>
              <w:suppressAutoHyphens w:val="0"/>
              <w:spacing w:after="0"/>
              <w:rPr>
                <w:del w:id="6236" w:author="Linderhof, Vincent" w:date="2016-03-06T10:59:00Z"/>
                <w:rFonts w:ascii="Times New Roman" w:eastAsia="Times New Roman" w:hAnsi="Times New Roman"/>
                <w:color w:val="000000"/>
                <w:sz w:val="24"/>
                <w:szCs w:val="24"/>
                <w:lang w:eastAsia="en-GB"/>
              </w:rPr>
            </w:pPr>
            <w:del w:id="6237"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5955FBAD" w14:textId="6CB4908D" w:rsidR="002C6F78" w:rsidRPr="00E05337" w:rsidDel="004717E5" w:rsidRDefault="002C6F78" w:rsidP="00E05337">
            <w:pPr>
              <w:suppressAutoHyphens w:val="0"/>
              <w:spacing w:after="0"/>
              <w:rPr>
                <w:del w:id="6238" w:author="Linderhof, Vincent" w:date="2016-03-06T10:59:00Z"/>
                <w:rFonts w:ascii="Times New Roman" w:eastAsia="Times New Roman" w:hAnsi="Times New Roman"/>
                <w:color w:val="000000"/>
                <w:sz w:val="24"/>
                <w:szCs w:val="24"/>
                <w:lang w:eastAsia="en-GB"/>
              </w:rPr>
            </w:pPr>
            <w:del w:id="6239"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52A4FAC8" w14:textId="661A64E9" w:rsidR="002C6F78" w:rsidRPr="00E05337" w:rsidDel="004717E5" w:rsidRDefault="002C6F78" w:rsidP="00E05337">
            <w:pPr>
              <w:suppressAutoHyphens w:val="0"/>
              <w:spacing w:after="0"/>
              <w:rPr>
                <w:del w:id="6240" w:author="Linderhof, Vincent" w:date="2016-03-06T10:59:00Z"/>
                <w:rFonts w:ascii="Times New Roman" w:eastAsia="Times New Roman" w:hAnsi="Times New Roman"/>
                <w:color w:val="000000"/>
                <w:sz w:val="24"/>
                <w:szCs w:val="24"/>
                <w:lang w:eastAsia="en-GB"/>
              </w:rPr>
            </w:pPr>
            <w:del w:id="6241" w:author="Linderhof, Vincent" w:date="2016-03-06T10:59:00Z">
              <w:r w:rsidRPr="00E05337" w:rsidDel="004717E5">
                <w:rPr>
                  <w:rFonts w:ascii="Times New Roman" w:eastAsia="Times New Roman" w:hAnsi="Times New Roman"/>
                  <w:color w:val="000000"/>
                  <w:sz w:val="24"/>
                  <w:szCs w:val="24"/>
                  <w:lang w:eastAsia="en-GB"/>
                </w:rPr>
                <w:delText>0.391</w:delText>
              </w:r>
            </w:del>
          </w:p>
        </w:tc>
      </w:tr>
      <w:tr w:rsidR="002C6F78" w:rsidRPr="00A0183E" w:rsidDel="004717E5" w14:paraId="5B83F0CE" w14:textId="1FA85219" w:rsidTr="00E05337">
        <w:trPr>
          <w:trHeight w:val="142"/>
          <w:del w:id="624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C084A1" w14:textId="57B900B7" w:rsidR="002C6F78" w:rsidRPr="00E05337" w:rsidDel="004717E5" w:rsidRDefault="002C6F78" w:rsidP="00E05337">
            <w:pPr>
              <w:suppressAutoHyphens w:val="0"/>
              <w:spacing w:after="0"/>
              <w:rPr>
                <w:del w:id="6243" w:author="Linderhof, Vincent" w:date="2016-03-06T10:59:00Z"/>
                <w:rFonts w:ascii="Times New Roman" w:eastAsia="Times New Roman" w:hAnsi="Times New Roman"/>
                <w:color w:val="000000"/>
                <w:sz w:val="24"/>
                <w:szCs w:val="24"/>
                <w:lang w:eastAsia="en-GB"/>
              </w:rPr>
            </w:pPr>
            <w:del w:id="624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ACD5D3" w14:textId="6F5D48DD" w:rsidR="002C6F78" w:rsidRPr="00E05337" w:rsidDel="004717E5" w:rsidRDefault="002C6F78" w:rsidP="00E05337">
            <w:pPr>
              <w:suppressAutoHyphens w:val="0"/>
              <w:spacing w:after="0"/>
              <w:rPr>
                <w:del w:id="6245" w:author="Linderhof, Vincent" w:date="2016-03-06T10:59:00Z"/>
                <w:rFonts w:ascii="Times New Roman" w:eastAsia="Times New Roman" w:hAnsi="Times New Roman"/>
                <w:color w:val="000000"/>
                <w:sz w:val="24"/>
                <w:szCs w:val="24"/>
                <w:lang w:eastAsia="en-GB"/>
              </w:rPr>
            </w:pPr>
            <w:del w:id="6246"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4893E87A" w14:textId="68C14510" w:rsidR="002C6F78" w:rsidRPr="00E05337" w:rsidDel="004717E5" w:rsidRDefault="002C6F78" w:rsidP="00E05337">
            <w:pPr>
              <w:suppressAutoHyphens w:val="0"/>
              <w:spacing w:after="0"/>
              <w:rPr>
                <w:del w:id="6247" w:author="Linderhof, Vincent" w:date="2016-03-06T10:59:00Z"/>
                <w:rFonts w:ascii="Times New Roman" w:eastAsia="Times New Roman" w:hAnsi="Times New Roman"/>
                <w:color w:val="000000"/>
                <w:sz w:val="24"/>
                <w:szCs w:val="24"/>
                <w:lang w:eastAsia="en-GB"/>
              </w:rPr>
            </w:pPr>
            <w:del w:id="6248"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6D4A6EA7" w14:textId="59835D8A" w:rsidR="002C6F78" w:rsidRPr="00E05337" w:rsidDel="004717E5" w:rsidRDefault="002C6F78" w:rsidP="00E05337">
            <w:pPr>
              <w:suppressAutoHyphens w:val="0"/>
              <w:spacing w:after="0"/>
              <w:rPr>
                <w:del w:id="6249" w:author="Linderhof, Vincent" w:date="2016-03-06T10:59:00Z"/>
                <w:rFonts w:ascii="Times New Roman" w:eastAsia="Times New Roman" w:hAnsi="Times New Roman"/>
                <w:color w:val="000000"/>
                <w:sz w:val="24"/>
                <w:szCs w:val="24"/>
                <w:lang w:eastAsia="en-GB"/>
              </w:rPr>
            </w:pPr>
            <w:del w:id="6250" w:author="Linderhof, Vincent" w:date="2016-03-06T10:59:00Z">
              <w:r w:rsidRPr="00E05337" w:rsidDel="004717E5">
                <w:rPr>
                  <w:rFonts w:ascii="Times New Roman" w:eastAsia="Times New Roman" w:hAnsi="Times New Roman"/>
                  <w:color w:val="000000"/>
                  <w:sz w:val="24"/>
                  <w:szCs w:val="24"/>
                  <w:lang w:eastAsia="en-GB"/>
                </w:rPr>
                <w:delText>(0.290)</w:delText>
              </w:r>
            </w:del>
          </w:p>
        </w:tc>
      </w:tr>
      <w:tr w:rsidR="002C6F78" w:rsidRPr="00A0183E" w:rsidDel="004717E5" w14:paraId="7A82BF83" w14:textId="38A182E1" w:rsidTr="00E05337">
        <w:trPr>
          <w:trHeight w:val="142"/>
          <w:del w:id="625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FB9FD81" w14:textId="31AB29BD" w:rsidR="002C6F78" w:rsidRPr="00E05337" w:rsidDel="004717E5" w:rsidRDefault="002C6F78" w:rsidP="00E05337">
            <w:pPr>
              <w:suppressAutoHyphens w:val="0"/>
              <w:spacing w:after="0"/>
              <w:rPr>
                <w:del w:id="6252" w:author="Linderhof, Vincent" w:date="2016-03-06T10:59:00Z"/>
                <w:rFonts w:ascii="Times New Roman" w:eastAsia="Times New Roman" w:hAnsi="Times New Roman"/>
                <w:color w:val="000000"/>
                <w:sz w:val="24"/>
                <w:szCs w:val="24"/>
                <w:lang w:eastAsia="en-GB"/>
              </w:rPr>
            </w:pPr>
            <w:del w:id="6253" w:author="Linderhof, Vincent" w:date="2016-03-06T10:59:00Z">
              <w:r w:rsidRPr="00E05337" w:rsidDel="004717E5">
                <w:rPr>
                  <w:rFonts w:ascii="Times New Roman" w:eastAsia="Times New Roman" w:hAnsi="Times New Roman"/>
                  <w:color w:val="000000"/>
                  <w:sz w:val="24"/>
                  <w:szCs w:val="24"/>
                  <w:lang w:eastAsia="en-GB"/>
                </w:rPr>
                <w:delText>NonAgricultural income</w:delText>
              </w:r>
            </w:del>
          </w:p>
        </w:tc>
        <w:tc>
          <w:tcPr>
            <w:tcW w:w="1300" w:type="dxa"/>
            <w:tcBorders>
              <w:top w:val="nil"/>
              <w:left w:val="nil"/>
              <w:bottom w:val="nil"/>
              <w:right w:val="nil"/>
            </w:tcBorders>
            <w:shd w:val="clear" w:color="auto" w:fill="auto"/>
            <w:noWrap/>
            <w:vAlign w:val="bottom"/>
            <w:hideMark/>
          </w:tcPr>
          <w:p w14:paraId="4D3F2291" w14:textId="0E6D0B82" w:rsidR="002C6F78" w:rsidRPr="00E05337" w:rsidDel="004717E5" w:rsidRDefault="002C6F78" w:rsidP="00E05337">
            <w:pPr>
              <w:suppressAutoHyphens w:val="0"/>
              <w:spacing w:after="0"/>
              <w:rPr>
                <w:del w:id="6254" w:author="Linderhof, Vincent" w:date="2016-03-06T10:59:00Z"/>
                <w:rFonts w:ascii="Times New Roman" w:eastAsia="Times New Roman" w:hAnsi="Times New Roman"/>
                <w:color w:val="000000"/>
                <w:sz w:val="24"/>
                <w:szCs w:val="24"/>
                <w:lang w:eastAsia="en-GB"/>
              </w:rPr>
            </w:pPr>
            <w:del w:id="6255"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0A1DF350" w14:textId="085F3786" w:rsidR="002C6F78" w:rsidRPr="00E05337" w:rsidDel="004717E5" w:rsidRDefault="002C6F78" w:rsidP="00E05337">
            <w:pPr>
              <w:suppressAutoHyphens w:val="0"/>
              <w:spacing w:after="0"/>
              <w:rPr>
                <w:del w:id="6256" w:author="Linderhof, Vincent" w:date="2016-03-06T10:59:00Z"/>
                <w:rFonts w:ascii="Times New Roman" w:eastAsia="Times New Roman" w:hAnsi="Times New Roman"/>
                <w:color w:val="000000"/>
                <w:sz w:val="24"/>
                <w:szCs w:val="24"/>
                <w:lang w:eastAsia="en-GB"/>
              </w:rPr>
            </w:pPr>
            <w:del w:id="6257"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3A0C0759" w14:textId="47E1B31F" w:rsidR="002C6F78" w:rsidRPr="00E05337" w:rsidDel="004717E5" w:rsidRDefault="002C6F78" w:rsidP="00E05337">
            <w:pPr>
              <w:suppressAutoHyphens w:val="0"/>
              <w:spacing w:after="0"/>
              <w:rPr>
                <w:del w:id="6258" w:author="Linderhof, Vincent" w:date="2016-03-06T10:59:00Z"/>
                <w:rFonts w:ascii="Times New Roman" w:eastAsia="Times New Roman" w:hAnsi="Times New Roman"/>
                <w:color w:val="000000"/>
                <w:sz w:val="24"/>
                <w:szCs w:val="24"/>
                <w:lang w:eastAsia="en-GB"/>
              </w:rPr>
            </w:pPr>
            <w:del w:id="6259" w:author="Linderhof, Vincent" w:date="2016-03-06T10:59:00Z">
              <w:r w:rsidRPr="00E05337" w:rsidDel="004717E5">
                <w:rPr>
                  <w:rFonts w:ascii="Times New Roman" w:eastAsia="Times New Roman" w:hAnsi="Times New Roman"/>
                  <w:color w:val="000000"/>
                  <w:sz w:val="24"/>
                  <w:szCs w:val="24"/>
                  <w:lang w:eastAsia="en-GB"/>
                </w:rPr>
                <w:delText>-5.549</w:delText>
              </w:r>
            </w:del>
          </w:p>
        </w:tc>
      </w:tr>
      <w:tr w:rsidR="002C6F78" w:rsidRPr="00A0183E" w:rsidDel="004717E5" w14:paraId="14EAB564" w14:textId="7FDEF618" w:rsidTr="00E05337">
        <w:trPr>
          <w:trHeight w:val="142"/>
          <w:del w:id="626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4FA1129" w14:textId="2726CAAE" w:rsidR="002C6F78" w:rsidRPr="00E05337" w:rsidDel="004717E5" w:rsidRDefault="002C6F78" w:rsidP="00E05337">
            <w:pPr>
              <w:suppressAutoHyphens w:val="0"/>
              <w:spacing w:after="0"/>
              <w:rPr>
                <w:del w:id="6261" w:author="Linderhof, Vincent" w:date="2016-03-06T10:59:00Z"/>
                <w:rFonts w:ascii="Times New Roman" w:eastAsia="Times New Roman" w:hAnsi="Times New Roman"/>
                <w:color w:val="000000"/>
                <w:sz w:val="24"/>
                <w:szCs w:val="24"/>
                <w:lang w:eastAsia="en-GB"/>
              </w:rPr>
            </w:pPr>
            <w:del w:id="6262"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870FC15" w14:textId="163A3FFE" w:rsidR="002C6F78" w:rsidRPr="00E05337" w:rsidDel="004717E5" w:rsidRDefault="002C6F78" w:rsidP="00E05337">
            <w:pPr>
              <w:suppressAutoHyphens w:val="0"/>
              <w:spacing w:after="0"/>
              <w:rPr>
                <w:del w:id="6263" w:author="Linderhof, Vincent" w:date="2016-03-06T10:59:00Z"/>
                <w:rFonts w:ascii="Times New Roman" w:eastAsia="Times New Roman" w:hAnsi="Times New Roman"/>
                <w:color w:val="000000"/>
                <w:sz w:val="24"/>
                <w:szCs w:val="24"/>
                <w:lang w:eastAsia="en-GB"/>
              </w:rPr>
            </w:pPr>
            <w:del w:id="6264"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300" w:type="dxa"/>
            <w:tcBorders>
              <w:top w:val="nil"/>
              <w:left w:val="nil"/>
              <w:bottom w:val="nil"/>
              <w:right w:val="nil"/>
            </w:tcBorders>
            <w:shd w:val="clear" w:color="auto" w:fill="auto"/>
            <w:noWrap/>
            <w:vAlign w:val="bottom"/>
            <w:hideMark/>
          </w:tcPr>
          <w:p w14:paraId="71836F38" w14:textId="53B5B163" w:rsidR="002C6F78" w:rsidRPr="00E05337" w:rsidDel="004717E5" w:rsidRDefault="002C6F78" w:rsidP="00E05337">
            <w:pPr>
              <w:suppressAutoHyphens w:val="0"/>
              <w:spacing w:after="0"/>
              <w:rPr>
                <w:del w:id="6265" w:author="Linderhof, Vincent" w:date="2016-03-06T10:59:00Z"/>
                <w:rFonts w:ascii="Times New Roman" w:eastAsia="Times New Roman" w:hAnsi="Times New Roman"/>
                <w:color w:val="000000"/>
                <w:sz w:val="24"/>
                <w:szCs w:val="24"/>
                <w:lang w:eastAsia="en-GB"/>
              </w:rPr>
            </w:pPr>
            <w:del w:id="6266" w:author="Linderhof, Vincent" w:date="2016-03-06T10:59:00Z">
              <w:r w:rsidRPr="00E05337" w:rsidDel="004717E5">
                <w:rPr>
                  <w:rFonts w:ascii="Times New Roman" w:eastAsia="Times New Roman" w:hAnsi="Times New Roman"/>
                  <w:color w:val="000000"/>
                  <w:sz w:val="24"/>
                  <w:szCs w:val="24"/>
                  <w:lang w:eastAsia="en-GB"/>
                </w:rPr>
                <w:delText>(0.0003)</w:delText>
              </w:r>
            </w:del>
          </w:p>
        </w:tc>
        <w:tc>
          <w:tcPr>
            <w:tcW w:w="1480" w:type="dxa"/>
            <w:tcBorders>
              <w:top w:val="nil"/>
              <w:left w:val="nil"/>
              <w:bottom w:val="nil"/>
              <w:right w:val="nil"/>
            </w:tcBorders>
            <w:shd w:val="clear" w:color="auto" w:fill="auto"/>
            <w:noWrap/>
            <w:vAlign w:val="bottom"/>
            <w:hideMark/>
          </w:tcPr>
          <w:p w14:paraId="5A4E9D05" w14:textId="7C63130E" w:rsidR="002C6F78" w:rsidRPr="00E05337" w:rsidDel="004717E5" w:rsidRDefault="002C6F78" w:rsidP="00E05337">
            <w:pPr>
              <w:suppressAutoHyphens w:val="0"/>
              <w:spacing w:after="0"/>
              <w:rPr>
                <w:del w:id="6267" w:author="Linderhof, Vincent" w:date="2016-03-06T10:59:00Z"/>
                <w:rFonts w:ascii="Times New Roman" w:eastAsia="Times New Roman" w:hAnsi="Times New Roman"/>
                <w:color w:val="000000"/>
                <w:sz w:val="24"/>
                <w:szCs w:val="24"/>
                <w:lang w:eastAsia="en-GB"/>
              </w:rPr>
            </w:pPr>
            <w:del w:id="6268" w:author="Linderhof, Vincent" w:date="2016-03-06T10:59:00Z">
              <w:r w:rsidRPr="00E05337" w:rsidDel="004717E5">
                <w:rPr>
                  <w:rFonts w:ascii="Times New Roman" w:eastAsia="Times New Roman" w:hAnsi="Times New Roman"/>
                  <w:color w:val="000000"/>
                  <w:sz w:val="24"/>
                  <w:szCs w:val="24"/>
                  <w:lang w:eastAsia="en-GB"/>
                </w:rPr>
                <w:delText>(10.792)</w:delText>
              </w:r>
            </w:del>
          </w:p>
        </w:tc>
      </w:tr>
      <w:tr w:rsidR="002C6F78" w:rsidRPr="00A0183E" w:rsidDel="004717E5" w14:paraId="74154125" w14:textId="12EB2DE3" w:rsidTr="00E05337">
        <w:trPr>
          <w:trHeight w:val="142"/>
          <w:del w:id="626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3D7860" w14:textId="2793FA38" w:rsidR="002C6F78" w:rsidRPr="00E05337" w:rsidDel="004717E5" w:rsidRDefault="002C6F78" w:rsidP="00E05337">
            <w:pPr>
              <w:suppressAutoHyphens w:val="0"/>
              <w:spacing w:after="0"/>
              <w:rPr>
                <w:del w:id="6270" w:author="Linderhof, Vincent" w:date="2016-03-06T10:59:00Z"/>
                <w:rFonts w:ascii="Times New Roman" w:eastAsia="Times New Roman" w:hAnsi="Times New Roman"/>
                <w:color w:val="000000"/>
                <w:sz w:val="24"/>
                <w:szCs w:val="24"/>
                <w:lang w:eastAsia="en-GB"/>
              </w:rPr>
            </w:pPr>
            <w:del w:id="6271" w:author="Linderhof, Vincent" w:date="2016-03-06T10:59:00Z">
              <w:r w:rsidRPr="00E05337" w:rsidDel="004717E5">
                <w:rPr>
                  <w:rFonts w:ascii="Times New Roman" w:eastAsia="Times New Roman" w:hAnsi="Times New Roman"/>
                  <w:color w:val="000000"/>
                  <w:sz w:val="24"/>
                  <w:szCs w:val="24"/>
                  <w:lang w:eastAsia="en-GB"/>
                </w:rPr>
                <w:delText>Property income</w:delText>
              </w:r>
            </w:del>
          </w:p>
        </w:tc>
        <w:tc>
          <w:tcPr>
            <w:tcW w:w="1300" w:type="dxa"/>
            <w:tcBorders>
              <w:top w:val="nil"/>
              <w:left w:val="nil"/>
              <w:bottom w:val="nil"/>
              <w:right w:val="nil"/>
            </w:tcBorders>
            <w:shd w:val="clear" w:color="auto" w:fill="auto"/>
            <w:noWrap/>
            <w:vAlign w:val="bottom"/>
            <w:hideMark/>
          </w:tcPr>
          <w:p w14:paraId="503FB372" w14:textId="72F307CA" w:rsidR="002C6F78" w:rsidRPr="00E05337" w:rsidDel="004717E5" w:rsidRDefault="002C6F78" w:rsidP="00E05337">
            <w:pPr>
              <w:suppressAutoHyphens w:val="0"/>
              <w:spacing w:after="0"/>
              <w:rPr>
                <w:del w:id="6272" w:author="Linderhof, Vincent" w:date="2016-03-06T10:59:00Z"/>
                <w:rFonts w:ascii="Times New Roman" w:eastAsia="Times New Roman" w:hAnsi="Times New Roman"/>
                <w:color w:val="000000"/>
                <w:sz w:val="24"/>
                <w:szCs w:val="24"/>
                <w:lang w:eastAsia="en-GB"/>
              </w:rPr>
            </w:pPr>
            <w:del w:id="6273"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6D3FB93" w14:textId="707EBB3A" w:rsidR="002C6F78" w:rsidRPr="00E05337" w:rsidDel="004717E5" w:rsidRDefault="002C6F78" w:rsidP="00E05337">
            <w:pPr>
              <w:suppressAutoHyphens w:val="0"/>
              <w:spacing w:after="0"/>
              <w:rPr>
                <w:del w:id="6274" w:author="Linderhof, Vincent" w:date="2016-03-06T10:59:00Z"/>
                <w:rFonts w:ascii="Times New Roman" w:eastAsia="Times New Roman" w:hAnsi="Times New Roman"/>
                <w:color w:val="000000"/>
                <w:sz w:val="24"/>
                <w:szCs w:val="24"/>
                <w:lang w:eastAsia="en-GB"/>
              </w:rPr>
            </w:pPr>
            <w:del w:id="6275" w:author="Linderhof, Vincent" w:date="2016-03-06T10:59:00Z">
              <w:r w:rsidRPr="00E05337" w:rsidDel="004717E5">
                <w:rPr>
                  <w:rFonts w:ascii="Times New Roman" w:eastAsia="Times New Roman" w:hAnsi="Times New Roman"/>
                  <w:color w:val="000000"/>
                  <w:sz w:val="24"/>
                  <w:szCs w:val="24"/>
                  <w:lang w:eastAsia="en-GB"/>
                </w:rPr>
                <w:delText>-0.00000</w:delText>
              </w:r>
            </w:del>
          </w:p>
        </w:tc>
        <w:tc>
          <w:tcPr>
            <w:tcW w:w="1480" w:type="dxa"/>
            <w:tcBorders>
              <w:top w:val="nil"/>
              <w:left w:val="nil"/>
              <w:bottom w:val="nil"/>
              <w:right w:val="nil"/>
            </w:tcBorders>
            <w:shd w:val="clear" w:color="auto" w:fill="auto"/>
            <w:noWrap/>
            <w:vAlign w:val="bottom"/>
            <w:hideMark/>
          </w:tcPr>
          <w:p w14:paraId="7D670419" w14:textId="48E1A106" w:rsidR="002C6F78" w:rsidRPr="00E05337" w:rsidDel="004717E5" w:rsidRDefault="002C6F78" w:rsidP="00E05337">
            <w:pPr>
              <w:suppressAutoHyphens w:val="0"/>
              <w:spacing w:after="0"/>
              <w:rPr>
                <w:del w:id="6276" w:author="Linderhof, Vincent" w:date="2016-03-06T10:59:00Z"/>
                <w:rFonts w:ascii="Times New Roman" w:eastAsia="Times New Roman" w:hAnsi="Times New Roman"/>
                <w:color w:val="000000"/>
                <w:sz w:val="24"/>
                <w:szCs w:val="24"/>
                <w:lang w:eastAsia="en-GB"/>
              </w:rPr>
            </w:pPr>
            <w:del w:id="6277" w:author="Linderhof, Vincent" w:date="2016-03-06T10:59:00Z">
              <w:r w:rsidRPr="00E05337" w:rsidDel="004717E5">
                <w:rPr>
                  <w:rFonts w:ascii="Times New Roman" w:eastAsia="Times New Roman" w:hAnsi="Times New Roman"/>
                  <w:color w:val="000000"/>
                  <w:sz w:val="24"/>
                  <w:szCs w:val="24"/>
                  <w:lang w:eastAsia="en-GB"/>
                </w:rPr>
                <w:delText>-0.843**</w:delText>
              </w:r>
            </w:del>
          </w:p>
        </w:tc>
      </w:tr>
      <w:tr w:rsidR="002C6F78" w:rsidRPr="00A0183E" w:rsidDel="004717E5" w14:paraId="0EBD3661" w14:textId="3FA85388" w:rsidTr="00E05337">
        <w:trPr>
          <w:trHeight w:val="142"/>
          <w:del w:id="627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E711143" w14:textId="634C149C" w:rsidR="002C6F78" w:rsidRPr="00E05337" w:rsidDel="004717E5" w:rsidRDefault="002C6F78" w:rsidP="00E05337">
            <w:pPr>
              <w:suppressAutoHyphens w:val="0"/>
              <w:spacing w:after="0"/>
              <w:rPr>
                <w:del w:id="6279" w:author="Linderhof, Vincent" w:date="2016-03-06T10:59:00Z"/>
                <w:rFonts w:ascii="Times New Roman" w:eastAsia="Times New Roman" w:hAnsi="Times New Roman"/>
                <w:color w:val="000000"/>
                <w:sz w:val="24"/>
                <w:szCs w:val="24"/>
                <w:lang w:eastAsia="en-GB"/>
              </w:rPr>
            </w:pPr>
            <w:del w:id="6280"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2B03C0B" w14:textId="78BF98E2" w:rsidR="002C6F78" w:rsidRPr="00E05337" w:rsidDel="004717E5" w:rsidRDefault="002C6F78" w:rsidP="00E05337">
            <w:pPr>
              <w:suppressAutoHyphens w:val="0"/>
              <w:spacing w:after="0"/>
              <w:rPr>
                <w:del w:id="6281" w:author="Linderhof, Vincent" w:date="2016-03-06T10:59:00Z"/>
                <w:rFonts w:ascii="Times New Roman" w:eastAsia="Times New Roman" w:hAnsi="Times New Roman"/>
                <w:color w:val="000000"/>
                <w:sz w:val="24"/>
                <w:szCs w:val="24"/>
                <w:lang w:eastAsia="en-GB"/>
              </w:rPr>
            </w:pPr>
            <w:del w:id="6282"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DFC197C" w14:textId="69590BBD" w:rsidR="002C6F78" w:rsidRPr="00E05337" w:rsidDel="004717E5" w:rsidRDefault="002C6F78" w:rsidP="00E05337">
            <w:pPr>
              <w:suppressAutoHyphens w:val="0"/>
              <w:spacing w:after="0"/>
              <w:rPr>
                <w:del w:id="6283" w:author="Linderhof, Vincent" w:date="2016-03-06T10:59:00Z"/>
                <w:rFonts w:ascii="Times New Roman" w:eastAsia="Times New Roman" w:hAnsi="Times New Roman"/>
                <w:color w:val="000000"/>
                <w:sz w:val="24"/>
                <w:szCs w:val="24"/>
                <w:lang w:eastAsia="en-GB"/>
              </w:rPr>
            </w:pPr>
            <w:del w:id="6284"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0B6A7954" w14:textId="1824323F" w:rsidR="002C6F78" w:rsidRPr="00E05337" w:rsidDel="004717E5" w:rsidRDefault="002C6F78" w:rsidP="00E05337">
            <w:pPr>
              <w:suppressAutoHyphens w:val="0"/>
              <w:spacing w:after="0"/>
              <w:rPr>
                <w:del w:id="6285" w:author="Linderhof, Vincent" w:date="2016-03-06T10:59:00Z"/>
                <w:rFonts w:ascii="Times New Roman" w:eastAsia="Times New Roman" w:hAnsi="Times New Roman"/>
                <w:color w:val="000000"/>
                <w:sz w:val="24"/>
                <w:szCs w:val="24"/>
                <w:lang w:eastAsia="en-GB"/>
              </w:rPr>
            </w:pPr>
            <w:del w:id="6286" w:author="Linderhof, Vincent" w:date="2016-03-06T10:59:00Z">
              <w:r w:rsidRPr="00E05337" w:rsidDel="004717E5">
                <w:rPr>
                  <w:rFonts w:ascii="Times New Roman" w:eastAsia="Times New Roman" w:hAnsi="Times New Roman"/>
                  <w:color w:val="000000"/>
                  <w:sz w:val="24"/>
                  <w:szCs w:val="24"/>
                  <w:lang w:eastAsia="en-GB"/>
                </w:rPr>
                <w:delText>(0.408)</w:delText>
              </w:r>
            </w:del>
          </w:p>
        </w:tc>
      </w:tr>
      <w:tr w:rsidR="002C6F78" w:rsidRPr="00A0183E" w:rsidDel="004717E5" w14:paraId="4585BFEA" w14:textId="497ED5A5" w:rsidTr="00E05337">
        <w:trPr>
          <w:trHeight w:val="142"/>
          <w:del w:id="628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DBD6D2" w14:textId="37996E89" w:rsidR="002C6F78" w:rsidRPr="00E05337" w:rsidDel="004717E5" w:rsidRDefault="002C6F78" w:rsidP="00E05337">
            <w:pPr>
              <w:suppressAutoHyphens w:val="0"/>
              <w:spacing w:after="0"/>
              <w:rPr>
                <w:del w:id="6288" w:author="Linderhof, Vincent" w:date="2016-03-06T10:59:00Z"/>
                <w:rFonts w:ascii="Times New Roman" w:eastAsia="Times New Roman" w:hAnsi="Times New Roman"/>
                <w:color w:val="000000"/>
                <w:sz w:val="24"/>
                <w:szCs w:val="24"/>
                <w:lang w:eastAsia="en-GB"/>
              </w:rPr>
            </w:pPr>
            <w:del w:id="6289" w:author="Linderhof, Vincent" w:date="2016-03-06T10:59:00Z">
              <w:r w:rsidRPr="00E05337" w:rsidDel="004717E5">
                <w:rPr>
                  <w:rFonts w:ascii="Times New Roman" w:eastAsia="Times New Roman" w:hAnsi="Times New Roman"/>
                  <w:color w:val="000000"/>
                  <w:sz w:val="24"/>
                  <w:szCs w:val="24"/>
                  <w:lang w:eastAsia="en-GB"/>
                </w:rPr>
                <w:delText>Investments</w:delText>
              </w:r>
            </w:del>
          </w:p>
        </w:tc>
        <w:tc>
          <w:tcPr>
            <w:tcW w:w="1300" w:type="dxa"/>
            <w:tcBorders>
              <w:top w:val="nil"/>
              <w:left w:val="nil"/>
              <w:bottom w:val="nil"/>
              <w:right w:val="nil"/>
            </w:tcBorders>
            <w:shd w:val="clear" w:color="auto" w:fill="auto"/>
            <w:noWrap/>
            <w:vAlign w:val="bottom"/>
            <w:hideMark/>
          </w:tcPr>
          <w:p w14:paraId="0BCCF6E1" w14:textId="1432475A" w:rsidR="002C6F78" w:rsidRPr="00E05337" w:rsidDel="004717E5" w:rsidRDefault="002C6F78" w:rsidP="00E05337">
            <w:pPr>
              <w:suppressAutoHyphens w:val="0"/>
              <w:spacing w:after="0"/>
              <w:rPr>
                <w:del w:id="6290" w:author="Linderhof, Vincent" w:date="2016-03-06T10:59:00Z"/>
                <w:rFonts w:ascii="Times New Roman" w:eastAsia="Times New Roman" w:hAnsi="Times New Roman"/>
                <w:color w:val="000000"/>
                <w:sz w:val="24"/>
                <w:szCs w:val="24"/>
                <w:lang w:eastAsia="en-GB"/>
              </w:rPr>
            </w:pPr>
            <w:del w:id="6291"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127DF3E" w14:textId="67E80968" w:rsidR="002C6F78" w:rsidRPr="00E05337" w:rsidDel="004717E5" w:rsidRDefault="002C6F78" w:rsidP="00E05337">
            <w:pPr>
              <w:suppressAutoHyphens w:val="0"/>
              <w:spacing w:after="0"/>
              <w:rPr>
                <w:del w:id="6292" w:author="Linderhof, Vincent" w:date="2016-03-06T10:59:00Z"/>
                <w:rFonts w:ascii="Times New Roman" w:eastAsia="Times New Roman" w:hAnsi="Times New Roman"/>
                <w:color w:val="000000"/>
                <w:sz w:val="24"/>
                <w:szCs w:val="24"/>
                <w:lang w:eastAsia="en-GB"/>
              </w:rPr>
            </w:pPr>
            <w:del w:id="6293" w:author="Linderhof, Vincent" w:date="2016-03-06T10:59:00Z">
              <w:r w:rsidRPr="00E05337" w:rsidDel="004717E5">
                <w:rPr>
                  <w:rFonts w:ascii="Times New Roman" w:eastAsia="Times New Roman" w:hAnsi="Times New Roman"/>
                  <w:color w:val="000000"/>
                  <w:sz w:val="24"/>
                  <w:szCs w:val="24"/>
                  <w:lang w:eastAsia="en-GB"/>
                </w:rPr>
                <w:delText>-0.00003</w:delText>
              </w:r>
            </w:del>
          </w:p>
        </w:tc>
        <w:tc>
          <w:tcPr>
            <w:tcW w:w="1480" w:type="dxa"/>
            <w:tcBorders>
              <w:top w:val="nil"/>
              <w:left w:val="nil"/>
              <w:bottom w:val="nil"/>
              <w:right w:val="nil"/>
            </w:tcBorders>
            <w:shd w:val="clear" w:color="auto" w:fill="auto"/>
            <w:noWrap/>
            <w:vAlign w:val="bottom"/>
            <w:hideMark/>
          </w:tcPr>
          <w:p w14:paraId="01AC2EA2" w14:textId="4BBDC015" w:rsidR="002C6F78" w:rsidRPr="00E05337" w:rsidDel="004717E5" w:rsidRDefault="002C6F78" w:rsidP="00E05337">
            <w:pPr>
              <w:suppressAutoHyphens w:val="0"/>
              <w:spacing w:after="0"/>
              <w:rPr>
                <w:del w:id="6294" w:author="Linderhof, Vincent" w:date="2016-03-06T10:59:00Z"/>
                <w:rFonts w:ascii="Times New Roman" w:eastAsia="Times New Roman" w:hAnsi="Times New Roman"/>
                <w:color w:val="000000"/>
                <w:sz w:val="24"/>
                <w:szCs w:val="24"/>
                <w:lang w:eastAsia="en-GB"/>
              </w:rPr>
            </w:pPr>
            <w:del w:id="6295" w:author="Linderhof, Vincent" w:date="2016-03-06T10:59:00Z">
              <w:r w:rsidRPr="00E05337" w:rsidDel="004717E5">
                <w:rPr>
                  <w:rFonts w:ascii="Times New Roman" w:eastAsia="Times New Roman" w:hAnsi="Times New Roman"/>
                  <w:color w:val="000000"/>
                  <w:sz w:val="24"/>
                  <w:szCs w:val="24"/>
                  <w:lang w:eastAsia="en-GB"/>
                </w:rPr>
                <w:delText>-3.105***</w:delText>
              </w:r>
            </w:del>
          </w:p>
        </w:tc>
      </w:tr>
      <w:tr w:rsidR="002C6F78" w:rsidRPr="00A0183E" w:rsidDel="004717E5" w14:paraId="5C534D6E" w14:textId="4E1CB368" w:rsidTr="00E05337">
        <w:trPr>
          <w:trHeight w:val="142"/>
          <w:del w:id="629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7203D4A" w14:textId="21D709FD" w:rsidR="002C6F78" w:rsidRPr="00E05337" w:rsidDel="004717E5" w:rsidRDefault="002C6F78" w:rsidP="00E05337">
            <w:pPr>
              <w:suppressAutoHyphens w:val="0"/>
              <w:spacing w:after="0"/>
              <w:rPr>
                <w:del w:id="6297" w:author="Linderhof, Vincent" w:date="2016-03-06T10:59:00Z"/>
                <w:rFonts w:ascii="Times New Roman" w:eastAsia="Times New Roman" w:hAnsi="Times New Roman"/>
                <w:color w:val="000000"/>
                <w:sz w:val="24"/>
                <w:szCs w:val="24"/>
                <w:lang w:eastAsia="en-GB"/>
              </w:rPr>
            </w:pPr>
            <w:del w:id="6298"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6ADC2316" w14:textId="51A6E9BA" w:rsidR="002C6F78" w:rsidRPr="00E05337" w:rsidDel="004717E5" w:rsidRDefault="002C6F78" w:rsidP="00E05337">
            <w:pPr>
              <w:suppressAutoHyphens w:val="0"/>
              <w:spacing w:after="0"/>
              <w:rPr>
                <w:del w:id="6299" w:author="Linderhof, Vincent" w:date="2016-03-06T10:59:00Z"/>
                <w:rFonts w:ascii="Times New Roman" w:eastAsia="Times New Roman" w:hAnsi="Times New Roman"/>
                <w:color w:val="000000"/>
                <w:sz w:val="24"/>
                <w:szCs w:val="24"/>
                <w:lang w:eastAsia="en-GB"/>
              </w:rPr>
            </w:pPr>
            <w:del w:id="6300"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1A3AEFB7" w14:textId="0B6174F7" w:rsidR="002C6F78" w:rsidRPr="00E05337" w:rsidDel="004717E5" w:rsidRDefault="002C6F78" w:rsidP="00E05337">
            <w:pPr>
              <w:suppressAutoHyphens w:val="0"/>
              <w:spacing w:after="0"/>
              <w:rPr>
                <w:del w:id="6301" w:author="Linderhof, Vincent" w:date="2016-03-06T10:59:00Z"/>
                <w:rFonts w:ascii="Times New Roman" w:eastAsia="Times New Roman" w:hAnsi="Times New Roman"/>
                <w:color w:val="000000"/>
                <w:sz w:val="24"/>
                <w:szCs w:val="24"/>
                <w:lang w:eastAsia="en-GB"/>
              </w:rPr>
            </w:pPr>
            <w:del w:id="6302"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620B0889" w14:textId="34D0ECE4" w:rsidR="002C6F78" w:rsidRPr="00E05337" w:rsidDel="004717E5" w:rsidRDefault="002C6F78" w:rsidP="00E05337">
            <w:pPr>
              <w:suppressAutoHyphens w:val="0"/>
              <w:spacing w:after="0"/>
              <w:rPr>
                <w:del w:id="6303" w:author="Linderhof, Vincent" w:date="2016-03-06T10:59:00Z"/>
                <w:rFonts w:ascii="Times New Roman" w:eastAsia="Times New Roman" w:hAnsi="Times New Roman"/>
                <w:color w:val="000000"/>
                <w:sz w:val="24"/>
                <w:szCs w:val="24"/>
                <w:lang w:eastAsia="en-GB"/>
              </w:rPr>
            </w:pPr>
            <w:del w:id="6304" w:author="Linderhof, Vincent" w:date="2016-03-06T10:59:00Z">
              <w:r w:rsidRPr="00E05337" w:rsidDel="004717E5">
                <w:rPr>
                  <w:rFonts w:ascii="Times New Roman" w:eastAsia="Times New Roman" w:hAnsi="Times New Roman"/>
                  <w:color w:val="000000"/>
                  <w:sz w:val="24"/>
                  <w:szCs w:val="24"/>
                  <w:lang w:eastAsia="en-GB"/>
                </w:rPr>
                <w:delText>(0.822)</w:delText>
              </w:r>
            </w:del>
          </w:p>
        </w:tc>
      </w:tr>
      <w:tr w:rsidR="002C6F78" w:rsidRPr="00A0183E" w:rsidDel="004717E5" w14:paraId="145F76F4" w14:textId="1BFDA4E0" w:rsidTr="00E05337">
        <w:trPr>
          <w:trHeight w:val="142"/>
          <w:del w:id="630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2CE50C1" w14:textId="3E1B68AF" w:rsidR="002C6F78" w:rsidRPr="00E05337" w:rsidDel="004717E5" w:rsidRDefault="002C6F78" w:rsidP="00E05337">
            <w:pPr>
              <w:suppressAutoHyphens w:val="0"/>
              <w:spacing w:after="0"/>
              <w:rPr>
                <w:del w:id="6306" w:author="Linderhof, Vincent" w:date="2016-03-06T10:59:00Z"/>
                <w:rFonts w:ascii="Times New Roman" w:eastAsia="Times New Roman" w:hAnsi="Times New Roman"/>
                <w:color w:val="000000"/>
                <w:sz w:val="24"/>
                <w:szCs w:val="24"/>
                <w:lang w:eastAsia="en-GB"/>
              </w:rPr>
            </w:pPr>
            <w:del w:id="6307" w:author="Linderhof, Vincent" w:date="2016-03-06T10:59:00Z">
              <w:r w:rsidRPr="00E05337" w:rsidDel="004717E5">
                <w:rPr>
                  <w:rFonts w:ascii="Times New Roman" w:eastAsia="Times New Roman" w:hAnsi="Times New Roman"/>
                  <w:color w:val="000000"/>
                  <w:sz w:val="24"/>
                  <w:szCs w:val="24"/>
                  <w:lang w:eastAsia="en-GB"/>
                </w:rPr>
                <w:delText>Transfers</w:delText>
              </w:r>
            </w:del>
          </w:p>
        </w:tc>
        <w:tc>
          <w:tcPr>
            <w:tcW w:w="1300" w:type="dxa"/>
            <w:tcBorders>
              <w:top w:val="nil"/>
              <w:left w:val="nil"/>
              <w:bottom w:val="nil"/>
              <w:right w:val="nil"/>
            </w:tcBorders>
            <w:shd w:val="clear" w:color="auto" w:fill="auto"/>
            <w:noWrap/>
            <w:vAlign w:val="bottom"/>
            <w:hideMark/>
          </w:tcPr>
          <w:p w14:paraId="3FFC9CC8" w14:textId="3C8BDB7D" w:rsidR="002C6F78" w:rsidRPr="00E05337" w:rsidDel="004717E5" w:rsidRDefault="002C6F78" w:rsidP="00E05337">
            <w:pPr>
              <w:suppressAutoHyphens w:val="0"/>
              <w:spacing w:after="0"/>
              <w:rPr>
                <w:del w:id="6308" w:author="Linderhof, Vincent" w:date="2016-03-06T10:59:00Z"/>
                <w:rFonts w:ascii="Times New Roman" w:eastAsia="Times New Roman" w:hAnsi="Times New Roman"/>
                <w:color w:val="000000"/>
                <w:sz w:val="24"/>
                <w:szCs w:val="24"/>
                <w:lang w:eastAsia="en-GB"/>
              </w:rPr>
            </w:pPr>
            <w:del w:id="6309"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91785FD" w14:textId="5C70230D" w:rsidR="002C6F78" w:rsidRPr="00E05337" w:rsidDel="004717E5" w:rsidRDefault="002C6F78" w:rsidP="00E05337">
            <w:pPr>
              <w:suppressAutoHyphens w:val="0"/>
              <w:spacing w:after="0"/>
              <w:rPr>
                <w:del w:id="6310" w:author="Linderhof, Vincent" w:date="2016-03-06T10:59:00Z"/>
                <w:rFonts w:ascii="Times New Roman" w:eastAsia="Times New Roman" w:hAnsi="Times New Roman"/>
                <w:color w:val="000000"/>
                <w:sz w:val="24"/>
                <w:szCs w:val="24"/>
                <w:lang w:eastAsia="en-GB"/>
              </w:rPr>
            </w:pPr>
            <w:del w:id="6311"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767C29E0" w14:textId="54FD7EFD" w:rsidR="002C6F78" w:rsidRPr="00E05337" w:rsidDel="004717E5" w:rsidRDefault="002C6F78" w:rsidP="00E05337">
            <w:pPr>
              <w:suppressAutoHyphens w:val="0"/>
              <w:spacing w:after="0"/>
              <w:rPr>
                <w:del w:id="6312" w:author="Linderhof, Vincent" w:date="2016-03-06T10:59:00Z"/>
                <w:rFonts w:ascii="Times New Roman" w:eastAsia="Times New Roman" w:hAnsi="Times New Roman"/>
                <w:color w:val="000000"/>
                <w:sz w:val="24"/>
                <w:szCs w:val="24"/>
                <w:lang w:eastAsia="en-GB"/>
              </w:rPr>
            </w:pPr>
            <w:del w:id="6313" w:author="Linderhof, Vincent" w:date="2016-03-06T10:59:00Z">
              <w:r w:rsidRPr="00E05337" w:rsidDel="004717E5">
                <w:rPr>
                  <w:rFonts w:ascii="Times New Roman" w:eastAsia="Times New Roman" w:hAnsi="Times New Roman"/>
                  <w:color w:val="000000"/>
                  <w:sz w:val="24"/>
                  <w:szCs w:val="24"/>
                  <w:lang w:eastAsia="en-GB"/>
                </w:rPr>
                <w:delText>0.497</w:delText>
              </w:r>
            </w:del>
          </w:p>
        </w:tc>
      </w:tr>
      <w:tr w:rsidR="002C6F78" w:rsidRPr="00A0183E" w:rsidDel="004717E5" w14:paraId="6B68BA8D" w14:textId="752BEE00" w:rsidTr="00E05337">
        <w:trPr>
          <w:trHeight w:val="142"/>
          <w:del w:id="631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D633CCB" w14:textId="6CAAED9A" w:rsidR="002C6F78" w:rsidRPr="00E05337" w:rsidDel="004717E5" w:rsidRDefault="002C6F78" w:rsidP="00E05337">
            <w:pPr>
              <w:suppressAutoHyphens w:val="0"/>
              <w:spacing w:after="0"/>
              <w:rPr>
                <w:del w:id="6315" w:author="Linderhof, Vincent" w:date="2016-03-06T10:59:00Z"/>
                <w:rFonts w:ascii="Times New Roman" w:eastAsia="Times New Roman" w:hAnsi="Times New Roman"/>
                <w:color w:val="000000"/>
                <w:sz w:val="24"/>
                <w:szCs w:val="24"/>
                <w:lang w:eastAsia="en-GB"/>
              </w:rPr>
            </w:pPr>
            <w:del w:id="631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531FFC88" w14:textId="28E855D4" w:rsidR="002C6F78" w:rsidRPr="00E05337" w:rsidDel="004717E5" w:rsidRDefault="002C6F78" w:rsidP="00E05337">
            <w:pPr>
              <w:suppressAutoHyphens w:val="0"/>
              <w:spacing w:after="0"/>
              <w:rPr>
                <w:del w:id="6317" w:author="Linderhof, Vincent" w:date="2016-03-06T10:59:00Z"/>
                <w:rFonts w:ascii="Times New Roman" w:eastAsia="Times New Roman" w:hAnsi="Times New Roman"/>
                <w:color w:val="000000"/>
                <w:sz w:val="24"/>
                <w:szCs w:val="24"/>
                <w:lang w:eastAsia="en-GB"/>
              </w:rPr>
            </w:pPr>
            <w:del w:id="6318"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0D27BD82" w14:textId="74316FF8" w:rsidR="002C6F78" w:rsidRPr="00E05337" w:rsidDel="004717E5" w:rsidRDefault="002C6F78" w:rsidP="00E05337">
            <w:pPr>
              <w:suppressAutoHyphens w:val="0"/>
              <w:spacing w:after="0"/>
              <w:rPr>
                <w:del w:id="6319" w:author="Linderhof, Vincent" w:date="2016-03-06T10:59:00Z"/>
                <w:rFonts w:ascii="Times New Roman" w:eastAsia="Times New Roman" w:hAnsi="Times New Roman"/>
                <w:color w:val="000000"/>
                <w:sz w:val="24"/>
                <w:szCs w:val="24"/>
                <w:lang w:eastAsia="en-GB"/>
              </w:rPr>
            </w:pPr>
            <w:del w:id="6320"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489DDE5F" w14:textId="27A161A6" w:rsidR="002C6F78" w:rsidRPr="00E05337" w:rsidDel="004717E5" w:rsidRDefault="002C6F78" w:rsidP="00E05337">
            <w:pPr>
              <w:suppressAutoHyphens w:val="0"/>
              <w:spacing w:after="0"/>
              <w:rPr>
                <w:del w:id="6321" w:author="Linderhof, Vincent" w:date="2016-03-06T10:59:00Z"/>
                <w:rFonts w:ascii="Times New Roman" w:eastAsia="Times New Roman" w:hAnsi="Times New Roman"/>
                <w:color w:val="000000"/>
                <w:sz w:val="24"/>
                <w:szCs w:val="24"/>
                <w:lang w:eastAsia="en-GB"/>
              </w:rPr>
            </w:pPr>
            <w:del w:id="6322" w:author="Linderhof, Vincent" w:date="2016-03-06T10:59:00Z">
              <w:r w:rsidRPr="00E05337" w:rsidDel="004717E5">
                <w:rPr>
                  <w:rFonts w:ascii="Times New Roman" w:eastAsia="Times New Roman" w:hAnsi="Times New Roman"/>
                  <w:color w:val="000000"/>
                  <w:sz w:val="24"/>
                  <w:szCs w:val="24"/>
                  <w:lang w:eastAsia="en-GB"/>
                </w:rPr>
                <w:delText>(0.794)</w:delText>
              </w:r>
            </w:del>
          </w:p>
        </w:tc>
      </w:tr>
      <w:tr w:rsidR="002C6F78" w:rsidRPr="00A0183E" w:rsidDel="004717E5" w14:paraId="4D3A2692" w14:textId="7FF90BAB" w:rsidTr="00E05337">
        <w:trPr>
          <w:trHeight w:val="142"/>
          <w:del w:id="632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C99D79" w14:textId="315667E4" w:rsidR="002C6F78" w:rsidRPr="00E05337" w:rsidDel="004717E5" w:rsidRDefault="002C6F78" w:rsidP="00E05337">
            <w:pPr>
              <w:suppressAutoHyphens w:val="0"/>
              <w:spacing w:after="0"/>
              <w:rPr>
                <w:del w:id="6324" w:author="Linderhof, Vincent" w:date="2016-03-06T10:59:00Z"/>
                <w:rFonts w:ascii="Times New Roman" w:eastAsia="Times New Roman" w:hAnsi="Times New Roman"/>
                <w:color w:val="000000"/>
                <w:sz w:val="24"/>
                <w:szCs w:val="24"/>
                <w:lang w:eastAsia="en-GB"/>
              </w:rPr>
            </w:pPr>
            <w:del w:id="6325" w:author="Linderhof, Vincent" w:date="2016-03-06T10:59:00Z">
              <w:r w:rsidRPr="00E05337" w:rsidDel="004717E5">
                <w:rPr>
                  <w:rFonts w:ascii="Times New Roman" w:eastAsia="Times New Roman" w:hAnsi="Times New Roman"/>
                  <w:color w:val="000000"/>
                  <w:sz w:val="24"/>
                  <w:szCs w:val="24"/>
                  <w:lang w:eastAsia="en-GB"/>
                </w:rPr>
                <w:delText>Total cropped area</w:delText>
              </w:r>
            </w:del>
          </w:p>
        </w:tc>
        <w:tc>
          <w:tcPr>
            <w:tcW w:w="1300" w:type="dxa"/>
            <w:tcBorders>
              <w:top w:val="nil"/>
              <w:left w:val="nil"/>
              <w:bottom w:val="nil"/>
              <w:right w:val="nil"/>
            </w:tcBorders>
            <w:shd w:val="clear" w:color="auto" w:fill="auto"/>
            <w:noWrap/>
            <w:vAlign w:val="bottom"/>
            <w:hideMark/>
          </w:tcPr>
          <w:p w14:paraId="70AAF429" w14:textId="5ADC7343" w:rsidR="002C6F78" w:rsidRPr="00E05337" w:rsidDel="004717E5" w:rsidRDefault="002C6F78" w:rsidP="00E05337">
            <w:pPr>
              <w:suppressAutoHyphens w:val="0"/>
              <w:spacing w:after="0"/>
              <w:rPr>
                <w:del w:id="6326" w:author="Linderhof, Vincent" w:date="2016-03-06T10:59:00Z"/>
                <w:rFonts w:ascii="Times New Roman" w:eastAsia="Times New Roman" w:hAnsi="Times New Roman"/>
                <w:color w:val="000000"/>
                <w:sz w:val="24"/>
                <w:szCs w:val="24"/>
                <w:lang w:eastAsia="en-GB"/>
              </w:rPr>
            </w:pPr>
            <w:del w:id="6327" w:author="Linderhof, Vincent" w:date="2016-03-06T10:59:00Z">
              <w:r w:rsidRPr="00E05337" w:rsidDel="004717E5">
                <w:rPr>
                  <w:rFonts w:ascii="Times New Roman" w:eastAsia="Times New Roman" w:hAnsi="Times New Roman"/>
                  <w:color w:val="000000"/>
                  <w:sz w:val="24"/>
                  <w:szCs w:val="24"/>
                  <w:lang w:eastAsia="en-GB"/>
                </w:rPr>
                <w:delText>0.057***</w:delText>
              </w:r>
            </w:del>
          </w:p>
        </w:tc>
        <w:tc>
          <w:tcPr>
            <w:tcW w:w="1300" w:type="dxa"/>
            <w:tcBorders>
              <w:top w:val="nil"/>
              <w:left w:val="nil"/>
              <w:bottom w:val="nil"/>
              <w:right w:val="nil"/>
            </w:tcBorders>
            <w:shd w:val="clear" w:color="auto" w:fill="auto"/>
            <w:noWrap/>
            <w:vAlign w:val="bottom"/>
            <w:hideMark/>
          </w:tcPr>
          <w:p w14:paraId="6965B47D" w14:textId="563EBE96" w:rsidR="002C6F78" w:rsidRPr="00E05337" w:rsidDel="004717E5" w:rsidRDefault="002C6F78" w:rsidP="00E05337">
            <w:pPr>
              <w:suppressAutoHyphens w:val="0"/>
              <w:spacing w:after="0"/>
              <w:rPr>
                <w:del w:id="6328" w:author="Linderhof, Vincent" w:date="2016-03-06T10:59:00Z"/>
                <w:rFonts w:ascii="Times New Roman" w:eastAsia="Times New Roman" w:hAnsi="Times New Roman"/>
                <w:color w:val="000000"/>
                <w:sz w:val="24"/>
                <w:szCs w:val="24"/>
                <w:lang w:eastAsia="en-GB"/>
              </w:rPr>
            </w:pPr>
            <w:del w:id="6329"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480" w:type="dxa"/>
            <w:tcBorders>
              <w:top w:val="nil"/>
              <w:left w:val="nil"/>
              <w:bottom w:val="nil"/>
              <w:right w:val="nil"/>
            </w:tcBorders>
            <w:shd w:val="clear" w:color="auto" w:fill="auto"/>
            <w:noWrap/>
            <w:vAlign w:val="bottom"/>
            <w:hideMark/>
          </w:tcPr>
          <w:p w14:paraId="7DCA1951" w14:textId="402253E3" w:rsidR="002C6F78" w:rsidRPr="00E05337" w:rsidDel="004717E5" w:rsidRDefault="002C6F78" w:rsidP="00E05337">
            <w:pPr>
              <w:suppressAutoHyphens w:val="0"/>
              <w:spacing w:after="0"/>
              <w:rPr>
                <w:del w:id="6330" w:author="Linderhof, Vincent" w:date="2016-03-06T10:59:00Z"/>
                <w:rFonts w:ascii="Times New Roman" w:eastAsia="Times New Roman" w:hAnsi="Times New Roman"/>
                <w:color w:val="000000"/>
                <w:sz w:val="24"/>
                <w:szCs w:val="24"/>
                <w:lang w:eastAsia="en-GB"/>
              </w:rPr>
            </w:pPr>
            <w:del w:id="6331" w:author="Linderhof, Vincent" w:date="2016-03-06T10:59:00Z">
              <w:r w:rsidRPr="00E05337" w:rsidDel="004717E5">
                <w:rPr>
                  <w:rFonts w:ascii="Times New Roman" w:eastAsia="Times New Roman" w:hAnsi="Times New Roman"/>
                  <w:color w:val="000000"/>
                  <w:sz w:val="24"/>
                  <w:szCs w:val="24"/>
                  <w:lang w:eastAsia="en-GB"/>
                </w:rPr>
                <w:delText>115.182***</w:delText>
              </w:r>
            </w:del>
          </w:p>
        </w:tc>
      </w:tr>
      <w:tr w:rsidR="002C6F78" w:rsidRPr="00A0183E" w:rsidDel="004717E5" w14:paraId="5401A19A" w14:textId="2D0FAD78" w:rsidTr="00E05337">
        <w:trPr>
          <w:trHeight w:val="142"/>
          <w:del w:id="633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AE68954" w14:textId="1041A805" w:rsidR="002C6F78" w:rsidRPr="00E05337" w:rsidDel="004717E5" w:rsidRDefault="002C6F78" w:rsidP="00E05337">
            <w:pPr>
              <w:suppressAutoHyphens w:val="0"/>
              <w:spacing w:after="0"/>
              <w:rPr>
                <w:del w:id="6333" w:author="Linderhof, Vincent" w:date="2016-03-06T10:59:00Z"/>
                <w:rFonts w:ascii="Times New Roman" w:eastAsia="Times New Roman" w:hAnsi="Times New Roman"/>
                <w:color w:val="000000"/>
                <w:sz w:val="24"/>
                <w:szCs w:val="24"/>
                <w:lang w:eastAsia="en-GB"/>
              </w:rPr>
            </w:pPr>
            <w:del w:id="633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92F30A3" w14:textId="41D775E6" w:rsidR="002C6F78" w:rsidRPr="00E05337" w:rsidDel="004717E5" w:rsidRDefault="002C6F78" w:rsidP="00E05337">
            <w:pPr>
              <w:suppressAutoHyphens w:val="0"/>
              <w:spacing w:after="0"/>
              <w:rPr>
                <w:del w:id="6335" w:author="Linderhof, Vincent" w:date="2016-03-06T10:59:00Z"/>
                <w:rFonts w:ascii="Times New Roman" w:eastAsia="Times New Roman" w:hAnsi="Times New Roman"/>
                <w:color w:val="000000"/>
                <w:sz w:val="24"/>
                <w:szCs w:val="24"/>
                <w:lang w:eastAsia="en-GB"/>
              </w:rPr>
            </w:pPr>
            <w:del w:id="6336"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300" w:type="dxa"/>
            <w:tcBorders>
              <w:top w:val="nil"/>
              <w:left w:val="nil"/>
              <w:bottom w:val="nil"/>
              <w:right w:val="nil"/>
            </w:tcBorders>
            <w:shd w:val="clear" w:color="auto" w:fill="auto"/>
            <w:noWrap/>
            <w:vAlign w:val="bottom"/>
            <w:hideMark/>
          </w:tcPr>
          <w:p w14:paraId="72699DE0" w14:textId="01D2C73C" w:rsidR="002C6F78" w:rsidRPr="00E05337" w:rsidDel="004717E5" w:rsidRDefault="002C6F78" w:rsidP="00E05337">
            <w:pPr>
              <w:suppressAutoHyphens w:val="0"/>
              <w:spacing w:after="0"/>
              <w:rPr>
                <w:del w:id="6337" w:author="Linderhof, Vincent" w:date="2016-03-06T10:59:00Z"/>
                <w:rFonts w:ascii="Times New Roman" w:eastAsia="Times New Roman" w:hAnsi="Times New Roman"/>
                <w:color w:val="000000"/>
                <w:sz w:val="24"/>
                <w:szCs w:val="24"/>
                <w:lang w:eastAsia="en-GB"/>
              </w:rPr>
            </w:pPr>
            <w:del w:id="6338"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480" w:type="dxa"/>
            <w:tcBorders>
              <w:top w:val="nil"/>
              <w:left w:val="nil"/>
              <w:bottom w:val="nil"/>
              <w:right w:val="nil"/>
            </w:tcBorders>
            <w:shd w:val="clear" w:color="auto" w:fill="auto"/>
            <w:noWrap/>
            <w:vAlign w:val="bottom"/>
            <w:hideMark/>
          </w:tcPr>
          <w:p w14:paraId="58DA9136" w14:textId="0E31F1A3" w:rsidR="002C6F78" w:rsidRPr="00E05337" w:rsidDel="004717E5" w:rsidRDefault="002C6F78" w:rsidP="00E05337">
            <w:pPr>
              <w:suppressAutoHyphens w:val="0"/>
              <w:spacing w:after="0"/>
              <w:rPr>
                <w:del w:id="6339" w:author="Linderhof, Vincent" w:date="2016-03-06T10:59:00Z"/>
                <w:rFonts w:ascii="Times New Roman" w:eastAsia="Times New Roman" w:hAnsi="Times New Roman"/>
                <w:color w:val="000000"/>
                <w:sz w:val="24"/>
                <w:szCs w:val="24"/>
                <w:lang w:eastAsia="en-GB"/>
              </w:rPr>
            </w:pPr>
            <w:del w:id="6340" w:author="Linderhof, Vincent" w:date="2016-03-06T10:59:00Z">
              <w:r w:rsidRPr="00E05337" w:rsidDel="004717E5">
                <w:rPr>
                  <w:rFonts w:ascii="Times New Roman" w:eastAsia="Times New Roman" w:hAnsi="Times New Roman"/>
                  <w:color w:val="000000"/>
                  <w:sz w:val="24"/>
                  <w:szCs w:val="24"/>
                  <w:lang w:eastAsia="en-GB"/>
                </w:rPr>
                <w:delText>(44.013)</w:delText>
              </w:r>
            </w:del>
          </w:p>
        </w:tc>
      </w:tr>
      <w:tr w:rsidR="002C6F78" w:rsidRPr="00A0183E" w:rsidDel="004717E5" w14:paraId="1C868D65" w14:textId="316B3B6E" w:rsidTr="00E05337">
        <w:trPr>
          <w:trHeight w:val="142"/>
          <w:del w:id="634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DA17ABE" w14:textId="4D7EA85D" w:rsidR="002C6F78" w:rsidRPr="00E05337" w:rsidDel="004717E5" w:rsidRDefault="002C6F78" w:rsidP="00E05337">
            <w:pPr>
              <w:suppressAutoHyphens w:val="0"/>
              <w:spacing w:after="0"/>
              <w:rPr>
                <w:del w:id="6342" w:author="Linderhof, Vincent" w:date="2016-03-06T10:59:00Z"/>
                <w:rFonts w:ascii="Times New Roman" w:eastAsia="Times New Roman" w:hAnsi="Times New Roman"/>
                <w:color w:val="000000"/>
                <w:sz w:val="24"/>
                <w:szCs w:val="24"/>
                <w:lang w:eastAsia="en-GB"/>
              </w:rPr>
            </w:pPr>
            <w:del w:id="6343" w:author="Linderhof, Vincent" w:date="2016-03-06T10:59:00Z">
              <w:r w:rsidRPr="00E05337" w:rsidDel="004717E5">
                <w:rPr>
                  <w:rFonts w:ascii="Times New Roman" w:eastAsia="Times New Roman" w:hAnsi="Times New Roman"/>
                  <w:color w:val="000000"/>
                  <w:sz w:val="24"/>
                  <w:szCs w:val="24"/>
                  <w:lang w:eastAsia="en-GB"/>
                </w:rPr>
                <w:delText>Proportion food consumed own production</w:delText>
              </w:r>
            </w:del>
          </w:p>
        </w:tc>
        <w:tc>
          <w:tcPr>
            <w:tcW w:w="1300" w:type="dxa"/>
            <w:tcBorders>
              <w:top w:val="nil"/>
              <w:left w:val="nil"/>
              <w:bottom w:val="nil"/>
              <w:right w:val="nil"/>
            </w:tcBorders>
            <w:shd w:val="clear" w:color="auto" w:fill="auto"/>
            <w:noWrap/>
            <w:vAlign w:val="bottom"/>
            <w:hideMark/>
          </w:tcPr>
          <w:p w14:paraId="16EEB726" w14:textId="0F0DD47A" w:rsidR="002C6F78" w:rsidRPr="00E05337" w:rsidDel="004717E5" w:rsidRDefault="002C6F78" w:rsidP="00E05337">
            <w:pPr>
              <w:suppressAutoHyphens w:val="0"/>
              <w:spacing w:after="0"/>
              <w:rPr>
                <w:del w:id="6344" w:author="Linderhof, Vincent" w:date="2016-03-06T10:59:00Z"/>
                <w:rFonts w:ascii="Times New Roman" w:eastAsia="Times New Roman" w:hAnsi="Times New Roman"/>
                <w:color w:val="000000"/>
                <w:sz w:val="24"/>
                <w:szCs w:val="24"/>
                <w:lang w:eastAsia="en-GB"/>
              </w:rPr>
            </w:pPr>
            <w:del w:id="6345" w:author="Linderhof, Vincent" w:date="2016-03-06T10:59:00Z">
              <w:r w:rsidRPr="00E05337" w:rsidDel="004717E5">
                <w:rPr>
                  <w:rFonts w:ascii="Times New Roman" w:eastAsia="Times New Roman" w:hAnsi="Times New Roman"/>
                  <w:color w:val="000000"/>
                  <w:sz w:val="24"/>
                  <w:szCs w:val="24"/>
                  <w:lang w:eastAsia="en-GB"/>
                </w:rPr>
                <w:delText>10.392***</w:delText>
              </w:r>
            </w:del>
          </w:p>
        </w:tc>
        <w:tc>
          <w:tcPr>
            <w:tcW w:w="1300" w:type="dxa"/>
            <w:tcBorders>
              <w:top w:val="nil"/>
              <w:left w:val="nil"/>
              <w:bottom w:val="nil"/>
              <w:right w:val="nil"/>
            </w:tcBorders>
            <w:shd w:val="clear" w:color="auto" w:fill="auto"/>
            <w:noWrap/>
            <w:vAlign w:val="bottom"/>
            <w:hideMark/>
          </w:tcPr>
          <w:p w14:paraId="5EF4E466" w14:textId="209CF3E2" w:rsidR="002C6F78" w:rsidRPr="00E05337" w:rsidDel="004717E5" w:rsidRDefault="002C6F78" w:rsidP="00E05337">
            <w:pPr>
              <w:suppressAutoHyphens w:val="0"/>
              <w:spacing w:after="0"/>
              <w:rPr>
                <w:del w:id="6346" w:author="Linderhof, Vincent" w:date="2016-03-06T10:59:00Z"/>
                <w:rFonts w:ascii="Times New Roman" w:eastAsia="Times New Roman" w:hAnsi="Times New Roman"/>
                <w:color w:val="000000"/>
                <w:sz w:val="24"/>
                <w:szCs w:val="24"/>
                <w:lang w:eastAsia="en-GB"/>
              </w:rPr>
            </w:pPr>
            <w:del w:id="6347" w:author="Linderhof, Vincent" w:date="2016-03-06T10:59:00Z">
              <w:r w:rsidRPr="00E05337" w:rsidDel="004717E5">
                <w:rPr>
                  <w:rFonts w:ascii="Times New Roman" w:eastAsia="Times New Roman" w:hAnsi="Times New Roman"/>
                  <w:color w:val="000000"/>
                  <w:sz w:val="24"/>
                  <w:szCs w:val="24"/>
                  <w:lang w:eastAsia="en-GB"/>
                </w:rPr>
                <w:delText>-0.547***</w:delText>
              </w:r>
            </w:del>
          </w:p>
        </w:tc>
        <w:tc>
          <w:tcPr>
            <w:tcW w:w="1480" w:type="dxa"/>
            <w:tcBorders>
              <w:top w:val="nil"/>
              <w:left w:val="nil"/>
              <w:bottom w:val="nil"/>
              <w:right w:val="nil"/>
            </w:tcBorders>
            <w:shd w:val="clear" w:color="auto" w:fill="auto"/>
            <w:noWrap/>
            <w:vAlign w:val="bottom"/>
            <w:hideMark/>
          </w:tcPr>
          <w:p w14:paraId="73EB14B6" w14:textId="4044FB58" w:rsidR="002C6F78" w:rsidRPr="00E05337" w:rsidDel="004717E5" w:rsidRDefault="002C6F78" w:rsidP="00E05337">
            <w:pPr>
              <w:suppressAutoHyphens w:val="0"/>
              <w:spacing w:after="0"/>
              <w:rPr>
                <w:del w:id="6348" w:author="Linderhof, Vincent" w:date="2016-03-06T10:59:00Z"/>
                <w:rFonts w:ascii="Times New Roman" w:eastAsia="Times New Roman" w:hAnsi="Times New Roman"/>
                <w:color w:val="000000"/>
                <w:sz w:val="24"/>
                <w:szCs w:val="24"/>
                <w:lang w:eastAsia="en-GB"/>
              </w:rPr>
            </w:pPr>
            <w:del w:id="6349" w:author="Linderhof, Vincent" w:date="2016-03-06T10:59:00Z">
              <w:r w:rsidRPr="00E05337" w:rsidDel="004717E5">
                <w:rPr>
                  <w:rFonts w:ascii="Times New Roman" w:eastAsia="Times New Roman" w:hAnsi="Times New Roman"/>
                  <w:color w:val="000000"/>
                  <w:sz w:val="24"/>
                  <w:szCs w:val="24"/>
                  <w:lang w:eastAsia="en-GB"/>
                </w:rPr>
                <w:delText>39,848.070***</w:delText>
              </w:r>
            </w:del>
          </w:p>
        </w:tc>
      </w:tr>
      <w:tr w:rsidR="002C6F78" w:rsidRPr="00A0183E" w:rsidDel="004717E5" w14:paraId="019AF216" w14:textId="6D04B65D" w:rsidTr="00E05337">
        <w:trPr>
          <w:trHeight w:val="142"/>
          <w:del w:id="635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0EB1828" w14:textId="79D3CA57" w:rsidR="002C6F78" w:rsidRPr="00E05337" w:rsidDel="004717E5" w:rsidRDefault="002C6F78" w:rsidP="00E05337">
            <w:pPr>
              <w:suppressAutoHyphens w:val="0"/>
              <w:spacing w:after="0"/>
              <w:rPr>
                <w:del w:id="6351" w:author="Linderhof, Vincent" w:date="2016-03-06T10:59:00Z"/>
                <w:rFonts w:ascii="Times New Roman" w:eastAsia="Times New Roman" w:hAnsi="Times New Roman"/>
                <w:color w:val="000000"/>
                <w:sz w:val="24"/>
                <w:szCs w:val="24"/>
                <w:lang w:eastAsia="en-GB"/>
              </w:rPr>
            </w:pPr>
            <w:del w:id="6352"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60AA6C7" w14:textId="4D067493" w:rsidR="002C6F78" w:rsidRPr="00E05337" w:rsidDel="004717E5" w:rsidRDefault="002C6F78" w:rsidP="00E05337">
            <w:pPr>
              <w:suppressAutoHyphens w:val="0"/>
              <w:spacing w:after="0"/>
              <w:rPr>
                <w:del w:id="6353" w:author="Linderhof, Vincent" w:date="2016-03-06T10:59:00Z"/>
                <w:rFonts w:ascii="Times New Roman" w:eastAsia="Times New Roman" w:hAnsi="Times New Roman"/>
                <w:color w:val="000000"/>
                <w:sz w:val="24"/>
                <w:szCs w:val="24"/>
                <w:lang w:eastAsia="en-GB"/>
              </w:rPr>
            </w:pPr>
            <w:del w:id="6354" w:author="Linderhof, Vincent" w:date="2016-03-06T10:59:00Z">
              <w:r w:rsidRPr="00E05337" w:rsidDel="004717E5">
                <w:rPr>
                  <w:rFonts w:ascii="Times New Roman" w:eastAsia="Times New Roman" w:hAnsi="Times New Roman"/>
                  <w:color w:val="000000"/>
                  <w:sz w:val="24"/>
                  <w:szCs w:val="24"/>
                  <w:lang w:eastAsia="en-GB"/>
                </w:rPr>
                <w:delText>(1.662)</w:delText>
              </w:r>
            </w:del>
          </w:p>
        </w:tc>
        <w:tc>
          <w:tcPr>
            <w:tcW w:w="1300" w:type="dxa"/>
            <w:tcBorders>
              <w:top w:val="nil"/>
              <w:left w:val="nil"/>
              <w:bottom w:val="nil"/>
              <w:right w:val="nil"/>
            </w:tcBorders>
            <w:shd w:val="clear" w:color="auto" w:fill="auto"/>
            <w:noWrap/>
            <w:vAlign w:val="bottom"/>
            <w:hideMark/>
          </w:tcPr>
          <w:p w14:paraId="61ACD783" w14:textId="0BB306BE" w:rsidR="002C6F78" w:rsidRPr="00E05337" w:rsidDel="004717E5" w:rsidRDefault="002C6F78" w:rsidP="00E05337">
            <w:pPr>
              <w:suppressAutoHyphens w:val="0"/>
              <w:spacing w:after="0"/>
              <w:rPr>
                <w:del w:id="6355" w:author="Linderhof, Vincent" w:date="2016-03-06T10:59:00Z"/>
                <w:rFonts w:ascii="Times New Roman" w:eastAsia="Times New Roman" w:hAnsi="Times New Roman"/>
                <w:color w:val="000000"/>
                <w:sz w:val="24"/>
                <w:szCs w:val="24"/>
                <w:lang w:eastAsia="en-GB"/>
              </w:rPr>
            </w:pPr>
            <w:del w:id="6356" w:author="Linderhof, Vincent" w:date="2016-03-06T10:59:00Z">
              <w:r w:rsidRPr="00E05337" w:rsidDel="004717E5">
                <w:rPr>
                  <w:rFonts w:ascii="Times New Roman" w:eastAsia="Times New Roman" w:hAnsi="Times New Roman"/>
                  <w:color w:val="000000"/>
                  <w:sz w:val="24"/>
                  <w:szCs w:val="24"/>
                  <w:lang w:eastAsia="en-GB"/>
                </w:rPr>
                <w:delText>(0.152)</w:delText>
              </w:r>
            </w:del>
          </w:p>
        </w:tc>
        <w:tc>
          <w:tcPr>
            <w:tcW w:w="1480" w:type="dxa"/>
            <w:tcBorders>
              <w:top w:val="nil"/>
              <w:left w:val="nil"/>
              <w:bottom w:val="nil"/>
              <w:right w:val="nil"/>
            </w:tcBorders>
            <w:shd w:val="clear" w:color="auto" w:fill="auto"/>
            <w:noWrap/>
            <w:vAlign w:val="bottom"/>
            <w:hideMark/>
          </w:tcPr>
          <w:p w14:paraId="3ED4B7C6" w14:textId="6E166A9B" w:rsidR="002C6F78" w:rsidRPr="00E05337" w:rsidDel="004717E5" w:rsidRDefault="002C6F78" w:rsidP="00E05337">
            <w:pPr>
              <w:suppressAutoHyphens w:val="0"/>
              <w:spacing w:after="0"/>
              <w:rPr>
                <w:del w:id="6357" w:author="Linderhof, Vincent" w:date="2016-03-06T10:59:00Z"/>
                <w:rFonts w:ascii="Times New Roman" w:eastAsia="Times New Roman" w:hAnsi="Times New Roman"/>
                <w:color w:val="000000"/>
                <w:sz w:val="24"/>
                <w:szCs w:val="24"/>
                <w:lang w:eastAsia="en-GB"/>
              </w:rPr>
            </w:pPr>
            <w:del w:id="6358" w:author="Linderhof, Vincent" w:date="2016-03-06T10:59:00Z">
              <w:r w:rsidRPr="00E05337" w:rsidDel="004717E5">
                <w:rPr>
                  <w:rFonts w:ascii="Times New Roman" w:eastAsia="Times New Roman" w:hAnsi="Times New Roman"/>
                  <w:color w:val="000000"/>
                  <w:sz w:val="24"/>
                  <w:szCs w:val="24"/>
                  <w:lang w:eastAsia="en-GB"/>
                </w:rPr>
                <w:delText>(5,888.364)</w:delText>
              </w:r>
            </w:del>
          </w:p>
        </w:tc>
      </w:tr>
      <w:tr w:rsidR="002C6F78" w:rsidRPr="00A0183E" w:rsidDel="004717E5" w14:paraId="6A3F9BF9" w14:textId="60E46EA6" w:rsidTr="00E05337">
        <w:trPr>
          <w:trHeight w:val="142"/>
          <w:del w:id="635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045F096" w14:textId="68D509F0" w:rsidR="002C6F78" w:rsidRPr="00E05337" w:rsidDel="004717E5" w:rsidRDefault="002C6F78" w:rsidP="00E05337">
            <w:pPr>
              <w:suppressAutoHyphens w:val="0"/>
              <w:spacing w:after="0"/>
              <w:rPr>
                <w:del w:id="6360" w:author="Linderhof, Vincent" w:date="2016-03-06T10:59:00Z"/>
                <w:rFonts w:ascii="Times New Roman" w:eastAsia="Times New Roman" w:hAnsi="Times New Roman"/>
                <w:color w:val="000000"/>
                <w:sz w:val="24"/>
                <w:szCs w:val="24"/>
                <w:lang w:eastAsia="en-GB"/>
              </w:rPr>
            </w:pPr>
            <w:del w:id="6361" w:author="Linderhof, Vincent" w:date="2016-03-06T10:59:00Z">
              <w:r w:rsidRPr="00E05337" w:rsidDel="004717E5">
                <w:rPr>
                  <w:rFonts w:ascii="Times New Roman" w:eastAsia="Times New Roman" w:hAnsi="Times New Roman"/>
                  <w:color w:val="000000"/>
                  <w:sz w:val="24"/>
                  <w:szCs w:val="24"/>
                  <w:lang w:eastAsia="en-GB"/>
                </w:rPr>
                <w:delText>Number different nonagricultural income sources</w:delText>
              </w:r>
            </w:del>
          </w:p>
        </w:tc>
        <w:tc>
          <w:tcPr>
            <w:tcW w:w="1300" w:type="dxa"/>
            <w:tcBorders>
              <w:top w:val="nil"/>
              <w:left w:val="nil"/>
              <w:bottom w:val="nil"/>
              <w:right w:val="nil"/>
            </w:tcBorders>
            <w:shd w:val="clear" w:color="auto" w:fill="auto"/>
            <w:noWrap/>
            <w:vAlign w:val="bottom"/>
            <w:hideMark/>
          </w:tcPr>
          <w:p w14:paraId="062B85FC" w14:textId="0E5BDB4C" w:rsidR="002C6F78" w:rsidRPr="00E05337" w:rsidDel="004717E5" w:rsidRDefault="002C6F78" w:rsidP="00E05337">
            <w:pPr>
              <w:suppressAutoHyphens w:val="0"/>
              <w:spacing w:after="0"/>
              <w:rPr>
                <w:del w:id="6362" w:author="Linderhof, Vincent" w:date="2016-03-06T10:59:00Z"/>
                <w:rFonts w:ascii="Times New Roman" w:eastAsia="Times New Roman" w:hAnsi="Times New Roman"/>
                <w:color w:val="000000"/>
                <w:sz w:val="24"/>
                <w:szCs w:val="24"/>
                <w:lang w:eastAsia="en-GB"/>
              </w:rPr>
            </w:pPr>
            <w:del w:id="6363" w:author="Linderhof, Vincent" w:date="2016-03-06T10:59:00Z">
              <w:r w:rsidRPr="00E05337" w:rsidDel="004717E5">
                <w:rPr>
                  <w:rFonts w:ascii="Times New Roman" w:eastAsia="Times New Roman" w:hAnsi="Times New Roman"/>
                  <w:color w:val="000000"/>
                  <w:sz w:val="24"/>
                  <w:szCs w:val="24"/>
                  <w:lang w:eastAsia="en-GB"/>
                </w:rPr>
                <w:delText>1.534***</w:delText>
              </w:r>
            </w:del>
          </w:p>
        </w:tc>
        <w:tc>
          <w:tcPr>
            <w:tcW w:w="1300" w:type="dxa"/>
            <w:tcBorders>
              <w:top w:val="nil"/>
              <w:left w:val="nil"/>
              <w:bottom w:val="nil"/>
              <w:right w:val="nil"/>
            </w:tcBorders>
            <w:shd w:val="clear" w:color="auto" w:fill="auto"/>
            <w:noWrap/>
            <w:vAlign w:val="bottom"/>
            <w:hideMark/>
          </w:tcPr>
          <w:p w14:paraId="4EBFCB35" w14:textId="74F8A87B" w:rsidR="002C6F78" w:rsidRPr="00E05337" w:rsidDel="004717E5" w:rsidRDefault="002C6F78" w:rsidP="00E05337">
            <w:pPr>
              <w:suppressAutoHyphens w:val="0"/>
              <w:spacing w:after="0"/>
              <w:rPr>
                <w:del w:id="6364" w:author="Linderhof, Vincent" w:date="2016-03-06T10:59:00Z"/>
                <w:rFonts w:ascii="Times New Roman" w:eastAsia="Times New Roman" w:hAnsi="Times New Roman"/>
                <w:color w:val="000000"/>
                <w:sz w:val="24"/>
                <w:szCs w:val="24"/>
                <w:lang w:eastAsia="en-GB"/>
              </w:rPr>
            </w:pPr>
            <w:del w:id="6365" w:author="Linderhof, Vincent" w:date="2016-03-06T10:59:00Z">
              <w:r w:rsidRPr="00E05337" w:rsidDel="004717E5">
                <w:rPr>
                  <w:rFonts w:ascii="Times New Roman" w:eastAsia="Times New Roman" w:hAnsi="Times New Roman"/>
                  <w:color w:val="000000"/>
                  <w:sz w:val="24"/>
                  <w:szCs w:val="24"/>
                  <w:lang w:eastAsia="en-GB"/>
                </w:rPr>
                <w:delText>0.116**</w:delText>
              </w:r>
            </w:del>
          </w:p>
        </w:tc>
        <w:tc>
          <w:tcPr>
            <w:tcW w:w="1480" w:type="dxa"/>
            <w:tcBorders>
              <w:top w:val="nil"/>
              <w:left w:val="nil"/>
              <w:bottom w:val="nil"/>
              <w:right w:val="nil"/>
            </w:tcBorders>
            <w:shd w:val="clear" w:color="auto" w:fill="auto"/>
            <w:noWrap/>
            <w:vAlign w:val="bottom"/>
            <w:hideMark/>
          </w:tcPr>
          <w:p w14:paraId="2EE38A5B" w14:textId="02646788" w:rsidR="002C6F78" w:rsidRPr="00E05337" w:rsidDel="004717E5" w:rsidRDefault="002C6F78" w:rsidP="00E05337">
            <w:pPr>
              <w:suppressAutoHyphens w:val="0"/>
              <w:spacing w:after="0"/>
              <w:rPr>
                <w:del w:id="6366" w:author="Linderhof, Vincent" w:date="2016-03-06T10:59:00Z"/>
                <w:rFonts w:ascii="Times New Roman" w:eastAsia="Times New Roman" w:hAnsi="Times New Roman"/>
                <w:color w:val="000000"/>
                <w:sz w:val="24"/>
                <w:szCs w:val="24"/>
                <w:lang w:eastAsia="en-GB"/>
              </w:rPr>
            </w:pPr>
            <w:del w:id="6367" w:author="Linderhof, Vincent" w:date="2016-03-06T10:59:00Z">
              <w:r w:rsidRPr="00E05337" w:rsidDel="004717E5">
                <w:rPr>
                  <w:rFonts w:ascii="Times New Roman" w:eastAsia="Times New Roman" w:hAnsi="Times New Roman"/>
                  <w:color w:val="000000"/>
                  <w:sz w:val="24"/>
                  <w:szCs w:val="24"/>
                  <w:lang w:eastAsia="en-GB"/>
                </w:rPr>
                <w:delText>-3,689.048**</w:delText>
              </w:r>
            </w:del>
          </w:p>
        </w:tc>
      </w:tr>
      <w:tr w:rsidR="002C6F78" w:rsidRPr="00A0183E" w:rsidDel="004717E5" w14:paraId="51B5A674" w14:textId="15106301" w:rsidTr="00E05337">
        <w:trPr>
          <w:trHeight w:val="142"/>
          <w:del w:id="636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54F9446" w14:textId="3675B086" w:rsidR="002C6F78" w:rsidRPr="00E05337" w:rsidDel="004717E5" w:rsidRDefault="002C6F78" w:rsidP="00E05337">
            <w:pPr>
              <w:suppressAutoHyphens w:val="0"/>
              <w:spacing w:after="0"/>
              <w:rPr>
                <w:del w:id="6369" w:author="Linderhof, Vincent" w:date="2016-03-06T10:59:00Z"/>
                <w:rFonts w:ascii="Times New Roman" w:eastAsia="Times New Roman" w:hAnsi="Times New Roman"/>
                <w:color w:val="000000"/>
                <w:sz w:val="24"/>
                <w:szCs w:val="24"/>
                <w:lang w:eastAsia="en-GB"/>
              </w:rPr>
            </w:pPr>
            <w:del w:id="6370"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8F7FBB9" w14:textId="5C01C378" w:rsidR="002C6F78" w:rsidRPr="00E05337" w:rsidDel="004717E5" w:rsidRDefault="002C6F78" w:rsidP="00E05337">
            <w:pPr>
              <w:suppressAutoHyphens w:val="0"/>
              <w:spacing w:after="0"/>
              <w:rPr>
                <w:del w:id="6371" w:author="Linderhof, Vincent" w:date="2016-03-06T10:59:00Z"/>
                <w:rFonts w:ascii="Times New Roman" w:eastAsia="Times New Roman" w:hAnsi="Times New Roman"/>
                <w:color w:val="000000"/>
                <w:sz w:val="24"/>
                <w:szCs w:val="24"/>
                <w:lang w:eastAsia="en-GB"/>
              </w:rPr>
            </w:pPr>
            <w:del w:id="6372" w:author="Linderhof, Vincent" w:date="2016-03-06T10:59:00Z">
              <w:r w:rsidRPr="00E05337" w:rsidDel="004717E5">
                <w:rPr>
                  <w:rFonts w:ascii="Times New Roman" w:eastAsia="Times New Roman" w:hAnsi="Times New Roman"/>
                  <w:color w:val="000000"/>
                  <w:sz w:val="24"/>
                  <w:szCs w:val="24"/>
                  <w:lang w:eastAsia="en-GB"/>
                </w:rPr>
                <w:delText>(0.510)</w:delText>
              </w:r>
            </w:del>
          </w:p>
        </w:tc>
        <w:tc>
          <w:tcPr>
            <w:tcW w:w="1300" w:type="dxa"/>
            <w:tcBorders>
              <w:top w:val="nil"/>
              <w:left w:val="nil"/>
              <w:bottom w:val="nil"/>
              <w:right w:val="nil"/>
            </w:tcBorders>
            <w:shd w:val="clear" w:color="auto" w:fill="auto"/>
            <w:noWrap/>
            <w:vAlign w:val="bottom"/>
            <w:hideMark/>
          </w:tcPr>
          <w:p w14:paraId="5C80CE2F" w14:textId="4AB4B4AD" w:rsidR="002C6F78" w:rsidRPr="00E05337" w:rsidDel="004717E5" w:rsidRDefault="002C6F78" w:rsidP="00E05337">
            <w:pPr>
              <w:suppressAutoHyphens w:val="0"/>
              <w:spacing w:after="0"/>
              <w:rPr>
                <w:del w:id="6373" w:author="Linderhof, Vincent" w:date="2016-03-06T10:59:00Z"/>
                <w:rFonts w:ascii="Times New Roman" w:eastAsia="Times New Roman" w:hAnsi="Times New Roman"/>
                <w:color w:val="000000"/>
                <w:sz w:val="24"/>
                <w:szCs w:val="24"/>
                <w:lang w:eastAsia="en-GB"/>
              </w:rPr>
            </w:pPr>
            <w:del w:id="6374" w:author="Linderhof, Vincent" w:date="2016-03-06T10:59:00Z">
              <w:r w:rsidRPr="00E05337" w:rsidDel="004717E5">
                <w:rPr>
                  <w:rFonts w:ascii="Times New Roman" w:eastAsia="Times New Roman" w:hAnsi="Times New Roman"/>
                  <w:color w:val="000000"/>
                  <w:sz w:val="24"/>
                  <w:szCs w:val="24"/>
                  <w:lang w:eastAsia="en-GB"/>
                </w:rPr>
                <w:delText>(0.046)</w:delText>
              </w:r>
            </w:del>
          </w:p>
        </w:tc>
        <w:tc>
          <w:tcPr>
            <w:tcW w:w="1480" w:type="dxa"/>
            <w:tcBorders>
              <w:top w:val="nil"/>
              <w:left w:val="nil"/>
              <w:bottom w:val="nil"/>
              <w:right w:val="nil"/>
            </w:tcBorders>
            <w:shd w:val="clear" w:color="auto" w:fill="auto"/>
            <w:noWrap/>
            <w:vAlign w:val="bottom"/>
            <w:hideMark/>
          </w:tcPr>
          <w:p w14:paraId="5472C328" w14:textId="118421C6" w:rsidR="002C6F78" w:rsidRPr="00E05337" w:rsidDel="004717E5" w:rsidRDefault="002C6F78" w:rsidP="00E05337">
            <w:pPr>
              <w:suppressAutoHyphens w:val="0"/>
              <w:spacing w:after="0"/>
              <w:rPr>
                <w:del w:id="6375" w:author="Linderhof, Vincent" w:date="2016-03-06T10:59:00Z"/>
                <w:rFonts w:ascii="Times New Roman" w:eastAsia="Times New Roman" w:hAnsi="Times New Roman"/>
                <w:color w:val="000000"/>
                <w:sz w:val="24"/>
                <w:szCs w:val="24"/>
                <w:lang w:eastAsia="en-GB"/>
              </w:rPr>
            </w:pPr>
            <w:del w:id="6376" w:author="Linderhof, Vincent" w:date="2016-03-06T10:59:00Z">
              <w:r w:rsidRPr="00E05337" w:rsidDel="004717E5">
                <w:rPr>
                  <w:rFonts w:ascii="Times New Roman" w:eastAsia="Times New Roman" w:hAnsi="Times New Roman"/>
                  <w:color w:val="000000"/>
                  <w:sz w:val="24"/>
                  <w:szCs w:val="24"/>
                  <w:lang w:eastAsia="en-GB"/>
                </w:rPr>
                <w:delText>(1,801.443)</w:delText>
              </w:r>
            </w:del>
          </w:p>
        </w:tc>
      </w:tr>
      <w:tr w:rsidR="002C6F78" w:rsidRPr="00A0183E" w:rsidDel="004717E5" w14:paraId="1961FA17" w14:textId="7B34E10D" w:rsidTr="00E05337">
        <w:trPr>
          <w:trHeight w:val="142"/>
          <w:del w:id="637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BF9093" w14:textId="30B2C813" w:rsidR="002C6F78" w:rsidRPr="00E05337" w:rsidDel="004717E5" w:rsidRDefault="002C6F78" w:rsidP="00E05337">
            <w:pPr>
              <w:suppressAutoHyphens w:val="0"/>
              <w:spacing w:after="0"/>
              <w:rPr>
                <w:del w:id="6378" w:author="Linderhof, Vincent" w:date="2016-03-06T10:59:00Z"/>
                <w:rFonts w:ascii="Times New Roman" w:eastAsia="Times New Roman" w:hAnsi="Times New Roman"/>
                <w:color w:val="000000"/>
                <w:sz w:val="24"/>
                <w:szCs w:val="24"/>
                <w:lang w:eastAsia="en-GB"/>
              </w:rPr>
            </w:pPr>
            <w:del w:id="6379" w:author="Linderhof, Vincent" w:date="2016-03-06T10:59:00Z">
              <w:r w:rsidRPr="00E05337" w:rsidDel="004717E5">
                <w:rPr>
                  <w:rFonts w:ascii="Times New Roman" w:eastAsia="Times New Roman" w:hAnsi="Times New Roman"/>
                  <w:color w:val="000000"/>
                  <w:sz w:val="24"/>
                  <w:szCs w:val="24"/>
                  <w:lang w:eastAsia="en-GB"/>
                </w:rPr>
                <w:delText>Head Agriculture Decision</w:delText>
              </w:r>
            </w:del>
          </w:p>
        </w:tc>
        <w:tc>
          <w:tcPr>
            <w:tcW w:w="1300" w:type="dxa"/>
            <w:tcBorders>
              <w:top w:val="nil"/>
              <w:left w:val="nil"/>
              <w:bottom w:val="nil"/>
              <w:right w:val="nil"/>
            </w:tcBorders>
            <w:shd w:val="clear" w:color="auto" w:fill="auto"/>
            <w:noWrap/>
            <w:vAlign w:val="bottom"/>
            <w:hideMark/>
          </w:tcPr>
          <w:p w14:paraId="101A287A" w14:textId="55B248E8" w:rsidR="002C6F78" w:rsidRPr="00E05337" w:rsidDel="004717E5" w:rsidRDefault="002C6F78" w:rsidP="00E05337">
            <w:pPr>
              <w:suppressAutoHyphens w:val="0"/>
              <w:spacing w:after="0"/>
              <w:rPr>
                <w:del w:id="6380" w:author="Linderhof, Vincent" w:date="2016-03-06T10:59:00Z"/>
                <w:rFonts w:ascii="Times New Roman" w:eastAsia="Times New Roman" w:hAnsi="Times New Roman"/>
                <w:color w:val="000000"/>
                <w:sz w:val="24"/>
                <w:szCs w:val="24"/>
                <w:lang w:eastAsia="en-GB"/>
              </w:rPr>
            </w:pPr>
            <w:del w:id="6381" w:author="Linderhof, Vincent" w:date="2016-03-06T10:59:00Z">
              <w:r w:rsidRPr="00E05337" w:rsidDel="004717E5">
                <w:rPr>
                  <w:rFonts w:ascii="Times New Roman" w:eastAsia="Times New Roman" w:hAnsi="Times New Roman"/>
                  <w:color w:val="000000"/>
                  <w:sz w:val="24"/>
                  <w:szCs w:val="24"/>
                  <w:lang w:eastAsia="en-GB"/>
                </w:rPr>
                <w:delText>0.849</w:delText>
              </w:r>
            </w:del>
          </w:p>
        </w:tc>
        <w:tc>
          <w:tcPr>
            <w:tcW w:w="1300" w:type="dxa"/>
            <w:tcBorders>
              <w:top w:val="nil"/>
              <w:left w:val="nil"/>
              <w:bottom w:val="nil"/>
              <w:right w:val="nil"/>
            </w:tcBorders>
            <w:shd w:val="clear" w:color="auto" w:fill="auto"/>
            <w:noWrap/>
            <w:vAlign w:val="bottom"/>
            <w:hideMark/>
          </w:tcPr>
          <w:p w14:paraId="568F9853" w14:textId="33A3DB7A" w:rsidR="002C6F78" w:rsidRPr="00E05337" w:rsidDel="004717E5" w:rsidRDefault="002C6F78" w:rsidP="00E05337">
            <w:pPr>
              <w:suppressAutoHyphens w:val="0"/>
              <w:spacing w:after="0"/>
              <w:rPr>
                <w:del w:id="6382" w:author="Linderhof, Vincent" w:date="2016-03-06T10:59:00Z"/>
                <w:rFonts w:ascii="Times New Roman" w:eastAsia="Times New Roman" w:hAnsi="Times New Roman"/>
                <w:color w:val="000000"/>
                <w:sz w:val="24"/>
                <w:szCs w:val="24"/>
                <w:lang w:eastAsia="en-GB"/>
              </w:rPr>
            </w:pPr>
            <w:del w:id="6383" w:author="Linderhof, Vincent" w:date="2016-03-06T10:59:00Z">
              <w:r w:rsidRPr="00E05337" w:rsidDel="004717E5">
                <w:rPr>
                  <w:rFonts w:ascii="Times New Roman" w:eastAsia="Times New Roman" w:hAnsi="Times New Roman"/>
                  <w:color w:val="000000"/>
                  <w:sz w:val="24"/>
                  <w:szCs w:val="24"/>
                  <w:lang w:eastAsia="en-GB"/>
                </w:rPr>
                <w:delText>0.106</w:delText>
              </w:r>
            </w:del>
          </w:p>
        </w:tc>
        <w:tc>
          <w:tcPr>
            <w:tcW w:w="1480" w:type="dxa"/>
            <w:tcBorders>
              <w:top w:val="nil"/>
              <w:left w:val="nil"/>
              <w:bottom w:val="nil"/>
              <w:right w:val="nil"/>
            </w:tcBorders>
            <w:shd w:val="clear" w:color="auto" w:fill="auto"/>
            <w:noWrap/>
            <w:vAlign w:val="bottom"/>
            <w:hideMark/>
          </w:tcPr>
          <w:p w14:paraId="5DD39758" w14:textId="3027A014" w:rsidR="002C6F78" w:rsidRPr="00E05337" w:rsidDel="004717E5" w:rsidRDefault="002C6F78" w:rsidP="00E05337">
            <w:pPr>
              <w:suppressAutoHyphens w:val="0"/>
              <w:spacing w:after="0"/>
              <w:rPr>
                <w:del w:id="6384" w:author="Linderhof, Vincent" w:date="2016-03-06T10:59:00Z"/>
                <w:rFonts w:ascii="Times New Roman" w:eastAsia="Times New Roman" w:hAnsi="Times New Roman"/>
                <w:color w:val="000000"/>
                <w:sz w:val="24"/>
                <w:szCs w:val="24"/>
                <w:lang w:eastAsia="en-GB"/>
              </w:rPr>
            </w:pPr>
            <w:del w:id="6385" w:author="Linderhof, Vincent" w:date="2016-03-06T10:59:00Z">
              <w:r w:rsidRPr="00E05337" w:rsidDel="004717E5">
                <w:rPr>
                  <w:rFonts w:ascii="Times New Roman" w:eastAsia="Times New Roman" w:hAnsi="Times New Roman"/>
                  <w:color w:val="000000"/>
                  <w:sz w:val="24"/>
                  <w:szCs w:val="24"/>
                  <w:lang w:eastAsia="en-GB"/>
                </w:rPr>
                <w:delText>3,298.061</w:delText>
              </w:r>
            </w:del>
          </w:p>
        </w:tc>
      </w:tr>
      <w:tr w:rsidR="002C6F78" w:rsidRPr="00A0183E" w:rsidDel="004717E5" w14:paraId="26290613" w14:textId="3AC2D23D" w:rsidTr="00E05337">
        <w:trPr>
          <w:trHeight w:val="142"/>
          <w:del w:id="638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EC40624" w14:textId="36AA9BFF" w:rsidR="002C6F78" w:rsidRPr="00E05337" w:rsidDel="004717E5" w:rsidRDefault="002C6F78" w:rsidP="00E05337">
            <w:pPr>
              <w:suppressAutoHyphens w:val="0"/>
              <w:spacing w:after="0"/>
              <w:rPr>
                <w:del w:id="6387" w:author="Linderhof, Vincent" w:date="2016-03-06T10:59:00Z"/>
                <w:rFonts w:ascii="Times New Roman" w:eastAsia="Times New Roman" w:hAnsi="Times New Roman"/>
                <w:color w:val="000000"/>
                <w:sz w:val="24"/>
                <w:szCs w:val="24"/>
                <w:lang w:eastAsia="en-GB"/>
              </w:rPr>
            </w:pPr>
            <w:del w:id="6388"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212C7F5A" w14:textId="4A2F4B3F" w:rsidR="002C6F78" w:rsidRPr="00E05337" w:rsidDel="004717E5" w:rsidRDefault="002C6F78" w:rsidP="00E05337">
            <w:pPr>
              <w:suppressAutoHyphens w:val="0"/>
              <w:spacing w:after="0"/>
              <w:rPr>
                <w:del w:id="6389" w:author="Linderhof, Vincent" w:date="2016-03-06T10:59:00Z"/>
                <w:rFonts w:ascii="Times New Roman" w:eastAsia="Times New Roman" w:hAnsi="Times New Roman"/>
                <w:color w:val="000000"/>
                <w:sz w:val="24"/>
                <w:szCs w:val="24"/>
                <w:lang w:eastAsia="en-GB"/>
              </w:rPr>
            </w:pPr>
            <w:del w:id="6390" w:author="Linderhof, Vincent" w:date="2016-03-06T10:59:00Z">
              <w:r w:rsidRPr="00E05337" w:rsidDel="004717E5">
                <w:rPr>
                  <w:rFonts w:ascii="Times New Roman" w:eastAsia="Times New Roman" w:hAnsi="Times New Roman"/>
                  <w:color w:val="000000"/>
                  <w:sz w:val="24"/>
                  <w:szCs w:val="24"/>
                  <w:lang w:eastAsia="en-GB"/>
                </w:rPr>
                <w:delText>(1.061)</w:delText>
              </w:r>
            </w:del>
          </w:p>
        </w:tc>
        <w:tc>
          <w:tcPr>
            <w:tcW w:w="1300" w:type="dxa"/>
            <w:tcBorders>
              <w:top w:val="nil"/>
              <w:left w:val="nil"/>
              <w:bottom w:val="nil"/>
              <w:right w:val="nil"/>
            </w:tcBorders>
            <w:shd w:val="clear" w:color="auto" w:fill="auto"/>
            <w:noWrap/>
            <w:vAlign w:val="bottom"/>
            <w:hideMark/>
          </w:tcPr>
          <w:p w14:paraId="431E653B" w14:textId="13667FEA" w:rsidR="002C6F78" w:rsidRPr="00E05337" w:rsidDel="004717E5" w:rsidRDefault="002C6F78" w:rsidP="00E05337">
            <w:pPr>
              <w:suppressAutoHyphens w:val="0"/>
              <w:spacing w:after="0"/>
              <w:rPr>
                <w:del w:id="6391" w:author="Linderhof, Vincent" w:date="2016-03-06T10:59:00Z"/>
                <w:rFonts w:ascii="Times New Roman" w:eastAsia="Times New Roman" w:hAnsi="Times New Roman"/>
                <w:color w:val="000000"/>
                <w:sz w:val="24"/>
                <w:szCs w:val="24"/>
                <w:lang w:eastAsia="en-GB"/>
              </w:rPr>
            </w:pPr>
            <w:del w:id="6392" w:author="Linderhof, Vincent" w:date="2016-03-06T10:59:00Z">
              <w:r w:rsidRPr="00E05337" w:rsidDel="004717E5">
                <w:rPr>
                  <w:rFonts w:ascii="Times New Roman" w:eastAsia="Times New Roman" w:hAnsi="Times New Roman"/>
                  <w:color w:val="000000"/>
                  <w:sz w:val="24"/>
                  <w:szCs w:val="24"/>
                  <w:lang w:eastAsia="en-GB"/>
                </w:rPr>
                <w:delText>(0.097)</w:delText>
              </w:r>
            </w:del>
          </w:p>
        </w:tc>
        <w:tc>
          <w:tcPr>
            <w:tcW w:w="1480" w:type="dxa"/>
            <w:tcBorders>
              <w:top w:val="nil"/>
              <w:left w:val="nil"/>
              <w:bottom w:val="nil"/>
              <w:right w:val="nil"/>
            </w:tcBorders>
            <w:shd w:val="clear" w:color="auto" w:fill="auto"/>
            <w:noWrap/>
            <w:vAlign w:val="bottom"/>
            <w:hideMark/>
          </w:tcPr>
          <w:p w14:paraId="001E517E" w14:textId="5E45E72F" w:rsidR="002C6F78" w:rsidRPr="00E05337" w:rsidDel="004717E5" w:rsidRDefault="002C6F78" w:rsidP="00E05337">
            <w:pPr>
              <w:suppressAutoHyphens w:val="0"/>
              <w:spacing w:after="0"/>
              <w:rPr>
                <w:del w:id="6393" w:author="Linderhof, Vincent" w:date="2016-03-06T10:59:00Z"/>
                <w:rFonts w:ascii="Times New Roman" w:eastAsia="Times New Roman" w:hAnsi="Times New Roman"/>
                <w:color w:val="000000"/>
                <w:sz w:val="24"/>
                <w:szCs w:val="24"/>
                <w:lang w:eastAsia="en-GB"/>
              </w:rPr>
            </w:pPr>
            <w:del w:id="6394" w:author="Linderhof, Vincent" w:date="2016-03-06T10:59:00Z">
              <w:r w:rsidRPr="00E05337" w:rsidDel="004717E5">
                <w:rPr>
                  <w:rFonts w:ascii="Times New Roman" w:eastAsia="Times New Roman" w:hAnsi="Times New Roman"/>
                  <w:color w:val="000000"/>
                  <w:sz w:val="24"/>
                  <w:szCs w:val="24"/>
                  <w:lang w:eastAsia="en-GB"/>
                </w:rPr>
                <w:delText>(3,752.212)</w:delText>
              </w:r>
            </w:del>
          </w:p>
        </w:tc>
      </w:tr>
      <w:tr w:rsidR="002C6F78" w:rsidRPr="00A0183E" w:rsidDel="004717E5" w14:paraId="7C186548" w14:textId="53D462BC" w:rsidTr="00E05337">
        <w:trPr>
          <w:trHeight w:val="142"/>
          <w:del w:id="639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EDABC55" w14:textId="5F0831AB" w:rsidR="002C6F78" w:rsidRPr="00E05337" w:rsidDel="004717E5" w:rsidRDefault="002C6F78" w:rsidP="00E05337">
            <w:pPr>
              <w:suppressAutoHyphens w:val="0"/>
              <w:spacing w:after="0"/>
              <w:rPr>
                <w:del w:id="6396" w:author="Linderhof, Vincent" w:date="2016-03-06T10:59:00Z"/>
                <w:rFonts w:ascii="Times New Roman" w:eastAsia="Times New Roman" w:hAnsi="Times New Roman"/>
                <w:color w:val="000000"/>
                <w:sz w:val="24"/>
                <w:szCs w:val="24"/>
                <w:lang w:eastAsia="en-GB"/>
              </w:rPr>
            </w:pPr>
            <w:del w:id="6397" w:author="Linderhof, Vincent" w:date="2016-03-06T10:59:00Z">
              <w:r w:rsidRPr="00E05337" w:rsidDel="004717E5">
                <w:rPr>
                  <w:rFonts w:ascii="Times New Roman" w:eastAsia="Times New Roman" w:hAnsi="Times New Roman"/>
                  <w:color w:val="000000"/>
                  <w:sz w:val="24"/>
                  <w:szCs w:val="24"/>
                  <w:lang w:eastAsia="en-GB"/>
                </w:rPr>
                <w:delText>Region Eastern</w:delText>
              </w:r>
            </w:del>
          </w:p>
        </w:tc>
        <w:tc>
          <w:tcPr>
            <w:tcW w:w="1300" w:type="dxa"/>
            <w:tcBorders>
              <w:top w:val="nil"/>
              <w:left w:val="nil"/>
              <w:bottom w:val="nil"/>
              <w:right w:val="nil"/>
            </w:tcBorders>
            <w:shd w:val="clear" w:color="auto" w:fill="auto"/>
            <w:noWrap/>
            <w:vAlign w:val="bottom"/>
            <w:hideMark/>
          </w:tcPr>
          <w:p w14:paraId="7877B7EE" w14:textId="58666036" w:rsidR="002C6F78" w:rsidRPr="00E05337" w:rsidDel="004717E5" w:rsidRDefault="002C6F78" w:rsidP="00E05337">
            <w:pPr>
              <w:suppressAutoHyphens w:val="0"/>
              <w:spacing w:after="0"/>
              <w:rPr>
                <w:del w:id="6398" w:author="Linderhof, Vincent" w:date="2016-03-06T10:59:00Z"/>
                <w:rFonts w:ascii="Times New Roman" w:eastAsia="Times New Roman" w:hAnsi="Times New Roman"/>
                <w:color w:val="000000"/>
                <w:sz w:val="24"/>
                <w:szCs w:val="24"/>
                <w:lang w:eastAsia="en-GB"/>
              </w:rPr>
            </w:pPr>
            <w:del w:id="6399" w:author="Linderhof, Vincent" w:date="2016-03-06T10:59:00Z">
              <w:r w:rsidRPr="00E05337" w:rsidDel="004717E5">
                <w:rPr>
                  <w:rFonts w:ascii="Times New Roman" w:eastAsia="Times New Roman" w:hAnsi="Times New Roman"/>
                  <w:color w:val="000000"/>
                  <w:sz w:val="24"/>
                  <w:szCs w:val="24"/>
                  <w:lang w:eastAsia="en-GB"/>
                </w:rPr>
                <w:delText>1.513*</w:delText>
              </w:r>
            </w:del>
          </w:p>
        </w:tc>
        <w:tc>
          <w:tcPr>
            <w:tcW w:w="1300" w:type="dxa"/>
            <w:tcBorders>
              <w:top w:val="nil"/>
              <w:left w:val="nil"/>
              <w:bottom w:val="nil"/>
              <w:right w:val="nil"/>
            </w:tcBorders>
            <w:shd w:val="clear" w:color="auto" w:fill="auto"/>
            <w:noWrap/>
            <w:vAlign w:val="bottom"/>
            <w:hideMark/>
          </w:tcPr>
          <w:p w14:paraId="23D8285D" w14:textId="6A85D174" w:rsidR="002C6F78" w:rsidRPr="00E05337" w:rsidDel="004717E5" w:rsidRDefault="002C6F78" w:rsidP="00E05337">
            <w:pPr>
              <w:suppressAutoHyphens w:val="0"/>
              <w:spacing w:after="0"/>
              <w:rPr>
                <w:del w:id="6400" w:author="Linderhof, Vincent" w:date="2016-03-06T10:59:00Z"/>
                <w:rFonts w:ascii="Times New Roman" w:eastAsia="Times New Roman" w:hAnsi="Times New Roman"/>
                <w:color w:val="000000"/>
                <w:sz w:val="24"/>
                <w:szCs w:val="24"/>
                <w:lang w:eastAsia="en-GB"/>
              </w:rPr>
            </w:pPr>
            <w:del w:id="6401"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369137DA" w14:textId="2AC1472D" w:rsidR="002C6F78" w:rsidRPr="00E05337" w:rsidDel="004717E5" w:rsidRDefault="002C6F78" w:rsidP="00E05337">
            <w:pPr>
              <w:suppressAutoHyphens w:val="0"/>
              <w:spacing w:after="0"/>
              <w:rPr>
                <w:del w:id="6402" w:author="Linderhof, Vincent" w:date="2016-03-06T10:59:00Z"/>
                <w:rFonts w:ascii="Times New Roman" w:eastAsia="Times New Roman" w:hAnsi="Times New Roman"/>
                <w:color w:val="000000"/>
                <w:sz w:val="24"/>
                <w:szCs w:val="24"/>
                <w:lang w:eastAsia="en-GB"/>
              </w:rPr>
            </w:pPr>
            <w:del w:id="6403" w:author="Linderhof, Vincent" w:date="2016-03-06T10:59:00Z">
              <w:r w:rsidRPr="00E05337" w:rsidDel="004717E5">
                <w:rPr>
                  <w:rFonts w:ascii="Times New Roman" w:eastAsia="Times New Roman" w:hAnsi="Times New Roman"/>
                  <w:color w:val="000000"/>
                  <w:sz w:val="24"/>
                  <w:szCs w:val="24"/>
                  <w:lang w:eastAsia="en-GB"/>
                </w:rPr>
                <w:delText>16,995.220***</w:delText>
              </w:r>
            </w:del>
          </w:p>
        </w:tc>
      </w:tr>
      <w:tr w:rsidR="002C6F78" w:rsidRPr="00A0183E" w:rsidDel="004717E5" w14:paraId="19E01BF1" w14:textId="5A0D7701" w:rsidTr="00E05337">
        <w:trPr>
          <w:trHeight w:val="142"/>
          <w:del w:id="640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F2791C" w14:textId="15DCBAE3" w:rsidR="002C6F78" w:rsidRPr="00E05337" w:rsidDel="004717E5" w:rsidRDefault="002C6F78" w:rsidP="00E05337">
            <w:pPr>
              <w:suppressAutoHyphens w:val="0"/>
              <w:spacing w:after="0"/>
              <w:rPr>
                <w:del w:id="6405" w:author="Linderhof, Vincent" w:date="2016-03-06T10:59:00Z"/>
                <w:rFonts w:ascii="Times New Roman" w:eastAsia="Times New Roman" w:hAnsi="Times New Roman"/>
                <w:color w:val="000000"/>
                <w:sz w:val="24"/>
                <w:szCs w:val="24"/>
                <w:lang w:eastAsia="en-GB"/>
              </w:rPr>
            </w:pPr>
            <w:del w:id="640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71D0E0C" w14:textId="4FFA6237" w:rsidR="002C6F78" w:rsidRPr="00E05337" w:rsidDel="004717E5" w:rsidRDefault="002C6F78" w:rsidP="00E05337">
            <w:pPr>
              <w:suppressAutoHyphens w:val="0"/>
              <w:spacing w:after="0"/>
              <w:rPr>
                <w:del w:id="6407" w:author="Linderhof, Vincent" w:date="2016-03-06T10:59:00Z"/>
                <w:rFonts w:ascii="Times New Roman" w:eastAsia="Times New Roman" w:hAnsi="Times New Roman"/>
                <w:color w:val="000000"/>
                <w:sz w:val="24"/>
                <w:szCs w:val="24"/>
                <w:lang w:eastAsia="en-GB"/>
              </w:rPr>
            </w:pPr>
            <w:del w:id="6408" w:author="Linderhof, Vincent" w:date="2016-03-06T10:59:00Z">
              <w:r w:rsidRPr="00E05337" w:rsidDel="004717E5">
                <w:rPr>
                  <w:rFonts w:ascii="Times New Roman" w:eastAsia="Times New Roman" w:hAnsi="Times New Roman"/>
                  <w:color w:val="000000"/>
                  <w:sz w:val="24"/>
                  <w:szCs w:val="24"/>
                  <w:lang w:eastAsia="en-GB"/>
                </w:rPr>
                <w:delText>(0.804)</w:delText>
              </w:r>
            </w:del>
          </w:p>
        </w:tc>
        <w:tc>
          <w:tcPr>
            <w:tcW w:w="1300" w:type="dxa"/>
            <w:tcBorders>
              <w:top w:val="nil"/>
              <w:left w:val="nil"/>
              <w:bottom w:val="nil"/>
              <w:right w:val="nil"/>
            </w:tcBorders>
            <w:shd w:val="clear" w:color="auto" w:fill="auto"/>
            <w:noWrap/>
            <w:vAlign w:val="bottom"/>
            <w:hideMark/>
          </w:tcPr>
          <w:p w14:paraId="40B0CB42" w14:textId="5396CA52" w:rsidR="002C6F78" w:rsidRPr="00E05337" w:rsidDel="004717E5" w:rsidRDefault="002C6F78" w:rsidP="00E05337">
            <w:pPr>
              <w:suppressAutoHyphens w:val="0"/>
              <w:spacing w:after="0"/>
              <w:rPr>
                <w:del w:id="6409" w:author="Linderhof, Vincent" w:date="2016-03-06T10:59:00Z"/>
                <w:rFonts w:ascii="Times New Roman" w:eastAsia="Times New Roman" w:hAnsi="Times New Roman"/>
                <w:color w:val="000000"/>
                <w:sz w:val="24"/>
                <w:szCs w:val="24"/>
                <w:lang w:eastAsia="en-GB"/>
              </w:rPr>
            </w:pPr>
            <w:del w:id="6410" w:author="Linderhof, Vincent" w:date="2016-03-06T10:59:00Z">
              <w:r w:rsidRPr="00E05337" w:rsidDel="004717E5">
                <w:rPr>
                  <w:rFonts w:ascii="Times New Roman" w:eastAsia="Times New Roman" w:hAnsi="Times New Roman"/>
                  <w:color w:val="000000"/>
                  <w:sz w:val="24"/>
                  <w:szCs w:val="24"/>
                  <w:lang w:eastAsia="en-GB"/>
                </w:rPr>
                <w:delText>(0.073)</w:delText>
              </w:r>
            </w:del>
          </w:p>
        </w:tc>
        <w:tc>
          <w:tcPr>
            <w:tcW w:w="1480" w:type="dxa"/>
            <w:tcBorders>
              <w:top w:val="nil"/>
              <w:left w:val="nil"/>
              <w:bottom w:val="nil"/>
              <w:right w:val="nil"/>
            </w:tcBorders>
            <w:shd w:val="clear" w:color="auto" w:fill="auto"/>
            <w:noWrap/>
            <w:vAlign w:val="bottom"/>
            <w:hideMark/>
          </w:tcPr>
          <w:p w14:paraId="59728834" w14:textId="5ADC8CAC" w:rsidR="002C6F78" w:rsidRPr="00E05337" w:rsidDel="004717E5" w:rsidRDefault="002C6F78" w:rsidP="00E05337">
            <w:pPr>
              <w:suppressAutoHyphens w:val="0"/>
              <w:spacing w:after="0"/>
              <w:rPr>
                <w:del w:id="6411" w:author="Linderhof, Vincent" w:date="2016-03-06T10:59:00Z"/>
                <w:rFonts w:ascii="Times New Roman" w:eastAsia="Times New Roman" w:hAnsi="Times New Roman"/>
                <w:color w:val="000000"/>
                <w:sz w:val="24"/>
                <w:szCs w:val="24"/>
                <w:lang w:eastAsia="en-GB"/>
              </w:rPr>
            </w:pPr>
            <w:del w:id="6412" w:author="Linderhof, Vincent" w:date="2016-03-06T10:59:00Z">
              <w:r w:rsidRPr="00E05337" w:rsidDel="004717E5">
                <w:rPr>
                  <w:rFonts w:ascii="Times New Roman" w:eastAsia="Times New Roman" w:hAnsi="Times New Roman"/>
                  <w:color w:val="000000"/>
                  <w:sz w:val="24"/>
                  <w:szCs w:val="24"/>
                  <w:lang w:eastAsia="en-GB"/>
                </w:rPr>
                <w:delText>(2,842.856)</w:delText>
              </w:r>
            </w:del>
          </w:p>
        </w:tc>
      </w:tr>
      <w:tr w:rsidR="002C6F78" w:rsidRPr="00A0183E" w:rsidDel="004717E5" w14:paraId="66522022" w14:textId="04855163" w:rsidTr="00E05337">
        <w:trPr>
          <w:trHeight w:val="142"/>
          <w:del w:id="641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59CB95A" w14:textId="519B3701" w:rsidR="002C6F78" w:rsidRPr="00E05337" w:rsidDel="004717E5" w:rsidRDefault="002C6F78" w:rsidP="00E05337">
            <w:pPr>
              <w:suppressAutoHyphens w:val="0"/>
              <w:spacing w:after="0"/>
              <w:rPr>
                <w:del w:id="6414" w:author="Linderhof, Vincent" w:date="2016-03-06T10:59:00Z"/>
                <w:rFonts w:ascii="Times New Roman" w:eastAsia="Times New Roman" w:hAnsi="Times New Roman"/>
                <w:color w:val="000000"/>
                <w:sz w:val="24"/>
                <w:szCs w:val="24"/>
                <w:lang w:eastAsia="en-GB"/>
              </w:rPr>
            </w:pPr>
            <w:del w:id="6415" w:author="Linderhof, Vincent" w:date="2016-03-06T10:59:00Z">
              <w:r w:rsidRPr="00E05337" w:rsidDel="004717E5">
                <w:rPr>
                  <w:rFonts w:ascii="Times New Roman" w:eastAsia="Times New Roman" w:hAnsi="Times New Roman"/>
                  <w:color w:val="000000"/>
                  <w:sz w:val="24"/>
                  <w:szCs w:val="24"/>
                  <w:lang w:eastAsia="en-GB"/>
                </w:rPr>
                <w:delText>Region Northern</w:delText>
              </w:r>
            </w:del>
          </w:p>
        </w:tc>
        <w:tc>
          <w:tcPr>
            <w:tcW w:w="1300" w:type="dxa"/>
            <w:tcBorders>
              <w:top w:val="nil"/>
              <w:left w:val="nil"/>
              <w:bottom w:val="nil"/>
              <w:right w:val="nil"/>
            </w:tcBorders>
            <w:shd w:val="clear" w:color="auto" w:fill="auto"/>
            <w:noWrap/>
            <w:vAlign w:val="bottom"/>
            <w:hideMark/>
          </w:tcPr>
          <w:p w14:paraId="287F9281" w14:textId="4A9A12CE" w:rsidR="002C6F78" w:rsidRPr="00E05337" w:rsidDel="004717E5" w:rsidRDefault="002C6F78" w:rsidP="00E05337">
            <w:pPr>
              <w:suppressAutoHyphens w:val="0"/>
              <w:spacing w:after="0"/>
              <w:rPr>
                <w:del w:id="6416" w:author="Linderhof, Vincent" w:date="2016-03-06T10:59:00Z"/>
                <w:rFonts w:ascii="Times New Roman" w:eastAsia="Times New Roman" w:hAnsi="Times New Roman"/>
                <w:color w:val="000000"/>
                <w:sz w:val="24"/>
                <w:szCs w:val="24"/>
                <w:lang w:eastAsia="en-GB"/>
              </w:rPr>
            </w:pPr>
            <w:del w:id="6417" w:author="Linderhof, Vincent" w:date="2016-03-06T10:59:00Z">
              <w:r w:rsidRPr="00E05337" w:rsidDel="004717E5">
                <w:rPr>
                  <w:rFonts w:ascii="Times New Roman" w:eastAsia="Times New Roman" w:hAnsi="Times New Roman"/>
                  <w:color w:val="000000"/>
                  <w:sz w:val="24"/>
                  <w:szCs w:val="24"/>
                  <w:lang w:eastAsia="en-GB"/>
                </w:rPr>
                <w:delText>-6.441***</w:delText>
              </w:r>
            </w:del>
          </w:p>
        </w:tc>
        <w:tc>
          <w:tcPr>
            <w:tcW w:w="1300" w:type="dxa"/>
            <w:tcBorders>
              <w:top w:val="nil"/>
              <w:left w:val="nil"/>
              <w:bottom w:val="nil"/>
              <w:right w:val="nil"/>
            </w:tcBorders>
            <w:shd w:val="clear" w:color="auto" w:fill="auto"/>
            <w:noWrap/>
            <w:vAlign w:val="bottom"/>
            <w:hideMark/>
          </w:tcPr>
          <w:p w14:paraId="41242C6A" w14:textId="13D042D4" w:rsidR="002C6F78" w:rsidRPr="00E05337" w:rsidDel="004717E5" w:rsidRDefault="002C6F78" w:rsidP="00E05337">
            <w:pPr>
              <w:suppressAutoHyphens w:val="0"/>
              <w:spacing w:after="0"/>
              <w:rPr>
                <w:del w:id="6418" w:author="Linderhof, Vincent" w:date="2016-03-06T10:59:00Z"/>
                <w:rFonts w:ascii="Times New Roman" w:eastAsia="Times New Roman" w:hAnsi="Times New Roman"/>
                <w:color w:val="000000"/>
                <w:sz w:val="24"/>
                <w:szCs w:val="24"/>
                <w:lang w:eastAsia="en-GB"/>
              </w:rPr>
            </w:pPr>
            <w:del w:id="6419" w:author="Linderhof, Vincent" w:date="2016-03-06T10:59:00Z">
              <w:r w:rsidRPr="00E05337" w:rsidDel="004717E5">
                <w:rPr>
                  <w:rFonts w:ascii="Times New Roman" w:eastAsia="Times New Roman" w:hAnsi="Times New Roman"/>
                  <w:color w:val="000000"/>
                  <w:sz w:val="24"/>
                  <w:szCs w:val="24"/>
                  <w:lang w:eastAsia="en-GB"/>
                </w:rPr>
                <w:delText>-0.373***</w:delText>
              </w:r>
            </w:del>
          </w:p>
        </w:tc>
        <w:tc>
          <w:tcPr>
            <w:tcW w:w="1480" w:type="dxa"/>
            <w:tcBorders>
              <w:top w:val="nil"/>
              <w:left w:val="nil"/>
              <w:bottom w:val="nil"/>
              <w:right w:val="nil"/>
            </w:tcBorders>
            <w:shd w:val="clear" w:color="auto" w:fill="auto"/>
            <w:noWrap/>
            <w:vAlign w:val="bottom"/>
            <w:hideMark/>
          </w:tcPr>
          <w:p w14:paraId="23C8B846" w14:textId="2232737D" w:rsidR="002C6F78" w:rsidRPr="00E05337" w:rsidDel="004717E5" w:rsidRDefault="002C6F78" w:rsidP="00E05337">
            <w:pPr>
              <w:suppressAutoHyphens w:val="0"/>
              <w:spacing w:after="0"/>
              <w:rPr>
                <w:del w:id="6420" w:author="Linderhof, Vincent" w:date="2016-03-06T10:59:00Z"/>
                <w:rFonts w:ascii="Times New Roman" w:eastAsia="Times New Roman" w:hAnsi="Times New Roman"/>
                <w:color w:val="000000"/>
                <w:sz w:val="24"/>
                <w:szCs w:val="24"/>
                <w:lang w:eastAsia="en-GB"/>
              </w:rPr>
            </w:pPr>
            <w:del w:id="6421" w:author="Linderhof, Vincent" w:date="2016-03-06T10:59:00Z">
              <w:r w:rsidRPr="00E05337" w:rsidDel="004717E5">
                <w:rPr>
                  <w:rFonts w:ascii="Times New Roman" w:eastAsia="Times New Roman" w:hAnsi="Times New Roman"/>
                  <w:color w:val="000000"/>
                  <w:sz w:val="24"/>
                  <w:szCs w:val="24"/>
                  <w:lang w:eastAsia="en-GB"/>
                </w:rPr>
                <w:delText>1,229.344</w:delText>
              </w:r>
            </w:del>
          </w:p>
        </w:tc>
      </w:tr>
      <w:tr w:rsidR="002C6F78" w:rsidRPr="00A0183E" w:rsidDel="004717E5" w14:paraId="65A6E28B" w14:textId="6E2856B0" w:rsidTr="00E05337">
        <w:trPr>
          <w:trHeight w:val="142"/>
          <w:del w:id="642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7A795DC" w14:textId="099007AE" w:rsidR="002C6F78" w:rsidRPr="00E05337" w:rsidDel="004717E5" w:rsidRDefault="002C6F78" w:rsidP="00E05337">
            <w:pPr>
              <w:suppressAutoHyphens w:val="0"/>
              <w:spacing w:after="0"/>
              <w:rPr>
                <w:del w:id="6423" w:author="Linderhof, Vincent" w:date="2016-03-06T10:59:00Z"/>
                <w:rFonts w:ascii="Times New Roman" w:eastAsia="Times New Roman" w:hAnsi="Times New Roman"/>
                <w:color w:val="000000"/>
                <w:sz w:val="24"/>
                <w:szCs w:val="24"/>
                <w:lang w:eastAsia="en-GB"/>
              </w:rPr>
            </w:pPr>
            <w:del w:id="642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2D0D22" w14:textId="758340FA" w:rsidR="002C6F78" w:rsidRPr="00E05337" w:rsidDel="004717E5" w:rsidRDefault="002C6F78" w:rsidP="00E05337">
            <w:pPr>
              <w:suppressAutoHyphens w:val="0"/>
              <w:spacing w:after="0"/>
              <w:rPr>
                <w:del w:id="6425" w:author="Linderhof, Vincent" w:date="2016-03-06T10:59:00Z"/>
                <w:rFonts w:ascii="Times New Roman" w:eastAsia="Times New Roman" w:hAnsi="Times New Roman"/>
                <w:color w:val="000000"/>
                <w:sz w:val="24"/>
                <w:szCs w:val="24"/>
                <w:lang w:eastAsia="en-GB"/>
              </w:rPr>
            </w:pPr>
            <w:del w:id="6426" w:author="Linderhof, Vincent" w:date="2016-03-06T10:59:00Z">
              <w:r w:rsidRPr="00E05337" w:rsidDel="004717E5">
                <w:rPr>
                  <w:rFonts w:ascii="Times New Roman" w:eastAsia="Times New Roman" w:hAnsi="Times New Roman"/>
                  <w:color w:val="000000"/>
                  <w:sz w:val="24"/>
                  <w:szCs w:val="24"/>
                  <w:lang w:eastAsia="en-GB"/>
                </w:rPr>
                <w:delText>(0.822)</w:delText>
              </w:r>
            </w:del>
          </w:p>
        </w:tc>
        <w:tc>
          <w:tcPr>
            <w:tcW w:w="1300" w:type="dxa"/>
            <w:tcBorders>
              <w:top w:val="nil"/>
              <w:left w:val="nil"/>
              <w:bottom w:val="nil"/>
              <w:right w:val="nil"/>
            </w:tcBorders>
            <w:shd w:val="clear" w:color="auto" w:fill="auto"/>
            <w:noWrap/>
            <w:vAlign w:val="bottom"/>
            <w:hideMark/>
          </w:tcPr>
          <w:p w14:paraId="225DC711" w14:textId="47609B73" w:rsidR="002C6F78" w:rsidRPr="00E05337" w:rsidDel="004717E5" w:rsidRDefault="002C6F78" w:rsidP="00E05337">
            <w:pPr>
              <w:suppressAutoHyphens w:val="0"/>
              <w:spacing w:after="0"/>
              <w:rPr>
                <w:del w:id="6427" w:author="Linderhof, Vincent" w:date="2016-03-06T10:59:00Z"/>
                <w:rFonts w:ascii="Times New Roman" w:eastAsia="Times New Roman" w:hAnsi="Times New Roman"/>
                <w:color w:val="000000"/>
                <w:sz w:val="24"/>
                <w:szCs w:val="24"/>
                <w:lang w:eastAsia="en-GB"/>
              </w:rPr>
            </w:pPr>
            <w:del w:id="6428" w:author="Linderhof, Vincent" w:date="2016-03-06T10:59:00Z">
              <w:r w:rsidRPr="00E05337" w:rsidDel="004717E5">
                <w:rPr>
                  <w:rFonts w:ascii="Times New Roman" w:eastAsia="Times New Roman" w:hAnsi="Times New Roman"/>
                  <w:color w:val="000000"/>
                  <w:sz w:val="24"/>
                  <w:szCs w:val="24"/>
                  <w:lang w:eastAsia="en-GB"/>
                </w:rPr>
                <w:delText>(0.075)</w:delText>
              </w:r>
            </w:del>
          </w:p>
        </w:tc>
        <w:tc>
          <w:tcPr>
            <w:tcW w:w="1480" w:type="dxa"/>
            <w:tcBorders>
              <w:top w:val="nil"/>
              <w:left w:val="nil"/>
              <w:bottom w:val="nil"/>
              <w:right w:val="nil"/>
            </w:tcBorders>
            <w:shd w:val="clear" w:color="auto" w:fill="auto"/>
            <w:noWrap/>
            <w:vAlign w:val="bottom"/>
            <w:hideMark/>
          </w:tcPr>
          <w:p w14:paraId="02AA9871" w14:textId="60386284" w:rsidR="002C6F78" w:rsidRPr="00E05337" w:rsidDel="004717E5" w:rsidRDefault="002C6F78" w:rsidP="00E05337">
            <w:pPr>
              <w:suppressAutoHyphens w:val="0"/>
              <w:spacing w:after="0"/>
              <w:rPr>
                <w:del w:id="6429" w:author="Linderhof, Vincent" w:date="2016-03-06T10:59:00Z"/>
                <w:rFonts w:ascii="Times New Roman" w:eastAsia="Times New Roman" w:hAnsi="Times New Roman"/>
                <w:color w:val="000000"/>
                <w:sz w:val="24"/>
                <w:szCs w:val="24"/>
                <w:lang w:eastAsia="en-GB"/>
              </w:rPr>
            </w:pPr>
            <w:del w:id="6430" w:author="Linderhof, Vincent" w:date="2016-03-06T10:59:00Z">
              <w:r w:rsidRPr="00E05337" w:rsidDel="004717E5">
                <w:rPr>
                  <w:rFonts w:ascii="Times New Roman" w:eastAsia="Times New Roman" w:hAnsi="Times New Roman"/>
                  <w:color w:val="000000"/>
                  <w:sz w:val="24"/>
                  <w:szCs w:val="24"/>
                  <w:lang w:eastAsia="en-GB"/>
                </w:rPr>
                <w:delText>(2,906.272)</w:delText>
              </w:r>
            </w:del>
          </w:p>
        </w:tc>
      </w:tr>
      <w:tr w:rsidR="002C6F78" w:rsidRPr="00A0183E" w:rsidDel="004717E5" w14:paraId="07538D3B" w14:textId="1E32878E" w:rsidTr="00E05337">
        <w:trPr>
          <w:trHeight w:val="142"/>
          <w:del w:id="643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4DD0E1" w14:textId="1C929DFE" w:rsidR="002C6F78" w:rsidRPr="00E05337" w:rsidDel="004717E5" w:rsidRDefault="002C6F78" w:rsidP="00E05337">
            <w:pPr>
              <w:suppressAutoHyphens w:val="0"/>
              <w:spacing w:after="0"/>
              <w:rPr>
                <w:del w:id="6432" w:author="Linderhof, Vincent" w:date="2016-03-06T10:59:00Z"/>
                <w:rFonts w:ascii="Times New Roman" w:eastAsia="Times New Roman" w:hAnsi="Times New Roman"/>
                <w:color w:val="000000"/>
                <w:sz w:val="24"/>
                <w:szCs w:val="24"/>
                <w:lang w:eastAsia="en-GB"/>
              </w:rPr>
            </w:pPr>
            <w:del w:id="6433" w:author="Linderhof, Vincent" w:date="2016-03-06T10:59:00Z">
              <w:r w:rsidRPr="00E05337" w:rsidDel="004717E5">
                <w:rPr>
                  <w:rFonts w:ascii="Times New Roman" w:eastAsia="Times New Roman" w:hAnsi="Times New Roman"/>
                  <w:color w:val="000000"/>
                  <w:sz w:val="24"/>
                  <w:szCs w:val="24"/>
                  <w:lang w:eastAsia="en-GB"/>
                </w:rPr>
                <w:delText>Region Western</w:delText>
              </w:r>
            </w:del>
          </w:p>
        </w:tc>
        <w:tc>
          <w:tcPr>
            <w:tcW w:w="1300" w:type="dxa"/>
            <w:tcBorders>
              <w:top w:val="nil"/>
              <w:left w:val="nil"/>
              <w:bottom w:val="nil"/>
              <w:right w:val="nil"/>
            </w:tcBorders>
            <w:shd w:val="clear" w:color="auto" w:fill="auto"/>
            <w:noWrap/>
            <w:vAlign w:val="bottom"/>
            <w:hideMark/>
          </w:tcPr>
          <w:p w14:paraId="1A53252D" w14:textId="3FC3DD15" w:rsidR="002C6F78" w:rsidRPr="00E05337" w:rsidDel="004717E5" w:rsidRDefault="002C6F78" w:rsidP="00E05337">
            <w:pPr>
              <w:suppressAutoHyphens w:val="0"/>
              <w:spacing w:after="0"/>
              <w:rPr>
                <w:del w:id="6434" w:author="Linderhof, Vincent" w:date="2016-03-06T10:59:00Z"/>
                <w:rFonts w:ascii="Times New Roman" w:eastAsia="Times New Roman" w:hAnsi="Times New Roman"/>
                <w:color w:val="000000"/>
                <w:sz w:val="24"/>
                <w:szCs w:val="24"/>
                <w:lang w:eastAsia="en-GB"/>
              </w:rPr>
            </w:pPr>
            <w:del w:id="6435" w:author="Linderhof, Vincent" w:date="2016-03-06T10:59:00Z">
              <w:r w:rsidRPr="00E05337" w:rsidDel="004717E5">
                <w:rPr>
                  <w:rFonts w:ascii="Times New Roman" w:eastAsia="Times New Roman" w:hAnsi="Times New Roman"/>
                  <w:color w:val="000000"/>
                  <w:sz w:val="24"/>
                  <w:szCs w:val="24"/>
                  <w:lang w:eastAsia="en-GB"/>
                </w:rPr>
                <w:delText>1.627*</w:delText>
              </w:r>
            </w:del>
          </w:p>
        </w:tc>
        <w:tc>
          <w:tcPr>
            <w:tcW w:w="1300" w:type="dxa"/>
            <w:tcBorders>
              <w:top w:val="nil"/>
              <w:left w:val="nil"/>
              <w:bottom w:val="nil"/>
              <w:right w:val="nil"/>
            </w:tcBorders>
            <w:shd w:val="clear" w:color="auto" w:fill="auto"/>
            <w:noWrap/>
            <w:vAlign w:val="bottom"/>
            <w:hideMark/>
          </w:tcPr>
          <w:p w14:paraId="02C5F63C" w14:textId="5805573A" w:rsidR="002C6F78" w:rsidRPr="00E05337" w:rsidDel="004717E5" w:rsidRDefault="002C6F78" w:rsidP="00E05337">
            <w:pPr>
              <w:suppressAutoHyphens w:val="0"/>
              <w:spacing w:after="0"/>
              <w:rPr>
                <w:del w:id="6436" w:author="Linderhof, Vincent" w:date="2016-03-06T10:59:00Z"/>
                <w:rFonts w:ascii="Times New Roman" w:eastAsia="Times New Roman" w:hAnsi="Times New Roman"/>
                <w:color w:val="000000"/>
                <w:sz w:val="24"/>
                <w:szCs w:val="24"/>
                <w:lang w:eastAsia="en-GB"/>
              </w:rPr>
            </w:pPr>
            <w:del w:id="6437" w:author="Linderhof, Vincent" w:date="2016-03-06T10:59:00Z">
              <w:r w:rsidRPr="00E05337" w:rsidDel="004717E5">
                <w:rPr>
                  <w:rFonts w:ascii="Times New Roman" w:eastAsia="Times New Roman" w:hAnsi="Times New Roman"/>
                  <w:color w:val="000000"/>
                  <w:sz w:val="24"/>
                  <w:szCs w:val="24"/>
                  <w:lang w:eastAsia="en-GB"/>
                </w:rPr>
                <w:delText>-1.012***</w:delText>
              </w:r>
            </w:del>
          </w:p>
        </w:tc>
        <w:tc>
          <w:tcPr>
            <w:tcW w:w="1480" w:type="dxa"/>
            <w:tcBorders>
              <w:top w:val="nil"/>
              <w:left w:val="nil"/>
              <w:bottom w:val="nil"/>
              <w:right w:val="nil"/>
            </w:tcBorders>
            <w:shd w:val="clear" w:color="auto" w:fill="auto"/>
            <w:noWrap/>
            <w:vAlign w:val="bottom"/>
            <w:hideMark/>
          </w:tcPr>
          <w:p w14:paraId="7F8408D3" w14:textId="5FF03BC9" w:rsidR="002C6F78" w:rsidRPr="00E05337" w:rsidDel="004717E5" w:rsidRDefault="002C6F78" w:rsidP="00E05337">
            <w:pPr>
              <w:suppressAutoHyphens w:val="0"/>
              <w:spacing w:after="0"/>
              <w:rPr>
                <w:del w:id="6438" w:author="Linderhof, Vincent" w:date="2016-03-06T10:59:00Z"/>
                <w:rFonts w:ascii="Times New Roman" w:eastAsia="Times New Roman" w:hAnsi="Times New Roman"/>
                <w:color w:val="000000"/>
                <w:sz w:val="24"/>
                <w:szCs w:val="24"/>
                <w:lang w:eastAsia="en-GB"/>
              </w:rPr>
            </w:pPr>
            <w:del w:id="6439" w:author="Linderhof, Vincent" w:date="2016-03-06T10:59:00Z">
              <w:r w:rsidRPr="00E05337" w:rsidDel="004717E5">
                <w:rPr>
                  <w:rFonts w:ascii="Times New Roman" w:eastAsia="Times New Roman" w:hAnsi="Times New Roman"/>
                  <w:color w:val="000000"/>
                  <w:sz w:val="24"/>
                  <w:szCs w:val="24"/>
                  <w:lang w:eastAsia="en-GB"/>
                </w:rPr>
                <w:delText>-12,909.160***</w:delText>
              </w:r>
            </w:del>
          </w:p>
        </w:tc>
      </w:tr>
      <w:tr w:rsidR="002C6F78" w:rsidRPr="00A0183E" w:rsidDel="004717E5" w14:paraId="36C847B6" w14:textId="6ACC3919" w:rsidTr="00E05337">
        <w:trPr>
          <w:trHeight w:val="142"/>
          <w:del w:id="644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5DBD2B" w14:textId="13871DE4" w:rsidR="002C6F78" w:rsidRPr="00E05337" w:rsidDel="004717E5" w:rsidRDefault="002C6F78" w:rsidP="00E05337">
            <w:pPr>
              <w:suppressAutoHyphens w:val="0"/>
              <w:spacing w:after="0"/>
              <w:rPr>
                <w:del w:id="6441" w:author="Linderhof, Vincent" w:date="2016-03-06T10:59:00Z"/>
                <w:rFonts w:ascii="Times New Roman" w:eastAsia="Times New Roman" w:hAnsi="Times New Roman"/>
                <w:color w:val="000000"/>
                <w:sz w:val="24"/>
                <w:szCs w:val="24"/>
                <w:lang w:eastAsia="en-GB"/>
              </w:rPr>
            </w:pPr>
            <w:del w:id="6442"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62EDEF5" w14:textId="41927C5C" w:rsidR="002C6F78" w:rsidRPr="00E05337" w:rsidDel="004717E5" w:rsidRDefault="002C6F78" w:rsidP="00E05337">
            <w:pPr>
              <w:suppressAutoHyphens w:val="0"/>
              <w:spacing w:after="0"/>
              <w:rPr>
                <w:del w:id="6443" w:author="Linderhof, Vincent" w:date="2016-03-06T10:59:00Z"/>
                <w:rFonts w:ascii="Times New Roman" w:eastAsia="Times New Roman" w:hAnsi="Times New Roman"/>
                <w:color w:val="000000"/>
                <w:sz w:val="24"/>
                <w:szCs w:val="24"/>
                <w:lang w:eastAsia="en-GB"/>
              </w:rPr>
            </w:pPr>
            <w:del w:id="6444" w:author="Linderhof, Vincent" w:date="2016-03-06T10:59:00Z">
              <w:r w:rsidRPr="00E05337" w:rsidDel="004717E5">
                <w:rPr>
                  <w:rFonts w:ascii="Times New Roman" w:eastAsia="Times New Roman" w:hAnsi="Times New Roman"/>
                  <w:color w:val="000000"/>
                  <w:sz w:val="24"/>
                  <w:szCs w:val="24"/>
                  <w:lang w:eastAsia="en-GB"/>
                </w:rPr>
                <w:delText>(0.858)</w:delText>
              </w:r>
            </w:del>
          </w:p>
        </w:tc>
        <w:tc>
          <w:tcPr>
            <w:tcW w:w="1300" w:type="dxa"/>
            <w:tcBorders>
              <w:top w:val="nil"/>
              <w:left w:val="nil"/>
              <w:bottom w:val="nil"/>
              <w:right w:val="nil"/>
            </w:tcBorders>
            <w:shd w:val="clear" w:color="auto" w:fill="auto"/>
            <w:noWrap/>
            <w:vAlign w:val="bottom"/>
            <w:hideMark/>
          </w:tcPr>
          <w:p w14:paraId="0F2C29A9" w14:textId="2BB9A8AB" w:rsidR="002C6F78" w:rsidRPr="00E05337" w:rsidDel="004717E5" w:rsidRDefault="002C6F78" w:rsidP="00E05337">
            <w:pPr>
              <w:suppressAutoHyphens w:val="0"/>
              <w:spacing w:after="0"/>
              <w:rPr>
                <w:del w:id="6445" w:author="Linderhof, Vincent" w:date="2016-03-06T10:59:00Z"/>
                <w:rFonts w:ascii="Times New Roman" w:eastAsia="Times New Roman" w:hAnsi="Times New Roman"/>
                <w:color w:val="000000"/>
                <w:sz w:val="24"/>
                <w:szCs w:val="24"/>
                <w:lang w:eastAsia="en-GB"/>
              </w:rPr>
            </w:pPr>
            <w:del w:id="6446" w:author="Linderhof, Vincent" w:date="2016-03-06T10:59:00Z">
              <w:r w:rsidRPr="00E05337" w:rsidDel="004717E5">
                <w:rPr>
                  <w:rFonts w:ascii="Times New Roman" w:eastAsia="Times New Roman" w:hAnsi="Times New Roman"/>
                  <w:color w:val="000000"/>
                  <w:sz w:val="24"/>
                  <w:szCs w:val="24"/>
                  <w:lang w:eastAsia="en-GB"/>
                </w:rPr>
                <w:delText>(0.078)</w:delText>
              </w:r>
            </w:del>
          </w:p>
        </w:tc>
        <w:tc>
          <w:tcPr>
            <w:tcW w:w="1480" w:type="dxa"/>
            <w:tcBorders>
              <w:top w:val="nil"/>
              <w:left w:val="nil"/>
              <w:bottom w:val="nil"/>
              <w:right w:val="nil"/>
            </w:tcBorders>
            <w:shd w:val="clear" w:color="auto" w:fill="auto"/>
            <w:noWrap/>
            <w:vAlign w:val="bottom"/>
            <w:hideMark/>
          </w:tcPr>
          <w:p w14:paraId="2C46E4E7" w14:textId="0C887A65" w:rsidR="002C6F78" w:rsidRPr="00E05337" w:rsidDel="004717E5" w:rsidRDefault="002C6F78" w:rsidP="00E05337">
            <w:pPr>
              <w:suppressAutoHyphens w:val="0"/>
              <w:spacing w:after="0"/>
              <w:rPr>
                <w:del w:id="6447" w:author="Linderhof, Vincent" w:date="2016-03-06T10:59:00Z"/>
                <w:rFonts w:ascii="Times New Roman" w:eastAsia="Times New Roman" w:hAnsi="Times New Roman"/>
                <w:color w:val="000000"/>
                <w:sz w:val="24"/>
                <w:szCs w:val="24"/>
                <w:lang w:eastAsia="en-GB"/>
              </w:rPr>
            </w:pPr>
            <w:del w:id="6448" w:author="Linderhof, Vincent" w:date="2016-03-06T10:59:00Z">
              <w:r w:rsidRPr="00E05337" w:rsidDel="004717E5">
                <w:rPr>
                  <w:rFonts w:ascii="Times New Roman" w:eastAsia="Times New Roman" w:hAnsi="Times New Roman"/>
                  <w:color w:val="000000"/>
                  <w:sz w:val="24"/>
                  <w:szCs w:val="24"/>
                  <w:lang w:eastAsia="en-GB"/>
                </w:rPr>
                <w:delText>(3,033.123)</w:delText>
              </w:r>
            </w:del>
          </w:p>
        </w:tc>
      </w:tr>
      <w:tr w:rsidR="002C6F78" w:rsidRPr="00A0183E" w:rsidDel="004717E5" w14:paraId="26B672A9" w14:textId="4C5DC9BE" w:rsidTr="00E05337">
        <w:trPr>
          <w:trHeight w:val="142"/>
          <w:del w:id="644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C73EA22" w14:textId="37B76E11" w:rsidR="002C6F78" w:rsidRPr="00E05337" w:rsidDel="004717E5" w:rsidRDefault="002C6F78" w:rsidP="00E05337">
            <w:pPr>
              <w:suppressAutoHyphens w:val="0"/>
              <w:spacing w:after="0"/>
              <w:rPr>
                <w:del w:id="6450" w:author="Linderhof, Vincent" w:date="2016-03-06T10:59:00Z"/>
                <w:rFonts w:ascii="Times New Roman" w:eastAsia="Times New Roman" w:hAnsi="Times New Roman"/>
                <w:color w:val="000000"/>
                <w:sz w:val="24"/>
                <w:szCs w:val="24"/>
                <w:lang w:eastAsia="en-GB"/>
              </w:rPr>
            </w:pPr>
            <w:del w:id="6451" w:author="Linderhof, Vincent" w:date="2016-03-06T10:59:00Z">
              <w:r w:rsidRPr="00E05337" w:rsidDel="004717E5">
                <w:rPr>
                  <w:rFonts w:ascii="Times New Roman" w:eastAsia="Times New Roman" w:hAnsi="Times New Roman"/>
                  <w:color w:val="000000"/>
                  <w:sz w:val="24"/>
                  <w:szCs w:val="24"/>
                  <w:lang w:eastAsia="en-GB"/>
                </w:rPr>
                <w:delText>Constant</w:delText>
              </w:r>
            </w:del>
          </w:p>
        </w:tc>
        <w:tc>
          <w:tcPr>
            <w:tcW w:w="1300" w:type="dxa"/>
            <w:tcBorders>
              <w:top w:val="nil"/>
              <w:left w:val="nil"/>
              <w:bottom w:val="nil"/>
              <w:right w:val="nil"/>
            </w:tcBorders>
            <w:shd w:val="clear" w:color="auto" w:fill="auto"/>
            <w:noWrap/>
            <w:vAlign w:val="bottom"/>
            <w:hideMark/>
          </w:tcPr>
          <w:p w14:paraId="45E9EC19" w14:textId="130650EE" w:rsidR="002C6F78" w:rsidRPr="00E05337" w:rsidDel="004717E5" w:rsidRDefault="002C6F78" w:rsidP="00E05337">
            <w:pPr>
              <w:suppressAutoHyphens w:val="0"/>
              <w:spacing w:after="0"/>
              <w:rPr>
                <w:del w:id="6452" w:author="Linderhof, Vincent" w:date="2016-03-06T10:59:00Z"/>
                <w:rFonts w:ascii="Times New Roman" w:eastAsia="Times New Roman" w:hAnsi="Times New Roman"/>
                <w:color w:val="000000"/>
                <w:sz w:val="24"/>
                <w:szCs w:val="24"/>
                <w:lang w:eastAsia="en-GB"/>
              </w:rPr>
            </w:pPr>
            <w:del w:id="6453" w:author="Linderhof, Vincent" w:date="2016-03-06T10:59:00Z">
              <w:r w:rsidRPr="00E05337" w:rsidDel="004717E5">
                <w:rPr>
                  <w:rFonts w:ascii="Times New Roman" w:eastAsia="Times New Roman" w:hAnsi="Times New Roman"/>
                  <w:color w:val="000000"/>
                  <w:sz w:val="24"/>
                  <w:szCs w:val="24"/>
                  <w:lang w:eastAsia="en-GB"/>
                </w:rPr>
                <w:delText>39.942***</w:delText>
              </w:r>
            </w:del>
          </w:p>
        </w:tc>
        <w:tc>
          <w:tcPr>
            <w:tcW w:w="1300" w:type="dxa"/>
            <w:tcBorders>
              <w:top w:val="nil"/>
              <w:left w:val="nil"/>
              <w:bottom w:val="nil"/>
              <w:right w:val="nil"/>
            </w:tcBorders>
            <w:shd w:val="clear" w:color="auto" w:fill="auto"/>
            <w:noWrap/>
            <w:vAlign w:val="bottom"/>
            <w:hideMark/>
          </w:tcPr>
          <w:p w14:paraId="3A135B71" w14:textId="745B6A43" w:rsidR="002C6F78" w:rsidRPr="00E05337" w:rsidDel="004717E5" w:rsidRDefault="002C6F78" w:rsidP="00E05337">
            <w:pPr>
              <w:suppressAutoHyphens w:val="0"/>
              <w:spacing w:after="0"/>
              <w:rPr>
                <w:del w:id="6454" w:author="Linderhof, Vincent" w:date="2016-03-06T10:59:00Z"/>
                <w:rFonts w:ascii="Times New Roman" w:eastAsia="Times New Roman" w:hAnsi="Times New Roman"/>
                <w:color w:val="000000"/>
                <w:sz w:val="24"/>
                <w:szCs w:val="24"/>
                <w:lang w:eastAsia="en-GB"/>
              </w:rPr>
            </w:pPr>
            <w:del w:id="6455" w:author="Linderhof, Vincent" w:date="2016-03-06T10:59:00Z">
              <w:r w:rsidRPr="00E05337" w:rsidDel="004717E5">
                <w:rPr>
                  <w:rFonts w:ascii="Times New Roman" w:eastAsia="Times New Roman" w:hAnsi="Times New Roman"/>
                  <w:color w:val="000000"/>
                  <w:sz w:val="24"/>
                  <w:szCs w:val="24"/>
                  <w:lang w:eastAsia="en-GB"/>
                </w:rPr>
                <w:delText>6.972***</w:delText>
              </w:r>
            </w:del>
          </w:p>
        </w:tc>
        <w:tc>
          <w:tcPr>
            <w:tcW w:w="1480" w:type="dxa"/>
            <w:tcBorders>
              <w:top w:val="nil"/>
              <w:left w:val="nil"/>
              <w:bottom w:val="nil"/>
              <w:right w:val="nil"/>
            </w:tcBorders>
            <w:shd w:val="clear" w:color="auto" w:fill="auto"/>
            <w:noWrap/>
            <w:vAlign w:val="bottom"/>
            <w:hideMark/>
          </w:tcPr>
          <w:p w14:paraId="13A7C828" w14:textId="72088832" w:rsidR="002C6F78" w:rsidRPr="00E05337" w:rsidDel="004717E5" w:rsidRDefault="002C6F78" w:rsidP="00E05337">
            <w:pPr>
              <w:suppressAutoHyphens w:val="0"/>
              <w:spacing w:after="0"/>
              <w:rPr>
                <w:del w:id="6456" w:author="Linderhof, Vincent" w:date="2016-03-06T10:59:00Z"/>
                <w:rFonts w:ascii="Times New Roman" w:eastAsia="Times New Roman" w:hAnsi="Times New Roman"/>
                <w:color w:val="000000"/>
                <w:sz w:val="24"/>
                <w:szCs w:val="24"/>
                <w:lang w:eastAsia="en-GB"/>
              </w:rPr>
            </w:pPr>
            <w:del w:id="6457" w:author="Linderhof, Vincent" w:date="2016-03-06T10:59:00Z">
              <w:r w:rsidRPr="00E05337" w:rsidDel="004717E5">
                <w:rPr>
                  <w:rFonts w:ascii="Times New Roman" w:eastAsia="Times New Roman" w:hAnsi="Times New Roman"/>
                  <w:color w:val="000000"/>
                  <w:sz w:val="24"/>
                  <w:szCs w:val="24"/>
                  <w:lang w:eastAsia="en-GB"/>
                </w:rPr>
                <w:delText>-7,511.747</w:delText>
              </w:r>
            </w:del>
          </w:p>
        </w:tc>
      </w:tr>
      <w:tr w:rsidR="002C6F78" w:rsidRPr="00A0183E" w:rsidDel="004717E5" w14:paraId="590EBD13" w14:textId="75644322" w:rsidTr="00E05337">
        <w:trPr>
          <w:trHeight w:val="142"/>
          <w:del w:id="645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5985DA" w14:textId="4511674C" w:rsidR="002C6F78" w:rsidRPr="00E05337" w:rsidDel="004717E5" w:rsidRDefault="002C6F78" w:rsidP="00E05337">
            <w:pPr>
              <w:suppressAutoHyphens w:val="0"/>
              <w:spacing w:after="0"/>
              <w:rPr>
                <w:del w:id="6459" w:author="Linderhof, Vincent" w:date="2016-03-06T10:59:00Z"/>
                <w:rFonts w:ascii="Times New Roman" w:eastAsia="Times New Roman" w:hAnsi="Times New Roman"/>
                <w:color w:val="000000"/>
                <w:sz w:val="24"/>
                <w:szCs w:val="24"/>
                <w:lang w:eastAsia="en-GB"/>
              </w:rPr>
            </w:pPr>
            <w:del w:id="6460"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570C879" w14:textId="47B4B051" w:rsidR="002C6F78" w:rsidRPr="00E05337" w:rsidDel="004717E5" w:rsidRDefault="002C6F78" w:rsidP="00E05337">
            <w:pPr>
              <w:suppressAutoHyphens w:val="0"/>
              <w:spacing w:after="0"/>
              <w:rPr>
                <w:del w:id="6461" w:author="Linderhof, Vincent" w:date="2016-03-06T10:59:00Z"/>
                <w:rFonts w:ascii="Times New Roman" w:eastAsia="Times New Roman" w:hAnsi="Times New Roman"/>
                <w:color w:val="000000"/>
                <w:sz w:val="24"/>
                <w:szCs w:val="24"/>
                <w:lang w:eastAsia="en-GB"/>
              </w:rPr>
            </w:pPr>
            <w:del w:id="6462" w:author="Linderhof, Vincent" w:date="2016-03-06T10:59:00Z">
              <w:r w:rsidRPr="00E05337" w:rsidDel="004717E5">
                <w:rPr>
                  <w:rFonts w:ascii="Times New Roman" w:eastAsia="Times New Roman" w:hAnsi="Times New Roman"/>
                  <w:color w:val="000000"/>
                  <w:sz w:val="24"/>
                  <w:szCs w:val="24"/>
                  <w:lang w:eastAsia="en-GB"/>
                </w:rPr>
                <w:delText>(1.748)</w:delText>
              </w:r>
            </w:del>
          </w:p>
        </w:tc>
        <w:tc>
          <w:tcPr>
            <w:tcW w:w="1300" w:type="dxa"/>
            <w:tcBorders>
              <w:top w:val="nil"/>
              <w:left w:val="nil"/>
              <w:bottom w:val="nil"/>
              <w:right w:val="nil"/>
            </w:tcBorders>
            <w:shd w:val="clear" w:color="auto" w:fill="auto"/>
            <w:noWrap/>
            <w:vAlign w:val="bottom"/>
            <w:hideMark/>
          </w:tcPr>
          <w:p w14:paraId="12C7A05A" w14:textId="79DCE7DE" w:rsidR="002C6F78" w:rsidRPr="00E05337" w:rsidDel="004717E5" w:rsidRDefault="002C6F78" w:rsidP="00E05337">
            <w:pPr>
              <w:suppressAutoHyphens w:val="0"/>
              <w:spacing w:after="0"/>
              <w:rPr>
                <w:del w:id="6463" w:author="Linderhof, Vincent" w:date="2016-03-06T10:59:00Z"/>
                <w:rFonts w:ascii="Times New Roman" w:eastAsia="Times New Roman" w:hAnsi="Times New Roman"/>
                <w:color w:val="000000"/>
                <w:sz w:val="24"/>
                <w:szCs w:val="24"/>
                <w:lang w:eastAsia="en-GB"/>
              </w:rPr>
            </w:pPr>
            <w:del w:id="6464" w:author="Linderhof, Vincent" w:date="2016-03-06T10:59:00Z">
              <w:r w:rsidRPr="00E05337" w:rsidDel="004717E5">
                <w:rPr>
                  <w:rFonts w:ascii="Times New Roman" w:eastAsia="Times New Roman" w:hAnsi="Times New Roman"/>
                  <w:color w:val="000000"/>
                  <w:sz w:val="24"/>
                  <w:szCs w:val="24"/>
                  <w:lang w:eastAsia="en-GB"/>
                </w:rPr>
                <w:delText>(0.159)</w:delText>
              </w:r>
            </w:del>
          </w:p>
        </w:tc>
        <w:tc>
          <w:tcPr>
            <w:tcW w:w="1480" w:type="dxa"/>
            <w:tcBorders>
              <w:top w:val="nil"/>
              <w:left w:val="nil"/>
              <w:bottom w:val="nil"/>
              <w:right w:val="nil"/>
            </w:tcBorders>
            <w:shd w:val="clear" w:color="auto" w:fill="auto"/>
            <w:noWrap/>
            <w:vAlign w:val="bottom"/>
            <w:hideMark/>
          </w:tcPr>
          <w:p w14:paraId="0F5F60BC" w14:textId="2AB824B0" w:rsidR="002C6F78" w:rsidRPr="00E05337" w:rsidDel="004717E5" w:rsidRDefault="002C6F78" w:rsidP="00E05337">
            <w:pPr>
              <w:suppressAutoHyphens w:val="0"/>
              <w:spacing w:after="0"/>
              <w:rPr>
                <w:del w:id="6465" w:author="Linderhof, Vincent" w:date="2016-03-06T10:59:00Z"/>
                <w:rFonts w:ascii="Times New Roman" w:eastAsia="Times New Roman" w:hAnsi="Times New Roman"/>
                <w:color w:val="000000"/>
                <w:sz w:val="24"/>
                <w:szCs w:val="24"/>
                <w:lang w:eastAsia="en-GB"/>
              </w:rPr>
            </w:pPr>
            <w:del w:id="6466" w:author="Linderhof, Vincent" w:date="2016-03-06T10:59:00Z">
              <w:r w:rsidRPr="00E05337" w:rsidDel="004717E5">
                <w:rPr>
                  <w:rFonts w:ascii="Times New Roman" w:eastAsia="Times New Roman" w:hAnsi="Times New Roman"/>
                  <w:color w:val="000000"/>
                  <w:sz w:val="24"/>
                  <w:szCs w:val="24"/>
                  <w:lang w:eastAsia="en-GB"/>
                </w:rPr>
                <w:delText>(6,180.267)</w:delText>
              </w:r>
            </w:del>
          </w:p>
        </w:tc>
      </w:tr>
      <w:tr w:rsidR="002C6F78" w:rsidRPr="00A0183E" w:rsidDel="004717E5" w14:paraId="150B7EC1" w14:textId="6FDEFD85" w:rsidTr="00E05337">
        <w:trPr>
          <w:trHeight w:val="142"/>
          <w:del w:id="6467"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22706F55" w:rsidR="002C6F78" w:rsidRPr="00E05337" w:rsidDel="004717E5" w:rsidRDefault="002C6F78" w:rsidP="00E05337">
            <w:pPr>
              <w:suppressAutoHyphens w:val="0"/>
              <w:spacing w:after="0"/>
              <w:rPr>
                <w:del w:id="6468" w:author="Linderhof, Vincent" w:date="2016-03-06T10:59:00Z"/>
                <w:rFonts w:ascii="Times New Roman" w:eastAsia="Times New Roman" w:hAnsi="Times New Roman"/>
                <w:color w:val="000000"/>
                <w:sz w:val="24"/>
                <w:szCs w:val="24"/>
                <w:lang w:eastAsia="en-GB"/>
              </w:rPr>
            </w:pPr>
            <w:del w:id="646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16D16946" w14:textId="4E6BCCA5" w:rsidR="002C6F78" w:rsidRPr="00E05337" w:rsidDel="004717E5" w:rsidRDefault="002C6F78" w:rsidP="00E05337">
            <w:pPr>
              <w:suppressAutoHyphens w:val="0"/>
              <w:spacing w:after="0"/>
              <w:rPr>
                <w:del w:id="6470" w:author="Linderhof, Vincent" w:date="2016-03-06T10:59:00Z"/>
                <w:rFonts w:ascii="Times New Roman" w:eastAsia="Times New Roman" w:hAnsi="Times New Roman"/>
                <w:color w:val="000000"/>
                <w:sz w:val="24"/>
                <w:szCs w:val="24"/>
                <w:lang w:eastAsia="en-GB"/>
              </w:rPr>
            </w:pPr>
            <w:del w:id="647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C0632A" w14:textId="1896BBB2" w:rsidR="002C6F78" w:rsidRPr="00E05337" w:rsidDel="004717E5" w:rsidRDefault="002C6F78" w:rsidP="00E05337">
            <w:pPr>
              <w:suppressAutoHyphens w:val="0"/>
              <w:spacing w:after="0"/>
              <w:rPr>
                <w:del w:id="6472" w:author="Linderhof, Vincent" w:date="2016-03-06T10:59:00Z"/>
                <w:rFonts w:ascii="Times New Roman" w:eastAsia="Times New Roman" w:hAnsi="Times New Roman"/>
                <w:color w:val="000000"/>
                <w:sz w:val="24"/>
                <w:szCs w:val="24"/>
                <w:lang w:eastAsia="en-GB"/>
              </w:rPr>
            </w:pPr>
            <w:del w:id="647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480" w:type="dxa"/>
            <w:tcBorders>
              <w:top w:val="nil"/>
              <w:left w:val="nil"/>
              <w:bottom w:val="single" w:sz="4" w:space="0" w:color="auto"/>
              <w:right w:val="nil"/>
            </w:tcBorders>
            <w:shd w:val="clear" w:color="auto" w:fill="auto"/>
            <w:noWrap/>
            <w:vAlign w:val="bottom"/>
            <w:hideMark/>
          </w:tcPr>
          <w:p w14:paraId="41A94010" w14:textId="69AB68C3" w:rsidR="002C6F78" w:rsidRPr="00E05337" w:rsidDel="004717E5" w:rsidRDefault="002C6F78" w:rsidP="00E05337">
            <w:pPr>
              <w:suppressAutoHyphens w:val="0"/>
              <w:spacing w:after="0"/>
              <w:rPr>
                <w:del w:id="6474" w:author="Linderhof, Vincent" w:date="2016-03-06T10:59:00Z"/>
                <w:rFonts w:ascii="Times New Roman" w:eastAsia="Times New Roman" w:hAnsi="Times New Roman"/>
                <w:color w:val="000000"/>
                <w:sz w:val="24"/>
                <w:szCs w:val="24"/>
                <w:lang w:eastAsia="en-GB"/>
              </w:rPr>
            </w:pPr>
            <w:del w:id="6475"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7EBD0D9F" w14:textId="6C9407C9" w:rsidTr="00E05337">
        <w:trPr>
          <w:trHeight w:val="142"/>
          <w:del w:id="647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0A7CE4" w14:textId="58B0BABF" w:rsidR="002C6F78" w:rsidRPr="00E05337" w:rsidDel="004717E5" w:rsidRDefault="002C6F78" w:rsidP="00E05337">
            <w:pPr>
              <w:suppressAutoHyphens w:val="0"/>
              <w:spacing w:after="0"/>
              <w:rPr>
                <w:del w:id="6477" w:author="Linderhof, Vincent" w:date="2016-03-06T10:59:00Z"/>
                <w:rFonts w:ascii="Times New Roman" w:eastAsia="Times New Roman" w:hAnsi="Times New Roman"/>
                <w:color w:val="000000"/>
                <w:sz w:val="24"/>
                <w:szCs w:val="24"/>
                <w:lang w:eastAsia="en-GB"/>
              </w:rPr>
            </w:pPr>
            <w:del w:id="6478" w:author="Linderhof, Vincent" w:date="2016-03-06T10:59:00Z">
              <w:r w:rsidRPr="00E05337" w:rsidDel="004717E5">
                <w:rPr>
                  <w:rFonts w:ascii="Times New Roman" w:eastAsia="Times New Roman" w:hAnsi="Times New Roman"/>
                  <w:color w:val="000000"/>
                  <w:sz w:val="24"/>
                  <w:szCs w:val="24"/>
                  <w:lang w:eastAsia="en-GB"/>
                </w:rPr>
                <w:delText>Observations</w:delText>
              </w:r>
            </w:del>
          </w:p>
        </w:tc>
        <w:tc>
          <w:tcPr>
            <w:tcW w:w="1300" w:type="dxa"/>
            <w:tcBorders>
              <w:top w:val="nil"/>
              <w:left w:val="nil"/>
              <w:bottom w:val="nil"/>
              <w:right w:val="nil"/>
            </w:tcBorders>
            <w:shd w:val="clear" w:color="auto" w:fill="auto"/>
            <w:noWrap/>
            <w:vAlign w:val="bottom"/>
            <w:hideMark/>
          </w:tcPr>
          <w:p w14:paraId="2E661B4F" w14:textId="0EF90CBA" w:rsidR="002C6F78" w:rsidRPr="00E05337" w:rsidDel="004717E5" w:rsidRDefault="002C6F78" w:rsidP="00E05337">
            <w:pPr>
              <w:suppressAutoHyphens w:val="0"/>
              <w:spacing w:after="0"/>
              <w:rPr>
                <w:del w:id="6479" w:author="Linderhof, Vincent" w:date="2016-03-06T10:59:00Z"/>
                <w:rFonts w:ascii="Times New Roman" w:eastAsia="Times New Roman" w:hAnsi="Times New Roman"/>
                <w:color w:val="000000"/>
                <w:sz w:val="24"/>
                <w:szCs w:val="24"/>
                <w:lang w:eastAsia="en-GB"/>
              </w:rPr>
            </w:pPr>
            <w:del w:id="6480"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300" w:type="dxa"/>
            <w:tcBorders>
              <w:top w:val="nil"/>
              <w:left w:val="nil"/>
              <w:bottom w:val="nil"/>
              <w:right w:val="nil"/>
            </w:tcBorders>
            <w:shd w:val="clear" w:color="auto" w:fill="auto"/>
            <w:noWrap/>
            <w:vAlign w:val="bottom"/>
            <w:hideMark/>
          </w:tcPr>
          <w:p w14:paraId="1E326F82" w14:textId="0369FF29" w:rsidR="002C6F78" w:rsidRPr="00E05337" w:rsidDel="004717E5" w:rsidRDefault="002C6F78" w:rsidP="00E05337">
            <w:pPr>
              <w:suppressAutoHyphens w:val="0"/>
              <w:spacing w:after="0"/>
              <w:rPr>
                <w:del w:id="6481" w:author="Linderhof, Vincent" w:date="2016-03-06T10:59:00Z"/>
                <w:rFonts w:ascii="Times New Roman" w:eastAsia="Times New Roman" w:hAnsi="Times New Roman"/>
                <w:color w:val="000000"/>
                <w:sz w:val="24"/>
                <w:szCs w:val="24"/>
                <w:lang w:eastAsia="en-GB"/>
              </w:rPr>
            </w:pPr>
            <w:del w:id="6482"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480" w:type="dxa"/>
            <w:tcBorders>
              <w:top w:val="nil"/>
              <w:left w:val="nil"/>
              <w:bottom w:val="nil"/>
              <w:right w:val="nil"/>
            </w:tcBorders>
            <w:shd w:val="clear" w:color="auto" w:fill="auto"/>
            <w:noWrap/>
            <w:vAlign w:val="bottom"/>
            <w:hideMark/>
          </w:tcPr>
          <w:p w14:paraId="0FEC7E7C" w14:textId="146E753B" w:rsidR="002C6F78" w:rsidRPr="00E05337" w:rsidDel="004717E5" w:rsidRDefault="002C6F78" w:rsidP="00E05337">
            <w:pPr>
              <w:suppressAutoHyphens w:val="0"/>
              <w:spacing w:after="0"/>
              <w:rPr>
                <w:del w:id="6483" w:author="Linderhof, Vincent" w:date="2016-03-06T10:59:00Z"/>
                <w:rFonts w:ascii="Times New Roman" w:eastAsia="Times New Roman" w:hAnsi="Times New Roman"/>
                <w:color w:val="000000"/>
                <w:sz w:val="24"/>
                <w:szCs w:val="24"/>
                <w:lang w:eastAsia="en-GB"/>
              </w:rPr>
            </w:pPr>
            <w:del w:id="6484" w:author="Linderhof, Vincent" w:date="2016-03-06T10:59:00Z">
              <w:r w:rsidRPr="00E05337" w:rsidDel="004717E5">
                <w:rPr>
                  <w:rFonts w:ascii="Times New Roman" w:eastAsia="Times New Roman" w:hAnsi="Times New Roman"/>
                  <w:color w:val="000000"/>
                  <w:sz w:val="24"/>
                  <w:szCs w:val="24"/>
                  <w:lang w:eastAsia="en-GB"/>
                </w:rPr>
                <w:delText>4,101</w:delText>
              </w:r>
            </w:del>
          </w:p>
        </w:tc>
      </w:tr>
      <w:tr w:rsidR="002C6F78" w:rsidRPr="00A0183E" w:rsidDel="004717E5" w14:paraId="0955AC30" w14:textId="51DC080F" w:rsidTr="00E05337">
        <w:trPr>
          <w:trHeight w:val="142"/>
          <w:del w:id="648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C07DE8" w14:textId="05FBA26F" w:rsidR="002C6F78" w:rsidRPr="00E05337" w:rsidDel="004717E5" w:rsidRDefault="002C6F78" w:rsidP="00E05337">
            <w:pPr>
              <w:suppressAutoHyphens w:val="0"/>
              <w:spacing w:after="0"/>
              <w:rPr>
                <w:del w:id="6486" w:author="Linderhof, Vincent" w:date="2016-03-06T10:59:00Z"/>
                <w:rFonts w:ascii="Times New Roman" w:eastAsia="Times New Roman" w:hAnsi="Times New Roman"/>
                <w:color w:val="000000"/>
                <w:sz w:val="24"/>
                <w:szCs w:val="24"/>
                <w:lang w:eastAsia="en-GB"/>
              </w:rPr>
            </w:pPr>
            <w:del w:id="6487" w:author="Linderhof, Vincent" w:date="2016-03-06T10:59:00Z">
              <w:r w:rsidRPr="00E05337" w:rsidDel="004717E5">
                <w:rPr>
                  <w:rFonts w:ascii="Times New Roman" w:eastAsia="Times New Roman" w:hAnsi="Times New Roman"/>
                  <w:color w:val="000000"/>
                  <w:sz w:val="24"/>
                  <w:szCs w:val="24"/>
                  <w:lang w:eastAsia="en-GB"/>
                </w:rPr>
                <w:delText>R2</w:delText>
              </w:r>
            </w:del>
          </w:p>
        </w:tc>
        <w:tc>
          <w:tcPr>
            <w:tcW w:w="1300" w:type="dxa"/>
            <w:tcBorders>
              <w:top w:val="nil"/>
              <w:left w:val="nil"/>
              <w:bottom w:val="nil"/>
              <w:right w:val="nil"/>
            </w:tcBorders>
            <w:shd w:val="clear" w:color="auto" w:fill="auto"/>
            <w:noWrap/>
            <w:vAlign w:val="bottom"/>
            <w:hideMark/>
          </w:tcPr>
          <w:p w14:paraId="34AAEB66" w14:textId="21932BE8" w:rsidR="002C6F78" w:rsidRPr="00E05337" w:rsidDel="004717E5" w:rsidRDefault="002C6F78" w:rsidP="00E05337">
            <w:pPr>
              <w:suppressAutoHyphens w:val="0"/>
              <w:spacing w:after="0"/>
              <w:rPr>
                <w:del w:id="6488" w:author="Linderhof, Vincent" w:date="2016-03-06T10:59:00Z"/>
                <w:rFonts w:ascii="Times New Roman" w:eastAsia="Times New Roman" w:hAnsi="Times New Roman"/>
                <w:color w:val="000000"/>
                <w:sz w:val="24"/>
                <w:szCs w:val="24"/>
                <w:lang w:eastAsia="en-GB"/>
              </w:rPr>
            </w:pPr>
            <w:del w:id="6489" w:author="Linderhof, Vincent" w:date="2016-03-06T10:59:00Z">
              <w:r w:rsidRPr="00E05337" w:rsidDel="004717E5">
                <w:rPr>
                  <w:rFonts w:ascii="Times New Roman" w:eastAsia="Times New Roman" w:hAnsi="Times New Roman"/>
                  <w:color w:val="000000"/>
                  <w:sz w:val="24"/>
                  <w:szCs w:val="24"/>
                  <w:lang w:eastAsia="en-GB"/>
                </w:rPr>
                <w:delText>0.336</w:delText>
              </w:r>
            </w:del>
          </w:p>
        </w:tc>
        <w:tc>
          <w:tcPr>
            <w:tcW w:w="1300" w:type="dxa"/>
            <w:tcBorders>
              <w:top w:val="nil"/>
              <w:left w:val="nil"/>
              <w:bottom w:val="nil"/>
              <w:right w:val="nil"/>
            </w:tcBorders>
            <w:shd w:val="clear" w:color="auto" w:fill="auto"/>
            <w:noWrap/>
            <w:vAlign w:val="bottom"/>
            <w:hideMark/>
          </w:tcPr>
          <w:p w14:paraId="1C1571C9" w14:textId="260823DF" w:rsidR="002C6F78" w:rsidRPr="00E05337" w:rsidDel="004717E5" w:rsidRDefault="002C6F78" w:rsidP="00E05337">
            <w:pPr>
              <w:suppressAutoHyphens w:val="0"/>
              <w:spacing w:after="0"/>
              <w:rPr>
                <w:del w:id="6490" w:author="Linderhof, Vincent" w:date="2016-03-06T10:59:00Z"/>
                <w:rFonts w:ascii="Times New Roman" w:eastAsia="Times New Roman" w:hAnsi="Times New Roman"/>
                <w:color w:val="000000"/>
                <w:sz w:val="24"/>
                <w:szCs w:val="24"/>
                <w:lang w:eastAsia="en-GB"/>
              </w:rPr>
            </w:pPr>
            <w:del w:id="6491" w:author="Linderhof, Vincent" w:date="2016-03-06T10:59:00Z">
              <w:r w:rsidRPr="00E05337" w:rsidDel="004717E5">
                <w:rPr>
                  <w:rFonts w:ascii="Times New Roman" w:eastAsia="Times New Roman" w:hAnsi="Times New Roman"/>
                  <w:color w:val="000000"/>
                  <w:sz w:val="24"/>
                  <w:szCs w:val="24"/>
                  <w:lang w:eastAsia="en-GB"/>
                </w:rPr>
                <w:delText>0.322</w:delText>
              </w:r>
            </w:del>
          </w:p>
        </w:tc>
        <w:tc>
          <w:tcPr>
            <w:tcW w:w="1480" w:type="dxa"/>
            <w:tcBorders>
              <w:top w:val="nil"/>
              <w:left w:val="nil"/>
              <w:bottom w:val="nil"/>
              <w:right w:val="nil"/>
            </w:tcBorders>
            <w:shd w:val="clear" w:color="auto" w:fill="auto"/>
            <w:noWrap/>
            <w:vAlign w:val="bottom"/>
            <w:hideMark/>
          </w:tcPr>
          <w:p w14:paraId="7DBAFBAA" w14:textId="2154EB85" w:rsidR="002C6F78" w:rsidRPr="00E05337" w:rsidDel="004717E5" w:rsidRDefault="002C6F78" w:rsidP="00E05337">
            <w:pPr>
              <w:suppressAutoHyphens w:val="0"/>
              <w:spacing w:after="0"/>
              <w:rPr>
                <w:del w:id="6492" w:author="Linderhof, Vincent" w:date="2016-03-06T10:59:00Z"/>
                <w:rFonts w:ascii="Times New Roman" w:eastAsia="Times New Roman" w:hAnsi="Times New Roman"/>
                <w:color w:val="000000"/>
                <w:sz w:val="24"/>
                <w:szCs w:val="24"/>
                <w:lang w:eastAsia="en-GB"/>
              </w:rPr>
            </w:pPr>
            <w:del w:id="6493" w:author="Linderhof, Vincent" w:date="2016-03-06T10:59:00Z">
              <w:r w:rsidRPr="00E05337" w:rsidDel="004717E5">
                <w:rPr>
                  <w:rFonts w:ascii="Times New Roman" w:eastAsia="Times New Roman" w:hAnsi="Times New Roman"/>
                  <w:color w:val="000000"/>
                  <w:sz w:val="24"/>
                  <w:szCs w:val="24"/>
                  <w:lang w:eastAsia="en-GB"/>
                </w:rPr>
                <w:delText>0.226</w:delText>
              </w:r>
            </w:del>
          </w:p>
        </w:tc>
      </w:tr>
      <w:tr w:rsidR="002C6F78" w:rsidRPr="00A0183E" w:rsidDel="004717E5" w14:paraId="601F45B9" w14:textId="235D2454" w:rsidTr="00E05337">
        <w:trPr>
          <w:trHeight w:val="142"/>
          <w:del w:id="649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6BB517B" w14:textId="5F4A2AA7" w:rsidR="002C6F78" w:rsidRPr="00E05337" w:rsidDel="004717E5" w:rsidRDefault="002C6F78" w:rsidP="00E05337">
            <w:pPr>
              <w:suppressAutoHyphens w:val="0"/>
              <w:spacing w:after="0"/>
              <w:rPr>
                <w:del w:id="6495" w:author="Linderhof, Vincent" w:date="2016-03-06T10:59:00Z"/>
                <w:rFonts w:ascii="Times New Roman" w:eastAsia="Times New Roman" w:hAnsi="Times New Roman"/>
                <w:color w:val="000000"/>
                <w:sz w:val="24"/>
                <w:szCs w:val="24"/>
                <w:lang w:eastAsia="en-GB"/>
              </w:rPr>
            </w:pPr>
            <w:del w:id="6496" w:author="Linderhof, Vincent" w:date="2016-03-06T10:59:00Z">
              <w:r w:rsidRPr="00E05337" w:rsidDel="004717E5">
                <w:rPr>
                  <w:rFonts w:ascii="Times New Roman" w:eastAsia="Times New Roman" w:hAnsi="Times New Roman"/>
                  <w:color w:val="000000"/>
                  <w:sz w:val="24"/>
                  <w:szCs w:val="24"/>
                  <w:lang w:eastAsia="en-GB"/>
                </w:rPr>
                <w:delText>Adjusted R2</w:delText>
              </w:r>
            </w:del>
          </w:p>
        </w:tc>
        <w:tc>
          <w:tcPr>
            <w:tcW w:w="1300" w:type="dxa"/>
            <w:tcBorders>
              <w:top w:val="nil"/>
              <w:left w:val="nil"/>
              <w:bottom w:val="nil"/>
              <w:right w:val="nil"/>
            </w:tcBorders>
            <w:shd w:val="clear" w:color="auto" w:fill="auto"/>
            <w:noWrap/>
            <w:vAlign w:val="bottom"/>
            <w:hideMark/>
          </w:tcPr>
          <w:p w14:paraId="4B319D52" w14:textId="3B533B3C" w:rsidR="002C6F78" w:rsidRPr="00E05337" w:rsidDel="004717E5" w:rsidRDefault="002C6F78" w:rsidP="00E05337">
            <w:pPr>
              <w:suppressAutoHyphens w:val="0"/>
              <w:spacing w:after="0"/>
              <w:rPr>
                <w:del w:id="6497" w:author="Linderhof, Vincent" w:date="2016-03-06T10:59:00Z"/>
                <w:rFonts w:ascii="Times New Roman" w:eastAsia="Times New Roman" w:hAnsi="Times New Roman"/>
                <w:color w:val="000000"/>
                <w:sz w:val="24"/>
                <w:szCs w:val="24"/>
                <w:lang w:eastAsia="en-GB"/>
              </w:rPr>
            </w:pPr>
            <w:del w:id="6498" w:author="Linderhof, Vincent" w:date="2016-03-06T10:59:00Z">
              <w:r w:rsidRPr="00E05337" w:rsidDel="004717E5">
                <w:rPr>
                  <w:rFonts w:ascii="Times New Roman" w:eastAsia="Times New Roman" w:hAnsi="Times New Roman"/>
                  <w:color w:val="000000"/>
                  <w:sz w:val="24"/>
                  <w:szCs w:val="24"/>
                  <w:lang w:eastAsia="en-GB"/>
                </w:rPr>
                <w:delText>0.334</w:delText>
              </w:r>
            </w:del>
          </w:p>
        </w:tc>
        <w:tc>
          <w:tcPr>
            <w:tcW w:w="1300" w:type="dxa"/>
            <w:tcBorders>
              <w:top w:val="nil"/>
              <w:left w:val="nil"/>
              <w:bottom w:val="nil"/>
              <w:right w:val="nil"/>
            </w:tcBorders>
            <w:shd w:val="clear" w:color="auto" w:fill="auto"/>
            <w:noWrap/>
            <w:vAlign w:val="bottom"/>
            <w:hideMark/>
          </w:tcPr>
          <w:p w14:paraId="496D3120" w14:textId="031447B0" w:rsidR="002C6F78" w:rsidRPr="00E05337" w:rsidDel="004717E5" w:rsidRDefault="002C6F78" w:rsidP="00E05337">
            <w:pPr>
              <w:suppressAutoHyphens w:val="0"/>
              <w:spacing w:after="0"/>
              <w:rPr>
                <w:del w:id="6499" w:author="Linderhof, Vincent" w:date="2016-03-06T10:59:00Z"/>
                <w:rFonts w:ascii="Times New Roman" w:eastAsia="Times New Roman" w:hAnsi="Times New Roman"/>
                <w:color w:val="000000"/>
                <w:sz w:val="24"/>
                <w:szCs w:val="24"/>
                <w:lang w:eastAsia="en-GB"/>
              </w:rPr>
            </w:pPr>
            <w:del w:id="6500" w:author="Linderhof, Vincent" w:date="2016-03-06T10:59:00Z">
              <w:r w:rsidRPr="00E05337" w:rsidDel="004717E5">
                <w:rPr>
                  <w:rFonts w:ascii="Times New Roman" w:eastAsia="Times New Roman" w:hAnsi="Times New Roman"/>
                  <w:color w:val="000000"/>
                  <w:sz w:val="24"/>
                  <w:szCs w:val="24"/>
                  <w:lang w:eastAsia="en-GB"/>
                </w:rPr>
                <w:delText>0.321</w:delText>
              </w:r>
            </w:del>
          </w:p>
        </w:tc>
        <w:tc>
          <w:tcPr>
            <w:tcW w:w="1480" w:type="dxa"/>
            <w:tcBorders>
              <w:top w:val="nil"/>
              <w:left w:val="nil"/>
              <w:bottom w:val="nil"/>
              <w:right w:val="nil"/>
            </w:tcBorders>
            <w:shd w:val="clear" w:color="auto" w:fill="auto"/>
            <w:noWrap/>
            <w:vAlign w:val="bottom"/>
            <w:hideMark/>
          </w:tcPr>
          <w:p w14:paraId="7D026666" w14:textId="3C0EEB14" w:rsidR="002C6F78" w:rsidRPr="00E05337" w:rsidDel="004717E5" w:rsidRDefault="002C6F78" w:rsidP="00E05337">
            <w:pPr>
              <w:suppressAutoHyphens w:val="0"/>
              <w:spacing w:after="0"/>
              <w:jc w:val="right"/>
              <w:rPr>
                <w:del w:id="6501" w:author="Linderhof, Vincent" w:date="2016-03-06T10:59:00Z"/>
                <w:rFonts w:ascii="Times New Roman" w:eastAsia="Times New Roman" w:hAnsi="Times New Roman"/>
                <w:color w:val="000000"/>
                <w:sz w:val="24"/>
                <w:szCs w:val="24"/>
                <w:lang w:eastAsia="en-GB"/>
              </w:rPr>
            </w:pPr>
            <w:del w:id="6502" w:author="Linderhof, Vincent" w:date="2016-03-06T10:59:00Z">
              <w:r w:rsidRPr="00E05337" w:rsidDel="004717E5">
                <w:rPr>
                  <w:rFonts w:ascii="Times New Roman" w:eastAsia="Times New Roman" w:hAnsi="Times New Roman"/>
                  <w:color w:val="000000"/>
                  <w:sz w:val="24"/>
                  <w:szCs w:val="24"/>
                  <w:lang w:eastAsia="en-GB"/>
                </w:rPr>
                <w:delText>0.225</w:delText>
              </w:r>
            </w:del>
          </w:p>
        </w:tc>
      </w:tr>
      <w:tr w:rsidR="002C6F78" w:rsidRPr="00A0183E" w:rsidDel="004717E5" w14:paraId="4877E45E" w14:textId="56A400FB" w:rsidTr="00E05337">
        <w:trPr>
          <w:trHeight w:val="142"/>
          <w:del w:id="6503" w:author="Linderhof, Vincent" w:date="2016-03-06T10:59:00Z"/>
        </w:trPr>
        <w:tc>
          <w:tcPr>
            <w:tcW w:w="6320" w:type="dxa"/>
            <w:tcBorders>
              <w:top w:val="nil"/>
              <w:left w:val="nil"/>
              <w:right w:val="single" w:sz="4" w:space="0" w:color="auto"/>
            </w:tcBorders>
            <w:shd w:val="clear" w:color="auto" w:fill="auto"/>
            <w:noWrap/>
            <w:vAlign w:val="bottom"/>
            <w:hideMark/>
          </w:tcPr>
          <w:p w14:paraId="2AC2AEFD" w14:textId="47476EA0" w:rsidR="002C6F78" w:rsidRPr="00E05337" w:rsidDel="004717E5" w:rsidRDefault="002C6F78" w:rsidP="00E05337">
            <w:pPr>
              <w:suppressAutoHyphens w:val="0"/>
              <w:spacing w:after="0"/>
              <w:rPr>
                <w:del w:id="6504" w:author="Linderhof, Vincent" w:date="2016-03-06T10:59:00Z"/>
                <w:rFonts w:ascii="Times New Roman" w:eastAsia="Times New Roman" w:hAnsi="Times New Roman"/>
                <w:color w:val="000000"/>
                <w:sz w:val="24"/>
                <w:szCs w:val="24"/>
                <w:lang w:eastAsia="en-GB"/>
              </w:rPr>
            </w:pPr>
            <w:del w:id="6505" w:author="Linderhof, Vincent" w:date="2016-03-06T10:59:00Z">
              <w:r w:rsidRPr="00E05337" w:rsidDel="004717E5">
                <w:rPr>
                  <w:rFonts w:ascii="Times New Roman" w:eastAsia="Times New Roman" w:hAnsi="Times New Roman"/>
                  <w:color w:val="000000"/>
                  <w:sz w:val="24"/>
                  <w:szCs w:val="24"/>
                  <w:lang w:eastAsia="en-GB"/>
                </w:rPr>
                <w:delText>F Statistic</w:delText>
              </w:r>
            </w:del>
          </w:p>
        </w:tc>
        <w:tc>
          <w:tcPr>
            <w:tcW w:w="1300" w:type="dxa"/>
            <w:tcBorders>
              <w:top w:val="nil"/>
              <w:left w:val="nil"/>
              <w:right w:val="nil"/>
            </w:tcBorders>
            <w:shd w:val="clear" w:color="auto" w:fill="auto"/>
            <w:noWrap/>
            <w:vAlign w:val="bottom"/>
            <w:hideMark/>
          </w:tcPr>
          <w:p w14:paraId="09BFDF27" w14:textId="1A6BCE3D" w:rsidR="002C6F78" w:rsidRPr="00E05337" w:rsidDel="004717E5" w:rsidRDefault="002C6F78" w:rsidP="00E05337">
            <w:pPr>
              <w:suppressAutoHyphens w:val="0"/>
              <w:spacing w:after="0"/>
              <w:rPr>
                <w:del w:id="6506" w:author="Linderhof, Vincent" w:date="2016-03-06T10:59:00Z"/>
                <w:rFonts w:ascii="Times New Roman" w:eastAsia="Times New Roman" w:hAnsi="Times New Roman"/>
                <w:color w:val="000000"/>
                <w:sz w:val="24"/>
                <w:szCs w:val="24"/>
                <w:lang w:eastAsia="en-GB"/>
              </w:rPr>
            </w:pPr>
            <w:del w:id="6507" w:author="Linderhof, Vincent" w:date="2016-03-06T10:59:00Z">
              <w:r w:rsidRPr="00E05337" w:rsidDel="004717E5">
                <w:rPr>
                  <w:rFonts w:ascii="Times New Roman" w:eastAsia="Times New Roman" w:hAnsi="Times New Roman"/>
                  <w:color w:val="000000"/>
                  <w:sz w:val="24"/>
                  <w:szCs w:val="24"/>
                  <w:lang w:eastAsia="en-GB"/>
                </w:rPr>
                <w:delText>108.566***</w:delText>
              </w:r>
            </w:del>
          </w:p>
        </w:tc>
        <w:tc>
          <w:tcPr>
            <w:tcW w:w="1300" w:type="dxa"/>
            <w:tcBorders>
              <w:top w:val="nil"/>
              <w:left w:val="nil"/>
              <w:right w:val="nil"/>
            </w:tcBorders>
            <w:shd w:val="clear" w:color="auto" w:fill="auto"/>
            <w:noWrap/>
            <w:vAlign w:val="bottom"/>
            <w:hideMark/>
          </w:tcPr>
          <w:p w14:paraId="20E09A56" w14:textId="34D3B308" w:rsidR="002C6F78" w:rsidRPr="00E05337" w:rsidDel="004717E5" w:rsidRDefault="002C6F78" w:rsidP="00E05337">
            <w:pPr>
              <w:suppressAutoHyphens w:val="0"/>
              <w:spacing w:after="0"/>
              <w:rPr>
                <w:del w:id="6508" w:author="Linderhof, Vincent" w:date="2016-03-06T10:59:00Z"/>
                <w:rFonts w:ascii="Times New Roman" w:eastAsia="Times New Roman" w:hAnsi="Times New Roman"/>
                <w:color w:val="000000"/>
                <w:sz w:val="24"/>
                <w:szCs w:val="24"/>
                <w:lang w:eastAsia="en-GB"/>
              </w:rPr>
            </w:pPr>
            <w:del w:id="6509" w:author="Linderhof, Vincent" w:date="2016-03-06T10:59:00Z">
              <w:r w:rsidRPr="00E05337" w:rsidDel="004717E5">
                <w:rPr>
                  <w:rFonts w:ascii="Times New Roman" w:eastAsia="Times New Roman" w:hAnsi="Times New Roman"/>
                  <w:color w:val="000000"/>
                  <w:sz w:val="24"/>
                  <w:szCs w:val="24"/>
                  <w:lang w:eastAsia="en-GB"/>
                </w:rPr>
                <w:delText>102.253***</w:delText>
              </w:r>
            </w:del>
          </w:p>
        </w:tc>
        <w:tc>
          <w:tcPr>
            <w:tcW w:w="1480" w:type="dxa"/>
            <w:tcBorders>
              <w:top w:val="nil"/>
              <w:left w:val="nil"/>
              <w:right w:val="nil"/>
            </w:tcBorders>
            <w:shd w:val="clear" w:color="auto" w:fill="auto"/>
            <w:noWrap/>
            <w:vAlign w:val="bottom"/>
            <w:hideMark/>
          </w:tcPr>
          <w:p w14:paraId="638D8D70" w14:textId="38880E93" w:rsidR="002C6F78" w:rsidRPr="00E05337" w:rsidDel="004717E5" w:rsidRDefault="002C6F78" w:rsidP="00E05337">
            <w:pPr>
              <w:suppressAutoHyphens w:val="0"/>
              <w:spacing w:after="0"/>
              <w:rPr>
                <w:del w:id="6510" w:author="Linderhof, Vincent" w:date="2016-03-06T10:59:00Z"/>
                <w:rFonts w:ascii="Times New Roman" w:eastAsia="Times New Roman" w:hAnsi="Times New Roman"/>
                <w:color w:val="000000"/>
                <w:sz w:val="24"/>
                <w:szCs w:val="24"/>
                <w:lang w:eastAsia="en-GB"/>
              </w:rPr>
            </w:pPr>
            <w:del w:id="6511" w:author="Linderhof, Vincent" w:date="2016-03-06T10:59:00Z">
              <w:r w:rsidRPr="00E05337" w:rsidDel="004717E5">
                <w:rPr>
                  <w:rFonts w:ascii="Times New Roman" w:eastAsia="Times New Roman" w:hAnsi="Times New Roman"/>
                  <w:color w:val="000000"/>
                  <w:sz w:val="24"/>
                  <w:szCs w:val="24"/>
                  <w:lang w:eastAsia="en-GB"/>
                </w:rPr>
                <w:delText>62.775***</w:delText>
              </w:r>
            </w:del>
          </w:p>
        </w:tc>
      </w:tr>
      <w:tr w:rsidR="002C6F78" w:rsidRPr="00A0183E" w:rsidDel="004717E5" w14:paraId="556E2BF2" w14:textId="7911C521" w:rsidTr="00E05337">
        <w:trPr>
          <w:trHeight w:val="142"/>
          <w:del w:id="6512"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6CC68661" w:rsidR="002C6F78" w:rsidRPr="00E05337" w:rsidDel="004717E5" w:rsidRDefault="002C6F78" w:rsidP="00E05337">
            <w:pPr>
              <w:suppressAutoHyphens w:val="0"/>
              <w:spacing w:after="0"/>
              <w:rPr>
                <w:del w:id="6513" w:author="Linderhof, Vincent" w:date="2016-03-06T10:59:00Z"/>
                <w:rFonts w:ascii="Times New Roman" w:eastAsia="Times New Roman" w:hAnsi="Times New Roman"/>
                <w:color w:val="000000"/>
                <w:sz w:val="24"/>
                <w:szCs w:val="24"/>
                <w:lang w:eastAsia="en-GB"/>
              </w:rPr>
            </w:pPr>
            <w:del w:id="651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3063F7" w14:textId="171E3858" w:rsidR="002C6F78" w:rsidRPr="00E05337" w:rsidDel="004717E5" w:rsidRDefault="002C6F78" w:rsidP="00E05337">
            <w:pPr>
              <w:suppressAutoHyphens w:val="0"/>
              <w:spacing w:after="0"/>
              <w:rPr>
                <w:del w:id="6515" w:author="Linderhof, Vincent" w:date="2016-03-06T10:59:00Z"/>
                <w:rFonts w:ascii="Times New Roman" w:eastAsia="Times New Roman" w:hAnsi="Times New Roman"/>
                <w:color w:val="000000"/>
                <w:sz w:val="24"/>
                <w:szCs w:val="24"/>
                <w:lang w:eastAsia="en-GB"/>
              </w:rPr>
            </w:pPr>
            <w:del w:id="6516"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300" w:type="dxa"/>
            <w:tcBorders>
              <w:top w:val="nil"/>
              <w:left w:val="nil"/>
              <w:bottom w:val="single" w:sz="4" w:space="0" w:color="auto"/>
              <w:right w:val="nil"/>
            </w:tcBorders>
            <w:shd w:val="clear" w:color="auto" w:fill="auto"/>
            <w:noWrap/>
            <w:vAlign w:val="bottom"/>
            <w:hideMark/>
          </w:tcPr>
          <w:p w14:paraId="2D77F52A" w14:textId="7D643A3E" w:rsidR="002C6F78" w:rsidRPr="00E05337" w:rsidDel="004717E5" w:rsidRDefault="002C6F78" w:rsidP="00E05337">
            <w:pPr>
              <w:suppressAutoHyphens w:val="0"/>
              <w:spacing w:after="0"/>
              <w:rPr>
                <w:del w:id="6517" w:author="Linderhof, Vincent" w:date="2016-03-06T10:59:00Z"/>
                <w:rFonts w:ascii="Times New Roman" w:eastAsia="Times New Roman" w:hAnsi="Times New Roman"/>
                <w:color w:val="000000"/>
                <w:sz w:val="24"/>
                <w:szCs w:val="24"/>
                <w:lang w:eastAsia="en-GB"/>
              </w:rPr>
            </w:pPr>
            <w:del w:id="6518"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480" w:type="dxa"/>
            <w:tcBorders>
              <w:top w:val="nil"/>
              <w:left w:val="nil"/>
              <w:bottom w:val="single" w:sz="4" w:space="0" w:color="auto"/>
              <w:right w:val="nil"/>
            </w:tcBorders>
            <w:shd w:val="clear" w:color="auto" w:fill="auto"/>
            <w:noWrap/>
            <w:vAlign w:val="bottom"/>
            <w:hideMark/>
          </w:tcPr>
          <w:p w14:paraId="6E051E74" w14:textId="091B5829" w:rsidR="002C6F78" w:rsidRPr="00E05337" w:rsidDel="004717E5" w:rsidRDefault="002C6F78" w:rsidP="00E05337">
            <w:pPr>
              <w:suppressAutoHyphens w:val="0"/>
              <w:spacing w:after="0"/>
              <w:rPr>
                <w:del w:id="6519" w:author="Linderhof, Vincent" w:date="2016-03-06T10:59:00Z"/>
                <w:rFonts w:ascii="Times New Roman" w:eastAsia="Times New Roman" w:hAnsi="Times New Roman"/>
                <w:color w:val="000000"/>
                <w:sz w:val="24"/>
                <w:szCs w:val="24"/>
                <w:lang w:eastAsia="en-GB"/>
              </w:rPr>
            </w:pPr>
            <w:del w:id="6520" w:author="Linderhof, Vincent" w:date="2016-03-06T10:59:00Z">
              <w:r w:rsidRPr="00E05337" w:rsidDel="004717E5">
                <w:rPr>
                  <w:rFonts w:ascii="Times New Roman" w:eastAsia="Times New Roman" w:hAnsi="Times New Roman"/>
                  <w:color w:val="000000"/>
                  <w:sz w:val="24"/>
                  <w:szCs w:val="24"/>
                  <w:lang w:eastAsia="en-GB"/>
                </w:rPr>
                <w:delText>(df=19; 4081)</w:delText>
              </w:r>
            </w:del>
          </w:p>
        </w:tc>
      </w:tr>
    </w:tbl>
    <w:p w14:paraId="1C3F6564" w14:textId="39C47195" w:rsidR="00193FE6" w:rsidRPr="00E05337" w:rsidDel="004717E5" w:rsidRDefault="00193FE6" w:rsidP="00F77985">
      <w:pPr>
        <w:suppressAutoHyphens w:val="0"/>
        <w:spacing w:after="0"/>
        <w:rPr>
          <w:del w:id="6521" w:author="Linderhof, Vincent" w:date="2016-03-06T10:59:00Z"/>
          <w:rFonts w:ascii="Times New Roman" w:hAnsi="Times New Roman"/>
          <w:i/>
          <w:sz w:val="24"/>
          <w:szCs w:val="24"/>
        </w:rPr>
      </w:pPr>
    </w:p>
    <w:p w14:paraId="18FC70D5" w14:textId="40463EDD" w:rsidR="002C6F78" w:rsidRPr="00E05337" w:rsidDel="004717E5" w:rsidRDefault="002C6F78" w:rsidP="00F77985">
      <w:pPr>
        <w:suppressAutoHyphens w:val="0"/>
        <w:spacing w:after="0"/>
        <w:rPr>
          <w:del w:id="6522" w:author="Linderhof, Vincent" w:date="2016-03-06T10:59:00Z"/>
          <w:rFonts w:ascii="Times New Roman" w:hAnsi="Times New Roman"/>
          <w:i/>
          <w:sz w:val="24"/>
          <w:szCs w:val="24"/>
        </w:rPr>
      </w:pPr>
    </w:p>
    <w:p w14:paraId="3021BA7F" w14:textId="77777777" w:rsidR="002C6F78" w:rsidRPr="00E05337" w:rsidDel="00304F95" w:rsidRDefault="002C6F78" w:rsidP="00F77985">
      <w:pPr>
        <w:suppressAutoHyphens w:val="0"/>
        <w:spacing w:after="0"/>
        <w:rPr>
          <w:del w:id="6523" w:author="Linderhof, Vincent" w:date="2016-03-06T11:00:00Z"/>
          <w:rFonts w:ascii="Times New Roman" w:hAnsi="Times New Roman"/>
          <w:i/>
          <w:sz w:val="24"/>
          <w:szCs w:val="24"/>
        </w:rPr>
      </w:pPr>
    </w:p>
    <w:p w14:paraId="528E1753" w14:textId="3A27D234" w:rsidR="002C6F78" w:rsidRPr="00E05337" w:rsidDel="00304F95" w:rsidRDefault="002C6F78" w:rsidP="00F77985">
      <w:pPr>
        <w:jc w:val="both"/>
        <w:rPr>
          <w:del w:id="6524" w:author="Linderhof, Vincent" w:date="2016-03-06T11:00:00Z"/>
          <w:rFonts w:ascii="Times New Roman" w:hAnsi="Times New Roman"/>
          <w:sz w:val="24"/>
          <w:szCs w:val="24"/>
        </w:rPr>
        <w:sectPr w:rsidR="002C6F78" w:rsidRPr="00E05337" w:rsidDel="00304F95" w:rsidSect="004717E5">
          <w:type w:val="nextColumn"/>
          <w:pgSz w:w="11906" w:h="16838" w:orient="portrait"/>
          <w:pgMar w:top="1440" w:right="1440" w:bottom="1440" w:left="1440" w:header="0" w:footer="397" w:gutter="0"/>
          <w:pgNumType w:start="0"/>
          <w:cols w:space="720"/>
          <w:formProt w:val="0"/>
          <w:docGrid w:linePitch="360" w:charSpace="8192"/>
          <w:sectPrChange w:id="6525" w:author="Linderhof, Vincent" w:date="2016-03-06T11:00:00Z">
            <w:sectPr w:rsidR="002C6F78" w:rsidRPr="00E05337" w:rsidDel="00304F95" w:rsidSect="004717E5">
              <w:pgSz w:w="16838" w:h="11906" w:orient="landscape"/>
              <w:pgMar w:top="1440" w:right="1440" w:bottom="1440" w:left="1440" w:header="0" w:footer="397" w:gutter="0"/>
              <w:pgNumType w:start="1"/>
            </w:sectPr>
          </w:sectPrChange>
        </w:sectPr>
      </w:pPr>
    </w:p>
    <w:p w14:paraId="3CE07E61" w14:textId="064DE172" w:rsidR="006A01ED" w:rsidRPr="00E05337" w:rsidDel="00220187" w:rsidRDefault="00F0766A" w:rsidP="00F77985">
      <w:pPr>
        <w:rPr>
          <w:del w:id="6526" w:author="Linderhof, Vincent" w:date="2016-03-06T22:02:00Z"/>
          <w:rFonts w:ascii="Times New Roman" w:hAnsi="Times New Roman"/>
          <w:sz w:val="24"/>
          <w:szCs w:val="24"/>
        </w:rPr>
      </w:pPr>
      <w:del w:id="6527" w:author="Linderhof, Vincent" w:date="2016-03-06T22:02:00Z">
        <w:r w:rsidRPr="00E05337" w:rsidDel="00220187">
          <w:rPr>
            <w:rFonts w:ascii="Times New Roman" w:hAnsi="Times New Roman"/>
            <w:sz w:val="24"/>
            <w:szCs w:val="24"/>
          </w:rPr>
          <w:delText>In our final set of regressions</w:delText>
        </w:r>
        <w:r w:rsidR="000D01E6" w:rsidRPr="00E05337" w:rsidDel="00220187">
          <w:rPr>
            <w:rFonts w:ascii="Times New Roman" w:hAnsi="Times New Roman"/>
            <w:sz w:val="24"/>
            <w:szCs w:val="24"/>
          </w:rPr>
          <w:delText xml:space="preserve">, we split the different sources of income available to a family in order to </w:delText>
        </w:r>
        <w:r w:rsidRPr="00E05337" w:rsidDel="00220187">
          <w:rPr>
            <w:rFonts w:ascii="Times New Roman" w:hAnsi="Times New Roman"/>
            <w:sz w:val="24"/>
            <w:szCs w:val="24"/>
          </w:rPr>
          <w:delText>try to disentangle how sources of household income affect our three endogenous variables with the number of different crops as our main exogenous count of food diversity</w:delText>
        </w:r>
        <w:r w:rsidR="0053431C" w:rsidRPr="00E05337" w:rsidDel="00220187">
          <w:rPr>
            <w:rFonts w:ascii="Times New Roman" w:hAnsi="Times New Roman"/>
            <w:sz w:val="24"/>
            <w:szCs w:val="24"/>
          </w:rPr>
          <w:delText xml:space="preserve"> (Table 5)</w:delText>
        </w:r>
        <w:r w:rsidRPr="00E05337" w:rsidDel="00220187">
          <w:rPr>
            <w:rFonts w:ascii="Times New Roman" w:hAnsi="Times New Roman"/>
            <w:sz w:val="24"/>
            <w:szCs w:val="24"/>
          </w:rPr>
          <w:delText xml:space="preserve">.  </w:delText>
        </w:r>
        <w:r w:rsidR="0053431C" w:rsidRPr="00E05337" w:rsidDel="00220187">
          <w:rPr>
            <w:rFonts w:ascii="Times New Roman" w:hAnsi="Times New Roman"/>
            <w:sz w:val="24"/>
            <w:szCs w:val="24"/>
          </w:rPr>
          <w:delText xml:space="preserve">The five income variables we examine are agricultural income, non-agricultural income, property income, investments, and transfers.  </w:delText>
        </w:r>
        <w:r w:rsidR="000D6D94" w:rsidRPr="00E05337" w:rsidDel="00220187">
          <w:rPr>
            <w:rFonts w:ascii="Times New Roman" w:hAnsi="Times New Roman"/>
            <w:sz w:val="24"/>
            <w:szCs w:val="24"/>
          </w:rPr>
          <w:delText xml:space="preserve">Results are mixed and inconsistent across models.  Agricultural income </w:delText>
        </w:r>
        <w:r w:rsidR="002225D1" w:rsidRPr="00E05337" w:rsidDel="00220187">
          <w:rPr>
            <w:rFonts w:ascii="Times New Roman" w:hAnsi="Times New Roman"/>
            <w:sz w:val="24"/>
            <w:szCs w:val="24"/>
          </w:rPr>
          <w:delText>is significant in both the FCS and DDS models, but its magnitude is small in comparison to the other estimates in the models.  Non-agricultural income is insignificant in all three models, while income from property</w:delText>
        </w:r>
        <w:r w:rsidR="00CD5385" w:rsidRPr="00E05337" w:rsidDel="00220187">
          <w:rPr>
            <w:rFonts w:ascii="Times New Roman" w:hAnsi="Times New Roman"/>
            <w:sz w:val="24"/>
            <w:szCs w:val="24"/>
          </w:rPr>
          <w:delText xml:space="preserve"> and income from investments have </w:delText>
        </w:r>
        <w:r w:rsidR="002225D1" w:rsidRPr="00E05337" w:rsidDel="00220187">
          <w:rPr>
            <w:rFonts w:ascii="Times New Roman" w:hAnsi="Times New Roman"/>
            <w:sz w:val="24"/>
            <w:szCs w:val="24"/>
          </w:rPr>
          <w:delText>negative effect</w:delText>
        </w:r>
        <w:r w:rsidR="00CD5385" w:rsidRPr="00E05337" w:rsidDel="00220187">
          <w:rPr>
            <w:rFonts w:ascii="Times New Roman" w:hAnsi="Times New Roman"/>
            <w:sz w:val="24"/>
            <w:szCs w:val="24"/>
          </w:rPr>
          <w:delText>s</w:delText>
        </w:r>
        <w:r w:rsidR="002225D1" w:rsidRPr="00E05337" w:rsidDel="00220187">
          <w:rPr>
            <w:rFonts w:ascii="Times New Roman" w:hAnsi="Times New Roman"/>
            <w:sz w:val="24"/>
            <w:szCs w:val="24"/>
          </w:rPr>
          <w:delText xml:space="preserve"> in the Calories model. </w:delText>
        </w:r>
        <w:r w:rsidR="00CD5385" w:rsidRPr="00E05337" w:rsidDel="00220187">
          <w:rPr>
            <w:rFonts w:ascii="Times New Roman" w:hAnsi="Times New Roman"/>
            <w:sz w:val="24"/>
            <w:szCs w:val="24"/>
          </w:rPr>
          <w:delText xml:space="preserve"> More income from property and investments reduces calories after accounting for the effects of the other variables in the model.  However, the magnitudes are small in comparison the many of the other significant variables in the mode.  The e</w:delText>
        </w:r>
        <w:r w:rsidR="00AD0D74" w:rsidRPr="00E05337" w:rsidDel="00220187">
          <w:rPr>
            <w:rFonts w:ascii="Times New Roman" w:hAnsi="Times New Roman"/>
            <w:sz w:val="24"/>
            <w:szCs w:val="24"/>
          </w:rPr>
          <w:delText>ffects</w:delText>
        </w:r>
        <w:r w:rsidR="005A3284" w:rsidRPr="00E05337" w:rsidDel="00220187">
          <w:rPr>
            <w:rFonts w:ascii="Times New Roman" w:hAnsi="Times New Roman"/>
            <w:sz w:val="24"/>
            <w:szCs w:val="24"/>
          </w:rPr>
          <w:delText xml:space="preserve"> of squar</w:delText>
        </w:r>
        <w:r w:rsidR="00644E8C" w:rsidRPr="00E05337" w:rsidDel="00220187">
          <w:rPr>
            <w:rFonts w:ascii="Times New Roman" w:hAnsi="Times New Roman"/>
            <w:sz w:val="24"/>
            <w:szCs w:val="24"/>
          </w:rPr>
          <w:delText>ing</w:delText>
        </w:r>
        <w:r w:rsidR="005A3284" w:rsidRPr="00E05337" w:rsidDel="00220187">
          <w:rPr>
            <w:rFonts w:ascii="Times New Roman" w:hAnsi="Times New Roman"/>
            <w:sz w:val="24"/>
            <w:szCs w:val="24"/>
          </w:rPr>
          <w:delText xml:space="preserve"> the following variables</w:delText>
        </w:r>
        <w:r w:rsidR="00AD0D74" w:rsidRPr="00E05337" w:rsidDel="00220187">
          <w:rPr>
            <w:rFonts w:ascii="Times New Roman" w:hAnsi="Times New Roman"/>
            <w:sz w:val="24"/>
            <w:szCs w:val="24"/>
          </w:rPr>
          <w:delText xml:space="preserve"> </w:delText>
        </w:r>
        <w:r w:rsidR="00CD5385" w:rsidRPr="00E05337" w:rsidDel="00220187">
          <w:rPr>
            <w:rFonts w:ascii="Times New Roman" w:hAnsi="Times New Roman"/>
            <w:sz w:val="24"/>
            <w:szCs w:val="24"/>
          </w:rPr>
          <w:delText xml:space="preserve">was </w:delText>
        </w:r>
        <w:r w:rsidR="00AD0D74" w:rsidRPr="00E05337" w:rsidDel="00220187">
          <w:rPr>
            <w:rFonts w:ascii="Times New Roman" w:hAnsi="Times New Roman"/>
            <w:sz w:val="24"/>
            <w:szCs w:val="24"/>
          </w:rPr>
          <w:delText>tested</w:delText>
        </w:r>
        <w:r w:rsidR="00CD5385" w:rsidRPr="00E05337" w:rsidDel="00220187">
          <w:rPr>
            <w:rFonts w:ascii="Times New Roman" w:hAnsi="Times New Roman"/>
            <w:sz w:val="24"/>
            <w:szCs w:val="24"/>
          </w:rPr>
          <w:delText xml:space="preserve"> in order to check nonlinear effects</w:delText>
        </w:r>
        <w:r w:rsidR="005A3284" w:rsidRPr="00E05337" w:rsidDel="00220187">
          <w:rPr>
            <w:rFonts w:ascii="Times New Roman" w:hAnsi="Times New Roman"/>
            <w:sz w:val="24"/>
            <w:szCs w:val="24"/>
          </w:rPr>
          <w:delText xml:space="preserve">: age of the household head, </w:delText>
        </w:r>
        <w:r w:rsidR="00193FF8" w:rsidRPr="00E05337" w:rsidDel="00220187">
          <w:rPr>
            <w:rFonts w:ascii="Times New Roman" w:hAnsi="Times New Roman"/>
            <w:sz w:val="24"/>
            <w:szCs w:val="24"/>
          </w:rPr>
          <w:delText>income</w:delText>
        </w:r>
        <w:r w:rsidR="005A3284" w:rsidRPr="00E05337" w:rsidDel="00220187">
          <w:rPr>
            <w:rFonts w:ascii="Times New Roman" w:hAnsi="Times New Roman"/>
            <w:sz w:val="24"/>
            <w:szCs w:val="24"/>
          </w:rPr>
          <w:delText xml:space="preserve">, food and non-food expenditures. Results </w:delText>
        </w:r>
        <w:r w:rsidR="00CD5385" w:rsidRPr="00E05337" w:rsidDel="00220187">
          <w:rPr>
            <w:rFonts w:ascii="Times New Roman" w:hAnsi="Times New Roman"/>
            <w:sz w:val="24"/>
            <w:szCs w:val="24"/>
          </w:rPr>
          <w:delText xml:space="preserve">were insignificant.  </w:delText>
        </w:r>
        <w:r w:rsidR="00AD0D74" w:rsidRPr="00E05337" w:rsidDel="00220187">
          <w:rPr>
            <w:rFonts w:ascii="Times New Roman" w:hAnsi="Times New Roman"/>
            <w:sz w:val="24"/>
            <w:szCs w:val="24"/>
          </w:rPr>
          <w:delText xml:space="preserve"> </w:delText>
        </w:r>
      </w:del>
    </w:p>
    <w:p w14:paraId="589C2101" w14:textId="076B97C1" w:rsidR="00D049D0" w:rsidRPr="00E05337" w:rsidDel="00220187" w:rsidRDefault="00D049D0" w:rsidP="00F77985">
      <w:pPr>
        <w:rPr>
          <w:del w:id="6528" w:author="Linderhof, Vincent" w:date="2016-03-06T22:09:00Z"/>
          <w:rFonts w:ascii="Times New Roman" w:hAnsi="Times New Roman"/>
          <w:i/>
          <w:sz w:val="24"/>
          <w:szCs w:val="24"/>
          <w:u w:val="single"/>
        </w:rPr>
      </w:pPr>
      <w:del w:id="6529" w:author="Linderhof, Vincent" w:date="2016-03-06T19:57:00Z">
        <w:r w:rsidRPr="00E05337" w:rsidDel="00B1200D">
          <w:rPr>
            <w:rFonts w:ascii="Times New Roman" w:hAnsi="Times New Roman"/>
            <w:i/>
            <w:sz w:val="24"/>
            <w:szCs w:val="24"/>
            <w:u w:val="single"/>
          </w:rPr>
          <w:delText>Child</w:delText>
        </w:r>
        <w:r w:rsidR="0014001F" w:rsidRPr="00E05337" w:rsidDel="00B1200D">
          <w:rPr>
            <w:rFonts w:ascii="Times New Roman" w:hAnsi="Times New Roman"/>
            <w:i/>
            <w:sz w:val="24"/>
            <w:szCs w:val="24"/>
            <w:u w:val="single"/>
          </w:rPr>
          <w:delText xml:space="preserve"> growth</w:delText>
        </w:r>
      </w:del>
    </w:p>
    <w:p w14:paraId="09BA6C02" w14:textId="77777777" w:rsidR="00220187" w:rsidRDefault="00220187" w:rsidP="002C7C32">
      <w:pPr>
        <w:rPr>
          <w:ins w:id="6530" w:author="Linderhof, Vincent" w:date="2016-03-06T19:57:00Z"/>
          <w:rFonts w:ascii="Times New Roman" w:hAnsi="Times New Roman"/>
          <w:sz w:val="24"/>
          <w:szCs w:val="24"/>
        </w:rPr>
        <w:pPrChange w:id="6531" w:author="Linderhof, Vincent" w:date="2016-03-05T22:02:00Z">
          <w:pPr/>
        </w:pPrChange>
      </w:pPr>
    </w:p>
    <w:p w14:paraId="4171D285" w14:textId="5AD7338D" w:rsidR="00D96E1D" w:rsidRPr="00E05337" w:rsidDel="00B1200D" w:rsidRDefault="000D0131" w:rsidP="002C7C32">
      <w:pPr>
        <w:rPr>
          <w:del w:id="6532" w:author="Linderhof, Vincent" w:date="2016-03-06T19:57:00Z"/>
          <w:rFonts w:ascii="Times New Roman" w:hAnsi="Times New Roman"/>
          <w:sz w:val="24"/>
          <w:szCs w:val="24"/>
        </w:rPr>
        <w:pPrChange w:id="6533" w:author="Linderhof, Vincent" w:date="2016-03-05T22:02:00Z">
          <w:pPr/>
        </w:pPrChange>
      </w:pPr>
      <w:del w:id="6534" w:author="Linderhof, Vincent" w:date="2016-03-06T19:57:00Z">
        <w:r w:rsidRPr="00E05337" w:rsidDel="00B1200D">
          <w:rPr>
            <w:rFonts w:ascii="Times New Roman" w:hAnsi="Times New Roman"/>
            <w:sz w:val="24"/>
            <w:szCs w:val="24"/>
          </w:rPr>
          <w:delText>T</w:delText>
        </w:r>
        <w:r w:rsidR="00D96E1D" w:rsidRPr="00E05337" w:rsidDel="00B1200D">
          <w:rPr>
            <w:rFonts w:ascii="Times New Roman" w:hAnsi="Times New Roman"/>
            <w:sz w:val="24"/>
            <w:szCs w:val="24"/>
          </w:rPr>
          <w:delText xml:space="preserve">he children development indicators have a mean under the </w:delText>
        </w:r>
        <w:r w:rsidR="009344D3" w:rsidRPr="00E05337" w:rsidDel="00B1200D">
          <w:rPr>
            <w:rFonts w:ascii="Times New Roman" w:hAnsi="Times New Roman"/>
            <w:sz w:val="24"/>
            <w:szCs w:val="24"/>
          </w:rPr>
          <w:delText xml:space="preserve">anthropometric children </w:delText>
        </w:r>
        <w:r w:rsidR="00D96E1D" w:rsidRPr="00E05337" w:rsidDel="00B1200D">
          <w:rPr>
            <w:rFonts w:ascii="Times New Roman" w:hAnsi="Times New Roman"/>
            <w:sz w:val="24"/>
            <w:szCs w:val="24"/>
          </w:rPr>
          <w:delText>reference</w:delText>
        </w:r>
        <w:r w:rsidR="009344D3" w:rsidRPr="00E05337" w:rsidDel="00B1200D">
          <w:rPr>
            <w:rFonts w:ascii="Times New Roman" w:hAnsi="Times New Roman"/>
            <w:sz w:val="24"/>
            <w:szCs w:val="24"/>
          </w:rPr>
          <w:delText>s</w:delText>
        </w:r>
        <w:r w:rsidR="00D96E1D" w:rsidRPr="00E05337" w:rsidDel="00B1200D">
          <w:rPr>
            <w:rFonts w:ascii="Times New Roman" w:hAnsi="Times New Roman"/>
            <w:sz w:val="24"/>
            <w:szCs w:val="24"/>
          </w:rPr>
          <w:delText xml:space="preserve"> database but they stay at a reasonable level</w:delText>
        </w:r>
        <w:r w:rsidR="0067163D" w:rsidRPr="00E05337" w:rsidDel="00B1200D">
          <w:rPr>
            <w:rFonts w:ascii="Times New Roman" w:hAnsi="Times New Roman"/>
            <w:sz w:val="24"/>
            <w:szCs w:val="24"/>
          </w:rPr>
          <w:delText xml:space="preserve">. According to the WHO, the normal standard deviation window </w:delText>
        </w:r>
        <w:r w:rsidR="0045506A" w:rsidRPr="00E05337" w:rsidDel="00B1200D">
          <w:rPr>
            <w:rFonts w:ascii="Times New Roman" w:hAnsi="Times New Roman"/>
            <w:sz w:val="24"/>
            <w:szCs w:val="24"/>
          </w:rPr>
          <w:delText>is [-2 to</w:delText>
        </w:r>
        <w:r w:rsidR="00CC5765" w:rsidRPr="00E05337" w:rsidDel="00B1200D">
          <w:rPr>
            <w:rFonts w:ascii="Times New Roman" w:hAnsi="Times New Roman"/>
            <w:sz w:val="24"/>
            <w:szCs w:val="24"/>
          </w:rPr>
          <w:delText xml:space="preserve"> +2].</w:delText>
        </w:r>
        <w:r w:rsidRPr="00E05337" w:rsidDel="00B1200D">
          <w:rPr>
            <w:rFonts w:ascii="Times New Roman" w:hAnsi="Times New Roman"/>
            <w:sz w:val="24"/>
            <w:szCs w:val="24"/>
          </w:rPr>
          <w:delText xml:space="preserve"> Respectively for HAZ, WAZ and WHZ the results are -1.58, -1.02 and -0.39.</w:delText>
        </w:r>
        <w:r w:rsidR="00CC5765" w:rsidRPr="00E05337" w:rsidDel="00B1200D">
          <w:rPr>
            <w:rFonts w:ascii="Times New Roman" w:hAnsi="Times New Roman"/>
            <w:sz w:val="24"/>
            <w:szCs w:val="24"/>
          </w:rPr>
          <w:delText xml:space="preserve"> But extremes case of undernourishment are present when we look at the minimum HAZ, WAH and WHZ. The same problem is observed on the other side with unusual maximum Z-scores.</w:delText>
        </w:r>
        <w:r w:rsidR="004053CF" w:rsidRPr="00E05337" w:rsidDel="00B1200D">
          <w:rPr>
            <w:rFonts w:ascii="Times New Roman" w:hAnsi="Times New Roman"/>
            <w:sz w:val="24"/>
            <w:szCs w:val="24"/>
          </w:rPr>
          <w:delText xml:space="preserve"> According to </w:delText>
        </w:r>
        <w:r w:rsidR="00181FC7" w:rsidRPr="00E05337" w:rsidDel="00B1200D">
          <w:rPr>
            <w:rFonts w:ascii="Times New Roman" w:hAnsi="Times New Roman"/>
            <w:sz w:val="24"/>
            <w:szCs w:val="24"/>
          </w:rPr>
          <w:delText>the Uganda Bureau of Statistics (2012)</w:delText>
        </w:r>
        <w:r w:rsidR="004053CF" w:rsidRPr="00E05337" w:rsidDel="00B1200D">
          <w:rPr>
            <w:rFonts w:ascii="Times New Roman" w:hAnsi="Times New Roman"/>
            <w:sz w:val="24"/>
            <w:szCs w:val="24"/>
          </w:rPr>
          <w:delText xml:space="preserve"> 13.8</w:delText>
        </w:r>
        <w:r w:rsidR="00181FC7" w:rsidRPr="00E05337" w:rsidDel="00B1200D">
          <w:rPr>
            <w:rFonts w:ascii="Times New Roman" w:hAnsi="Times New Roman"/>
            <w:sz w:val="24"/>
            <w:szCs w:val="24"/>
          </w:rPr>
          <w:delText>% of children under five years old were still underweighted in 2011.</w:delText>
        </w:r>
        <w:commentRangeStart w:id="6535"/>
        <w:r w:rsidR="00AD0D74" w:rsidRPr="00E05337" w:rsidDel="00B1200D">
          <w:rPr>
            <w:rFonts w:ascii="Times New Roman" w:hAnsi="Times New Roman"/>
            <w:sz w:val="24"/>
            <w:szCs w:val="24"/>
          </w:rPr>
          <w:delText xml:space="preserve"> Still work have to be done for the purpose of eradicate children anthropometric deficiencies which pass through healthy diet</w:delText>
        </w:r>
        <w:commentRangeEnd w:id="6535"/>
        <w:r w:rsidR="0014001F" w:rsidRPr="00E05337" w:rsidDel="00B1200D">
          <w:rPr>
            <w:rStyle w:val="CommentReference"/>
            <w:rFonts w:ascii="Times New Roman" w:hAnsi="Times New Roman"/>
            <w:sz w:val="24"/>
            <w:szCs w:val="24"/>
          </w:rPr>
          <w:commentReference w:id="6535"/>
        </w:r>
        <w:r w:rsidR="00AD0D74" w:rsidRPr="00E05337" w:rsidDel="00B1200D">
          <w:rPr>
            <w:rFonts w:ascii="Times New Roman" w:hAnsi="Times New Roman"/>
            <w:sz w:val="24"/>
            <w:szCs w:val="24"/>
          </w:rPr>
          <w:delText>.</w:delText>
        </w:r>
      </w:del>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6720E2C4"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reproducing and extending the model found in Jones, et al. </w:t>
      </w:r>
      <w:r w:rsidR="00B602EA" w:rsidRPr="00E05337">
        <w:rPr>
          <w:rFonts w:ascii="Times New Roman" w:hAnsi="Times New Roman"/>
          <w:sz w:val="24"/>
          <w:szCs w:val="24"/>
        </w:rPr>
        <w:t>(</w:t>
      </w:r>
      <w:r w:rsidRPr="00E05337">
        <w:rPr>
          <w:rFonts w:ascii="Times New Roman" w:hAnsi="Times New Roman"/>
          <w:sz w:val="24"/>
          <w:szCs w:val="24"/>
        </w:rPr>
        <w:t>2014</w:t>
      </w:r>
      <w:r w:rsidR="00B602EA" w:rsidRPr="00E05337">
        <w:rPr>
          <w:rFonts w:ascii="Times New Roman" w:hAnsi="Times New Roman"/>
          <w:sz w:val="24"/>
          <w:szCs w:val="24"/>
        </w:rPr>
        <w:t>)</w:t>
      </w:r>
      <w:r w:rsidR="00EC2E67" w:rsidRPr="00E05337">
        <w:rPr>
          <w:rFonts w:ascii="Times New Roman" w:hAnsi="Times New Roman"/>
          <w:sz w:val="24"/>
          <w:szCs w:val="24"/>
        </w:rPr>
        <w:t>,</w:t>
      </w:r>
      <w:r w:rsidRPr="00E05337">
        <w:rPr>
          <w:rFonts w:ascii="Times New Roman" w:hAnsi="Times New Roman"/>
          <w:sz w:val="24"/>
          <w:szCs w:val="24"/>
        </w:rPr>
        <w:t xml:space="preserve"> using more data and improved techniques. </w:t>
      </w:r>
      <w:r w:rsidR="00EC2E67" w:rsidRPr="00E05337">
        <w:rPr>
          <w:rFonts w:ascii="Times New Roman" w:hAnsi="Times New Roman"/>
          <w:sz w:val="24"/>
          <w:szCs w:val="24"/>
        </w:rPr>
        <w:t xml:space="preserve"> In addition, w</w:t>
      </w:r>
      <w:r w:rsidRPr="00E05337">
        <w:rPr>
          <w:rFonts w:ascii="Times New Roman" w:hAnsi="Times New Roman"/>
          <w:sz w:val="24"/>
          <w:szCs w:val="24"/>
        </w:rPr>
        <w:t xml:space="preserve">e test </w:t>
      </w:r>
      <w:r w:rsidR="00EC2E67" w:rsidRPr="00E05337">
        <w:rPr>
          <w:rFonts w:ascii="Times New Roman" w:hAnsi="Times New Roman"/>
          <w:sz w:val="24"/>
          <w:szCs w:val="24"/>
        </w:rPr>
        <w:t>several measures of food counts and estimate a model which attempts to explain household variations in calories consumed</w:t>
      </w:r>
    </w:p>
    <w:p w14:paraId="64AFC067" w14:textId="5DCF97CD" w:rsidR="00C50728"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hypotheses were twofold: </w:t>
      </w:r>
      <w:r w:rsidR="008A20DC" w:rsidRPr="00E05337">
        <w:rPr>
          <w:rFonts w:ascii="Times New Roman" w:hAnsi="Times New Roman"/>
          <w:sz w:val="24"/>
          <w:szCs w:val="24"/>
        </w:rPr>
        <w:t xml:space="preserve">to test </w:t>
      </w:r>
      <w:r w:rsidRPr="00E05337">
        <w:rPr>
          <w:rFonts w:ascii="Times New Roman" w:hAnsi="Times New Roman"/>
          <w:sz w:val="24"/>
          <w:szCs w:val="24"/>
        </w:rPr>
        <w:t>whether farm production diversity by household</w:t>
      </w:r>
      <w:r w:rsidR="008A20DC" w:rsidRPr="00E05337">
        <w:rPr>
          <w:rFonts w:ascii="Times New Roman" w:hAnsi="Times New Roman"/>
          <w:sz w:val="24"/>
          <w:szCs w:val="24"/>
        </w:rPr>
        <w:t>s</w:t>
      </w:r>
      <w:r w:rsidRPr="00E05337">
        <w:rPr>
          <w:rFonts w:ascii="Times New Roman" w:hAnsi="Times New Roman"/>
          <w:sz w:val="24"/>
          <w:szCs w:val="24"/>
        </w:rPr>
        <w:t xml:space="preserve"> </w:t>
      </w:r>
      <w:r w:rsidR="008A20DC" w:rsidRPr="00E05337">
        <w:rPr>
          <w:rFonts w:ascii="Times New Roman" w:hAnsi="Times New Roman"/>
          <w:sz w:val="24"/>
          <w:szCs w:val="24"/>
        </w:rPr>
        <w:t>effects</w:t>
      </w:r>
      <w:r w:rsidRPr="00E05337">
        <w:rPr>
          <w:rFonts w:ascii="Times New Roman" w:hAnsi="Times New Roman"/>
          <w:sz w:val="24"/>
          <w:szCs w:val="24"/>
        </w:rPr>
        <w:t xml:space="preserve"> </w:t>
      </w:r>
      <w:r w:rsidR="008A20DC" w:rsidRPr="00E05337">
        <w:rPr>
          <w:rFonts w:ascii="Times New Roman" w:hAnsi="Times New Roman"/>
          <w:sz w:val="24"/>
          <w:szCs w:val="24"/>
        </w:rPr>
        <w:t xml:space="preserve">their </w:t>
      </w:r>
      <w:r w:rsidRPr="00E05337">
        <w:rPr>
          <w:rFonts w:ascii="Times New Roman" w:hAnsi="Times New Roman"/>
          <w:sz w:val="24"/>
          <w:szCs w:val="24"/>
        </w:rPr>
        <w:t>consumption diversity using appropriat</w:t>
      </w:r>
      <w:r w:rsidR="008266F3" w:rsidRPr="00E05337">
        <w:rPr>
          <w:rFonts w:ascii="Times New Roman" w:hAnsi="Times New Roman"/>
          <w:sz w:val="24"/>
          <w:szCs w:val="24"/>
        </w:rPr>
        <w:t xml:space="preserve">e </w:t>
      </w:r>
      <w:r w:rsidR="008A20DC" w:rsidRPr="00E05337">
        <w:rPr>
          <w:rFonts w:ascii="Times New Roman" w:hAnsi="Times New Roman"/>
          <w:sz w:val="24"/>
          <w:szCs w:val="24"/>
        </w:rPr>
        <w:t xml:space="preserve">regression </w:t>
      </w:r>
      <w:r w:rsidR="008266F3" w:rsidRPr="00E05337">
        <w:rPr>
          <w:rFonts w:ascii="Times New Roman" w:hAnsi="Times New Roman"/>
          <w:sz w:val="24"/>
          <w:szCs w:val="24"/>
        </w:rPr>
        <w:t>techniques</w:t>
      </w:r>
      <w:r w:rsidR="008A20DC" w:rsidRPr="00E05337">
        <w:rPr>
          <w:rFonts w:ascii="Times New Roman" w:hAnsi="Times New Roman"/>
          <w:sz w:val="24"/>
          <w:szCs w:val="24"/>
        </w:rPr>
        <w:t>,</w:t>
      </w:r>
      <w:r w:rsidR="008266F3" w:rsidRPr="00E05337">
        <w:rPr>
          <w:rFonts w:ascii="Times New Roman" w:hAnsi="Times New Roman"/>
          <w:sz w:val="24"/>
          <w:szCs w:val="24"/>
        </w:rPr>
        <w:t xml:space="preserve"> and;</w:t>
      </w:r>
      <w:r w:rsidRPr="00E05337">
        <w:rPr>
          <w:rFonts w:ascii="Times New Roman" w:hAnsi="Times New Roman"/>
          <w:sz w:val="24"/>
          <w:szCs w:val="24"/>
        </w:rPr>
        <w:t xml:space="preserve"> </w:t>
      </w:r>
      <w:r w:rsidR="008A20DC" w:rsidRPr="00E05337">
        <w:rPr>
          <w:rFonts w:ascii="Times New Roman" w:hAnsi="Times New Roman"/>
          <w:sz w:val="24"/>
          <w:szCs w:val="24"/>
        </w:rPr>
        <w:t xml:space="preserve">to </w:t>
      </w:r>
      <w:r w:rsidRPr="00E05337">
        <w:rPr>
          <w:rFonts w:ascii="Times New Roman" w:hAnsi="Times New Roman"/>
          <w:sz w:val="24"/>
          <w:szCs w:val="24"/>
        </w:rPr>
        <w:t>test whether farm production diversity leads to higher household caloric intake. We were able to confirm both hypotheses.</w:t>
      </w:r>
      <w:r w:rsidR="00C03C06" w:rsidRPr="00E05337">
        <w:rPr>
          <w:rFonts w:ascii="Times New Roman" w:hAnsi="Times New Roman"/>
          <w:sz w:val="24"/>
          <w:szCs w:val="24"/>
        </w:rPr>
        <w:t xml:space="preserve"> </w:t>
      </w:r>
      <w:r w:rsidR="008A20DC" w:rsidRPr="00E05337">
        <w:rPr>
          <w:rFonts w:ascii="Times New Roman" w:hAnsi="Times New Roman"/>
          <w:sz w:val="24"/>
          <w:szCs w:val="24"/>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Pr="00E05337" w:rsidRDefault="008A20DC" w:rsidP="00F77985">
      <w:pPr>
        <w:rPr>
          <w:rFonts w:ascii="Times New Roman" w:hAnsi="Times New Roman"/>
          <w:sz w:val="24"/>
          <w:szCs w:val="24"/>
        </w:rPr>
      </w:pPr>
      <w:r w:rsidRPr="00E05337">
        <w:rPr>
          <w:rFonts w:ascii="Times New Roman" w:hAnsi="Times New Roman"/>
          <w:sz w:val="24"/>
          <w:szCs w:val="24"/>
        </w:rPr>
        <w:t>The analyses emphasize that f</w:t>
      </w:r>
      <w:r w:rsidR="00C03C06" w:rsidRPr="00E05337">
        <w:rPr>
          <w:rFonts w:ascii="Times New Roman" w:hAnsi="Times New Roman"/>
          <w:sz w:val="24"/>
          <w:szCs w:val="24"/>
        </w:rPr>
        <w:t>arm production diversity increase</w:t>
      </w:r>
      <w:r w:rsidRPr="00E05337">
        <w:rPr>
          <w:rFonts w:ascii="Times New Roman" w:hAnsi="Times New Roman"/>
          <w:sz w:val="24"/>
          <w:szCs w:val="24"/>
        </w:rPr>
        <w:t>s</w:t>
      </w:r>
      <w:r w:rsidR="00C03C06" w:rsidRPr="00E05337">
        <w:rPr>
          <w:rFonts w:ascii="Times New Roman" w:hAnsi="Times New Roman"/>
          <w:sz w:val="24"/>
          <w:szCs w:val="24"/>
        </w:rPr>
        <w:t xml:space="preserve"> consumption diversity and therefore nutrient intake and caloric intake</w:t>
      </w:r>
      <w:r w:rsidRPr="00E05337">
        <w:rPr>
          <w:rFonts w:ascii="Times New Roman" w:hAnsi="Times New Roman"/>
          <w:sz w:val="24"/>
          <w:szCs w:val="24"/>
        </w:rPr>
        <w:t xml:space="preserve">.  This result was robust across models.  </w:t>
      </w:r>
      <w:r w:rsidR="00C03C06" w:rsidRPr="00E05337">
        <w:rPr>
          <w:rFonts w:ascii="Times New Roman" w:hAnsi="Times New Roman"/>
          <w:sz w:val="24"/>
          <w:szCs w:val="24"/>
        </w:rPr>
        <w:t xml:space="preserve"> </w:t>
      </w:r>
      <w:r w:rsidRPr="00E05337">
        <w:rPr>
          <w:rFonts w:ascii="Times New Roman" w:hAnsi="Times New Roman"/>
          <w:sz w:val="24"/>
          <w:szCs w:val="24"/>
        </w:rPr>
        <w:t>Therefore, p</w:t>
      </w:r>
      <w:r w:rsidR="00C03C06" w:rsidRPr="00E05337">
        <w:rPr>
          <w:rFonts w:ascii="Times New Roman" w:hAnsi="Times New Roman"/>
          <w:sz w:val="24"/>
          <w:szCs w:val="24"/>
        </w:rPr>
        <w:t xml:space="preserve">olicies aimed at increasing farm production diversity are likely to improve the </w:t>
      </w:r>
      <w:r w:rsidRPr="00E05337">
        <w:rPr>
          <w:rFonts w:ascii="Times New Roman" w:hAnsi="Times New Roman"/>
          <w:sz w:val="24"/>
          <w:szCs w:val="24"/>
        </w:rPr>
        <w:t xml:space="preserve">overall </w:t>
      </w:r>
      <w:r w:rsidR="00C03C06" w:rsidRPr="00E05337">
        <w:rPr>
          <w:rFonts w:ascii="Times New Roman" w:hAnsi="Times New Roman"/>
          <w:sz w:val="24"/>
          <w:szCs w:val="24"/>
        </w:rPr>
        <w:t xml:space="preserve">health of farm households. </w:t>
      </w:r>
      <w:r w:rsidRPr="00E05337">
        <w:rPr>
          <w:rFonts w:ascii="Times New Roman" w:hAnsi="Times New Roman"/>
          <w:sz w:val="24"/>
          <w:szCs w:val="24"/>
        </w:rPr>
        <w:t xml:space="preserve"> </w:t>
      </w:r>
      <w:r w:rsidR="0067609D" w:rsidRPr="00E05337">
        <w:rPr>
          <w:rFonts w:ascii="Times New Roman" w:hAnsi="Times New Roman"/>
          <w:sz w:val="24"/>
          <w:szCs w:val="24"/>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9163395" w:rsidR="0067609D" w:rsidDel="002C7C32" w:rsidRDefault="0067609D" w:rsidP="00F77985">
      <w:pPr>
        <w:jc w:val="both"/>
        <w:rPr>
          <w:del w:id="6536" w:author="Linderhof, Vincent" w:date="2016-03-05T22:01:00Z"/>
          <w:rFonts w:ascii="Times New Roman" w:hAnsi="Times New Roman"/>
          <w:sz w:val="22"/>
        </w:rPr>
      </w:pPr>
      <w:del w:id="6537" w:author="Linderhof, Vincent" w:date="2016-03-05T22:01:00Z">
        <w:r w:rsidDel="002C7C32">
          <w:rPr>
            <w:rFonts w:ascii="Times New Roman" w:hAnsi="Times New Roman"/>
            <w:sz w:val="22"/>
          </w:rPr>
          <w:br w:type="page"/>
        </w:r>
      </w:del>
    </w:p>
    <w:p w14:paraId="68B89F7B" w14:textId="056DD877" w:rsidR="007B33EB" w:rsidRPr="00E05337" w:rsidRDefault="00E120FF" w:rsidP="002C7C32">
      <w:pPr>
        <w:jc w:val="both"/>
        <w:rPr>
          <w:rFonts w:ascii="Times New Roman" w:hAnsi="Times New Roman"/>
          <w:sz w:val="24"/>
          <w:szCs w:val="24"/>
        </w:rPr>
        <w:pPrChange w:id="6538" w:author="Linderhof, Vincent" w:date="2016-03-05T22:01:00Z">
          <w:pPr>
            <w:pStyle w:val="Heading1"/>
          </w:pPr>
        </w:pPrChange>
      </w:pPr>
      <w:r w:rsidRPr="00E05337">
        <w:rPr>
          <w:rFonts w:ascii="Times New Roman" w:hAnsi="Times New Roman"/>
          <w:sz w:val="24"/>
          <w:szCs w:val="24"/>
        </w:rPr>
        <w:t>References</w:t>
      </w:r>
    </w:p>
    <w:p w14:paraId="533D4D07" w14:textId="77777777" w:rsidR="002D52AA" w:rsidRDefault="00E120FF" w:rsidP="002D52AA">
      <w:pPr>
        <w:pStyle w:val="Bibliography"/>
        <w:rPr>
          <w:ins w:id="6539" w:author="Linderhof, Vincent" w:date="2016-03-06T22:19:00Z"/>
        </w:rPr>
        <w:pPrChange w:id="6540" w:author="Linderhof, Vincent" w:date="2016-03-06T22:19:00Z">
          <w:pPr>
            <w:widowControl w:val="0"/>
            <w:autoSpaceDE w:val="0"/>
            <w:autoSpaceDN w:val="0"/>
            <w:adjustRightInd w:val="0"/>
            <w:spacing w:after="0" w:line="240" w:lineRule="auto"/>
          </w:pPr>
        </w:pPrChange>
      </w:pPr>
      <w:r w:rsidRPr="00A0183E">
        <w:fldChar w:fldCharType="begin"/>
      </w:r>
      <w:r w:rsidR="00D975C8" w:rsidRPr="000F499E">
        <w:instrText xml:space="preserve"> ADDIN ZOTERO_BIBL {"custom":[]} CSL_BIBLIOGRAPHY </w:instrText>
      </w:r>
      <w:r w:rsidRPr="00A0183E">
        <w:fldChar w:fldCharType="separate"/>
      </w:r>
      <w:proofErr w:type="spellStart"/>
      <w:ins w:id="6541" w:author="Linderhof, Vincent" w:date="2016-03-06T22:19:00Z">
        <w:r w:rsidR="002D52AA">
          <w:t>Abay</w:t>
        </w:r>
        <w:proofErr w:type="spellEnd"/>
        <w:r w:rsidR="002D52AA">
          <w:t xml:space="preserve">, </w:t>
        </w:r>
        <w:proofErr w:type="spellStart"/>
        <w:r w:rsidR="002D52AA">
          <w:t>Fetien</w:t>
        </w:r>
        <w:proofErr w:type="spellEnd"/>
        <w:r w:rsidR="002D52AA">
          <w:t xml:space="preserve">, </w:t>
        </w:r>
        <w:proofErr w:type="spellStart"/>
        <w:r w:rsidR="002D52AA">
          <w:t>Asmund</w:t>
        </w:r>
        <w:proofErr w:type="spellEnd"/>
        <w:r w:rsidR="002D52AA">
          <w:t xml:space="preserve"> </w:t>
        </w:r>
        <w:proofErr w:type="spellStart"/>
        <w:r w:rsidR="002D52AA">
          <w:t>Bjørnstad</w:t>
        </w:r>
        <w:proofErr w:type="spellEnd"/>
        <w:r w:rsidR="002D52AA">
          <w:t xml:space="preserve">, and Melinda </w:t>
        </w:r>
        <w:proofErr w:type="spellStart"/>
        <w:r w:rsidR="002D52AA">
          <w:t>Smale</w:t>
        </w:r>
        <w:proofErr w:type="spellEnd"/>
        <w:r w:rsidR="002D52AA">
          <w:t xml:space="preserve">. 2009. ‘Measuring on Farm Diversity and Determinants of Barley Diversity in Tigray, Northern Ethiopia’. </w:t>
        </w:r>
        <w:proofErr w:type="spellStart"/>
        <w:r w:rsidR="002D52AA">
          <w:rPr>
            <w:i/>
            <w:iCs/>
          </w:rPr>
          <w:t>Momona</w:t>
        </w:r>
        <w:proofErr w:type="spellEnd"/>
        <w:r w:rsidR="002D52AA">
          <w:rPr>
            <w:i/>
            <w:iCs/>
          </w:rPr>
          <w:t xml:space="preserve"> Ethiopian Journal of Science</w:t>
        </w:r>
        <w:r w:rsidR="002D52AA">
          <w:t xml:space="preserve"> 1 (2). http://www.ajol.info/index.php/mejs/article/view/46048.</w:t>
        </w:r>
      </w:ins>
    </w:p>
    <w:p w14:paraId="71C0DC75" w14:textId="77777777" w:rsidR="002D52AA" w:rsidRDefault="002D52AA" w:rsidP="002D52AA">
      <w:pPr>
        <w:pStyle w:val="Bibliography"/>
        <w:rPr>
          <w:ins w:id="6542" w:author="Linderhof, Vincent" w:date="2016-03-06T22:19:00Z"/>
        </w:rPr>
        <w:pPrChange w:id="6543" w:author="Linderhof, Vincent" w:date="2016-03-06T22:19:00Z">
          <w:pPr>
            <w:widowControl w:val="0"/>
            <w:autoSpaceDE w:val="0"/>
            <w:autoSpaceDN w:val="0"/>
            <w:adjustRightInd w:val="0"/>
            <w:spacing w:after="0" w:line="240" w:lineRule="auto"/>
          </w:pPr>
        </w:pPrChange>
      </w:pPr>
      <w:proofErr w:type="spellStart"/>
      <w:ins w:id="6544" w:author="Linderhof, Vincent" w:date="2016-03-06T22:19:00Z">
        <w:r>
          <w:t>Arimond</w:t>
        </w:r>
        <w:proofErr w:type="spellEnd"/>
        <w:r>
          <w:t xml:space="preserve">, Mary, and Marie T. </w:t>
        </w:r>
        <w:proofErr w:type="spellStart"/>
        <w:r>
          <w:t>Ruel</w:t>
        </w:r>
        <w:proofErr w:type="spellEnd"/>
        <w:r>
          <w:t xml:space="preserve">. 2004. ‘Dietary Diversity Is Associated with Child Nutritional Status: Evidence from 11 Demographic and Health Surveys’. </w:t>
        </w:r>
        <w:r>
          <w:rPr>
            <w:i/>
            <w:iCs/>
          </w:rPr>
          <w:t>The Journal of Nutrition</w:t>
        </w:r>
        <w:r>
          <w:t xml:space="preserve"> 134 (10): 2579–85.</w:t>
        </w:r>
      </w:ins>
    </w:p>
    <w:p w14:paraId="0ED66952" w14:textId="77777777" w:rsidR="002D52AA" w:rsidRDefault="002D52AA" w:rsidP="002D52AA">
      <w:pPr>
        <w:pStyle w:val="Bibliography"/>
        <w:rPr>
          <w:ins w:id="6545" w:author="Linderhof, Vincent" w:date="2016-03-06T22:19:00Z"/>
        </w:rPr>
        <w:pPrChange w:id="6546" w:author="Linderhof, Vincent" w:date="2016-03-06T22:19:00Z">
          <w:pPr>
            <w:widowControl w:val="0"/>
            <w:autoSpaceDE w:val="0"/>
            <w:autoSpaceDN w:val="0"/>
            <w:adjustRightInd w:val="0"/>
            <w:spacing w:after="0" w:line="240" w:lineRule="auto"/>
          </w:pPr>
        </w:pPrChange>
      </w:pPr>
      <w:ins w:id="6547" w:author="Linderhof, Vincent" w:date="2016-03-06T22:19:00Z">
        <w:r>
          <w:t xml:space="preserve">Benin, S., M. </w:t>
        </w:r>
        <w:proofErr w:type="spellStart"/>
        <w:r>
          <w:t>Smale</w:t>
        </w:r>
        <w:proofErr w:type="spellEnd"/>
        <w:r>
          <w:t xml:space="preserve">, J. Pender, B. Gebremedhin, and S. </w:t>
        </w:r>
        <w:proofErr w:type="spellStart"/>
        <w:r>
          <w:t>Ehui</w:t>
        </w:r>
        <w:proofErr w:type="spellEnd"/>
        <w:r>
          <w:t xml:space="preserve">.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ins>
    </w:p>
    <w:p w14:paraId="52932928" w14:textId="77777777" w:rsidR="002D52AA" w:rsidRDefault="002D52AA" w:rsidP="002D52AA">
      <w:pPr>
        <w:pStyle w:val="Bibliography"/>
        <w:rPr>
          <w:ins w:id="6548" w:author="Linderhof, Vincent" w:date="2016-03-06T22:19:00Z"/>
        </w:rPr>
        <w:pPrChange w:id="6549" w:author="Linderhof, Vincent" w:date="2016-03-06T22:19:00Z">
          <w:pPr>
            <w:widowControl w:val="0"/>
            <w:autoSpaceDE w:val="0"/>
            <w:autoSpaceDN w:val="0"/>
            <w:adjustRightInd w:val="0"/>
            <w:spacing w:after="0" w:line="240" w:lineRule="auto"/>
          </w:pPr>
        </w:pPrChange>
      </w:pPr>
      <w:proofErr w:type="spellStart"/>
      <w:ins w:id="6550" w:author="Linderhof, Vincent" w:date="2016-03-06T22:19:00Z">
        <w:r>
          <w:t>Boysen</w:t>
        </w:r>
        <w:proofErr w:type="spellEnd"/>
        <w:r>
          <w:t xml:space="preserve">, Ole, Hans </w:t>
        </w:r>
        <w:proofErr w:type="spellStart"/>
        <w:r>
          <w:t>Grinsted</w:t>
        </w:r>
        <w:proofErr w:type="spellEnd"/>
        <w:r>
          <w:t xml:space="preserve"> Jensen, and Alan Matthews. 2014. ‘Impact of EU Agricultural Policy on Developing Countries: A Uganda Case Study’. IIIS. https://www.gtap.agecon.purdue.edu/resources/download/7200.pdf.</w:t>
        </w:r>
      </w:ins>
    </w:p>
    <w:p w14:paraId="729ED079" w14:textId="77777777" w:rsidR="002D52AA" w:rsidRDefault="002D52AA" w:rsidP="002D52AA">
      <w:pPr>
        <w:pStyle w:val="Bibliography"/>
        <w:rPr>
          <w:ins w:id="6551" w:author="Linderhof, Vincent" w:date="2016-03-06T22:19:00Z"/>
        </w:rPr>
        <w:pPrChange w:id="6552" w:author="Linderhof, Vincent" w:date="2016-03-06T22:19:00Z">
          <w:pPr>
            <w:widowControl w:val="0"/>
            <w:autoSpaceDE w:val="0"/>
            <w:autoSpaceDN w:val="0"/>
            <w:adjustRightInd w:val="0"/>
            <w:spacing w:after="0" w:line="240" w:lineRule="auto"/>
          </w:pPr>
        </w:pPrChange>
      </w:pPr>
      <w:proofErr w:type="spellStart"/>
      <w:ins w:id="6553" w:author="Linderhof, Vincent" w:date="2016-03-06T22:19:00Z">
        <w:r>
          <w:t>Carletto</w:t>
        </w:r>
        <w:proofErr w:type="spellEnd"/>
        <w:r>
          <w:t xml:space="preserve">, </w:t>
        </w:r>
        <w:proofErr w:type="spellStart"/>
        <w:r>
          <w:t>Calogero</w:t>
        </w:r>
        <w:proofErr w:type="spellEnd"/>
        <w:r>
          <w:t xml:space="preserve">, Alberto </w:t>
        </w:r>
        <w:proofErr w:type="spellStart"/>
        <w:r>
          <w:t>Zezza</w:t>
        </w:r>
        <w:proofErr w:type="spellEnd"/>
        <w:r>
          <w:t xml:space="preserve">, and </w:t>
        </w:r>
        <w:proofErr w:type="spellStart"/>
        <w:r>
          <w:t>Raka</w:t>
        </w:r>
        <w:proofErr w:type="spellEnd"/>
        <w:r>
          <w:t xml:space="preserve"> Banerjee. 2013. ‘Towards Better Measurement of Household Food Security: Harmonizing Indicators and the Role of Household Surveys’. </w:t>
        </w:r>
        <w:r>
          <w:rPr>
            <w:i/>
            <w:iCs/>
          </w:rPr>
          <w:t>Global Food Security</w:t>
        </w:r>
        <w:r>
          <w:t xml:space="preserve"> 2 (1): 30–40. doi:10.1016/j.gfs.2012.11.006.</w:t>
        </w:r>
      </w:ins>
    </w:p>
    <w:p w14:paraId="51B0B634" w14:textId="77777777" w:rsidR="002D52AA" w:rsidRDefault="002D52AA" w:rsidP="002D52AA">
      <w:pPr>
        <w:pStyle w:val="Bibliography"/>
        <w:rPr>
          <w:ins w:id="6554" w:author="Linderhof, Vincent" w:date="2016-03-06T22:19:00Z"/>
        </w:rPr>
        <w:pPrChange w:id="6555" w:author="Linderhof, Vincent" w:date="2016-03-06T22:19:00Z">
          <w:pPr>
            <w:widowControl w:val="0"/>
            <w:autoSpaceDE w:val="0"/>
            <w:autoSpaceDN w:val="0"/>
            <w:adjustRightInd w:val="0"/>
            <w:spacing w:after="0" w:line="240" w:lineRule="auto"/>
          </w:pPr>
        </w:pPrChange>
      </w:pPr>
      <w:ins w:id="6556" w:author="Linderhof, Vincent" w:date="2016-03-06T22:19:00Z">
        <w:r>
          <w:t xml:space="preserve">Greene, William H. 2012. </w:t>
        </w:r>
        <w:r>
          <w:rPr>
            <w:i/>
            <w:iCs/>
          </w:rPr>
          <w:t>Econometric Analysis</w:t>
        </w:r>
        <w:r>
          <w:t>. 7. ed., internat. ed. Pearson Series in Economics. Boston, Mass.: Pearson.</w:t>
        </w:r>
      </w:ins>
    </w:p>
    <w:p w14:paraId="034AD9A9" w14:textId="77777777" w:rsidR="002D52AA" w:rsidRDefault="002D52AA" w:rsidP="002D52AA">
      <w:pPr>
        <w:pStyle w:val="Bibliography"/>
        <w:rPr>
          <w:ins w:id="6557" w:author="Linderhof, Vincent" w:date="2016-03-06T22:19:00Z"/>
        </w:rPr>
        <w:pPrChange w:id="6558" w:author="Linderhof, Vincent" w:date="2016-03-06T22:19:00Z">
          <w:pPr>
            <w:widowControl w:val="0"/>
            <w:autoSpaceDE w:val="0"/>
            <w:autoSpaceDN w:val="0"/>
            <w:adjustRightInd w:val="0"/>
            <w:spacing w:after="0" w:line="240" w:lineRule="auto"/>
          </w:pPr>
        </w:pPrChange>
      </w:pPr>
      <w:ins w:id="6559" w:author="Linderhof, Vincent" w:date="2016-03-06T22:19:00Z">
        <w:r>
          <w:t xml:space="preserve">Haddad, Lawrence. 2000. ‘A Conceptual Framework for Assessing Agriculture–Nutrition Linkages’. </w:t>
        </w:r>
        <w:r>
          <w:rPr>
            <w:i/>
            <w:iCs/>
          </w:rPr>
          <w:t>Food and Nutrition Bulletin</w:t>
        </w:r>
        <w:r>
          <w:t xml:space="preserve"> 21 (4): 367–73. doi:10.1177/156482650002100405.</w:t>
        </w:r>
      </w:ins>
    </w:p>
    <w:p w14:paraId="698CEA08" w14:textId="77777777" w:rsidR="002D52AA" w:rsidRDefault="002D52AA" w:rsidP="002D52AA">
      <w:pPr>
        <w:pStyle w:val="Bibliography"/>
        <w:rPr>
          <w:ins w:id="6560" w:author="Linderhof, Vincent" w:date="2016-03-06T22:19:00Z"/>
        </w:rPr>
        <w:pPrChange w:id="6561" w:author="Linderhof, Vincent" w:date="2016-03-06T22:19:00Z">
          <w:pPr>
            <w:widowControl w:val="0"/>
            <w:autoSpaceDE w:val="0"/>
            <w:autoSpaceDN w:val="0"/>
            <w:adjustRightInd w:val="0"/>
            <w:spacing w:after="0" w:line="240" w:lineRule="auto"/>
          </w:pPr>
        </w:pPrChange>
      </w:pPr>
      <w:proofErr w:type="spellStart"/>
      <w:ins w:id="6562" w:author="Linderhof, Vincent" w:date="2016-03-06T22:19:00Z">
        <w:r>
          <w:t>Hatluy</w:t>
        </w:r>
        <w:proofErr w:type="spellEnd"/>
        <w:r>
          <w:t xml:space="preserve">, A., L. E. </w:t>
        </w:r>
        <w:proofErr w:type="spellStart"/>
        <w:r>
          <w:t>Torheim</w:t>
        </w:r>
        <w:proofErr w:type="spellEnd"/>
        <w:r>
          <w:t xml:space="preserve">, and A. </w:t>
        </w:r>
        <w:proofErr w:type="spellStart"/>
        <w:r>
          <w:t>Oshaug</w:t>
        </w:r>
        <w:proofErr w:type="spellEnd"/>
        <w:r>
          <w:t xml:space="preserve">. 1998. ‘Food Variety - a Good Indicator of Nutritional Adequacy of the Diet? A Case Study from an Urban Area in Mali, West Africa’. </w:t>
        </w:r>
        <w:r>
          <w:rPr>
            <w:i/>
            <w:iCs/>
          </w:rPr>
          <w:t>European Journal of Clinical Nutrition</w:t>
        </w:r>
        <w:r>
          <w:t xml:space="preserve"> 52: 891–98.</w:t>
        </w:r>
      </w:ins>
    </w:p>
    <w:p w14:paraId="5DFB133E" w14:textId="77777777" w:rsidR="002D52AA" w:rsidRDefault="002D52AA" w:rsidP="002D52AA">
      <w:pPr>
        <w:pStyle w:val="Bibliography"/>
        <w:rPr>
          <w:ins w:id="6563" w:author="Linderhof, Vincent" w:date="2016-03-06T22:19:00Z"/>
        </w:rPr>
        <w:pPrChange w:id="6564" w:author="Linderhof, Vincent" w:date="2016-03-06T22:19:00Z">
          <w:pPr>
            <w:widowControl w:val="0"/>
            <w:autoSpaceDE w:val="0"/>
            <w:autoSpaceDN w:val="0"/>
            <w:adjustRightInd w:val="0"/>
            <w:spacing w:after="0" w:line="240" w:lineRule="auto"/>
          </w:pPr>
        </w:pPrChange>
      </w:pPr>
      <w:ins w:id="6565" w:author="Linderhof, Vincent" w:date="2016-03-06T22:19:00Z">
        <w:r>
          <w:lastRenderedPageBreak/>
          <w:t xml:space="preserve">Hawkes, Corinna, and Marie T. </w:t>
        </w:r>
        <w:proofErr w:type="spellStart"/>
        <w:r>
          <w:t>Ruel</w:t>
        </w:r>
        <w:proofErr w:type="spellEnd"/>
        <w:r>
          <w:t>. 2006. ‘Understanding the Links between Agriculture and Health’. http://www.mtnforum.org/sites/default/files/publication/files/4389.pdf.</w:t>
        </w:r>
      </w:ins>
    </w:p>
    <w:p w14:paraId="041E164E" w14:textId="77777777" w:rsidR="002D52AA" w:rsidRDefault="002D52AA" w:rsidP="002D52AA">
      <w:pPr>
        <w:pStyle w:val="Bibliography"/>
        <w:rPr>
          <w:ins w:id="6566" w:author="Linderhof, Vincent" w:date="2016-03-06T22:19:00Z"/>
        </w:rPr>
        <w:pPrChange w:id="6567" w:author="Linderhof, Vincent" w:date="2016-03-06T22:19:00Z">
          <w:pPr>
            <w:widowControl w:val="0"/>
            <w:autoSpaceDE w:val="0"/>
            <w:autoSpaceDN w:val="0"/>
            <w:adjustRightInd w:val="0"/>
            <w:spacing w:after="0" w:line="240" w:lineRule="auto"/>
          </w:pPr>
        </w:pPrChange>
      </w:pPr>
      <w:ins w:id="6568" w:author="Linderhof, Vincent" w:date="2016-03-06T22:19:00Z">
        <w:r>
          <w:t xml:space="preserve">Headey, Derek, and Olivier Ecker. 2013. ‘Rethinking the Measurement of Food Security: From First Principles to Best Practice’. </w:t>
        </w:r>
        <w:r>
          <w:rPr>
            <w:i/>
            <w:iCs/>
          </w:rPr>
          <w:t>Food Security</w:t>
        </w:r>
        <w:r>
          <w:t xml:space="preserve"> 5 (3): 327–43. doi:10.1007/s12571-013-0253-0.</w:t>
        </w:r>
      </w:ins>
    </w:p>
    <w:p w14:paraId="114A6D94" w14:textId="77777777" w:rsidR="002D52AA" w:rsidRDefault="002D52AA" w:rsidP="002D52AA">
      <w:pPr>
        <w:pStyle w:val="Bibliography"/>
        <w:rPr>
          <w:ins w:id="6569" w:author="Linderhof, Vincent" w:date="2016-03-06T22:19:00Z"/>
        </w:rPr>
        <w:pPrChange w:id="6570" w:author="Linderhof, Vincent" w:date="2016-03-06T22:19:00Z">
          <w:pPr>
            <w:widowControl w:val="0"/>
            <w:autoSpaceDE w:val="0"/>
            <w:autoSpaceDN w:val="0"/>
            <w:adjustRightInd w:val="0"/>
            <w:spacing w:after="0" w:line="240" w:lineRule="auto"/>
          </w:pPr>
        </w:pPrChange>
      </w:pPr>
      <w:proofErr w:type="spellStart"/>
      <w:ins w:id="6571" w:author="Linderhof, Vincent" w:date="2016-03-06T22:19:00Z">
        <w:r>
          <w:t>Herforth</w:t>
        </w:r>
        <w:proofErr w:type="spellEnd"/>
        <w:r>
          <w:t>, Anna. 2010. ‘Promotion of Traditional African Vegetables in Kenya and Tanzania: A Case Study of an Intervention Representing Emerging Imperatives in Global Nutrition’. Ithaca, NY: Cornell University.</w:t>
        </w:r>
      </w:ins>
    </w:p>
    <w:p w14:paraId="6F5A85ED" w14:textId="77777777" w:rsidR="002D52AA" w:rsidRDefault="002D52AA" w:rsidP="002D52AA">
      <w:pPr>
        <w:pStyle w:val="Bibliography"/>
        <w:rPr>
          <w:ins w:id="6572" w:author="Linderhof, Vincent" w:date="2016-03-06T22:19:00Z"/>
        </w:rPr>
        <w:pPrChange w:id="6573" w:author="Linderhof, Vincent" w:date="2016-03-06T22:19:00Z">
          <w:pPr>
            <w:widowControl w:val="0"/>
            <w:autoSpaceDE w:val="0"/>
            <w:autoSpaceDN w:val="0"/>
            <w:adjustRightInd w:val="0"/>
            <w:spacing w:after="0" w:line="240" w:lineRule="auto"/>
          </w:pPr>
        </w:pPrChange>
      </w:pPr>
      <w:proofErr w:type="spellStart"/>
      <w:ins w:id="6574" w:author="Linderhof, Vincent" w:date="2016-03-06T22:19:00Z">
        <w:r>
          <w:t>Hoddinott</w:t>
        </w:r>
        <w:proofErr w:type="spellEnd"/>
        <w:r>
          <w:t xml:space="preserve">, John, and </w:t>
        </w:r>
        <w:proofErr w:type="spellStart"/>
        <w:r>
          <w:t>Yisehac</w:t>
        </w:r>
        <w:proofErr w:type="spellEnd"/>
        <w:r>
          <w:t xml:space="preserve"> </w:t>
        </w:r>
        <w:proofErr w:type="spellStart"/>
        <w:r>
          <w:t>Yohannes</w:t>
        </w:r>
        <w:proofErr w:type="spellEnd"/>
        <w:r>
          <w:t xml:space="preserve">. 2002. ‘Dietary Diversity as a Food Security Indicator’. </w:t>
        </w:r>
        <w:r>
          <w:rPr>
            <w:i/>
            <w:iCs/>
          </w:rPr>
          <w:t>Food Consumption and Nutrition Division Discussion Paper</w:t>
        </w:r>
        <w:r>
          <w:t xml:space="preserve"> 136: 2002.</w:t>
        </w:r>
      </w:ins>
    </w:p>
    <w:p w14:paraId="7ED0DA04" w14:textId="77777777" w:rsidR="002D52AA" w:rsidRDefault="002D52AA" w:rsidP="002D52AA">
      <w:pPr>
        <w:pStyle w:val="Bibliography"/>
        <w:rPr>
          <w:ins w:id="6575" w:author="Linderhof, Vincent" w:date="2016-03-06T22:19:00Z"/>
        </w:rPr>
        <w:pPrChange w:id="6576" w:author="Linderhof, Vincent" w:date="2016-03-06T22:19:00Z">
          <w:pPr>
            <w:widowControl w:val="0"/>
            <w:autoSpaceDE w:val="0"/>
            <w:autoSpaceDN w:val="0"/>
            <w:adjustRightInd w:val="0"/>
            <w:spacing w:after="0" w:line="240" w:lineRule="auto"/>
          </w:pPr>
        </w:pPrChange>
      </w:pPr>
      <w:ins w:id="6577" w:author="Linderhof, Vincent" w:date="2016-03-06T22:19:00Z">
        <w:r>
          <w:t xml:space="preserve">Jones, Andrew D., Aditya </w:t>
        </w:r>
        <w:proofErr w:type="spellStart"/>
        <w:r>
          <w:t>Shrinivas</w:t>
        </w:r>
        <w:proofErr w:type="spellEnd"/>
        <w:r>
          <w:t xml:space="preserve">, and Rachel </w:t>
        </w:r>
        <w:proofErr w:type="spellStart"/>
        <w:r>
          <w:t>Bezner</w:t>
        </w:r>
        <w:proofErr w:type="spellEnd"/>
        <w:r>
          <w:t xml:space="preserve">-Kerr. 2014. ‘Farm Production Diversity Is Associated with Greater Household Dietary Diversity in Malawi: Findings from Nationally Representative Data’. </w:t>
        </w:r>
        <w:r>
          <w:rPr>
            <w:i/>
            <w:iCs/>
          </w:rPr>
          <w:t>Food Policy</w:t>
        </w:r>
        <w:r>
          <w:t xml:space="preserve"> 46: 1–12. doi:10.1016/j.foodpol.2014.02.001.</w:t>
        </w:r>
      </w:ins>
    </w:p>
    <w:p w14:paraId="2D48D480" w14:textId="77777777" w:rsidR="002D52AA" w:rsidRDefault="002D52AA" w:rsidP="002D52AA">
      <w:pPr>
        <w:pStyle w:val="Bibliography"/>
        <w:rPr>
          <w:ins w:id="6578" w:author="Linderhof, Vincent" w:date="2016-03-06T22:19:00Z"/>
        </w:rPr>
        <w:pPrChange w:id="6579" w:author="Linderhof, Vincent" w:date="2016-03-06T22:19:00Z">
          <w:pPr>
            <w:widowControl w:val="0"/>
            <w:autoSpaceDE w:val="0"/>
            <w:autoSpaceDN w:val="0"/>
            <w:adjustRightInd w:val="0"/>
            <w:spacing w:after="0" w:line="240" w:lineRule="auto"/>
          </w:pPr>
        </w:pPrChange>
      </w:pPr>
      <w:ins w:id="6580" w:author="Linderhof, Vincent" w:date="2016-03-06T22:19:00Z">
        <w:r>
          <w:t xml:space="preserve">Katz, E. 1994. ‘The Impact of Non-Traditional Export Agriculture on Income and Food Availability in Guatemala: An Intra-Household Perspective’. </w:t>
        </w:r>
        <w:r>
          <w:rPr>
            <w:i/>
            <w:iCs/>
          </w:rPr>
          <w:t>Food Nutrition Bulletin</w:t>
        </w:r>
        <w:r>
          <w:t xml:space="preserve"> 15: 295–302.</w:t>
        </w:r>
      </w:ins>
    </w:p>
    <w:p w14:paraId="5E0CEE84" w14:textId="77777777" w:rsidR="002D52AA" w:rsidRDefault="002D52AA" w:rsidP="002D52AA">
      <w:pPr>
        <w:pStyle w:val="Bibliography"/>
        <w:rPr>
          <w:ins w:id="6581" w:author="Linderhof, Vincent" w:date="2016-03-06T22:19:00Z"/>
        </w:rPr>
        <w:pPrChange w:id="6582" w:author="Linderhof, Vincent" w:date="2016-03-06T22:19:00Z">
          <w:pPr>
            <w:widowControl w:val="0"/>
            <w:autoSpaceDE w:val="0"/>
            <w:autoSpaceDN w:val="0"/>
            <w:adjustRightInd w:val="0"/>
            <w:spacing w:after="0" w:line="240" w:lineRule="auto"/>
          </w:pPr>
        </w:pPrChange>
      </w:pPr>
      <w:ins w:id="6583" w:author="Linderhof, Vincent" w:date="2016-03-06T22:19:00Z">
        <w:r>
          <w:t xml:space="preserve">Kennedy, Gina L., Maria Regina Pedro, Chiara </w:t>
        </w:r>
        <w:proofErr w:type="spellStart"/>
        <w:r>
          <w:t>Seghieri</w:t>
        </w:r>
        <w:proofErr w:type="spellEnd"/>
        <w:r>
          <w:t xml:space="preserve">, Guy </w:t>
        </w:r>
        <w:proofErr w:type="spellStart"/>
        <w:r>
          <w:t>Nantel</w:t>
        </w:r>
        <w:proofErr w:type="spellEnd"/>
        <w:r>
          <w:t xml:space="preserve">, and Inge Brouwer. 2007. ‘Dietary Diversity Score Is a Useful Indicator of Micronutrient Intake in Non-Breast-Feeding Filipino Children’. </w:t>
        </w:r>
        <w:r>
          <w:rPr>
            <w:i/>
            <w:iCs/>
          </w:rPr>
          <w:t>The Journal of Nutrition</w:t>
        </w:r>
        <w:r>
          <w:t xml:space="preserve"> 137 (2): 472–77.</w:t>
        </w:r>
      </w:ins>
    </w:p>
    <w:p w14:paraId="31272AC0" w14:textId="77777777" w:rsidR="002D52AA" w:rsidRDefault="002D52AA" w:rsidP="002D52AA">
      <w:pPr>
        <w:pStyle w:val="Bibliography"/>
        <w:rPr>
          <w:ins w:id="6584" w:author="Linderhof, Vincent" w:date="2016-03-06T22:19:00Z"/>
        </w:rPr>
        <w:pPrChange w:id="6585" w:author="Linderhof, Vincent" w:date="2016-03-06T22:19:00Z">
          <w:pPr>
            <w:widowControl w:val="0"/>
            <w:autoSpaceDE w:val="0"/>
            <w:autoSpaceDN w:val="0"/>
            <w:adjustRightInd w:val="0"/>
            <w:spacing w:after="0" w:line="240" w:lineRule="auto"/>
          </w:pPr>
        </w:pPrChange>
      </w:pPr>
      <w:ins w:id="6586" w:author="Linderhof, Vincent" w:date="2016-03-06T22:19:00Z">
        <w:r>
          <w:t xml:space="preserve">Kumar, </w:t>
        </w:r>
        <w:proofErr w:type="spellStart"/>
        <w:r>
          <w:t>Shubh</w:t>
        </w:r>
        <w:proofErr w:type="spellEnd"/>
        <w:r>
          <w:t xml:space="preserve"> K. 1994. </w:t>
        </w:r>
        <w:r>
          <w:rPr>
            <w:i/>
            <w:iCs/>
          </w:rPr>
          <w:t>Adoption of Hybrid Maize in Zambia: Effects on Gender Roles, Food Consumption, and Nutrition</w:t>
        </w:r>
        <w:r>
          <w:t>. Research Report 100. Washington, D.C: International Food Policy Research Institute.</w:t>
        </w:r>
      </w:ins>
    </w:p>
    <w:p w14:paraId="469FD7B3" w14:textId="77777777" w:rsidR="002D52AA" w:rsidRDefault="002D52AA" w:rsidP="002D52AA">
      <w:pPr>
        <w:pStyle w:val="Bibliography"/>
        <w:rPr>
          <w:ins w:id="6587" w:author="Linderhof, Vincent" w:date="2016-03-06T22:19:00Z"/>
        </w:rPr>
        <w:pPrChange w:id="6588" w:author="Linderhof, Vincent" w:date="2016-03-06T22:19:00Z">
          <w:pPr>
            <w:widowControl w:val="0"/>
            <w:autoSpaceDE w:val="0"/>
            <w:autoSpaceDN w:val="0"/>
            <w:adjustRightInd w:val="0"/>
            <w:spacing w:after="0" w:line="240" w:lineRule="auto"/>
          </w:pPr>
        </w:pPrChange>
      </w:pPr>
      <w:proofErr w:type="spellStart"/>
      <w:ins w:id="6589" w:author="Linderhof, Vincent" w:date="2016-03-06T22:19:00Z">
        <w:r>
          <w:t>Oyarzun</w:t>
        </w:r>
        <w:proofErr w:type="spellEnd"/>
        <w:r>
          <w:t xml:space="preserve">,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doi:10.1080/03670244.2013.769099.</w:t>
        </w:r>
      </w:ins>
    </w:p>
    <w:p w14:paraId="7D22C098" w14:textId="77777777" w:rsidR="002D52AA" w:rsidRDefault="002D52AA" w:rsidP="002D52AA">
      <w:pPr>
        <w:pStyle w:val="Bibliography"/>
        <w:rPr>
          <w:ins w:id="6590" w:author="Linderhof, Vincent" w:date="2016-03-06T22:19:00Z"/>
        </w:rPr>
        <w:pPrChange w:id="6591" w:author="Linderhof, Vincent" w:date="2016-03-06T22:19:00Z">
          <w:pPr>
            <w:widowControl w:val="0"/>
            <w:autoSpaceDE w:val="0"/>
            <w:autoSpaceDN w:val="0"/>
            <w:adjustRightInd w:val="0"/>
            <w:spacing w:after="0" w:line="240" w:lineRule="auto"/>
          </w:pPr>
        </w:pPrChange>
      </w:pPr>
      <w:proofErr w:type="spellStart"/>
      <w:ins w:id="6592" w:author="Linderhof, Vincent" w:date="2016-03-06T22:19:00Z">
        <w:r>
          <w:t>Pinstrup</w:t>
        </w:r>
        <w:proofErr w:type="spellEnd"/>
        <w:r>
          <w:t xml:space="preserve">-Andersen, Per. 2007. ‘Agricultural Research and Policy for Better Health and Nutrition in Developing Countries: A Food Systems Approach’. </w:t>
        </w:r>
        <w:r>
          <w:rPr>
            <w:i/>
            <w:iCs/>
          </w:rPr>
          <w:t>Agricultural Economics</w:t>
        </w:r>
        <w:r>
          <w:t xml:space="preserve"> 37 (December): 187–98. doi:10.1111/j.1574-0862.2007.00244.x.</w:t>
        </w:r>
      </w:ins>
    </w:p>
    <w:p w14:paraId="39438DDE" w14:textId="77777777" w:rsidR="002D52AA" w:rsidRDefault="002D52AA" w:rsidP="002D52AA">
      <w:pPr>
        <w:pStyle w:val="Bibliography"/>
        <w:rPr>
          <w:ins w:id="6593" w:author="Linderhof, Vincent" w:date="2016-03-06T22:19:00Z"/>
        </w:rPr>
        <w:pPrChange w:id="6594" w:author="Linderhof, Vincent" w:date="2016-03-06T22:19:00Z">
          <w:pPr>
            <w:widowControl w:val="0"/>
            <w:autoSpaceDE w:val="0"/>
            <w:autoSpaceDN w:val="0"/>
            <w:adjustRightInd w:val="0"/>
            <w:spacing w:after="0" w:line="240" w:lineRule="auto"/>
          </w:pPr>
        </w:pPrChange>
      </w:pPr>
      <w:ins w:id="6595" w:author="Linderhof, Vincent" w:date="2016-03-06T22:19:00Z">
        <w:r>
          <w:t xml:space="preserve">Pitt, Mark M., Mark R. </w:t>
        </w:r>
        <w:proofErr w:type="spellStart"/>
        <w:r>
          <w:t>Rosenzweig</w:t>
        </w:r>
        <w:proofErr w:type="spellEnd"/>
        <w:r>
          <w:t xml:space="preserve">, and Md. </w:t>
        </w:r>
        <w:proofErr w:type="spellStart"/>
        <w:r>
          <w:t>Nazmul</w:t>
        </w:r>
        <w:proofErr w:type="spellEnd"/>
        <w:r>
          <w:t xml:space="preserve"> Hassan. 1990. ‘Productivity, Health, and Inequality in the </w:t>
        </w:r>
        <w:proofErr w:type="spellStart"/>
        <w:r>
          <w:t>Intrahousehold</w:t>
        </w:r>
        <w:proofErr w:type="spellEnd"/>
        <w:r>
          <w:t xml:space="preserve"> Distribution of Food in Low-Income Countries’. </w:t>
        </w:r>
        <w:r>
          <w:rPr>
            <w:i/>
            <w:iCs/>
          </w:rPr>
          <w:t>The American Economic Review</w:t>
        </w:r>
        <w:r>
          <w:t xml:space="preserve"> 80 (5): 1139–56.</w:t>
        </w:r>
      </w:ins>
    </w:p>
    <w:p w14:paraId="6FA640DB" w14:textId="77777777" w:rsidR="002D52AA" w:rsidRDefault="002D52AA" w:rsidP="002D52AA">
      <w:pPr>
        <w:pStyle w:val="Bibliography"/>
        <w:rPr>
          <w:ins w:id="6596" w:author="Linderhof, Vincent" w:date="2016-03-06T22:19:00Z"/>
        </w:rPr>
        <w:pPrChange w:id="6597" w:author="Linderhof, Vincent" w:date="2016-03-06T22:19:00Z">
          <w:pPr>
            <w:widowControl w:val="0"/>
            <w:autoSpaceDE w:val="0"/>
            <w:autoSpaceDN w:val="0"/>
            <w:adjustRightInd w:val="0"/>
            <w:spacing w:after="0" w:line="240" w:lineRule="auto"/>
          </w:pPr>
        </w:pPrChange>
      </w:pPr>
      <w:ins w:id="6598" w:author="Linderhof, Vincent" w:date="2016-03-06T22:19:00Z">
        <w:r>
          <w:t xml:space="preserve">Rah, J. H., N. Akhter, R. D. </w:t>
        </w:r>
        <w:proofErr w:type="spellStart"/>
        <w:r>
          <w:t>Semba</w:t>
        </w:r>
        <w:proofErr w:type="spellEnd"/>
        <w:r>
          <w:t xml:space="preserve">, S. de Pee, M. W. </w:t>
        </w:r>
        <w:proofErr w:type="spellStart"/>
        <w:r>
          <w:t>Bloem</w:t>
        </w:r>
        <w:proofErr w:type="spellEnd"/>
        <w:r>
          <w:t xml:space="preserve">, A. A. Campbell, R. </w:t>
        </w:r>
        <w:proofErr w:type="spellStart"/>
        <w:r>
          <w:t>Moench-Pfanner</w:t>
        </w:r>
        <w:proofErr w:type="spellEnd"/>
        <w:r>
          <w:t xml:space="preserve">, K. Sun, J. </w:t>
        </w:r>
        <w:proofErr w:type="spellStart"/>
        <w:r>
          <w:t>Badham</w:t>
        </w:r>
        <w:proofErr w:type="spellEnd"/>
        <w:r>
          <w:t xml:space="preserve">, and K. Kraemer. 2010. ‘Low Dietary Diversity Is a Predictor of Child Stunting in Rural Bangladesh’. </w:t>
        </w:r>
        <w:r>
          <w:rPr>
            <w:i/>
            <w:iCs/>
          </w:rPr>
          <w:t>European Journal of Clinical Nutrition</w:t>
        </w:r>
        <w:r>
          <w:t xml:space="preserve"> 64 (12): 1393–98. doi:10.1038/ejcn.2010.171.</w:t>
        </w:r>
      </w:ins>
    </w:p>
    <w:p w14:paraId="58130F23" w14:textId="77777777" w:rsidR="002D52AA" w:rsidRDefault="002D52AA" w:rsidP="002D52AA">
      <w:pPr>
        <w:pStyle w:val="Bibliography"/>
        <w:rPr>
          <w:ins w:id="6599" w:author="Linderhof, Vincent" w:date="2016-03-06T22:19:00Z"/>
        </w:rPr>
        <w:pPrChange w:id="6600" w:author="Linderhof, Vincent" w:date="2016-03-06T22:19:00Z">
          <w:pPr>
            <w:widowControl w:val="0"/>
            <w:autoSpaceDE w:val="0"/>
            <w:autoSpaceDN w:val="0"/>
            <w:adjustRightInd w:val="0"/>
            <w:spacing w:after="0" w:line="240" w:lineRule="auto"/>
          </w:pPr>
        </w:pPrChange>
      </w:pPr>
      <w:ins w:id="6601" w:author="Linderhof, Vincent" w:date="2016-03-06T22:19:00Z">
        <w:r>
          <w:t xml:space="preserve">Rose, Donald, Stephan </w:t>
        </w:r>
        <w:proofErr w:type="spellStart"/>
        <w:r>
          <w:t>Meershoek</w:t>
        </w:r>
        <w:proofErr w:type="spellEnd"/>
        <w:r>
          <w:t>, Carina Ismael, and Margaret McEwan. 2002. ‘Evaluation of a Rapid Field Tool for Assessing Household Diet Quality in Mozambique’. Text. June. http://landbouwwagennld.library.ingentaconnect.com/content/nsinf/fnb/2002/00000023/00000002/art00007.</w:t>
        </w:r>
      </w:ins>
    </w:p>
    <w:p w14:paraId="6E389C09" w14:textId="77777777" w:rsidR="002D52AA" w:rsidRDefault="002D52AA" w:rsidP="002D52AA">
      <w:pPr>
        <w:pStyle w:val="Bibliography"/>
        <w:rPr>
          <w:ins w:id="6602" w:author="Linderhof, Vincent" w:date="2016-03-06T22:19:00Z"/>
        </w:rPr>
        <w:pPrChange w:id="6603" w:author="Linderhof, Vincent" w:date="2016-03-06T22:19:00Z">
          <w:pPr>
            <w:widowControl w:val="0"/>
            <w:autoSpaceDE w:val="0"/>
            <w:autoSpaceDN w:val="0"/>
            <w:adjustRightInd w:val="0"/>
            <w:spacing w:after="0" w:line="240" w:lineRule="auto"/>
          </w:pPr>
        </w:pPrChange>
      </w:pPr>
      <w:proofErr w:type="spellStart"/>
      <w:ins w:id="6604" w:author="Linderhof, Vincent" w:date="2016-03-06T22:19:00Z">
        <w:r>
          <w:t>Sadoulet</w:t>
        </w:r>
        <w:proofErr w:type="spellEnd"/>
        <w:r>
          <w:t xml:space="preserve">, Elisabeth, and Alain De </w:t>
        </w:r>
        <w:proofErr w:type="spellStart"/>
        <w:r>
          <w:t>Janvry</w:t>
        </w:r>
        <w:proofErr w:type="spellEnd"/>
        <w:r>
          <w:t xml:space="preserve">. 1995. </w:t>
        </w:r>
        <w:r>
          <w:rPr>
            <w:i/>
            <w:iCs/>
          </w:rPr>
          <w:t>Quantitative Development Policy Analysis</w:t>
        </w:r>
        <w:r>
          <w:t>. Baltimore: Johns Hopkins University Press.</w:t>
        </w:r>
      </w:ins>
    </w:p>
    <w:p w14:paraId="0CC6FBCF" w14:textId="77777777" w:rsidR="002D52AA" w:rsidRDefault="002D52AA" w:rsidP="002D52AA">
      <w:pPr>
        <w:pStyle w:val="Bibliography"/>
        <w:rPr>
          <w:ins w:id="6605" w:author="Linderhof, Vincent" w:date="2016-03-06T22:19:00Z"/>
        </w:rPr>
        <w:pPrChange w:id="6606" w:author="Linderhof, Vincent" w:date="2016-03-06T22:19:00Z">
          <w:pPr>
            <w:widowControl w:val="0"/>
            <w:autoSpaceDE w:val="0"/>
            <w:autoSpaceDN w:val="0"/>
            <w:adjustRightInd w:val="0"/>
            <w:spacing w:after="0" w:line="240" w:lineRule="auto"/>
          </w:pPr>
        </w:pPrChange>
      </w:pPr>
      <w:ins w:id="6607" w:author="Linderhof, Vincent" w:date="2016-03-06T22:19:00Z">
        <w:r>
          <w:t>Simpson, E. H. 1949. ‘Measurement of Diversity’ 163: 688. doi:10.1038/163688a0.</w:t>
        </w:r>
      </w:ins>
    </w:p>
    <w:p w14:paraId="48B6F550" w14:textId="77777777" w:rsidR="002D52AA" w:rsidRDefault="002D52AA" w:rsidP="002D52AA">
      <w:pPr>
        <w:pStyle w:val="Bibliography"/>
        <w:rPr>
          <w:ins w:id="6608" w:author="Linderhof, Vincent" w:date="2016-03-06T22:19:00Z"/>
        </w:rPr>
        <w:pPrChange w:id="6609" w:author="Linderhof, Vincent" w:date="2016-03-06T22:19:00Z">
          <w:pPr>
            <w:widowControl w:val="0"/>
            <w:autoSpaceDE w:val="0"/>
            <w:autoSpaceDN w:val="0"/>
            <w:adjustRightInd w:val="0"/>
            <w:spacing w:after="0" w:line="240" w:lineRule="auto"/>
          </w:pPr>
        </w:pPrChange>
      </w:pPr>
      <w:ins w:id="6610" w:author="Linderhof, Vincent" w:date="2016-03-06T22:19:00Z">
        <w:r>
          <w:t xml:space="preserve">Singh, </w:t>
        </w:r>
        <w:proofErr w:type="spellStart"/>
        <w:r>
          <w:t>Inderjit</w:t>
        </w:r>
        <w:proofErr w:type="spellEnd"/>
        <w:r>
          <w:t xml:space="preserve">, Lyn Squire, John Strauss, and World Bank, eds. 1986. </w:t>
        </w:r>
        <w:r>
          <w:rPr>
            <w:i/>
            <w:iCs/>
          </w:rPr>
          <w:t>Agricultural Household Models: Extensions, Applications, and Policy</w:t>
        </w:r>
        <w:r>
          <w:t>. A World Bank Research Publication. Baltimore: Johns Hopkins University Press.</w:t>
        </w:r>
      </w:ins>
    </w:p>
    <w:p w14:paraId="2DEDD1FC" w14:textId="77777777" w:rsidR="002D52AA" w:rsidRDefault="002D52AA" w:rsidP="002D52AA">
      <w:pPr>
        <w:pStyle w:val="Bibliography"/>
        <w:rPr>
          <w:ins w:id="6611" w:author="Linderhof, Vincent" w:date="2016-03-06T22:19:00Z"/>
        </w:rPr>
        <w:pPrChange w:id="6612" w:author="Linderhof, Vincent" w:date="2016-03-06T22:19:00Z">
          <w:pPr>
            <w:widowControl w:val="0"/>
            <w:autoSpaceDE w:val="0"/>
            <w:autoSpaceDN w:val="0"/>
            <w:adjustRightInd w:val="0"/>
            <w:spacing w:after="0" w:line="240" w:lineRule="auto"/>
          </w:pPr>
        </w:pPrChange>
      </w:pPr>
      <w:proofErr w:type="spellStart"/>
      <w:ins w:id="6613" w:author="Linderhof, Vincent" w:date="2016-03-06T22:19:00Z">
        <w:r>
          <w:t>Smale</w:t>
        </w:r>
        <w:proofErr w:type="spellEnd"/>
        <w:r>
          <w:t xml:space="preserve">, Melinda, </w:t>
        </w:r>
        <w:proofErr w:type="spellStart"/>
        <w:r>
          <w:t>Mourad</w:t>
        </w:r>
        <w:proofErr w:type="spellEnd"/>
        <w:r>
          <w:t xml:space="preserve"> </w:t>
        </w:r>
        <w:proofErr w:type="spellStart"/>
        <w:r>
          <w:t>Moursi</w:t>
        </w:r>
        <w:proofErr w:type="spellEnd"/>
        <w:r>
          <w:t xml:space="preserve">, and </w:t>
        </w:r>
        <w:proofErr w:type="spellStart"/>
        <w:r>
          <w:t>Ekin</w:t>
        </w:r>
        <w:proofErr w:type="spellEnd"/>
        <w:r>
          <w:t xml:space="preserve"> </w:t>
        </w:r>
        <w:proofErr w:type="spellStart"/>
        <w:r>
          <w:t>Birol</w:t>
        </w:r>
        <w:proofErr w:type="spellEnd"/>
        <w:r>
          <w:t xml:space="preserve">. 2015. ‘How Does Adopting Hybrid Maize Affect Dietary Diversity on Family Farms? Micro-Evidence from Zambia’. </w:t>
        </w:r>
        <w:r>
          <w:rPr>
            <w:i/>
            <w:iCs/>
          </w:rPr>
          <w:t>Food Policy</w:t>
        </w:r>
        <w:r>
          <w:t xml:space="preserve"> 52 (April): 44–53. doi:10.1016/j.foodpol.2015.03.001.</w:t>
        </w:r>
      </w:ins>
    </w:p>
    <w:p w14:paraId="179D74CF" w14:textId="77777777" w:rsidR="002D52AA" w:rsidRDefault="002D52AA" w:rsidP="002D52AA">
      <w:pPr>
        <w:pStyle w:val="Bibliography"/>
        <w:rPr>
          <w:ins w:id="6614" w:author="Linderhof, Vincent" w:date="2016-03-06T22:19:00Z"/>
        </w:rPr>
        <w:pPrChange w:id="6615" w:author="Linderhof, Vincent" w:date="2016-03-06T22:19:00Z">
          <w:pPr>
            <w:widowControl w:val="0"/>
            <w:autoSpaceDE w:val="0"/>
            <w:autoSpaceDN w:val="0"/>
            <w:adjustRightInd w:val="0"/>
            <w:spacing w:after="0" w:line="240" w:lineRule="auto"/>
          </w:pPr>
        </w:pPrChange>
      </w:pPr>
      <w:ins w:id="6616" w:author="Linderhof, Vincent" w:date="2016-03-06T22:19:00Z">
        <w:r>
          <w:t xml:space="preserve">Steyn, Np, </w:t>
        </w:r>
        <w:proofErr w:type="spellStart"/>
        <w:r>
          <w:t>Jh</w:t>
        </w:r>
        <w:proofErr w:type="spellEnd"/>
        <w:r>
          <w:t xml:space="preserve"> </w:t>
        </w:r>
        <w:proofErr w:type="spellStart"/>
        <w:r>
          <w:t>Nel</w:t>
        </w:r>
        <w:proofErr w:type="spellEnd"/>
        <w:r>
          <w:t xml:space="preserve">, G </w:t>
        </w:r>
        <w:proofErr w:type="spellStart"/>
        <w:r>
          <w:t>Nantel</w:t>
        </w:r>
        <w:proofErr w:type="spellEnd"/>
        <w:r>
          <w:t xml:space="preserve">, G Kennedy, and D </w:t>
        </w:r>
        <w:proofErr w:type="spellStart"/>
        <w:r>
          <w:t>Labadarios</w:t>
        </w:r>
        <w:proofErr w:type="spellEnd"/>
        <w:r>
          <w:t xml:space="preserve">. 2006. ‘Food Variety and Dietary Diversity Scores in Children: Are They Good Indicators of Dietary Adequacy?’ </w:t>
        </w:r>
        <w:r>
          <w:rPr>
            <w:i/>
            <w:iCs/>
          </w:rPr>
          <w:t>Public Health Nutrition</w:t>
        </w:r>
        <w:r>
          <w:t xml:space="preserve"> 9 (05): 644–50. doi:10.1079/PHN2005912.</w:t>
        </w:r>
      </w:ins>
    </w:p>
    <w:p w14:paraId="0E96EEE3" w14:textId="77777777" w:rsidR="002D52AA" w:rsidRDefault="002D52AA" w:rsidP="002D52AA">
      <w:pPr>
        <w:pStyle w:val="Bibliography"/>
        <w:rPr>
          <w:ins w:id="6617" w:author="Linderhof, Vincent" w:date="2016-03-06T22:19:00Z"/>
        </w:rPr>
        <w:pPrChange w:id="6618" w:author="Linderhof, Vincent" w:date="2016-03-06T22:19:00Z">
          <w:pPr>
            <w:widowControl w:val="0"/>
            <w:autoSpaceDE w:val="0"/>
            <w:autoSpaceDN w:val="0"/>
            <w:adjustRightInd w:val="0"/>
            <w:spacing w:after="0" w:line="240" w:lineRule="auto"/>
          </w:pPr>
        </w:pPrChange>
      </w:pPr>
      <w:proofErr w:type="spellStart"/>
      <w:ins w:id="6619" w:author="Linderhof, Vincent" w:date="2016-03-06T22:19:00Z">
        <w:r>
          <w:t>Swindale</w:t>
        </w:r>
        <w:proofErr w:type="spellEnd"/>
        <w:r>
          <w:t xml:space="preserve">, Anne, and Paula </w:t>
        </w:r>
        <w:proofErr w:type="spellStart"/>
        <w:r>
          <w:t>Bilinsky</w:t>
        </w:r>
        <w:proofErr w:type="spellEnd"/>
        <w:r>
          <w:t xml:space="preserve">. 2006. ‘Development of a Universally Applicable Household Food Insecurity Measurement Tool: Process, Current Status, and Outstanding Issues’. </w:t>
        </w:r>
        <w:r>
          <w:rPr>
            <w:i/>
            <w:iCs/>
          </w:rPr>
          <w:t>The Journal of Nutrition</w:t>
        </w:r>
        <w:r>
          <w:t xml:space="preserve"> 136 (5): 1449S – 1452S.</w:t>
        </w:r>
      </w:ins>
    </w:p>
    <w:p w14:paraId="4F572B18" w14:textId="77777777" w:rsidR="002D52AA" w:rsidRDefault="002D52AA" w:rsidP="002D52AA">
      <w:pPr>
        <w:pStyle w:val="Bibliography"/>
        <w:rPr>
          <w:ins w:id="6620" w:author="Linderhof, Vincent" w:date="2016-03-06T22:19:00Z"/>
        </w:rPr>
        <w:pPrChange w:id="6621" w:author="Linderhof, Vincent" w:date="2016-03-06T22:19:00Z">
          <w:pPr>
            <w:widowControl w:val="0"/>
            <w:autoSpaceDE w:val="0"/>
            <w:autoSpaceDN w:val="0"/>
            <w:adjustRightInd w:val="0"/>
            <w:spacing w:after="0" w:line="240" w:lineRule="auto"/>
          </w:pPr>
        </w:pPrChange>
      </w:pPr>
      <w:ins w:id="6622" w:author="Linderhof, Vincent" w:date="2016-03-06T22:19:00Z">
        <w:r>
          <w:t xml:space="preserve">Thorne-Lyman, Andrew L., Natalie </w:t>
        </w:r>
        <w:proofErr w:type="spellStart"/>
        <w:r>
          <w:t>Valpiani</w:t>
        </w:r>
        <w:proofErr w:type="spellEnd"/>
        <w:r>
          <w:t xml:space="preserve">, Kai Sun, Richard D. </w:t>
        </w:r>
        <w:proofErr w:type="spellStart"/>
        <w:r>
          <w:t>Semba</w:t>
        </w:r>
        <w:proofErr w:type="spellEnd"/>
        <w:r>
          <w:t xml:space="preserve">, Christine L. Klotz, Klaus Kraemer, </w:t>
        </w:r>
        <w:proofErr w:type="spellStart"/>
        <w:r>
          <w:t>Nasima</w:t>
        </w:r>
        <w:proofErr w:type="spellEnd"/>
        <w:r>
          <w:t xml:space="preserve"> Akhter, et al. 2010. ‘Household Dietary Diversity and Food Expenditures Are Closely Linked in Rural Bangladesh, Increasing the Risk of Malnutrition Due to the Financial Crisis’. </w:t>
        </w:r>
        <w:r>
          <w:rPr>
            <w:i/>
            <w:iCs/>
          </w:rPr>
          <w:t>The Journal of Nutrition</w:t>
        </w:r>
        <w:r>
          <w:t xml:space="preserve"> 140 (1): 182S – 188S. doi:10.3945/jn.109.110809.</w:t>
        </w:r>
      </w:ins>
    </w:p>
    <w:p w14:paraId="5E1D0D23" w14:textId="77777777" w:rsidR="002D52AA" w:rsidRDefault="002D52AA" w:rsidP="002D52AA">
      <w:pPr>
        <w:pStyle w:val="Bibliography"/>
        <w:rPr>
          <w:ins w:id="6623" w:author="Linderhof, Vincent" w:date="2016-03-06T22:19:00Z"/>
        </w:rPr>
        <w:pPrChange w:id="6624" w:author="Linderhof, Vincent" w:date="2016-03-06T22:19:00Z">
          <w:pPr>
            <w:widowControl w:val="0"/>
            <w:autoSpaceDE w:val="0"/>
            <w:autoSpaceDN w:val="0"/>
            <w:adjustRightInd w:val="0"/>
            <w:spacing w:after="0" w:line="240" w:lineRule="auto"/>
          </w:pPr>
        </w:pPrChange>
      </w:pPr>
      <w:proofErr w:type="spellStart"/>
      <w:ins w:id="6625" w:author="Linderhof, Vincent" w:date="2016-03-06T22:19:00Z">
        <w:r>
          <w:t>Torheim</w:t>
        </w:r>
        <w:proofErr w:type="spellEnd"/>
        <w:r>
          <w:t xml:space="preserve">, L. E., F. </w:t>
        </w:r>
        <w:proofErr w:type="spellStart"/>
        <w:r>
          <w:t>Ouattara</w:t>
        </w:r>
        <w:proofErr w:type="spellEnd"/>
        <w:r>
          <w:t xml:space="preserve">, M. M. </w:t>
        </w:r>
        <w:proofErr w:type="spellStart"/>
        <w:r>
          <w:t>Diarra</w:t>
        </w:r>
        <w:proofErr w:type="spellEnd"/>
        <w:r>
          <w:t xml:space="preserve">, F. D. </w:t>
        </w:r>
        <w:proofErr w:type="spellStart"/>
        <w:r>
          <w:t>Thiam</w:t>
        </w:r>
        <w:proofErr w:type="spellEnd"/>
        <w:r>
          <w:t xml:space="preserve">, I. </w:t>
        </w:r>
        <w:proofErr w:type="spellStart"/>
        <w:r>
          <w:t>Barikmo</w:t>
        </w:r>
        <w:proofErr w:type="spellEnd"/>
        <w:r>
          <w:t xml:space="preserve">, A. </w:t>
        </w:r>
        <w:proofErr w:type="spellStart"/>
        <w:r>
          <w:t>Hatløy</w:t>
        </w:r>
        <w:proofErr w:type="spellEnd"/>
        <w:r>
          <w:t xml:space="preserve">, and A. </w:t>
        </w:r>
        <w:proofErr w:type="spellStart"/>
        <w:r>
          <w:t>Oshaug</w:t>
        </w:r>
        <w:proofErr w:type="spellEnd"/>
        <w:r>
          <w:t xml:space="preserve">. 2004. ‘Nutrient Adequacy and Dietary Diversity in Rural Mali: Association and Determinants’. </w:t>
        </w:r>
        <w:r>
          <w:rPr>
            <w:i/>
            <w:iCs/>
          </w:rPr>
          <w:t>European Journal of Clinical Nutrition</w:t>
        </w:r>
        <w:r>
          <w:t xml:space="preserve"> 58 (4): 594–604. doi:10.1038/sj.ejcn.1601853.</w:t>
        </w:r>
      </w:ins>
    </w:p>
    <w:p w14:paraId="1B8DD441" w14:textId="77777777" w:rsidR="002D52AA" w:rsidRDefault="002D52AA" w:rsidP="002D52AA">
      <w:pPr>
        <w:pStyle w:val="Bibliography"/>
        <w:rPr>
          <w:ins w:id="6626" w:author="Linderhof, Vincent" w:date="2016-03-06T22:19:00Z"/>
        </w:rPr>
        <w:pPrChange w:id="6627" w:author="Linderhof, Vincent" w:date="2016-03-06T22:19:00Z">
          <w:pPr>
            <w:widowControl w:val="0"/>
            <w:autoSpaceDE w:val="0"/>
            <w:autoSpaceDN w:val="0"/>
            <w:adjustRightInd w:val="0"/>
            <w:spacing w:after="0" w:line="240" w:lineRule="auto"/>
          </w:pPr>
        </w:pPrChange>
      </w:pPr>
      <w:ins w:id="6628" w:author="Linderhof, Vincent" w:date="2016-03-06T22:19:00Z">
        <w:r>
          <w:t>United Nations World Food Programme. 2008. ‘Food Consumption Analysis: Calculation and Use of the Food Consumption Score in Food Security Analysis.’ Rome: United Nations World Food Programme. http://foodsecuritycluster.net/sites/default/files/WFP%20FCS%20Guideline%20%281%29.pdf.</w:t>
        </w:r>
      </w:ins>
    </w:p>
    <w:p w14:paraId="2B14819B" w14:textId="77777777" w:rsidR="002D52AA" w:rsidRDefault="002D52AA" w:rsidP="002D52AA">
      <w:pPr>
        <w:pStyle w:val="Bibliography"/>
        <w:rPr>
          <w:ins w:id="6629" w:author="Linderhof, Vincent" w:date="2016-03-06T22:19:00Z"/>
        </w:rPr>
        <w:pPrChange w:id="6630" w:author="Linderhof, Vincent" w:date="2016-03-06T22:19:00Z">
          <w:pPr>
            <w:widowControl w:val="0"/>
            <w:autoSpaceDE w:val="0"/>
            <w:autoSpaceDN w:val="0"/>
            <w:adjustRightInd w:val="0"/>
            <w:spacing w:after="0" w:line="240" w:lineRule="auto"/>
          </w:pPr>
        </w:pPrChange>
      </w:pPr>
      <w:proofErr w:type="spellStart"/>
      <w:ins w:id="6631" w:author="Linderhof, Vincent" w:date="2016-03-06T22:19:00Z">
        <w:r w:rsidRPr="002D52AA">
          <w:rPr>
            <w:lang w:val="de-DE"/>
            <w:rPrChange w:id="6632" w:author="Linderhof, Vincent" w:date="2016-03-06T22:19:00Z">
              <w:rPr/>
            </w:rPrChange>
          </w:rPr>
          <w:t>Weiss</w:t>
        </w:r>
        <w:proofErr w:type="spellEnd"/>
        <w:r w:rsidRPr="002D52AA">
          <w:rPr>
            <w:lang w:val="de-DE"/>
            <w:rPrChange w:id="6633" w:author="Linderhof, Vincent" w:date="2016-03-06T22:19:00Z">
              <w:rPr/>
            </w:rPrChange>
          </w:rPr>
          <w:t xml:space="preserve">, Christoph R., and Wolfgang </w:t>
        </w:r>
        <w:proofErr w:type="spellStart"/>
        <w:r w:rsidRPr="002D52AA">
          <w:rPr>
            <w:lang w:val="de-DE"/>
            <w:rPrChange w:id="6634" w:author="Linderhof, Vincent" w:date="2016-03-06T22:19:00Z">
              <w:rPr/>
            </w:rPrChange>
          </w:rPr>
          <w:t>Briglauer</w:t>
        </w:r>
        <w:proofErr w:type="spellEnd"/>
        <w:r w:rsidRPr="002D52AA">
          <w:rPr>
            <w:lang w:val="de-DE"/>
            <w:rPrChange w:id="6635" w:author="Linderhof, Vincent" w:date="2016-03-06T22:19:00Z">
              <w:rPr/>
            </w:rPrChange>
          </w:rPr>
          <w:t xml:space="preserve">. </w:t>
        </w:r>
        <w:r>
          <w:t>2000. ‘Determinants and Dynamics of Farm Diversification’. FE Working Paper 0002. Christian-</w:t>
        </w:r>
        <w:proofErr w:type="spellStart"/>
        <w:r>
          <w:t>Albrechts</w:t>
        </w:r>
        <w:proofErr w:type="spellEnd"/>
        <w:r>
          <w:t xml:space="preserve">-University of Kiel, Department of </w:t>
        </w:r>
        <w:r>
          <w:lastRenderedPageBreak/>
          <w:t>Food Economics and Consumption Studies. http://econpapers.repec.org/paper/zbwcaufew/0002.htm.</w:t>
        </w:r>
      </w:ins>
    </w:p>
    <w:p w14:paraId="62647022" w14:textId="577B8C0E" w:rsidR="00314D7F" w:rsidRPr="00B634F7" w:rsidDel="00B634F7" w:rsidRDefault="00314D7F" w:rsidP="002D52AA">
      <w:pPr>
        <w:pStyle w:val="Bibliography"/>
        <w:rPr>
          <w:del w:id="6636" w:author="Linderhof, Vincent" w:date="2016-03-05T21:26:00Z"/>
          <w:rPrChange w:id="6637" w:author="Linderhof, Vincent" w:date="2016-03-05T21:26:00Z">
            <w:rPr>
              <w:del w:id="6638" w:author="Linderhof, Vincent" w:date="2016-03-05T21:26:00Z"/>
            </w:rPr>
          </w:rPrChange>
        </w:rPr>
        <w:pPrChange w:id="6639" w:author="Linderhof, Vincent" w:date="2016-03-06T22:19:00Z">
          <w:pPr>
            <w:pStyle w:val="Bibliography"/>
            <w:spacing w:line="276" w:lineRule="auto"/>
          </w:pPr>
        </w:pPrChange>
      </w:pPr>
      <w:del w:id="6640" w:author="Linderhof, Vincent" w:date="2016-03-05T21:26:00Z">
        <w:r w:rsidRPr="00B634F7" w:rsidDel="00B634F7">
          <w:rPr>
            <w:rPrChange w:id="6641" w:author="Linderhof, Vincent" w:date="2016-03-05T21:26:00Z">
              <w:rPr/>
            </w:rPrChange>
          </w:rPr>
          <w:delText xml:space="preserve">Abay, Fetien, Asmund Bjørnstad, and Melinda Smale. 2009. ‘Measuring on Farm Diversity and Determinants of Barley Diversity in Tigray, Northern Ethiopia’. </w:delText>
        </w:r>
        <w:r w:rsidRPr="00B634F7" w:rsidDel="00B634F7">
          <w:rPr>
            <w:i/>
            <w:iCs/>
            <w:rPrChange w:id="6642" w:author="Linderhof, Vincent" w:date="2016-03-05T21:26:00Z">
              <w:rPr>
                <w:i/>
                <w:iCs/>
              </w:rPr>
            </w:rPrChange>
          </w:rPr>
          <w:delText>Momona Ethiopian Journal of Science</w:delText>
        </w:r>
        <w:r w:rsidRPr="00B634F7" w:rsidDel="00B634F7">
          <w:rPr>
            <w:rPrChange w:id="6643" w:author="Linderhof, Vincent" w:date="2016-03-05T21:26:00Z">
              <w:rPr/>
            </w:rPrChange>
          </w:rPr>
          <w:delText xml:space="preserve"> 1 (2). http://www.ajol.info/index.php/mejs/article/view/46048.</w:delText>
        </w:r>
      </w:del>
    </w:p>
    <w:p w14:paraId="422EBC0B" w14:textId="45E6FA43" w:rsidR="00314D7F" w:rsidRPr="00B634F7" w:rsidDel="00B634F7" w:rsidRDefault="00314D7F" w:rsidP="002D52AA">
      <w:pPr>
        <w:pStyle w:val="Bibliography"/>
        <w:rPr>
          <w:del w:id="6644" w:author="Linderhof, Vincent" w:date="2016-03-05T21:26:00Z"/>
          <w:rPrChange w:id="6645" w:author="Linderhof, Vincent" w:date="2016-03-05T21:26:00Z">
            <w:rPr>
              <w:del w:id="6646" w:author="Linderhof, Vincent" w:date="2016-03-05T21:26:00Z"/>
            </w:rPr>
          </w:rPrChange>
        </w:rPr>
        <w:pPrChange w:id="6647" w:author="Linderhof, Vincent" w:date="2016-03-06T22:19:00Z">
          <w:pPr>
            <w:pStyle w:val="Bibliography"/>
            <w:spacing w:line="276" w:lineRule="auto"/>
          </w:pPr>
        </w:pPrChange>
      </w:pPr>
      <w:del w:id="6648" w:author="Linderhof, Vincent" w:date="2016-03-05T21:26:00Z">
        <w:r w:rsidRPr="00B634F7" w:rsidDel="00B634F7">
          <w:rPr>
            <w:rPrChange w:id="6649" w:author="Linderhof, Vincent" w:date="2016-03-05T21:26:00Z">
              <w:rPr/>
            </w:rPrChange>
          </w:rPr>
          <w:delText xml:space="preserve">Arimond, Mary, and Marie T. Ruel. 2004. ‘Dietary Diversity Is Associated with Child Nutritional Status: Evidence from 11 Demographic and Health Surveys’. </w:delText>
        </w:r>
        <w:r w:rsidRPr="00B634F7" w:rsidDel="00B634F7">
          <w:rPr>
            <w:i/>
            <w:iCs/>
            <w:rPrChange w:id="6650" w:author="Linderhof, Vincent" w:date="2016-03-05T21:26:00Z">
              <w:rPr>
                <w:i/>
                <w:iCs/>
              </w:rPr>
            </w:rPrChange>
          </w:rPr>
          <w:delText>The Journal of Nutrition</w:delText>
        </w:r>
        <w:r w:rsidRPr="00B634F7" w:rsidDel="00B634F7">
          <w:rPr>
            <w:rPrChange w:id="6651" w:author="Linderhof, Vincent" w:date="2016-03-05T21:26:00Z">
              <w:rPr/>
            </w:rPrChange>
          </w:rPr>
          <w:delText xml:space="preserve"> 134 (10): 2579–85.</w:delText>
        </w:r>
      </w:del>
    </w:p>
    <w:p w14:paraId="15F0B6DC" w14:textId="074EC1AB" w:rsidR="00314D7F" w:rsidRPr="00B634F7" w:rsidDel="00B634F7" w:rsidRDefault="00314D7F" w:rsidP="002D52AA">
      <w:pPr>
        <w:pStyle w:val="Bibliography"/>
        <w:rPr>
          <w:del w:id="6652" w:author="Linderhof, Vincent" w:date="2016-03-05T21:26:00Z"/>
          <w:rPrChange w:id="6653" w:author="Linderhof, Vincent" w:date="2016-03-05T21:26:00Z">
            <w:rPr>
              <w:del w:id="6654" w:author="Linderhof, Vincent" w:date="2016-03-05T21:26:00Z"/>
            </w:rPr>
          </w:rPrChange>
        </w:rPr>
        <w:pPrChange w:id="6655" w:author="Linderhof, Vincent" w:date="2016-03-06T22:19:00Z">
          <w:pPr>
            <w:pStyle w:val="Bibliography"/>
            <w:spacing w:line="276" w:lineRule="auto"/>
          </w:pPr>
        </w:pPrChange>
      </w:pPr>
      <w:del w:id="6656" w:author="Linderhof, Vincent" w:date="2016-03-05T21:26:00Z">
        <w:r w:rsidRPr="00B634F7" w:rsidDel="00B634F7">
          <w:rPr>
            <w:rPrChange w:id="6657" w:author="Linderhof, Vincent" w:date="2016-03-05T21:26:00Z">
              <w:rPr/>
            </w:rPrChange>
          </w:rPr>
          <w:delText xml:space="preserve">Benin, S., M. Smale, J. Pender, B. Gebremedhin, and S. Ehui. 2004. ‘The Economic Determinants of Cereal Crop Diversity on Farms in the Ethiopian Highlands’. </w:delText>
        </w:r>
        <w:r w:rsidRPr="00B634F7" w:rsidDel="00B634F7">
          <w:rPr>
            <w:i/>
            <w:iCs/>
            <w:rPrChange w:id="6658" w:author="Linderhof, Vincent" w:date="2016-03-05T21:26:00Z">
              <w:rPr>
                <w:i/>
                <w:iCs/>
              </w:rPr>
            </w:rPrChange>
          </w:rPr>
          <w:delText>Agricultural Economics</w:delText>
        </w:r>
        <w:r w:rsidRPr="00B634F7" w:rsidDel="00B634F7">
          <w:rPr>
            <w:rPrChange w:id="6659" w:author="Linderhof, Vincent" w:date="2016-03-05T21:26:00Z">
              <w:rPr/>
            </w:rPrChange>
          </w:rPr>
          <w:delText>, Current Issues in the Economics of Agriculture, Food, and Resources: Reshaping Agriculture’s Contributions to Society, 31 (2–3): 197–208. doi:10.1016/j.agecon.2004.09.007.</w:delText>
        </w:r>
      </w:del>
    </w:p>
    <w:p w14:paraId="4EA3C6A0" w14:textId="0B57F0DE" w:rsidR="00314D7F" w:rsidRPr="00B634F7" w:rsidDel="00B634F7" w:rsidRDefault="00314D7F" w:rsidP="002D52AA">
      <w:pPr>
        <w:pStyle w:val="Bibliography"/>
        <w:rPr>
          <w:del w:id="6660" w:author="Linderhof, Vincent" w:date="2016-03-05T21:26:00Z"/>
          <w:rPrChange w:id="6661" w:author="Linderhof, Vincent" w:date="2016-03-05T21:26:00Z">
            <w:rPr>
              <w:del w:id="6662" w:author="Linderhof, Vincent" w:date="2016-03-05T21:26:00Z"/>
            </w:rPr>
          </w:rPrChange>
        </w:rPr>
        <w:pPrChange w:id="6663" w:author="Linderhof, Vincent" w:date="2016-03-06T22:19:00Z">
          <w:pPr>
            <w:pStyle w:val="Bibliography"/>
            <w:spacing w:line="276" w:lineRule="auto"/>
          </w:pPr>
        </w:pPrChange>
      </w:pPr>
      <w:del w:id="6664" w:author="Linderhof, Vincent" w:date="2016-03-05T21:26:00Z">
        <w:r w:rsidRPr="00B634F7" w:rsidDel="00B634F7">
          <w:rPr>
            <w:rPrChange w:id="6665" w:author="Linderhof, Vincent" w:date="2016-03-05T21:26:00Z">
              <w:rPr/>
            </w:rPrChange>
          </w:rPr>
          <w:delText>Boysen, Ole, Hans Grinsted Jensen, and Alan Matthews. 2014. ‘Impact of EU Agricultural Policy on Developing Countries: A Uganda Case Study’. IIIS. https://www.gtap.agecon.purdue.edu/resources/download/7200.pdf.</w:delText>
        </w:r>
      </w:del>
    </w:p>
    <w:p w14:paraId="7C07C482" w14:textId="1971E837" w:rsidR="00314D7F" w:rsidRPr="00B634F7" w:rsidDel="00B634F7" w:rsidRDefault="00314D7F" w:rsidP="002D52AA">
      <w:pPr>
        <w:pStyle w:val="Bibliography"/>
        <w:rPr>
          <w:del w:id="6666" w:author="Linderhof, Vincent" w:date="2016-03-05T21:26:00Z"/>
          <w:rPrChange w:id="6667" w:author="Linderhof, Vincent" w:date="2016-03-05T21:26:00Z">
            <w:rPr>
              <w:del w:id="6668" w:author="Linderhof, Vincent" w:date="2016-03-05T21:26:00Z"/>
            </w:rPr>
          </w:rPrChange>
        </w:rPr>
        <w:pPrChange w:id="6669" w:author="Linderhof, Vincent" w:date="2016-03-06T22:19:00Z">
          <w:pPr>
            <w:pStyle w:val="Bibliography"/>
            <w:spacing w:line="276" w:lineRule="auto"/>
          </w:pPr>
        </w:pPrChange>
      </w:pPr>
      <w:del w:id="6670" w:author="Linderhof, Vincent" w:date="2016-03-05T21:26:00Z">
        <w:r w:rsidRPr="00B634F7" w:rsidDel="00B634F7">
          <w:rPr>
            <w:rPrChange w:id="6671" w:author="Linderhof, Vincent" w:date="2016-03-05T21:26:00Z">
              <w:rPr/>
            </w:rPrChange>
          </w:rPr>
          <w:delText xml:space="preserve">Carletto, Calogero, Alberto Zezza, and Raka Banerjee. 2013. ‘Towards Better Measurement of Household Food Security: Harmonizing Indicators and the Role of Household Surveys’. </w:delText>
        </w:r>
        <w:r w:rsidRPr="00B634F7" w:rsidDel="00B634F7">
          <w:rPr>
            <w:i/>
            <w:iCs/>
            <w:rPrChange w:id="6672" w:author="Linderhof, Vincent" w:date="2016-03-05T21:26:00Z">
              <w:rPr>
                <w:i/>
                <w:iCs/>
              </w:rPr>
            </w:rPrChange>
          </w:rPr>
          <w:delText>Global Food Security</w:delText>
        </w:r>
        <w:r w:rsidRPr="00B634F7" w:rsidDel="00B634F7">
          <w:rPr>
            <w:rPrChange w:id="6673" w:author="Linderhof, Vincent" w:date="2016-03-05T21:26:00Z">
              <w:rPr/>
            </w:rPrChange>
          </w:rPr>
          <w:delText xml:space="preserve"> 2 (1): 30–40. doi:10.1016/j.gfs.2012.11.006.</w:delText>
        </w:r>
      </w:del>
    </w:p>
    <w:p w14:paraId="510AAE01" w14:textId="26475F4B" w:rsidR="00314D7F" w:rsidRPr="00B634F7" w:rsidDel="00B634F7" w:rsidRDefault="00314D7F" w:rsidP="002D52AA">
      <w:pPr>
        <w:pStyle w:val="Bibliography"/>
        <w:rPr>
          <w:del w:id="6674" w:author="Linderhof, Vincent" w:date="2016-03-05T21:26:00Z"/>
          <w:rPrChange w:id="6675" w:author="Linderhof, Vincent" w:date="2016-03-05T21:26:00Z">
            <w:rPr>
              <w:del w:id="6676" w:author="Linderhof, Vincent" w:date="2016-03-05T21:26:00Z"/>
            </w:rPr>
          </w:rPrChange>
        </w:rPr>
        <w:pPrChange w:id="6677" w:author="Linderhof, Vincent" w:date="2016-03-06T22:19:00Z">
          <w:pPr>
            <w:pStyle w:val="Bibliography"/>
            <w:spacing w:line="276" w:lineRule="auto"/>
          </w:pPr>
        </w:pPrChange>
      </w:pPr>
      <w:del w:id="6678" w:author="Linderhof, Vincent" w:date="2016-03-05T21:26:00Z">
        <w:r w:rsidRPr="00B634F7" w:rsidDel="00B634F7">
          <w:rPr>
            <w:rPrChange w:id="6679" w:author="Linderhof, Vincent" w:date="2016-03-05T21:26:00Z">
              <w:rPr/>
            </w:rPrChange>
          </w:rPr>
          <w:delText xml:space="preserve">Hatluy, A., L. E. Torheim, and A. Oshaug. 1998. ‘Food Variety - a Good Indicator of Nutritional Adequacy of the Diet? A Case Study from an Urban Area in Mali, West Africa’. </w:delText>
        </w:r>
        <w:r w:rsidRPr="00B634F7" w:rsidDel="00B634F7">
          <w:rPr>
            <w:i/>
            <w:iCs/>
            <w:rPrChange w:id="6680" w:author="Linderhof, Vincent" w:date="2016-03-05T21:26:00Z">
              <w:rPr>
                <w:i/>
                <w:iCs/>
              </w:rPr>
            </w:rPrChange>
          </w:rPr>
          <w:delText>European Journal of Clinical Nutrition</w:delText>
        </w:r>
        <w:r w:rsidRPr="00B634F7" w:rsidDel="00B634F7">
          <w:rPr>
            <w:rPrChange w:id="6681" w:author="Linderhof, Vincent" w:date="2016-03-05T21:26:00Z">
              <w:rPr/>
            </w:rPrChange>
          </w:rPr>
          <w:delText xml:space="preserve"> 52: 891–98.</w:delText>
        </w:r>
      </w:del>
    </w:p>
    <w:p w14:paraId="21C24318" w14:textId="23B24ED5" w:rsidR="00314D7F" w:rsidRPr="00B634F7" w:rsidDel="00B634F7" w:rsidRDefault="00314D7F" w:rsidP="002D52AA">
      <w:pPr>
        <w:pStyle w:val="Bibliography"/>
        <w:rPr>
          <w:del w:id="6682" w:author="Linderhof, Vincent" w:date="2016-03-05T21:26:00Z"/>
          <w:rPrChange w:id="6683" w:author="Linderhof, Vincent" w:date="2016-03-05T21:26:00Z">
            <w:rPr>
              <w:del w:id="6684" w:author="Linderhof, Vincent" w:date="2016-03-05T21:26:00Z"/>
            </w:rPr>
          </w:rPrChange>
        </w:rPr>
        <w:pPrChange w:id="6685" w:author="Linderhof, Vincent" w:date="2016-03-06T22:19:00Z">
          <w:pPr>
            <w:pStyle w:val="Bibliography"/>
            <w:spacing w:line="276" w:lineRule="auto"/>
          </w:pPr>
        </w:pPrChange>
      </w:pPr>
      <w:del w:id="6686" w:author="Linderhof, Vincent" w:date="2016-03-05T21:26:00Z">
        <w:r w:rsidRPr="00B634F7" w:rsidDel="00B634F7">
          <w:rPr>
            <w:rPrChange w:id="6687" w:author="Linderhof, Vincent" w:date="2016-03-05T21:26:00Z">
              <w:rPr/>
            </w:rPrChange>
          </w:rPr>
          <w:delText>Hawkes, Corinna, and Marie T. Ruel. 2006. ‘Understanding the Links between Agriculture and Health’. http://www.mtnforum.org/sites/default/files/publication/files/4389.pdf.</w:delText>
        </w:r>
      </w:del>
    </w:p>
    <w:p w14:paraId="3494A452" w14:textId="1C7534BC" w:rsidR="00314D7F" w:rsidRPr="00B634F7" w:rsidDel="00B634F7" w:rsidRDefault="00314D7F" w:rsidP="002D52AA">
      <w:pPr>
        <w:pStyle w:val="Bibliography"/>
        <w:rPr>
          <w:del w:id="6688" w:author="Linderhof, Vincent" w:date="2016-03-05T21:26:00Z"/>
          <w:rPrChange w:id="6689" w:author="Linderhof, Vincent" w:date="2016-03-05T21:26:00Z">
            <w:rPr>
              <w:del w:id="6690" w:author="Linderhof, Vincent" w:date="2016-03-05T21:26:00Z"/>
            </w:rPr>
          </w:rPrChange>
        </w:rPr>
        <w:pPrChange w:id="6691" w:author="Linderhof, Vincent" w:date="2016-03-06T22:19:00Z">
          <w:pPr>
            <w:pStyle w:val="Bibliography"/>
            <w:spacing w:line="276" w:lineRule="auto"/>
          </w:pPr>
        </w:pPrChange>
      </w:pPr>
      <w:del w:id="6692" w:author="Linderhof, Vincent" w:date="2016-03-05T21:26:00Z">
        <w:r w:rsidRPr="00B634F7" w:rsidDel="00B634F7">
          <w:rPr>
            <w:rPrChange w:id="6693" w:author="Linderhof, Vincent" w:date="2016-03-05T21:26:00Z">
              <w:rPr/>
            </w:rPrChange>
          </w:rPr>
          <w:delText xml:space="preserve">Headey, Derek, and Olivier Ecker. 2013. ‘Rethinking the Measurement of Food Security: From First Principles to Best Practice’. </w:delText>
        </w:r>
        <w:r w:rsidRPr="00B634F7" w:rsidDel="00B634F7">
          <w:rPr>
            <w:i/>
            <w:iCs/>
            <w:rPrChange w:id="6694" w:author="Linderhof, Vincent" w:date="2016-03-05T21:26:00Z">
              <w:rPr>
                <w:i/>
                <w:iCs/>
              </w:rPr>
            </w:rPrChange>
          </w:rPr>
          <w:delText>Food Security</w:delText>
        </w:r>
        <w:r w:rsidRPr="00B634F7" w:rsidDel="00B634F7">
          <w:rPr>
            <w:rPrChange w:id="6695" w:author="Linderhof, Vincent" w:date="2016-03-05T21:26:00Z">
              <w:rPr/>
            </w:rPrChange>
          </w:rPr>
          <w:delText xml:space="preserve"> 5 (3): 327–43. doi:10.1007/s12571-013-0253-0.</w:delText>
        </w:r>
      </w:del>
    </w:p>
    <w:p w14:paraId="4570A4E5" w14:textId="3B52D0BE" w:rsidR="00314D7F" w:rsidRPr="00B634F7" w:rsidDel="00B634F7" w:rsidRDefault="00314D7F" w:rsidP="002D52AA">
      <w:pPr>
        <w:pStyle w:val="Bibliography"/>
        <w:rPr>
          <w:del w:id="6696" w:author="Linderhof, Vincent" w:date="2016-03-05T21:26:00Z"/>
          <w:rPrChange w:id="6697" w:author="Linderhof, Vincent" w:date="2016-03-05T21:26:00Z">
            <w:rPr>
              <w:del w:id="6698" w:author="Linderhof, Vincent" w:date="2016-03-05T21:26:00Z"/>
            </w:rPr>
          </w:rPrChange>
        </w:rPr>
        <w:pPrChange w:id="6699" w:author="Linderhof, Vincent" w:date="2016-03-06T22:19:00Z">
          <w:pPr>
            <w:pStyle w:val="Bibliography"/>
            <w:spacing w:line="276" w:lineRule="auto"/>
          </w:pPr>
        </w:pPrChange>
      </w:pPr>
      <w:del w:id="6700" w:author="Linderhof, Vincent" w:date="2016-03-05T21:26:00Z">
        <w:r w:rsidRPr="00B634F7" w:rsidDel="00B634F7">
          <w:rPr>
            <w:rPrChange w:id="6701" w:author="Linderhof, Vincent" w:date="2016-03-05T21:26:00Z">
              <w:rPr/>
            </w:rPrChange>
          </w:rPr>
          <w:delText xml:space="preserve">Hoddinott, John, and Yisehac Yohannes. 2002. ‘Dietary Diversity as a Food Security Indicator’. </w:delText>
        </w:r>
        <w:r w:rsidRPr="00B634F7" w:rsidDel="00B634F7">
          <w:rPr>
            <w:i/>
            <w:iCs/>
            <w:rPrChange w:id="6702" w:author="Linderhof, Vincent" w:date="2016-03-05T21:26:00Z">
              <w:rPr>
                <w:i/>
                <w:iCs/>
              </w:rPr>
            </w:rPrChange>
          </w:rPr>
          <w:delText>Food Consumption and Nutrition Division Discussion Paper</w:delText>
        </w:r>
        <w:r w:rsidRPr="00B634F7" w:rsidDel="00B634F7">
          <w:rPr>
            <w:rPrChange w:id="6703" w:author="Linderhof, Vincent" w:date="2016-03-05T21:26:00Z">
              <w:rPr/>
            </w:rPrChange>
          </w:rPr>
          <w:delText xml:space="preserve"> 136: 2002.</w:delText>
        </w:r>
      </w:del>
    </w:p>
    <w:p w14:paraId="0D72CD7F" w14:textId="44936CF0" w:rsidR="00314D7F" w:rsidRPr="00B634F7" w:rsidDel="00B634F7" w:rsidRDefault="00314D7F" w:rsidP="002D52AA">
      <w:pPr>
        <w:pStyle w:val="Bibliography"/>
        <w:rPr>
          <w:del w:id="6704" w:author="Linderhof, Vincent" w:date="2016-03-05T21:26:00Z"/>
          <w:rPrChange w:id="6705" w:author="Linderhof, Vincent" w:date="2016-03-05T21:26:00Z">
            <w:rPr>
              <w:del w:id="6706" w:author="Linderhof, Vincent" w:date="2016-03-05T21:26:00Z"/>
            </w:rPr>
          </w:rPrChange>
        </w:rPr>
        <w:pPrChange w:id="6707" w:author="Linderhof, Vincent" w:date="2016-03-06T22:19:00Z">
          <w:pPr>
            <w:pStyle w:val="Bibliography"/>
            <w:spacing w:line="276" w:lineRule="auto"/>
          </w:pPr>
        </w:pPrChange>
      </w:pPr>
      <w:del w:id="6708" w:author="Linderhof, Vincent" w:date="2016-03-05T21:26:00Z">
        <w:r w:rsidRPr="00B634F7" w:rsidDel="00B634F7">
          <w:rPr>
            <w:rPrChange w:id="6709" w:author="Linderhof, Vincent" w:date="2016-03-05T21:26:00Z">
              <w:rPr/>
            </w:rPrChange>
          </w:rPr>
          <w:delText xml:space="preserve">Jones, Andrew D., Aditya Shrinivas, and Rachel Bezner-Kerr. 2014. ‘Farm Production Diversity Is Associated with Greater Household Dietary Diversity in Malawi: Findings from Nationally Representative Data’. </w:delText>
        </w:r>
        <w:r w:rsidRPr="00B634F7" w:rsidDel="00B634F7">
          <w:rPr>
            <w:i/>
            <w:iCs/>
            <w:rPrChange w:id="6710" w:author="Linderhof, Vincent" w:date="2016-03-05T21:26:00Z">
              <w:rPr>
                <w:i/>
                <w:iCs/>
              </w:rPr>
            </w:rPrChange>
          </w:rPr>
          <w:delText>Food Policy</w:delText>
        </w:r>
        <w:r w:rsidRPr="00B634F7" w:rsidDel="00B634F7">
          <w:rPr>
            <w:rPrChange w:id="6711" w:author="Linderhof, Vincent" w:date="2016-03-05T21:26:00Z">
              <w:rPr/>
            </w:rPrChange>
          </w:rPr>
          <w:delText xml:space="preserve"> 46: 1–12. doi:10.1016/j.foodpol.2014.02.001.</w:delText>
        </w:r>
      </w:del>
    </w:p>
    <w:p w14:paraId="08422E9F" w14:textId="0FBF6637" w:rsidR="00314D7F" w:rsidRPr="00B634F7" w:rsidDel="00B634F7" w:rsidRDefault="00314D7F" w:rsidP="002D52AA">
      <w:pPr>
        <w:pStyle w:val="Bibliography"/>
        <w:rPr>
          <w:del w:id="6712" w:author="Linderhof, Vincent" w:date="2016-03-05T21:26:00Z"/>
          <w:rPrChange w:id="6713" w:author="Linderhof, Vincent" w:date="2016-03-05T21:26:00Z">
            <w:rPr>
              <w:del w:id="6714" w:author="Linderhof, Vincent" w:date="2016-03-05T21:26:00Z"/>
            </w:rPr>
          </w:rPrChange>
        </w:rPr>
        <w:pPrChange w:id="6715" w:author="Linderhof, Vincent" w:date="2016-03-06T22:19:00Z">
          <w:pPr>
            <w:pStyle w:val="Bibliography"/>
            <w:spacing w:line="276" w:lineRule="auto"/>
          </w:pPr>
        </w:pPrChange>
      </w:pPr>
      <w:del w:id="6716" w:author="Linderhof, Vincent" w:date="2016-03-05T21:26:00Z">
        <w:r w:rsidRPr="00B634F7" w:rsidDel="00B634F7">
          <w:rPr>
            <w:rPrChange w:id="6717" w:author="Linderhof, Vincent" w:date="2016-03-05T21:26:00Z">
              <w:rPr/>
            </w:rPrChange>
          </w:rPr>
          <w:delText xml:space="preserve">Katz, E. 1994. ‘The Impact of Non-Traditional Export Agriculture on Income and Food Availability in Guatemala: An Intra-Household Perspective’. </w:delText>
        </w:r>
        <w:r w:rsidRPr="00B634F7" w:rsidDel="00B634F7">
          <w:rPr>
            <w:i/>
            <w:iCs/>
            <w:rPrChange w:id="6718" w:author="Linderhof, Vincent" w:date="2016-03-05T21:26:00Z">
              <w:rPr>
                <w:i/>
                <w:iCs/>
              </w:rPr>
            </w:rPrChange>
          </w:rPr>
          <w:delText>Food Nutrition Bulletin</w:delText>
        </w:r>
        <w:r w:rsidRPr="00B634F7" w:rsidDel="00B634F7">
          <w:rPr>
            <w:rPrChange w:id="6719" w:author="Linderhof, Vincent" w:date="2016-03-05T21:26:00Z">
              <w:rPr/>
            </w:rPrChange>
          </w:rPr>
          <w:delText xml:space="preserve"> 15: 295–302.</w:delText>
        </w:r>
      </w:del>
    </w:p>
    <w:p w14:paraId="6E03470D" w14:textId="3AFB3E1F" w:rsidR="00314D7F" w:rsidRPr="00B634F7" w:rsidDel="00B634F7" w:rsidRDefault="00314D7F" w:rsidP="002D52AA">
      <w:pPr>
        <w:pStyle w:val="Bibliography"/>
        <w:rPr>
          <w:del w:id="6720" w:author="Linderhof, Vincent" w:date="2016-03-05T21:26:00Z"/>
          <w:rPrChange w:id="6721" w:author="Linderhof, Vincent" w:date="2016-03-05T21:26:00Z">
            <w:rPr>
              <w:del w:id="6722" w:author="Linderhof, Vincent" w:date="2016-03-05T21:26:00Z"/>
            </w:rPr>
          </w:rPrChange>
        </w:rPr>
        <w:pPrChange w:id="6723" w:author="Linderhof, Vincent" w:date="2016-03-06T22:19:00Z">
          <w:pPr>
            <w:pStyle w:val="Bibliography"/>
            <w:spacing w:line="276" w:lineRule="auto"/>
          </w:pPr>
        </w:pPrChange>
      </w:pPr>
      <w:del w:id="6724" w:author="Linderhof, Vincent" w:date="2016-03-05T21:26:00Z">
        <w:r w:rsidRPr="00B634F7" w:rsidDel="00B634F7">
          <w:rPr>
            <w:rPrChange w:id="6725" w:author="Linderhof, Vincent" w:date="2016-03-05T21:26:00Z">
              <w:rPr/>
            </w:rPrChange>
          </w:rPr>
          <w:delText xml:space="preserve">Kennedy, Gina L., Maria Regina Pedro, Chiara Seghieri, Guy Nantel, and Inge Brouwer. 2007. ‘Dietary Diversity Score Is a Useful Indicator of Micronutrient Intake in Non-Breast-Feeding Filipino Children’. </w:delText>
        </w:r>
        <w:r w:rsidRPr="00B634F7" w:rsidDel="00B634F7">
          <w:rPr>
            <w:i/>
            <w:iCs/>
            <w:rPrChange w:id="6726" w:author="Linderhof, Vincent" w:date="2016-03-05T21:26:00Z">
              <w:rPr>
                <w:i/>
                <w:iCs/>
              </w:rPr>
            </w:rPrChange>
          </w:rPr>
          <w:delText>The Journal of Nutrition</w:delText>
        </w:r>
        <w:r w:rsidRPr="00B634F7" w:rsidDel="00B634F7">
          <w:rPr>
            <w:rPrChange w:id="6727" w:author="Linderhof, Vincent" w:date="2016-03-05T21:26:00Z">
              <w:rPr/>
            </w:rPrChange>
          </w:rPr>
          <w:delText xml:space="preserve"> 137 (2): 472–77.</w:delText>
        </w:r>
      </w:del>
    </w:p>
    <w:p w14:paraId="0EC9ADE5" w14:textId="68983BC7" w:rsidR="00314D7F" w:rsidRPr="00B634F7" w:rsidDel="00B634F7" w:rsidRDefault="00314D7F" w:rsidP="002D52AA">
      <w:pPr>
        <w:pStyle w:val="Bibliography"/>
        <w:rPr>
          <w:del w:id="6728" w:author="Linderhof, Vincent" w:date="2016-03-05T21:26:00Z"/>
          <w:rPrChange w:id="6729" w:author="Linderhof, Vincent" w:date="2016-03-05T21:26:00Z">
            <w:rPr>
              <w:del w:id="6730" w:author="Linderhof, Vincent" w:date="2016-03-05T21:26:00Z"/>
            </w:rPr>
          </w:rPrChange>
        </w:rPr>
        <w:pPrChange w:id="6731" w:author="Linderhof, Vincent" w:date="2016-03-06T22:19:00Z">
          <w:pPr>
            <w:pStyle w:val="Bibliography"/>
            <w:spacing w:line="276" w:lineRule="auto"/>
          </w:pPr>
        </w:pPrChange>
      </w:pPr>
      <w:del w:id="6732" w:author="Linderhof, Vincent" w:date="2016-03-05T21:26:00Z">
        <w:r w:rsidRPr="00B634F7" w:rsidDel="00B634F7">
          <w:rPr>
            <w:rPrChange w:id="6733" w:author="Linderhof, Vincent" w:date="2016-03-05T21:26:00Z">
              <w:rPr/>
            </w:rPrChange>
          </w:rPr>
          <w:delText xml:space="preserve">Kumar, Shubh K. 1994. </w:delText>
        </w:r>
        <w:r w:rsidRPr="00B634F7" w:rsidDel="00B634F7">
          <w:rPr>
            <w:i/>
            <w:iCs/>
            <w:rPrChange w:id="6734" w:author="Linderhof, Vincent" w:date="2016-03-05T21:26:00Z">
              <w:rPr>
                <w:i/>
                <w:iCs/>
              </w:rPr>
            </w:rPrChange>
          </w:rPr>
          <w:delText>Adoption of Hybrid Maize in Zambia: Effects on Gender Roles, Food Consumption, and Nutrition</w:delText>
        </w:r>
        <w:r w:rsidRPr="00B634F7" w:rsidDel="00B634F7">
          <w:rPr>
            <w:rPrChange w:id="6735" w:author="Linderhof, Vincent" w:date="2016-03-05T21:26:00Z">
              <w:rPr/>
            </w:rPrChange>
          </w:rPr>
          <w:delText>. Research Report 100. Washington, D.C: International Food Policy Research Institute.</w:delText>
        </w:r>
      </w:del>
    </w:p>
    <w:p w14:paraId="6A20DA85" w14:textId="501F9F13" w:rsidR="00314D7F" w:rsidRPr="00B634F7" w:rsidDel="00B634F7" w:rsidRDefault="00314D7F" w:rsidP="002D52AA">
      <w:pPr>
        <w:pStyle w:val="Bibliography"/>
        <w:rPr>
          <w:del w:id="6736" w:author="Linderhof, Vincent" w:date="2016-03-05T21:26:00Z"/>
          <w:rPrChange w:id="6737" w:author="Linderhof, Vincent" w:date="2016-03-05T21:26:00Z">
            <w:rPr>
              <w:del w:id="6738" w:author="Linderhof, Vincent" w:date="2016-03-05T21:26:00Z"/>
            </w:rPr>
          </w:rPrChange>
        </w:rPr>
        <w:pPrChange w:id="6739" w:author="Linderhof, Vincent" w:date="2016-03-06T22:19:00Z">
          <w:pPr>
            <w:pStyle w:val="Bibliography"/>
            <w:spacing w:line="276" w:lineRule="auto"/>
          </w:pPr>
        </w:pPrChange>
      </w:pPr>
      <w:del w:id="6740" w:author="Linderhof, Vincent" w:date="2016-03-05T21:26:00Z">
        <w:r w:rsidRPr="00B634F7" w:rsidDel="00B634F7">
          <w:rPr>
            <w:rPrChange w:id="6741" w:author="Linderhof, Vincent" w:date="2016-03-05T21:26:00Z">
              <w:rPr>
                <w:lang w:val="de-DE"/>
              </w:rPr>
            </w:rPrChange>
          </w:rPr>
          <w:delText xml:space="preserve">Pitt, Mark M., Mark R. Rosenzweig, and Md. Nazmul Hassan. 1990. ‘Productivity, Health, and Inequality in the Intrahousehold Distribution of Food in Low-Income Countries’. </w:delText>
        </w:r>
        <w:r w:rsidRPr="00B634F7" w:rsidDel="00B634F7">
          <w:rPr>
            <w:i/>
            <w:iCs/>
            <w:rPrChange w:id="6742" w:author="Linderhof, Vincent" w:date="2016-03-05T21:26:00Z">
              <w:rPr>
                <w:i/>
                <w:iCs/>
              </w:rPr>
            </w:rPrChange>
          </w:rPr>
          <w:delText>The American Economic Review</w:delText>
        </w:r>
        <w:r w:rsidRPr="00B634F7" w:rsidDel="00B634F7">
          <w:rPr>
            <w:rPrChange w:id="6743" w:author="Linderhof, Vincent" w:date="2016-03-05T21:26:00Z">
              <w:rPr/>
            </w:rPrChange>
          </w:rPr>
          <w:delText xml:space="preserve"> 80 (5): 1139–56.</w:delText>
        </w:r>
      </w:del>
    </w:p>
    <w:p w14:paraId="096C003A" w14:textId="683DB041" w:rsidR="00314D7F" w:rsidRPr="00B634F7" w:rsidDel="00B634F7" w:rsidRDefault="00314D7F" w:rsidP="002D52AA">
      <w:pPr>
        <w:pStyle w:val="Bibliography"/>
        <w:rPr>
          <w:del w:id="6744" w:author="Linderhof, Vincent" w:date="2016-03-05T21:26:00Z"/>
          <w:rPrChange w:id="6745" w:author="Linderhof, Vincent" w:date="2016-03-05T21:26:00Z">
            <w:rPr>
              <w:del w:id="6746" w:author="Linderhof, Vincent" w:date="2016-03-05T21:26:00Z"/>
            </w:rPr>
          </w:rPrChange>
        </w:rPr>
        <w:pPrChange w:id="6747" w:author="Linderhof, Vincent" w:date="2016-03-06T22:19:00Z">
          <w:pPr>
            <w:pStyle w:val="Bibliography"/>
            <w:spacing w:line="276" w:lineRule="auto"/>
          </w:pPr>
        </w:pPrChange>
      </w:pPr>
      <w:del w:id="6748" w:author="Linderhof, Vincent" w:date="2016-03-05T21:26:00Z">
        <w:r w:rsidRPr="00B634F7" w:rsidDel="00B634F7">
          <w:rPr>
            <w:rPrChange w:id="6749" w:author="Linderhof, Vincent" w:date="2016-03-05T21:26:00Z">
              <w:rPr/>
            </w:rPrChange>
          </w:rPr>
          <w:delText xml:space="preserve">Rah, J. H., N. Akhter, R. D. Semba, S. de Pee, M. W. Bloem, A. A. Campbell, R. Moench-Pfanner, K. Sun, J. Badham, and K. Kraemer. 2010. ‘Low Dietary Diversity Is a Predictor of Child Stunting in Rural Bangladesh’. </w:delText>
        </w:r>
        <w:r w:rsidRPr="00B634F7" w:rsidDel="00B634F7">
          <w:rPr>
            <w:i/>
            <w:iCs/>
            <w:rPrChange w:id="6750" w:author="Linderhof, Vincent" w:date="2016-03-05T21:26:00Z">
              <w:rPr>
                <w:i/>
                <w:iCs/>
              </w:rPr>
            </w:rPrChange>
          </w:rPr>
          <w:delText>European Journal of Clinical Nutrition</w:delText>
        </w:r>
        <w:r w:rsidRPr="00B634F7" w:rsidDel="00B634F7">
          <w:rPr>
            <w:rPrChange w:id="6751" w:author="Linderhof, Vincent" w:date="2016-03-05T21:26:00Z">
              <w:rPr/>
            </w:rPrChange>
          </w:rPr>
          <w:delText xml:space="preserve"> 64 (12): 1393–98. doi:10.1038/ejcn.2010.171.</w:delText>
        </w:r>
      </w:del>
    </w:p>
    <w:p w14:paraId="0F5177BB" w14:textId="0346DA59" w:rsidR="00314D7F" w:rsidRPr="00B634F7" w:rsidDel="00B634F7" w:rsidRDefault="00314D7F" w:rsidP="002D52AA">
      <w:pPr>
        <w:pStyle w:val="Bibliography"/>
        <w:rPr>
          <w:del w:id="6752" w:author="Linderhof, Vincent" w:date="2016-03-05T21:26:00Z"/>
          <w:rPrChange w:id="6753" w:author="Linderhof, Vincent" w:date="2016-03-05T21:26:00Z">
            <w:rPr>
              <w:del w:id="6754" w:author="Linderhof, Vincent" w:date="2016-03-05T21:26:00Z"/>
            </w:rPr>
          </w:rPrChange>
        </w:rPr>
        <w:pPrChange w:id="6755" w:author="Linderhof, Vincent" w:date="2016-03-06T22:19:00Z">
          <w:pPr>
            <w:pStyle w:val="Bibliography"/>
            <w:spacing w:line="276" w:lineRule="auto"/>
          </w:pPr>
        </w:pPrChange>
      </w:pPr>
      <w:del w:id="6756" w:author="Linderhof, Vincent" w:date="2016-03-05T21:26:00Z">
        <w:r w:rsidRPr="00B634F7" w:rsidDel="00B634F7">
          <w:rPr>
            <w:rPrChange w:id="6757" w:author="Linderhof, Vincent" w:date="2016-03-05T21:26:00Z">
              <w:rPr/>
            </w:rPrChange>
          </w:rPr>
          <w:delText>Rose, Donald, Stephan Meershoek, Carina Ismael, and Margaret McEwan. 2002. ‘Evaluation of a Rapid Field Tool for Assessing Household Diet Quality in Mozambique’. Text. June. http://landbouwwagennld.library.ingentaconnect.com/content/nsinf/fnb/2002/00000023/00000002/art00007.</w:delText>
        </w:r>
      </w:del>
    </w:p>
    <w:p w14:paraId="436AFF6D" w14:textId="18BEE577" w:rsidR="00314D7F" w:rsidRPr="00B634F7" w:rsidDel="00B634F7" w:rsidRDefault="00314D7F" w:rsidP="002D52AA">
      <w:pPr>
        <w:pStyle w:val="Bibliography"/>
        <w:rPr>
          <w:del w:id="6758" w:author="Linderhof, Vincent" w:date="2016-03-05T21:26:00Z"/>
          <w:rPrChange w:id="6759" w:author="Linderhof, Vincent" w:date="2016-03-05T21:26:00Z">
            <w:rPr>
              <w:del w:id="6760" w:author="Linderhof, Vincent" w:date="2016-03-05T21:26:00Z"/>
            </w:rPr>
          </w:rPrChange>
        </w:rPr>
        <w:pPrChange w:id="6761" w:author="Linderhof, Vincent" w:date="2016-03-06T22:19:00Z">
          <w:pPr>
            <w:pStyle w:val="Bibliography"/>
            <w:spacing w:line="276" w:lineRule="auto"/>
          </w:pPr>
        </w:pPrChange>
      </w:pPr>
      <w:del w:id="6762" w:author="Linderhof, Vincent" w:date="2016-03-05T21:26:00Z">
        <w:r w:rsidRPr="00B634F7" w:rsidDel="00B634F7">
          <w:rPr>
            <w:rPrChange w:id="6763" w:author="Linderhof, Vincent" w:date="2016-03-05T21:26:00Z">
              <w:rPr/>
            </w:rPrChange>
          </w:rPr>
          <w:delText xml:space="preserve">Sadoulet, Elisabeth, and Alain De Janvry. 1995. </w:delText>
        </w:r>
        <w:r w:rsidRPr="00B634F7" w:rsidDel="00B634F7">
          <w:rPr>
            <w:i/>
            <w:iCs/>
            <w:rPrChange w:id="6764" w:author="Linderhof, Vincent" w:date="2016-03-05T21:26:00Z">
              <w:rPr>
                <w:i/>
                <w:iCs/>
              </w:rPr>
            </w:rPrChange>
          </w:rPr>
          <w:delText>Quantitative Development Policy Analysis</w:delText>
        </w:r>
        <w:r w:rsidRPr="00B634F7" w:rsidDel="00B634F7">
          <w:rPr>
            <w:rPrChange w:id="6765" w:author="Linderhof, Vincent" w:date="2016-03-05T21:26:00Z">
              <w:rPr/>
            </w:rPrChange>
          </w:rPr>
          <w:delText>. Baltimore: Johns Hopkins University Press.</w:delText>
        </w:r>
      </w:del>
    </w:p>
    <w:p w14:paraId="7AD5BECD" w14:textId="35062A91" w:rsidR="00314D7F" w:rsidRPr="00B634F7" w:rsidDel="00B634F7" w:rsidRDefault="00314D7F" w:rsidP="002D52AA">
      <w:pPr>
        <w:pStyle w:val="Bibliography"/>
        <w:rPr>
          <w:del w:id="6766" w:author="Linderhof, Vincent" w:date="2016-03-05T21:26:00Z"/>
          <w:rPrChange w:id="6767" w:author="Linderhof, Vincent" w:date="2016-03-05T21:26:00Z">
            <w:rPr>
              <w:del w:id="6768" w:author="Linderhof, Vincent" w:date="2016-03-05T21:26:00Z"/>
            </w:rPr>
          </w:rPrChange>
        </w:rPr>
        <w:pPrChange w:id="6769" w:author="Linderhof, Vincent" w:date="2016-03-06T22:19:00Z">
          <w:pPr>
            <w:pStyle w:val="Bibliography"/>
            <w:spacing w:line="276" w:lineRule="auto"/>
          </w:pPr>
        </w:pPrChange>
      </w:pPr>
      <w:del w:id="6770" w:author="Linderhof, Vincent" w:date="2016-03-05T21:26:00Z">
        <w:r w:rsidRPr="00B634F7" w:rsidDel="00B634F7">
          <w:rPr>
            <w:rPrChange w:id="6771" w:author="Linderhof, Vincent" w:date="2016-03-05T21:26:00Z">
              <w:rPr/>
            </w:rPrChange>
          </w:rPr>
          <w:delText>Simpson, E. H. 1949. ‘Measurement of Diversity’ 163: 688. doi:10.1038/163688a0.</w:delText>
        </w:r>
      </w:del>
    </w:p>
    <w:p w14:paraId="7505C63D" w14:textId="35F77091" w:rsidR="00314D7F" w:rsidRPr="00B634F7" w:rsidDel="00B634F7" w:rsidRDefault="00314D7F" w:rsidP="002D52AA">
      <w:pPr>
        <w:pStyle w:val="Bibliography"/>
        <w:rPr>
          <w:del w:id="6772" w:author="Linderhof, Vincent" w:date="2016-03-05T21:26:00Z"/>
          <w:rPrChange w:id="6773" w:author="Linderhof, Vincent" w:date="2016-03-05T21:26:00Z">
            <w:rPr>
              <w:del w:id="6774" w:author="Linderhof, Vincent" w:date="2016-03-05T21:26:00Z"/>
            </w:rPr>
          </w:rPrChange>
        </w:rPr>
        <w:pPrChange w:id="6775" w:author="Linderhof, Vincent" w:date="2016-03-06T22:19:00Z">
          <w:pPr>
            <w:pStyle w:val="Bibliography"/>
            <w:spacing w:line="276" w:lineRule="auto"/>
          </w:pPr>
        </w:pPrChange>
      </w:pPr>
      <w:del w:id="6776" w:author="Linderhof, Vincent" w:date="2016-03-05T21:26:00Z">
        <w:r w:rsidRPr="00B634F7" w:rsidDel="00B634F7">
          <w:rPr>
            <w:rPrChange w:id="6777" w:author="Linderhof, Vincent" w:date="2016-03-05T21:26:00Z">
              <w:rPr/>
            </w:rPrChange>
          </w:rPr>
          <w:delText xml:space="preserve">Singh, Inderjit, Lyn Squire, John Strauss, and World Bank, eds. 1986. </w:delText>
        </w:r>
        <w:r w:rsidRPr="00B634F7" w:rsidDel="00B634F7">
          <w:rPr>
            <w:i/>
            <w:iCs/>
            <w:rPrChange w:id="6778" w:author="Linderhof, Vincent" w:date="2016-03-05T21:26:00Z">
              <w:rPr>
                <w:i/>
                <w:iCs/>
              </w:rPr>
            </w:rPrChange>
          </w:rPr>
          <w:delText>Agricultural Household Models: Extensions, Applications, and Policy</w:delText>
        </w:r>
        <w:r w:rsidRPr="00B634F7" w:rsidDel="00B634F7">
          <w:rPr>
            <w:rPrChange w:id="6779" w:author="Linderhof, Vincent" w:date="2016-03-05T21:26:00Z">
              <w:rPr/>
            </w:rPrChange>
          </w:rPr>
          <w:delText>. A World Bank Research Publication. Baltimore: Johns Hopkins University Press.</w:delText>
        </w:r>
      </w:del>
    </w:p>
    <w:p w14:paraId="79931774" w14:textId="2A158DBA" w:rsidR="00314D7F" w:rsidRPr="00B634F7" w:rsidDel="00B634F7" w:rsidRDefault="00314D7F" w:rsidP="002D52AA">
      <w:pPr>
        <w:pStyle w:val="Bibliography"/>
        <w:rPr>
          <w:del w:id="6780" w:author="Linderhof, Vincent" w:date="2016-03-05T21:26:00Z"/>
          <w:rPrChange w:id="6781" w:author="Linderhof, Vincent" w:date="2016-03-05T21:26:00Z">
            <w:rPr>
              <w:del w:id="6782" w:author="Linderhof, Vincent" w:date="2016-03-05T21:26:00Z"/>
            </w:rPr>
          </w:rPrChange>
        </w:rPr>
        <w:pPrChange w:id="6783" w:author="Linderhof, Vincent" w:date="2016-03-06T22:19:00Z">
          <w:pPr>
            <w:pStyle w:val="Bibliography"/>
            <w:spacing w:line="276" w:lineRule="auto"/>
          </w:pPr>
        </w:pPrChange>
      </w:pPr>
      <w:del w:id="6784" w:author="Linderhof, Vincent" w:date="2016-03-05T21:26:00Z">
        <w:r w:rsidRPr="00B634F7" w:rsidDel="00B634F7">
          <w:rPr>
            <w:rPrChange w:id="6785" w:author="Linderhof, Vincent" w:date="2016-03-05T21:26:00Z">
              <w:rPr/>
            </w:rPrChange>
          </w:rPr>
          <w:delText xml:space="preserve">Smale, Melinda, Mourad Moursi, and Ekin Birol. 2015. ‘How Does Adopting Hybrid Maize Affect Dietary Diversity on Family Farms? Micro-Evidence from Zambia’. </w:delText>
        </w:r>
        <w:r w:rsidRPr="00B634F7" w:rsidDel="00B634F7">
          <w:rPr>
            <w:i/>
            <w:iCs/>
            <w:rPrChange w:id="6786" w:author="Linderhof, Vincent" w:date="2016-03-05T21:26:00Z">
              <w:rPr>
                <w:i/>
                <w:iCs/>
              </w:rPr>
            </w:rPrChange>
          </w:rPr>
          <w:delText>Food Policy</w:delText>
        </w:r>
        <w:r w:rsidRPr="00B634F7" w:rsidDel="00B634F7">
          <w:rPr>
            <w:rPrChange w:id="6787" w:author="Linderhof, Vincent" w:date="2016-03-05T21:26:00Z">
              <w:rPr/>
            </w:rPrChange>
          </w:rPr>
          <w:delText xml:space="preserve"> 52 (April): 44–53. doi:10.1016/j.foodpol.2015.03.001.</w:delText>
        </w:r>
      </w:del>
    </w:p>
    <w:p w14:paraId="1AF7C2BE" w14:textId="46955B2C" w:rsidR="00314D7F" w:rsidRPr="00B634F7" w:rsidDel="00B634F7" w:rsidRDefault="00314D7F" w:rsidP="002D52AA">
      <w:pPr>
        <w:pStyle w:val="Bibliography"/>
        <w:rPr>
          <w:del w:id="6788" w:author="Linderhof, Vincent" w:date="2016-03-05T21:26:00Z"/>
          <w:rPrChange w:id="6789" w:author="Linderhof, Vincent" w:date="2016-03-05T21:26:00Z">
            <w:rPr>
              <w:del w:id="6790" w:author="Linderhof, Vincent" w:date="2016-03-05T21:26:00Z"/>
            </w:rPr>
          </w:rPrChange>
        </w:rPr>
        <w:pPrChange w:id="6791" w:author="Linderhof, Vincent" w:date="2016-03-06T22:19:00Z">
          <w:pPr>
            <w:pStyle w:val="Bibliography"/>
            <w:spacing w:line="276" w:lineRule="auto"/>
          </w:pPr>
        </w:pPrChange>
      </w:pPr>
      <w:del w:id="6792" w:author="Linderhof, Vincent" w:date="2016-03-05T21:26:00Z">
        <w:r w:rsidRPr="00B634F7" w:rsidDel="00B634F7">
          <w:rPr>
            <w:rPrChange w:id="6793" w:author="Linderhof, Vincent" w:date="2016-03-05T21:26:00Z">
              <w:rPr/>
            </w:rPrChange>
          </w:rPr>
          <w:delText xml:space="preserve">Steyn, Np, Jh Nel, G Nantel, G Kennedy, and D Labadarios. 2006. ‘Food Variety and Dietary Diversity Scores in Children: Are They Good Indicators of Dietary Adequacy?’ </w:delText>
        </w:r>
        <w:r w:rsidRPr="00B634F7" w:rsidDel="00B634F7">
          <w:rPr>
            <w:i/>
            <w:iCs/>
            <w:rPrChange w:id="6794" w:author="Linderhof, Vincent" w:date="2016-03-05T21:26:00Z">
              <w:rPr>
                <w:i/>
                <w:iCs/>
              </w:rPr>
            </w:rPrChange>
          </w:rPr>
          <w:delText>Public Health Nutrition</w:delText>
        </w:r>
        <w:r w:rsidRPr="00B634F7" w:rsidDel="00B634F7">
          <w:rPr>
            <w:rPrChange w:id="6795" w:author="Linderhof, Vincent" w:date="2016-03-05T21:26:00Z">
              <w:rPr/>
            </w:rPrChange>
          </w:rPr>
          <w:delText xml:space="preserve"> 9 (05): 644–50. doi:10.1079/PHN2005912.</w:delText>
        </w:r>
      </w:del>
    </w:p>
    <w:p w14:paraId="2DF6A168" w14:textId="3CA18DFD" w:rsidR="00314D7F" w:rsidRPr="00B634F7" w:rsidDel="00B634F7" w:rsidRDefault="00314D7F" w:rsidP="002D52AA">
      <w:pPr>
        <w:pStyle w:val="Bibliography"/>
        <w:rPr>
          <w:del w:id="6796" w:author="Linderhof, Vincent" w:date="2016-03-05T21:26:00Z"/>
          <w:rPrChange w:id="6797" w:author="Linderhof, Vincent" w:date="2016-03-05T21:26:00Z">
            <w:rPr>
              <w:del w:id="6798" w:author="Linderhof, Vincent" w:date="2016-03-05T21:26:00Z"/>
            </w:rPr>
          </w:rPrChange>
        </w:rPr>
        <w:pPrChange w:id="6799" w:author="Linderhof, Vincent" w:date="2016-03-06T22:19:00Z">
          <w:pPr>
            <w:pStyle w:val="Bibliography"/>
            <w:spacing w:line="276" w:lineRule="auto"/>
          </w:pPr>
        </w:pPrChange>
      </w:pPr>
      <w:del w:id="6800" w:author="Linderhof, Vincent" w:date="2016-03-05T21:26:00Z">
        <w:r w:rsidRPr="00B634F7" w:rsidDel="00B634F7">
          <w:rPr>
            <w:rPrChange w:id="6801" w:author="Linderhof, Vincent" w:date="2016-03-05T21:26:00Z">
              <w:rPr/>
            </w:rPrChange>
          </w:rPr>
          <w:delText xml:space="preserve">Swindale, Anne, and Paula Bilinsky. 2006. ‘Development of a Universally Applicable Household Food Insecurity Measurement Tool: Process, Current Status, and Outstanding Issues’. </w:delText>
        </w:r>
        <w:r w:rsidRPr="00B634F7" w:rsidDel="00B634F7">
          <w:rPr>
            <w:i/>
            <w:iCs/>
            <w:rPrChange w:id="6802" w:author="Linderhof, Vincent" w:date="2016-03-05T21:26:00Z">
              <w:rPr>
                <w:i/>
                <w:iCs/>
              </w:rPr>
            </w:rPrChange>
          </w:rPr>
          <w:delText>The Journal of Nutrition</w:delText>
        </w:r>
        <w:r w:rsidRPr="00B634F7" w:rsidDel="00B634F7">
          <w:rPr>
            <w:rPrChange w:id="6803" w:author="Linderhof, Vincent" w:date="2016-03-05T21:26:00Z">
              <w:rPr/>
            </w:rPrChange>
          </w:rPr>
          <w:delText xml:space="preserve"> 136 (5): 1449S – 1452S.</w:delText>
        </w:r>
      </w:del>
    </w:p>
    <w:p w14:paraId="699AD6F7" w14:textId="3934BAD4" w:rsidR="00314D7F" w:rsidRPr="00B634F7" w:rsidDel="00B634F7" w:rsidRDefault="00314D7F" w:rsidP="002D52AA">
      <w:pPr>
        <w:pStyle w:val="Bibliography"/>
        <w:rPr>
          <w:del w:id="6804" w:author="Linderhof, Vincent" w:date="2016-03-05T21:26:00Z"/>
          <w:rPrChange w:id="6805" w:author="Linderhof, Vincent" w:date="2016-03-05T21:26:00Z">
            <w:rPr>
              <w:del w:id="6806" w:author="Linderhof, Vincent" w:date="2016-03-05T21:26:00Z"/>
            </w:rPr>
          </w:rPrChange>
        </w:rPr>
        <w:pPrChange w:id="6807" w:author="Linderhof, Vincent" w:date="2016-03-06T22:19:00Z">
          <w:pPr>
            <w:pStyle w:val="Bibliography"/>
            <w:spacing w:line="276" w:lineRule="auto"/>
          </w:pPr>
        </w:pPrChange>
      </w:pPr>
      <w:del w:id="6808" w:author="Linderhof, Vincent" w:date="2016-03-05T21:26:00Z">
        <w:r w:rsidRPr="00B634F7" w:rsidDel="00B634F7">
          <w:rPr>
            <w:rPrChange w:id="6809" w:author="Linderhof, Vincent" w:date="2016-03-05T21:26:00Z">
              <w:rPr/>
            </w:rPrChange>
          </w:rPr>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B634F7" w:rsidDel="00B634F7">
          <w:rPr>
            <w:i/>
            <w:iCs/>
            <w:rPrChange w:id="6810" w:author="Linderhof, Vincent" w:date="2016-03-05T21:26:00Z">
              <w:rPr>
                <w:i/>
                <w:iCs/>
              </w:rPr>
            </w:rPrChange>
          </w:rPr>
          <w:delText>The Journal of Nutrition</w:delText>
        </w:r>
        <w:r w:rsidRPr="00B634F7" w:rsidDel="00B634F7">
          <w:rPr>
            <w:rPrChange w:id="6811" w:author="Linderhof, Vincent" w:date="2016-03-05T21:26:00Z">
              <w:rPr/>
            </w:rPrChange>
          </w:rPr>
          <w:delText xml:space="preserve"> 140 (1): 182S – 188S. doi:10.3945/jn.109.110809.</w:delText>
        </w:r>
      </w:del>
    </w:p>
    <w:p w14:paraId="7435A6CE" w14:textId="68BDAD21" w:rsidR="00314D7F" w:rsidRPr="00B634F7" w:rsidDel="00B634F7" w:rsidRDefault="00314D7F" w:rsidP="002D52AA">
      <w:pPr>
        <w:pStyle w:val="Bibliography"/>
        <w:rPr>
          <w:del w:id="6812" w:author="Linderhof, Vincent" w:date="2016-03-05T21:26:00Z"/>
          <w:rPrChange w:id="6813" w:author="Linderhof, Vincent" w:date="2016-03-05T21:26:00Z">
            <w:rPr>
              <w:del w:id="6814" w:author="Linderhof, Vincent" w:date="2016-03-05T21:26:00Z"/>
            </w:rPr>
          </w:rPrChange>
        </w:rPr>
        <w:pPrChange w:id="6815" w:author="Linderhof, Vincent" w:date="2016-03-06T22:19:00Z">
          <w:pPr>
            <w:pStyle w:val="Bibliography"/>
            <w:spacing w:line="276" w:lineRule="auto"/>
          </w:pPr>
        </w:pPrChange>
      </w:pPr>
      <w:del w:id="6816" w:author="Linderhof, Vincent" w:date="2016-03-05T21:26:00Z">
        <w:r w:rsidRPr="00B634F7" w:rsidDel="00B634F7">
          <w:rPr>
            <w:rPrChange w:id="6817" w:author="Linderhof, Vincent" w:date="2016-03-05T21:26:00Z">
              <w:rPr/>
            </w:rPrChange>
          </w:rPr>
          <w:delText xml:space="preserve">Torheim, L. E., F. Ouattara, M. M. Diarra, F. D. Thiam, I. Barikmo, A. Hatløy, and A. Oshaug. 2004. ‘Nutrient Adequacy and Dietary Diversity in Rural Mali: Association and Determinants’. </w:delText>
        </w:r>
        <w:r w:rsidRPr="00B634F7" w:rsidDel="00B634F7">
          <w:rPr>
            <w:i/>
            <w:iCs/>
            <w:rPrChange w:id="6818" w:author="Linderhof, Vincent" w:date="2016-03-05T21:26:00Z">
              <w:rPr>
                <w:i/>
                <w:iCs/>
              </w:rPr>
            </w:rPrChange>
          </w:rPr>
          <w:delText>European Journal of Clinical Nutrition</w:delText>
        </w:r>
        <w:r w:rsidRPr="00B634F7" w:rsidDel="00B634F7">
          <w:rPr>
            <w:rPrChange w:id="6819" w:author="Linderhof, Vincent" w:date="2016-03-05T21:26:00Z">
              <w:rPr/>
            </w:rPrChange>
          </w:rPr>
          <w:delText xml:space="preserve"> 58 (4): 594–604. doi:10.1038/sj.ejcn.1601853.</w:delText>
        </w:r>
      </w:del>
    </w:p>
    <w:p w14:paraId="494D2E50" w14:textId="704829B5" w:rsidR="00314D7F" w:rsidRPr="00B634F7" w:rsidDel="00B634F7" w:rsidRDefault="00314D7F" w:rsidP="002D52AA">
      <w:pPr>
        <w:pStyle w:val="Bibliography"/>
        <w:rPr>
          <w:del w:id="6820" w:author="Linderhof, Vincent" w:date="2016-03-05T21:26:00Z"/>
          <w:rPrChange w:id="6821" w:author="Linderhof, Vincent" w:date="2016-03-05T21:26:00Z">
            <w:rPr>
              <w:del w:id="6822" w:author="Linderhof, Vincent" w:date="2016-03-05T21:26:00Z"/>
            </w:rPr>
          </w:rPrChange>
        </w:rPr>
        <w:pPrChange w:id="6823" w:author="Linderhof, Vincent" w:date="2016-03-06T22:19:00Z">
          <w:pPr>
            <w:pStyle w:val="Bibliography"/>
            <w:spacing w:line="276" w:lineRule="auto"/>
          </w:pPr>
        </w:pPrChange>
      </w:pPr>
      <w:del w:id="6824" w:author="Linderhof, Vincent" w:date="2016-03-05T21:26:00Z">
        <w:r w:rsidRPr="00B634F7" w:rsidDel="00B634F7">
          <w:rPr>
            <w:rPrChange w:id="6825" w:author="Linderhof, Vincent" w:date="2016-03-05T21:26:00Z">
              <w:rPr/>
            </w:rPrChange>
          </w:rPr>
          <w:delText>United Nations World Food Programme. 2008. ‘Food Consumption Analysis: Calculation and Use of the Food Consumption Score in Food Security Analysis.’ Rome: United Nations World Food Programme. http://foodsecuritycluster.net/sites/default/files/WFP%20FCS%20Guideline%20%281%29.pdf.</w:delText>
        </w:r>
      </w:del>
    </w:p>
    <w:p w14:paraId="30F6881B" w14:textId="1A39B2DF" w:rsidR="00314D7F" w:rsidRPr="00B634F7" w:rsidDel="00B634F7" w:rsidRDefault="00314D7F" w:rsidP="002D52AA">
      <w:pPr>
        <w:pStyle w:val="Bibliography"/>
        <w:rPr>
          <w:del w:id="6826" w:author="Linderhof, Vincent" w:date="2016-03-05T21:26:00Z"/>
          <w:rPrChange w:id="6827" w:author="Linderhof, Vincent" w:date="2016-03-05T21:26:00Z">
            <w:rPr>
              <w:del w:id="6828" w:author="Linderhof, Vincent" w:date="2016-03-05T21:26:00Z"/>
            </w:rPr>
          </w:rPrChange>
        </w:rPr>
        <w:pPrChange w:id="6829" w:author="Linderhof, Vincent" w:date="2016-03-06T22:19:00Z">
          <w:pPr>
            <w:pStyle w:val="Bibliography"/>
            <w:spacing w:line="276" w:lineRule="auto"/>
          </w:pPr>
        </w:pPrChange>
      </w:pPr>
      <w:del w:id="6830" w:author="Linderhof, Vincent" w:date="2016-03-05T21:26:00Z">
        <w:r w:rsidRPr="00B634F7" w:rsidDel="00B634F7">
          <w:rPr>
            <w:rPrChange w:id="6831" w:author="Linderhof, Vincent" w:date="2016-03-05T21:26:00Z">
              <w:rPr>
                <w:lang w:val="de-DE"/>
              </w:rPr>
            </w:rPrChange>
          </w:rPr>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4717E5">
      <w:pgSz w:w="11906" w:h="16838" w:orient="portrait"/>
      <w:pgMar w:top="1440" w:right="1440" w:bottom="1440" w:left="1440" w:header="0" w:footer="397" w:gutter="0"/>
      <w:pgNumType w:start="0"/>
      <w:cols w:space="720"/>
      <w:formProt w:val="0"/>
      <w:docGrid w:linePitch="360" w:charSpace="8192"/>
      <w:sectPrChange w:id="6832" w:author="Linderhof, Vincent" w:date="2016-03-06T10:58:00Z">
        <w:sectPr w:rsidR="00EF19C2" w:rsidSect="004717E5">
          <w:pgSz w:w="16838" w:h="11906" w:orient="landscape"/>
          <w:pgMar w:top="1440" w:right="1440" w:bottom="1440" w:left="1440" w:header="0" w:footer="397" w:gutter="0"/>
          <w:pgNumType w:start="1"/>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6" w:author="Linderhof, Vincent" w:date="2016-03-04T16:53:00Z" w:initials="VL">
    <w:p w14:paraId="0F042804" w14:textId="77777777" w:rsidR="0092575F" w:rsidRDefault="0092575F" w:rsidP="003D7347">
      <w:pPr>
        <w:pStyle w:val="CommentText"/>
      </w:pPr>
      <w:r>
        <w:rPr>
          <w:rStyle w:val="CommentReference"/>
        </w:rPr>
        <w:annotationRef/>
      </w:r>
      <w:r>
        <w:t>Add reference(s)</w:t>
      </w:r>
    </w:p>
  </w:comment>
  <w:comment w:id="98" w:author="Linderhof, Vincent" w:date="2016-03-04T16:53:00Z" w:initials="VL">
    <w:p w14:paraId="2D7FDBAD" w14:textId="77777777" w:rsidR="0092575F" w:rsidRDefault="0092575F" w:rsidP="003D7347">
      <w:pPr>
        <w:pStyle w:val="CommentText"/>
      </w:pPr>
      <w:r>
        <w:rPr>
          <w:rStyle w:val="CommentReference"/>
        </w:rPr>
        <w:annotationRef/>
      </w:r>
      <w:r>
        <w:t>Elaborate!!!!</w:t>
      </w:r>
    </w:p>
  </w:comment>
  <w:comment w:id="101" w:author="Linderhof, Vincent" w:date="2016-03-04T16:53:00Z" w:initials="VL">
    <w:p w14:paraId="729A11F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Style w:val="CommentReference"/>
        </w:rPr>
        <w:annotationRef/>
      </w:r>
      <w:r>
        <w:rPr>
          <w:rFonts w:ascii="AdvGulliv-R" w:hAnsi="AdvGulliv-R" w:cs="AdvGulliv-R"/>
          <w:color w:val="000000"/>
          <w:sz w:val="16"/>
          <w:szCs w:val="16"/>
        </w:rPr>
        <w:t>and dietary diversity.</w:t>
      </w:r>
    </w:p>
    <w:p w14:paraId="1BB087ED"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xml:space="preserve"> (2010) </w:t>
      </w:r>
      <w:r>
        <w:rPr>
          <w:rFonts w:ascii="AdvGulliv-R" w:hAnsi="AdvGulliv-R" w:cs="AdvGulliv-R"/>
          <w:color w:val="000000"/>
          <w:sz w:val="16"/>
          <w:szCs w:val="16"/>
        </w:rPr>
        <w:t>examined the relationship between farm diversity</w:t>
      </w:r>
    </w:p>
    <w:p w14:paraId="5E5B5C59"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nd dietary diversity among households in central Kenya and</w:t>
      </w:r>
    </w:p>
    <w:p w14:paraId="71F2A695"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northern Tanzania (</w:t>
      </w: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2010</w:t>
      </w:r>
      <w:r>
        <w:rPr>
          <w:rFonts w:ascii="AdvGulliv-R" w:hAnsi="AdvGulliv-R" w:cs="AdvGulliv-R"/>
          <w:color w:val="000000"/>
          <w:sz w:val="16"/>
          <w:szCs w:val="16"/>
        </w:rPr>
        <w:t>). In both Kenya and Tanzania,</w:t>
      </w:r>
    </w:p>
    <w:p w14:paraId="04EDA3AF"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the number of crops grown by a household was positively associated</w:t>
      </w:r>
    </w:p>
    <w:p w14:paraId="2BAD264D"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etary variety of the household (i.e. the number of</w:t>
      </w:r>
    </w:p>
    <w:p w14:paraId="2CA31484"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unique foods in the diet) and in Tanzania, crop diversity was associated</w:t>
      </w:r>
    </w:p>
    <w:p w14:paraId="0756DCCE"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versity of food groups in household and individual</w:t>
      </w:r>
    </w:p>
    <w:p w14:paraId="2A617DF0"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hild diets. In both countries, crop diversity was also positively</w:t>
      </w:r>
    </w:p>
    <w:p w14:paraId="79293561"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the diversity of home-produced fruits and vegetables</w:t>
      </w:r>
    </w:p>
    <w:p w14:paraId="3CF1B83C"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nsumed. In the rural highlands of Ecuador, on-farm species</w:t>
      </w:r>
    </w:p>
    <w:p w14:paraId="2035A227"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diversity and family-level dietary diversity were also positively</w:t>
      </w:r>
    </w:p>
    <w:p w14:paraId="449A692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rrelated (</w:t>
      </w:r>
      <w:proofErr w:type="spellStart"/>
      <w:r>
        <w:rPr>
          <w:rFonts w:ascii="AdvGulliv-R" w:hAnsi="AdvGulliv-R" w:cs="AdvGulliv-R"/>
          <w:color w:val="0080AE"/>
          <w:sz w:val="16"/>
          <w:szCs w:val="16"/>
        </w:rPr>
        <w:t>Oyarzun</w:t>
      </w:r>
      <w:proofErr w:type="spellEnd"/>
      <w:r>
        <w:rPr>
          <w:rFonts w:ascii="AdvGulliv-R" w:hAnsi="AdvGulliv-R" w:cs="AdvGulliv-R"/>
          <w:color w:val="0080AE"/>
          <w:sz w:val="16"/>
          <w:szCs w:val="16"/>
        </w:rPr>
        <w:t xml:space="preserve"> et al., 2013</w:t>
      </w:r>
      <w:r>
        <w:rPr>
          <w:rFonts w:ascii="AdvGulliv-R" w:hAnsi="AdvGulliv-R" w:cs="AdvGulliv-R"/>
          <w:color w:val="000000"/>
          <w:sz w:val="16"/>
          <w:szCs w:val="16"/>
        </w:rPr>
        <w:t xml:space="preserve">). Families with low </w:t>
      </w:r>
      <w:proofErr w:type="spellStart"/>
      <w:r>
        <w:rPr>
          <w:rFonts w:ascii="AdvGulliv-R" w:hAnsi="AdvGulliv-R" w:cs="AdvGulliv-R"/>
          <w:color w:val="000000"/>
          <w:sz w:val="16"/>
          <w:szCs w:val="16"/>
        </w:rPr>
        <w:t>agrobiodiverse</w:t>
      </w:r>
      <w:proofErr w:type="spellEnd"/>
    </w:p>
    <w:p w14:paraId="72C15688"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farms in this setting consumed more off-farm food items. In western</w:t>
      </w:r>
    </w:p>
    <w:p w14:paraId="7E219D48"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i, the number of crops cultivated by a household was positively</w:t>
      </w:r>
    </w:p>
    <w:p w14:paraId="6A9BD95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adult nutrient adequacy (i.e. mean</w:t>
      </w:r>
    </w:p>
    <w:p w14:paraId="77EE37D2"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dequacy ratio) (</w:t>
      </w:r>
      <w:proofErr w:type="spellStart"/>
      <w:r>
        <w:rPr>
          <w:rFonts w:ascii="AdvGulliv-R" w:hAnsi="AdvGulliv-R" w:cs="AdvGulliv-R"/>
          <w:color w:val="0080AE"/>
          <w:sz w:val="16"/>
          <w:szCs w:val="16"/>
        </w:rPr>
        <w:t>Torheim</w:t>
      </w:r>
      <w:proofErr w:type="spellEnd"/>
      <w:r>
        <w:rPr>
          <w:rFonts w:ascii="AdvGulliv-R" w:hAnsi="AdvGulliv-R" w:cs="AdvGulliv-R"/>
          <w:color w:val="0080AE"/>
          <w:sz w:val="16"/>
          <w:szCs w:val="16"/>
        </w:rPr>
        <w:t xml:space="preserve"> et al., 2004</w:t>
      </w:r>
      <w:r>
        <w:rPr>
          <w:rFonts w:ascii="AdvGulliv-R" w:hAnsi="AdvGulliv-R" w:cs="AdvGulliv-R"/>
          <w:color w:val="000000"/>
          <w:sz w:val="16"/>
          <w:szCs w:val="16"/>
        </w:rPr>
        <w:t>). Similarly, in rural areas of</w:t>
      </w:r>
    </w:p>
    <w:p w14:paraId="08E0633C"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awi, Kenya and Uganda, the richness or diversity of plant species</w:t>
      </w:r>
    </w:p>
    <w:p w14:paraId="234BB683"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on farms was positively associated with a metric of nutritional</w:t>
      </w:r>
    </w:p>
    <w:p w14:paraId="277BF8C8" w14:textId="2AA57E88" w:rsidR="0092575F" w:rsidRDefault="0092575F" w:rsidP="00E34D7B">
      <w:pPr>
        <w:pStyle w:val="CommentText"/>
      </w:pPr>
      <w:r>
        <w:rPr>
          <w:rFonts w:ascii="AdvGulliv-R" w:hAnsi="AdvGulliv-R" w:cs="AdvGulliv-R"/>
          <w:color w:val="000000"/>
          <w:sz w:val="16"/>
          <w:szCs w:val="16"/>
        </w:rPr>
        <w:t>functional diversity of farms, or the diversity of nutrients provided</w:t>
      </w:r>
    </w:p>
  </w:comment>
  <w:comment w:id="115" w:author="Linderhof, Vincent" w:date="2016-03-04T16:53:00Z" w:initials="VL">
    <w:p w14:paraId="4D158B00" w14:textId="37E460A8" w:rsidR="0092575F" w:rsidRDefault="0092575F">
      <w:pPr>
        <w:pStyle w:val="CommentText"/>
      </w:pPr>
      <w:r>
        <w:rPr>
          <w:rStyle w:val="CommentReference"/>
        </w:rPr>
        <w:annotationRef/>
      </w:r>
      <w:r>
        <w:t>There is no conceptual framework on how these relationships work! What would be the first best solution then?</w:t>
      </w:r>
    </w:p>
  </w:comment>
  <w:comment w:id="117" w:author="Linderhof, Vincent" w:date="2016-03-04T16:53:00Z" w:initials="VL">
    <w:p w14:paraId="4F5CD6E9" w14:textId="17035A41" w:rsidR="0092575F" w:rsidRDefault="0092575F">
      <w:pPr>
        <w:pStyle w:val="CommentText"/>
      </w:pPr>
      <w:r>
        <w:rPr>
          <w:rStyle w:val="CommentReference"/>
        </w:rPr>
        <w:annotationRef/>
      </w:r>
      <w:r>
        <w:t xml:space="preserve">Household production versus individual nutrition intake. </w:t>
      </w:r>
    </w:p>
  </w:comment>
  <w:comment w:id="123" w:author="Linderhof, Vincent" w:date="2016-03-04T16:53:00Z" w:initials="VL">
    <w:p w14:paraId="76AA3AC3" w14:textId="27C655A0" w:rsidR="0092575F" w:rsidRDefault="0092575F">
      <w:pPr>
        <w:pStyle w:val="CommentText"/>
      </w:pPr>
      <w:r>
        <w:rPr>
          <w:rStyle w:val="CommentReference"/>
        </w:rPr>
        <w:annotationRef/>
      </w:r>
      <w:r>
        <w:t>????? Reference to nutrition type of data, or not?</w:t>
      </w:r>
    </w:p>
  </w:comment>
  <w:comment w:id="126" w:author="Linderhof, Vincent" w:date="2016-03-04T16:53:00Z" w:initials="VL">
    <w:p w14:paraId="6117A02D" w14:textId="218BA299" w:rsidR="0092575F" w:rsidRDefault="0092575F">
      <w:pPr>
        <w:pStyle w:val="CommentText"/>
      </w:pPr>
      <w:r>
        <w:rPr>
          <w:rStyle w:val="CommentReference"/>
        </w:rPr>
        <w:annotationRef/>
      </w:r>
      <w:r>
        <w:t>However, information might fall out of the analysis as well!!!!</w:t>
      </w:r>
    </w:p>
  </w:comment>
  <w:comment w:id="132" w:author="Linderhof, Vincent" w:date="2016-03-04T16:53:00Z" w:initials="VL">
    <w:p w14:paraId="40206DB1" w14:textId="371CFEE9" w:rsidR="0092575F" w:rsidRDefault="0092575F">
      <w:pPr>
        <w:pStyle w:val="CommentText"/>
      </w:pPr>
      <w:r>
        <w:rPr>
          <w:rStyle w:val="CommentReference"/>
        </w:rPr>
        <w:annotationRef/>
      </w:r>
      <w:r>
        <w:t>I'm not sure what this will bring us....</w:t>
      </w:r>
    </w:p>
  </w:comment>
  <w:comment w:id="154" w:author="Linderhof, Vincent" w:date="2016-03-04T16:53:00Z" w:initials="VL">
    <w:p w14:paraId="1F487282" w14:textId="56B80310" w:rsidR="0092575F" w:rsidRDefault="0092575F">
      <w:pPr>
        <w:pStyle w:val="CommentText"/>
      </w:pPr>
      <w:r>
        <w:rPr>
          <w:rStyle w:val="CommentReference"/>
        </w:rPr>
        <w:annotationRef/>
      </w:r>
      <w:r>
        <w:t>Make this more clear. Discussion of indicators is needed.</w:t>
      </w:r>
    </w:p>
  </w:comment>
  <w:comment w:id="166" w:author="Linderhof, Vincent" w:date="2016-03-04T16:53:00Z" w:initials="VL">
    <w:p w14:paraId="51B74452" w14:textId="7EC4E7BC" w:rsidR="0092575F" w:rsidRDefault="0092575F">
      <w:pPr>
        <w:pStyle w:val="CommentText"/>
      </w:pPr>
      <w:r>
        <w:rPr>
          <w:rStyle w:val="CommentReference"/>
        </w:rPr>
        <w:annotationRef/>
      </w:r>
      <w:r>
        <w:t>What should be the story here?</w:t>
      </w:r>
    </w:p>
  </w:comment>
  <w:comment w:id="244" w:author="Linderhof, Vincent" w:date="2016-03-04T16:53:00Z" w:initials="VL">
    <w:p w14:paraId="74306D1C" w14:textId="48177825" w:rsidR="0092575F" w:rsidRDefault="0092575F">
      <w:pPr>
        <w:pStyle w:val="CommentText"/>
      </w:pPr>
      <w:r>
        <w:rPr>
          <w:rStyle w:val="CommentReference"/>
        </w:rPr>
        <w:annotationRef/>
      </w:r>
      <w:r>
        <w:t>Remove and add part on caloric intake.</w:t>
      </w:r>
    </w:p>
  </w:comment>
  <w:comment w:id="253" w:author="Linderhof, Vincent" w:date="2016-03-04T16:53:00Z" w:initials="VL">
    <w:p w14:paraId="47690C31" w14:textId="056DAEDD" w:rsidR="0092575F" w:rsidRDefault="0092575F">
      <w:pPr>
        <w:pStyle w:val="CommentText"/>
      </w:pPr>
      <w:r>
        <w:rPr>
          <w:rStyle w:val="CommentReference"/>
        </w:rPr>
        <w:annotationRef/>
      </w:r>
      <w:r>
        <w:t>This has to be confirmed by a test (</w:t>
      </w:r>
      <w:proofErr w:type="spellStart"/>
      <w:r>
        <w:t>Hausman</w:t>
      </w:r>
      <w:proofErr w:type="spellEnd"/>
      <w:r>
        <w:t>-Wu for instance)</w:t>
      </w:r>
    </w:p>
  </w:comment>
  <w:comment w:id="301" w:author="Linderhof, Vincent" w:date="2016-03-04T16:53:00Z" w:initials="VL">
    <w:p w14:paraId="55335F83" w14:textId="1327B11F" w:rsidR="0092575F" w:rsidRDefault="0092575F">
      <w:pPr>
        <w:pStyle w:val="CommentText"/>
      </w:pPr>
      <w:r>
        <w:rPr>
          <w:rStyle w:val="CommentReference"/>
        </w:rPr>
        <w:annotationRef/>
      </w:r>
      <w:r>
        <w:t>This has to be checked. This would be a contribution to the literature then.</w:t>
      </w:r>
    </w:p>
  </w:comment>
  <w:comment w:id="483" w:author="Linderhof, Vincent" w:date="2016-03-05T21:04:00Z" w:initials="VL">
    <w:p w14:paraId="61F88EA5" w14:textId="77777777" w:rsidR="0092575F" w:rsidRDefault="0092575F" w:rsidP="008429BD">
      <w:pPr>
        <w:pStyle w:val="CommentText"/>
      </w:pPr>
      <w:r>
        <w:rPr>
          <w:rStyle w:val="CommentReference"/>
        </w:rPr>
        <w:annotationRef/>
      </w:r>
      <w:r>
        <w:t>This is a data issue!</w:t>
      </w:r>
    </w:p>
  </w:comment>
  <w:comment w:id="490" w:author="Linderhof, Vincent" w:date="2016-03-05T21:04:00Z" w:initials="VL">
    <w:p w14:paraId="17854103" w14:textId="77777777" w:rsidR="0092575F" w:rsidRDefault="0092575F" w:rsidP="008429BD">
      <w:pPr>
        <w:pStyle w:val="CommentText"/>
      </w:pPr>
      <w:r>
        <w:rPr>
          <w:rStyle w:val="CommentReference"/>
        </w:rPr>
        <w:annotationRef/>
      </w:r>
      <w:r>
        <w:t>Does this mean that cultivated areas are counted twice in the case of intercropping?</w:t>
      </w:r>
    </w:p>
  </w:comment>
  <w:comment w:id="509" w:author="Linderhof, Vincent" w:date="2016-03-05T21:04:00Z" w:initials="VL">
    <w:p w14:paraId="6E1BC73C" w14:textId="77777777" w:rsidR="0092575F" w:rsidRDefault="0092575F" w:rsidP="008429BD">
      <w:pPr>
        <w:pStyle w:val="CommentText"/>
      </w:pPr>
      <w:r>
        <w:rPr>
          <w:rStyle w:val="CommentReference"/>
        </w:rPr>
        <w:annotationRef/>
      </w:r>
      <w:r>
        <w:t>Is there a dynamic analysis of production diversity?</w:t>
      </w:r>
    </w:p>
  </w:comment>
  <w:comment w:id="614" w:author="Linderhof, Vincent" w:date="2016-03-04T16:53:00Z" w:initials="VL">
    <w:p w14:paraId="181C053D" w14:textId="0601BA79" w:rsidR="0092575F" w:rsidRDefault="0092575F">
      <w:pPr>
        <w:pStyle w:val="CommentText"/>
      </w:pPr>
      <w:r>
        <w:rPr>
          <w:rStyle w:val="CommentReference"/>
        </w:rPr>
        <w:annotationRef/>
      </w:r>
      <w:r>
        <w:t xml:space="preserve">Tot </w:t>
      </w:r>
      <w:proofErr w:type="spellStart"/>
      <w:r>
        <w:t>hier</w:t>
      </w:r>
      <w:proofErr w:type="spellEnd"/>
    </w:p>
  </w:comment>
  <w:comment w:id="810" w:author="Linderhof, Vincent" w:date="2016-03-04T16:53:00Z" w:initials="VL">
    <w:p w14:paraId="05738A9E" w14:textId="3DCC385D" w:rsidR="0092575F" w:rsidRDefault="0092575F">
      <w:pPr>
        <w:pStyle w:val="CommentText"/>
      </w:pPr>
      <w:r>
        <w:rPr>
          <w:rStyle w:val="CommentReference"/>
        </w:rPr>
        <w:annotationRef/>
      </w:r>
      <w:r>
        <w:t>This is for the panel data sample, isn’t it?</w:t>
      </w:r>
    </w:p>
    <w:p w14:paraId="34A1448A" w14:textId="77777777" w:rsidR="0092575F" w:rsidRDefault="0092575F">
      <w:pPr>
        <w:pStyle w:val="CommentText"/>
      </w:pPr>
    </w:p>
    <w:p w14:paraId="29CF2DE3" w14:textId="0C202972" w:rsidR="0092575F" w:rsidRDefault="0092575F">
      <w:pPr>
        <w:pStyle w:val="CommentText"/>
      </w:pPr>
      <w:r>
        <w:t xml:space="preserve">Where are the units of the </w:t>
      </w:r>
    </w:p>
  </w:comment>
  <w:comment w:id="945" w:author="Linderhof, Vincent" w:date="2016-03-04T16:53:00Z" w:initials="VL">
    <w:p w14:paraId="5025677B" w14:textId="77777777" w:rsidR="0092575F" w:rsidRDefault="0092575F" w:rsidP="00A51CD1">
      <w:pPr>
        <w:pStyle w:val="CommentText"/>
      </w:pPr>
      <w:r>
        <w:rPr>
          <w:rStyle w:val="CommentReference"/>
        </w:rPr>
        <w:annotationRef/>
      </w:r>
      <w:r>
        <w:t>Decreasing trend?</w:t>
      </w:r>
    </w:p>
  </w:comment>
  <w:comment w:id="976" w:author="Linderhof, Vincent" w:date="2016-03-04T16:53:00Z" w:initials="VL">
    <w:p w14:paraId="2A91532C" w14:textId="0BB5B457" w:rsidR="0092575F" w:rsidRDefault="0092575F">
      <w:pPr>
        <w:pStyle w:val="CommentText"/>
      </w:pPr>
      <w:r>
        <w:rPr>
          <w:rStyle w:val="CommentReference"/>
        </w:rPr>
        <w:annotationRef/>
      </w:r>
      <w:r>
        <w:t>How was this variable constructed? What does 20.6 mean? It cannot be the number of years of education of the household head!</w:t>
      </w:r>
    </w:p>
  </w:comment>
  <w:comment w:id="981" w:author="Linderhof, Vincent" w:date="2016-03-04T16:53:00Z" w:initials="VL">
    <w:p w14:paraId="6394492C" w14:textId="4AC80C7A" w:rsidR="0092575F" w:rsidRDefault="0092575F">
      <w:pPr>
        <w:pStyle w:val="CommentText"/>
      </w:pPr>
      <w:r>
        <w:rPr>
          <w:rStyle w:val="CommentReference"/>
        </w:rPr>
        <w:annotationRef/>
      </w:r>
      <w:r>
        <w:t>What is this?</w:t>
      </w:r>
    </w:p>
  </w:comment>
  <w:comment w:id="982" w:author="Linderhof, Vincent" w:date="2016-03-04T16:53:00Z" w:initials="VL">
    <w:p w14:paraId="3437BAA5" w14:textId="6E5E59A0" w:rsidR="0092575F" w:rsidRDefault="0092575F">
      <w:pPr>
        <w:pStyle w:val="CommentText"/>
      </w:pPr>
      <w:r>
        <w:rPr>
          <w:rStyle w:val="CommentReference"/>
        </w:rPr>
        <w:annotationRef/>
      </w:r>
      <w:r>
        <w:t>What kind of investments?</w:t>
      </w:r>
    </w:p>
  </w:comment>
  <w:comment w:id="1010" w:author="Linderhof, Vincent" w:date="2016-03-04T16:53:00Z" w:initials="VL">
    <w:p w14:paraId="797DC8DF" w14:textId="73C5C58B" w:rsidR="0092575F" w:rsidRDefault="0092575F">
      <w:pPr>
        <w:pStyle w:val="CommentText"/>
      </w:pPr>
      <w:r>
        <w:rPr>
          <w:rStyle w:val="CommentReference"/>
        </w:rPr>
        <w:annotationRef/>
      </w:r>
      <w:r>
        <w:t>Not informative.</w:t>
      </w:r>
    </w:p>
    <w:p w14:paraId="54D112A9" w14:textId="0FA270DF" w:rsidR="0092575F" w:rsidRDefault="0092575F">
      <w:pPr>
        <w:pStyle w:val="CommentText"/>
      </w:pPr>
      <w:r>
        <w:t>Next to region, the periods should be distinguished as well. Preferably, add a total column as well, so that it is clear which wave we are referring to.</w:t>
      </w:r>
    </w:p>
    <w:p w14:paraId="053851C5" w14:textId="77777777" w:rsidR="0092575F" w:rsidRDefault="0092575F">
      <w:pPr>
        <w:pStyle w:val="CommentText"/>
      </w:pPr>
    </w:p>
    <w:p w14:paraId="5C97665F" w14:textId="0CF5B46C" w:rsidR="0092575F" w:rsidRDefault="0092575F">
      <w:pPr>
        <w:pStyle w:val="CommentText"/>
      </w:pPr>
      <w:r>
        <w:t>Categorise the characteristics as in Table 1!</w:t>
      </w:r>
    </w:p>
  </w:comment>
  <w:comment w:id="1531" w:author="Linderhof, Vincent" w:date="2016-03-04T16:53:00Z" w:initials="VL">
    <w:p w14:paraId="2542D21C" w14:textId="03621922" w:rsidR="0092575F" w:rsidRDefault="0092575F">
      <w:pPr>
        <w:pStyle w:val="CommentText"/>
      </w:pPr>
      <w:r>
        <w:rPr>
          <w:rStyle w:val="CommentReference"/>
        </w:rPr>
        <w:annotationRef/>
      </w:r>
      <w:r>
        <w:t>Which ones?</w:t>
      </w:r>
    </w:p>
  </w:comment>
  <w:comment w:id="1536" w:author="Linderhof, Vincent" w:date="2016-03-04T16:53:00Z" w:initials="VL">
    <w:p w14:paraId="65D0E1F8" w14:textId="445BE9B0" w:rsidR="0092575F" w:rsidRDefault="0092575F">
      <w:pPr>
        <w:pStyle w:val="CommentText"/>
      </w:pPr>
      <w:r>
        <w:rPr>
          <w:rStyle w:val="CommentReference"/>
        </w:rPr>
        <w:annotationRef/>
      </w:r>
      <w:r>
        <w:t>How can we distinguish the type of agricultural technology adoption?</w:t>
      </w:r>
    </w:p>
  </w:comment>
  <w:comment w:id="1801" w:author="Linderhof, Vincent" w:date="2016-03-04T16:53:00Z" w:initials="VL">
    <w:p w14:paraId="64DACCCB" w14:textId="5496311C" w:rsidR="0092575F" w:rsidRDefault="0092575F">
      <w:pPr>
        <w:pStyle w:val="CommentText"/>
      </w:pPr>
      <w:r>
        <w:rPr>
          <w:rStyle w:val="CommentReference"/>
        </w:rPr>
        <w:annotationRef/>
      </w:r>
      <w:r>
        <w:t>??</w:t>
      </w:r>
    </w:p>
  </w:comment>
  <w:comment w:id="1889" w:author="Linderhof, Vincent" w:date="2016-03-04T16:53:00Z" w:initials="VL">
    <w:p w14:paraId="79CDAB4E" w14:textId="5BD2F4C7" w:rsidR="0092575F" w:rsidRDefault="0092575F">
      <w:pPr>
        <w:pStyle w:val="CommentText"/>
      </w:pPr>
      <w:r>
        <w:rPr>
          <w:rStyle w:val="CommentReference"/>
        </w:rPr>
        <w:annotationRef/>
      </w:r>
      <w:r>
        <w:t>OLS is useless when using panel data.</w:t>
      </w:r>
    </w:p>
    <w:p w14:paraId="2DE2408C" w14:textId="77777777" w:rsidR="0092575F" w:rsidRDefault="0092575F">
      <w:pPr>
        <w:pStyle w:val="CommentText"/>
      </w:pPr>
    </w:p>
    <w:p w14:paraId="47055FCB" w14:textId="3438BEFF" w:rsidR="0092575F" w:rsidRDefault="0092575F">
      <w:pPr>
        <w:pStyle w:val="CommentText"/>
      </w:pPr>
      <w:r>
        <w:t>Pooled time series, but then it would be interesting to include time indicators.</w:t>
      </w:r>
    </w:p>
  </w:comment>
  <w:comment w:id="5995" w:author="Linderhof, Vincent" w:date="2016-03-04T16:53:00Z" w:initials="VL">
    <w:p w14:paraId="539BB7EC" w14:textId="77777777" w:rsidR="0092575F" w:rsidRDefault="0092575F" w:rsidP="00DD4FBC">
      <w:pPr>
        <w:pStyle w:val="CommentText"/>
      </w:pPr>
      <w:r>
        <w:rPr>
          <w:rStyle w:val="CommentReference"/>
        </w:rPr>
        <w:annotationRef/>
      </w:r>
      <w:r>
        <w:t>No intercept included!  Why is the 2010-2011 dummy variable smaller?</w:t>
      </w:r>
    </w:p>
  </w:comment>
  <w:comment w:id="6075" w:author="Powell, Jeff" w:date="2016-03-04T16:53:00Z" w:initials="jp">
    <w:p w14:paraId="3437BEE4" w14:textId="1BB72134" w:rsidR="0092575F" w:rsidRDefault="0092575F">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6535" w:author="Kennedy, Gina (Bioversity)" w:date="2016-03-04T16:53:00Z" w:initials="KG(">
    <w:p w14:paraId="4F7AE1A1" w14:textId="7327DB18" w:rsidR="0092575F" w:rsidRDefault="0092575F">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F186C4" w14:textId="77777777" w:rsidR="00223429" w:rsidRDefault="00223429" w:rsidP="000336FA">
      <w:pPr>
        <w:spacing w:after="0" w:line="240" w:lineRule="auto"/>
      </w:pPr>
      <w:r>
        <w:separator/>
      </w:r>
    </w:p>
  </w:endnote>
  <w:endnote w:type="continuationSeparator" w:id="0">
    <w:p w14:paraId="27EC65D4" w14:textId="77777777" w:rsidR="00223429" w:rsidRDefault="00223429"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998" w:author="Linderhof, Vincent" w:date="2016-03-06T10:56:00Z"/>
  <w:sdt>
    <w:sdtPr>
      <w:id w:val="2064753815"/>
      <w:docPartObj>
        <w:docPartGallery w:val="Page Numbers (Bottom of Page)"/>
        <w:docPartUnique/>
      </w:docPartObj>
    </w:sdtPr>
    <w:sdtEndPr>
      <w:rPr>
        <w:rFonts w:ascii="Times New Roman" w:hAnsi="Times New Roman"/>
        <w:noProof/>
        <w:sz w:val="24"/>
        <w:szCs w:val="24"/>
        <w:rPrChange w:id="999" w:author="Unknown">
          <w:rPr>
            <w:rStyle w:val="Normal"/>
          </w:rPr>
        </w:rPrChange>
      </w:rPr>
    </w:sdtEndPr>
    <w:sdtContent>
      <w:customXmlInsRangeEnd w:id="998"/>
      <w:p w14:paraId="4477E812" w14:textId="1E04E9C7" w:rsidR="0092575F" w:rsidRPr="004717E5" w:rsidRDefault="0092575F">
        <w:pPr>
          <w:pStyle w:val="Footer"/>
          <w:jc w:val="center"/>
          <w:rPr>
            <w:ins w:id="1000" w:author="Linderhof, Vincent" w:date="2016-03-06T10:56:00Z"/>
            <w:rFonts w:ascii="Times New Roman" w:hAnsi="Times New Roman"/>
            <w:sz w:val="24"/>
            <w:szCs w:val="24"/>
            <w:rPrChange w:id="1001" w:author="Linderhof, Vincent" w:date="2016-03-06T10:56:00Z">
              <w:rPr>
                <w:ins w:id="1002" w:author="Linderhof, Vincent" w:date="2016-03-06T10:56:00Z"/>
              </w:rPr>
            </w:rPrChange>
          </w:rPr>
        </w:pPr>
        <w:ins w:id="1003" w:author="Linderhof, Vincent" w:date="2016-03-06T10:56:00Z">
          <w:r w:rsidRPr="004717E5">
            <w:rPr>
              <w:rFonts w:ascii="Times New Roman" w:hAnsi="Times New Roman"/>
              <w:sz w:val="24"/>
              <w:szCs w:val="24"/>
              <w:rPrChange w:id="1004" w:author="Linderhof, Vincent" w:date="2016-03-06T10:56:00Z">
                <w:rPr/>
              </w:rPrChange>
            </w:rPr>
            <w:fldChar w:fldCharType="begin"/>
          </w:r>
          <w:r w:rsidRPr="004717E5">
            <w:rPr>
              <w:rFonts w:ascii="Times New Roman" w:hAnsi="Times New Roman"/>
              <w:sz w:val="24"/>
              <w:szCs w:val="24"/>
              <w:rPrChange w:id="1005" w:author="Linderhof, Vincent" w:date="2016-03-06T10:56:00Z">
                <w:rPr/>
              </w:rPrChange>
            </w:rPr>
            <w:instrText xml:space="preserve"> PAGE   \* MERGEFORMAT </w:instrText>
          </w:r>
          <w:r w:rsidRPr="004717E5">
            <w:rPr>
              <w:rFonts w:ascii="Times New Roman" w:hAnsi="Times New Roman"/>
              <w:sz w:val="24"/>
              <w:szCs w:val="24"/>
              <w:rPrChange w:id="1006" w:author="Linderhof, Vincent" w:date="2016-03-06T10:56:00Z">
                <w:rPr/>
              </w:rPrChange>
            </w:rPr>
            <w:fldChar w:fldCharType="separate"/>
          </w:r>
        </w:ins>
        <w:r w:rsidR="00984418">
          <w:rPr>
            <w:rFonts w:ascii="Times New Roman" w:hAnsi="Times New Roman"/>
            <w:noProof/>
            <w:sz w:val="24"/>
            <w:szCs w:val="24"/>
          </w:rPr>
          <w:t>14</w:t>
        </w:r>
        <w:ins w:id="1007" w:author="Linderhof, Vincent" w:date="2016-03-06T10:56:00Z">
          <w:r w:rsidRPr="004717E5">
            <w:rPr>
              <w:rFonts w:ascii="Times New Roman" w:hAnsi="Times New Roman"/>
              <w:noProof/>
              <w:sz w:val="24"/>
              <w:szCs w:val="24"/>
              <w:rPrChange w:id="1008" w:author="Linderhof, Vincent" w:date="2016-03-06T10:56:00Z">
                <w:rPr>
                  <w:noProof/>
                </w:rPr>
              </w:rPrChange>
            </w:rPr>
            <w:fldChar w:fldCharType="end"/>
          </w:r>
        </w:ins>
      </w:p>
      <w:customXmlInsRangeStart w:id="1009" w:author="Linderhof, Vincent" w:date="2016-03-06T10:56:00Z"/>
    </w:sdtContent>
  </w:sdt>
  <w:customXmlInsRangeEnd w:id="1009"/>
  <w:p w14:paraId="2AF9E0A0" w14:textId="77777777" w:rsidR="0092575F" w:rsidRDefault="009257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D6C0F4" w14:textId="77777777" w:rsidR="00223429" w:rsidRDefault="00223429" w:rsidP="000336FA">
      <w:pPr>
        <w:spacing w:after="0" w:line="240" w:lineRule="auto"/>
      </w:pPr>
      <w:r>
        <w:separator/>
      </w:r>
    </w:p>
  </w:footnote>
  <w:footnote w:type="continuationSeparator" w:id="0">
    <w:p w14:paraId="17372D5A" w14:textId="77777777" w:rsidR="00223429" w:rsidRDefault="00223429"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4885"/>
    <w:rsid w:val="00035E3B"/>
    <w:rsid w:val="0004459E"/>
    <w:rsid w:val="00047578"/>
    <w:rsid w:val="00047DF2"/>
    <w:rsid w:val="00065000"/>
    <w:rsid w:val="00067D61"/>
    <w:rsid w:val="00071F0E"/>
    <w:rsid w:val="0007573D"/>
    <w:rsid w:val="0008479B"/>
    <w:rsid w:val="000933E4"/>
    <w:rsid w:val="00094E5A"/>
    <w:rsid w:val="000B3F1B"/>
    <w:rsid w:val="000B46B7"/>
    <w:rsid w:val="000B7452"/>
    <w:rsid w:val="000C4948"/>
    <w:rsid w:val="000D0131"/>
    <w:rsid w:val="000D01E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3DBD"/>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0187"/>
    <w:rsid w:val="00221F72"/>
    <w:rsid w:val="002225D1"/>
    <w:rsid w:val="00223429"/>
    <w:rsid w:val="00226BB3"/>
    <w:rsid w:val="00237860"/>
    <w:rsid w:val="00242A44"/>
    <w:rsid w:val="00250C1C"/>
    <w:rsid w:val="002570FB"/>
    <w:rsid w:val="002652C4"/>
    <w:rsid w:val="0026608D"/>
    <w:rsid w:val="00266444"/>
    <w:rsid w:val="00270D29"/>
    <w:rsid w:val="00275468"/>
    <w:rsid w:val="00283975"/>
    <w:rsid w:val="00283BB4"/>
    <w:rsid w:val="00292AED"/>
    <w:rsid w:val="00293B66"/>
    <w:rsid w:val="00295023"/>
    <w:rsid w:val="002969D0"/>
    <w:rsid w:val="00296BB3"/>
    <w:rsid w:val="002A1313"/>
    <w:rsid w:val="002A5D4A"/>
    <w:rsid w:val="002A7239"/>
    <w:rsid w:val="002B1F18"/>
    <w:rsid w:val="002B7CB9"/>
    <w:rsid w:val="002C1C42"/>
    <w:rsid w:val="002C1CF6"/>
    <w:rsid w:val="002C208F"/>
    <w:rsid w:val="002C59BD"/>
    <w:rsid w:val="002C6F78"/>
    <w:rsid w:val="002C7804"/>
    <w:rsid w:val="002C7BFC"/>
    <w:rsid w:val="002C7C32"/>
    <w:rsid w:val="002D1B7C"/>
    <w:rsid w:val="002D24B0"/>
    <w:rsid w:val="002D52AA"/>
    <w:rsid w:val="002D619E"/>
    <w:rsid w:val="002E17CE"/>
    <w:rsid w:val="002E1883"/>
    <w:rsid w:val="002E5DDF"/>
    <w:rsid w:val="002F2135"/>
    <w:rsid w:val="002F284D"/>
    <w:rsid w:val="002F6D2E"/>
    <w:rsid w:val="002F7F31"/>
    <w:rsid w:val="0030178E"/>
    <w:rsid w:val="00304F95"/>
    <w:rsid w:val="0030675B"/>
    <w:rsid w:val="00306CB2"/>
    <w:rsid w:val="00307ED1"/>
    <w:rsid w:val="00310C6D"/>
    <w:rsid w:val="0031391B"/>
    <w:rsid w:val="00314D7F"/>
    <w:rsid w:val="00315654"/>
    <w:rsid w:val="00315792"/>
    <w:rsid w:val="003172C4"/>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17B2B"/>
    <w:rsid w:val="004201B1"/>
    <w:rsid w:val="0042153B"/>
    <w:rsid w:val="00425F2C"/>
    <w:rsid w:val="004277B4"/>
    <w:rsid w:val="00427DBC"/>
    <w:rsid w:val="00430141"/>
    <w:rsid w:val="00430A1F"/>
    <w:rsid w:val="00432CD6"/>
    <w:rsid w:val="004402A4"/>
    <w:rsid w:val="0044270D"/>
    <w:rsid w:val="0044545F"/>
    <w:rsid w:val="004459BF"/>
    <w:rsid w:val="00446AF9"/>
    <w:rsid w:val="004509A5"/>
    <w:rsid w:val="00453B02"/>
    <w:rsid w:val="0045452E"/>
    <w:rsid w:val="0045506A"/>
    <w:rsid w:val="0045592C"/>
    <w:rsid w:val="00455988"/>
    <w:rsid w:val="00463AEF"/>
    <w:rsid w:val="004717E5"/>
    <w:rsid w:val="00476ECE"/>
    <w:rsid w:val="004770F1"/>
    <w:rsid w:val="0048186D"/>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3431C"/>
    <w:rsid w:val="00534F9E"/>
    <w:rsid w:val="00537869"/>
    <w:rsid w:val="00542574"/>
    <w:rsid w:val="00543C20"/>
    <w:rsid w:val="0054422A"/>
    <w:rsid w:val="005460FE"/>
    <w:rsid w:val="00547506"/>
    <w:rsid w:val="0055350D"/>
    <w:rsid w:val="00553C0B"/>
    <w:rsid w:val="00554011"/>
    <w:rsid w:val="00560A37"/>
    <w:rsid w:val="00562AEC"/>
    <w:rsid w:val="00566936"/>
    <w:rsid w:val="00571027"/>
    <w:rsid w:val="00573063"/>
    <w:rsid w:val="005750DC"/>
    <w:rsid w:val="0058040E"/>
    <w:rsid w:val="0059226E"/>
    <w:rsid w:val="00593C82"/>
    <w:rsid w:val="00595A6D"/>
    <w:rsid w:val="005A2441"/>
    <w:rsid w:val="005A2FEA"/>
    <w:rsid w:val="005A3284"/>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709"/>
    <w:rsid w:val="005E1D9B"/>
    <w:rsid w:val="005E28CD"/>
    <w:rsid w:val="005E4626"/>
    <w:rsid w:val="005E6A34"/>
    <w:rsid w:val="005E6AE6"/>
    <w:rsid w:val="005F2C78"/>
    <w:rsid w:val="005F38CE"/>
    <w:rsid w:val="005F3D08"/>
    <w:rsid w:val="005F72DF"/>
    <w:rsid w:val="005F7F4B"/>
    <w:rsid w:val="00600403"/>
    <w:rsid w:val="00605EF8"/>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2B6C"/>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5639"/>
    <w:rsid w:val="007B702E"/>
    <w:rsid w:val="007C38AF"/>
    <w:rsid w:val="007C6CA7"/>
    <w:rsid w:val="007C7E76"/>
    <w:rsid w:val="007D7E3D"/>
    <w:rsid w:val="007E3267"/>
    <w:rsid w:val="007E4F55"/>
    <w:rsid w:val="007E51C1"/>
    <w:rsid w:val="007F1B8B"/>
    <w:rsid w:val="00800CE2"/>
    <w:rsid w:val="0080276C"/>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51E94"/>
    <w:rsid w:val="008523E4"/>
    <w:rsid w:val="008610DC"/>
    <w:rsid w:val="0086313D"/>
    <w:rsid w:val="00866615"/>
    <w:rsid w:val="00866EB4"/>
    <w:rsid w:val="0087321E"/>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1F3"/>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2575F"/>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4418"/>
    <w:rsid w:val="009866AB"/>
    <w:rsid w:val="00986F8F"/>
    <w:rsid w:val="009875A5"/>
    <w:rsid w:val="009956A7"/>
    <w:rsid w:val="009A0060"/>
    <w:rsid w:val="009A7CDB"/>
    <w:rsid w:val="009B40C6"/>
    <w:rsid w:val="009C01BB"/>
    <w:rsid w:val="009C0903"/>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1E49"/>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B001A3"/>
    <w:rsid w:val="00B00470"/>
    <w:rsid w:val="00B01876"/>
    <w:rsid w:val="00B04199"/>
    <w:rsid w:val="00B06851"/>
    <w:rsid w:val="00B1200D"/>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5914"/>
    <w:rsid w:val="00BB63AC"/>
    <w:rsid w:val="00BC0265"/>
    <w:rsid w:val="00BC0D65"/>
    <w:rsid w:val="00BC2503"/>
    <w:rsid w:val="00BC2CCC"/>
    <w:rsid w:val="00BC4BEA"/>
    <w:rsid w:val="00BC6DF4"/>
    <w:rsid w:val="00BD06B8"/>
    <w:rsid w:val="00BD12FB"/>
    <w:rsid w:val="00BD1B39"/>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345F"/>
    <w:rsid w:val="00C242BB"/>
    <w:rsid w:val="00C267AC"/>
    <w:rsid w:val="00C26A5C"/>
    <w:rsid w:val="00C33364"/>
    <w:rsid w:val="00C34793"/>
    <w:rsid w:val="00C40424"/>
    <w:rsid w:val="00C404F5"/>
    <w:rsid w:val="00C41EFE"/>
    <w:rsid w:val="00C421EA"/>
    <w:rsid w:val="00C42D1E"/>
    <w:rsid w:val="00C46DE9"/>
    <w:rsid w:val="00C47DF1"/>
    <w:rsid w:val="00C50728"/>
    <w:rsid w:val="00C53A2D"/>
    <w:rsid w:val="00C53C19"/>
    <w:rsid w:val="00C6733E"/>
    <w:rsid w:val="00C73F13"/>
    <w:rsid w:val="00C74DC2"/>
    <w:rsid w:val="00C758F6"/>
    <w:rsid w:val="00C825BC"/>
    <w:rsid w:val="00C82C53"/>
    <w:rsid w:val="00C83C61"/>
    <w:rsid w:val="00C83CA0"/>
    <w:rsid w:val="00C84727"/>
    <w:rsid w:val="00C84C6A"/>
    <w:rsid w:val="00C95377"/>
    <w:rsid w:val="00CA304C"/>
    <w:rsid w:val="00CB13D0"/>
    <w:rsid w:val="00CB1E71"/>
    <w:rsid w:val="00CB20A7"/>
    <w:rsid w:val="00CB2B8E"/>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1BF1"/>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4F80"/>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1398"/>
    <w:rsid w:val="00E61E73"/>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D7104"/>
    <w:rsid w:val="00ED7EFA"/>
    <w:rsid w:val="00EE2C7D"/>
    <w:rsid w:val="00EE3E73"/>
    <w:rsid w:val="00EE4873"/>
    <w:rsid w:val="00EE6C91"/>
    <w:rsid w:val="00EE6E91"/>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39758587">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7B69D-DE8C-4E8A-83DD-2EA15B080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5195</Words>
  <Characters>200618</Characters>
  <Application>Microsoft Office Word</Application>
  <DocSecurity>0</DocSecurity>
  <Lines>1671</Lines>
  <Paragraphs>47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35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2</cp:revision>
  <cp:lastPrinted>2016-03-03T10:38:00Z</cp:lastPrinted>
  <dcterms:created xsi:type="dcterms:W3CDTF">2016-03-06T21:22:00Z</dcterms:created>
  <dcterms:modified xsi:type="dcterms:W3CDTF">2016-03-06T21: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